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C7F" w:rsidRPr="007E0DA8" w:rsidRDefault="00F47821" w:rsidP="005C69A4">
      <w:pPr>
        <w:spacing w:line="240" w:lineRule="auto"/>
        <w:jc w:val="center"/>
        <w:rPr>
          <w:rFonts w:ascii="Times New Roman" w:hAnsi="Times New Roman" w:cs="Times New Roman"/>
          <w:bCs/>
          <w:sz w:val="28"/>
          <w:szCs w:val="28"/>
        </w:rPr>
      </w:pPr>
      <w:r w:rsidRPr="007E0DA8">
        <w:rPr>
          <w:rFonts w:ascii="Times New Roman" w:hAnsi="Times New Roman" w:cs="Times New Roman"/>
          <w:bCs/>
          <w:sz w:val="28"/>
          <w:szCs w:val="28"/>
        </w:rPr>
        <w:t>SYNTHESIS, CHARA</w:t>
      </w:r>
      <w:r w:rsidR="005B7C7F" w:rsidRPr="007E0DA8">
        <w:rPr>
          <w:rFonts w:ascii="Times New Roman" w:hAnsi="Times New Roman" w:cs="Times New Roman"/>
          <w:bCs/>
          <w:sz w:val="28"/>
          <w:szCs w:val="28"/>
        </w:rPr>
        <w:t>CTERIZATION AND DNA BI</w:t>
      </w:r>
      <w:bookmarkStart w:id="0" w:name="_GoBack"/>
      <w:bookmarkEnd w:id="0"/>
      <w:r w:rsidR="005B7C7F" w:rsidRPr="007E0DA8">
        <w:rPr>
          <w:rFonts w:ascii="Times New Roman" w:hAnsi="Times New Roman" w:cs="Times New Roman"/>
          <w:bCs/>
          <w:sz w:val="28"/>
          <w:szCs w:val="28"/>
        </w:rPr>
        <w:t xml:space="preserve">NDING ACTIVITY OF </w:t>
      </w:r>
      <w:r w:rsidR="00820F1F" w:rsidRPr="007E0DA8">
        <w:rPr>
          <w:rFonts w:ascii="Times New Roman" w:hAnsi="Times New Roman" w:cs="Times New Roman"/>
          <w:bCs/>
          <w:sz w:val="28"/>
          <w:szCs w:val="28"/>
        </w:rPr>
        <w:t>A POTENTIAL DNA INTERCALATOR</w:t>
      </w:r>
    </w:p>
    <w:p w:rsidR="005B7C7F" w:rsidRPr="007E0DA8" w:rsidRDefault="005B7C7F" w:rsidP="00674F47">
      <w:pPr>
        <w:spacing w:line="240" w:lineRule="auto"/>
        <w:jc w:val="center"/>
        <w:rPr>
          <w:rFonts w:ascii="Times New Roman" w:hAnsi="Times New Roman" w:cs="Times New Roman"/>
          <w:bCs/>
          <w:sz w:val="24"/>
          <w:szCs w:val="24"/>
        </w:rPr>
      </w:pPr>
      <w:r w:rsidRPr="007E0DA8">
        <w:rPr>
          <w:rFonts w:ascii="Times New Roman" w:hAnsi="Times New Roman" w:cs="Times New Roman"/>
          <w:bCs/>
          <w:sz w:val="24"/>
          <w:szCs w:val="24"/>
        </w:rPr>
        <w:t>(</w:t>
      </w:r>
      <w:proofErr w:type="spellStart"/>
      <w:r w:rsidRPr="007E0DA8">
        <w:rPr>
          <w:rFonts w:ascii="Times New Roman" w:hAnsi="Times New Roman" w:cs="Times New Roman"/>
          <w:bCs/>
          <w:sz w:val="24"/>
          <w:szCs w:val="24"/>
        </w:rPr>
        <w:t>S</w:t>
      </w:r>
      <w:r w:rsidR="00820F1F" w:rsidRPr="007E0DA8">
        <w:rPr>
          <w:rFonts w:ascii="Times New Roman" w:hAnsi="Times New Roman" w:cs="Times New Roman"/>
          <w:bCs/>
          <w:sz w:val="24"/>
          <w:szCs w:val="24"/>
        </w:rPr>
        <w:t>intesis</w:t>
      </w:r>
      <w:proofErr w:type="spellEnd"/>
      <w:r w:rsidR="00820F1F" w:rsidRPr="007E0DA8">
        <w:rPr>
          <w:rFonts w:ascii="Times New Roman" w:hAnsi="Times New Roman" w:cs="Times New Roman"/>
          <w:bCs/>
          <w:sz w:val="24"/>
          <w:szCs w:val="24"/>
        </w:rPr>
        <w:t xml:space="preserve"> </w:t>
      </w:r>
      <w:proofErr w:type="spellStart"/>
      <w:r w:rsidR="005C69A4" w:rsidRPr="007E0DA8">
        <w:rPr>
          <w:rFonts w:ascii="Times New Roman" w:hAnsi="Times New Roman" w:cs="Times New Roman"/>
          <w:bCs/>
          <w:sz w:val="24"/>
          <w:szCs w:val="24"/>
        </w:rPr>
        <w:t>dan</w:t>
      </w:r>
      <w:proofErr w:type="spellEnd"/>
      <w:r w:rsidR="005C69A4" w:rsidRPr="007E0DA8">
        <w:rPr>
          <w:rFonts w:ascii="Times New Roman" w:hAnsi="Times New Roman" w:cs="Times New Roman"/>
          <w:bCs/>
          <w:sz w:val="24"/>
          <w:szCs w:val="24"/>
        </w:rPr>
        <w:t xml:space="preserve"> </w:t>
      </w:r>
      <w:proofErr w:type="spellStart"/>
      <w:r w:rsidR="005C69A4" w:rsidRPr="007E0DA8">
        <w:rPr>
          <w:rFonts w:ascii="Times New Roman" w:hAnsi="Times New Roman" w:cs="Times New Roman"/>
          <w:bCs/>
          <w:sz w:val="24"/>
          <w:szCs w:val="24"/>
        </w:rPr>
        <w:t>Pengikatan</w:t>
      </w:r>
      <w:proofErr w:type="spellEnd"/>
      <w:r w:rsidR="005C69A4" w:rsidRPr="007E0DA8">
        <w:rPr>
          <w:rFonts w:ascii="Times New Roman" w:hAnsi="Times New Roman" w:cs="Times New Roman"/>
          <w:bCs/>
          <w:sz w:val="24"/>
          <w:szCs w:val="24"/>
        </w:rPr>
        <w:t xml:space="preserve"> </w:t>
      </w:r>
      <w:r w:rsidR="00820F1F" w:rsidRPr="007E0DA8">
        <w:rPr>
          <w:rFonts w:ascii="Times New Roman" w:hAnsi="Times New Roman" w:cs="Times New Roman"/>
          <w:bCs/>
          <w:sz w:val="24"/>
          <w:szCs w:val="24"/>
        </w:rPr>
        <w:t xml:space="preserve">DNA </w:t>
      </w:r>
      <w:proofErr w:type="spellStart"/>
      <w:r w:rsidR="005C69A4" w:rsidRPr="007E0DA8">
        <w:rPr>
          <w:rFonts w:ascii="Times New Roman" w:hAnsi="Times New Roman" w:cs="Times New Roman"/>
          <w:bCs/>
          <w:sz w:val="24"/>
          <w:szCs w:val="24"/>
        </w:rPr>
        <w:t>oleh</w:t>
      </w:r>
      <w:proofErr w:type="spellEnd"/>
      <w:r w:rsidR="005C69A4" w:rsidRPr="007E0DA8">
        <w:rPr>
          <w:rFonts w:ascii="Times New Roman" w:hAnsi="Times New Roman" w:cs="Times New Roman"/>
          <w:bCs/>
          <w:sz w:val="24"/>
          <w:szCs w:val="24"/>
        </w:rPr>
        <w:t xml:space="preserve"> </w:t>
      </w:r>
      <w:proofErr w:type="spellStart"/>
      <w:r w:rsidR="005C69A4" w:rsidRPr="007E0DA8">
        <w:rPr>
          <w:rFonts w:ascii="Times New Roman" w:hAnsi="Times New Roman" w:cs="Times New Roman"/>
          <w:bCs/>
          <w:sz w:val="24"/>
          <w:szCs w:val="24"/>
        </w:rPr>
        <w:t>Sebatian</w:t>
      </w:r>
      <w:proofErr w:type="spellEnd"/>
      <w:r w:rsidR="005C69A4" w:rsidRPr="007E0DA8">
        <w:rPr>
          <w:rFonts w:ascii="Times New Roman" w:hAnsi="Times New Roman" w:cs="Times New Roman"/>
          <w:bCs/>
          <w:sz w:val="24"/>
          <w:szCs w:val="24"/>
        </w:rPr>
        <w:t xml:space="preserve"> </w:t>
      </w:r>
      <w:proofErr w:type="spellStart"/>
      <w:r w:rsidR="005C69A4" w:rsidRPr="007E0DA8">
        <w:rPr>
          <w:rFonts w:ascii="Times New Roman" w:hAnsi="Times New Roman" w:cs="Times New Roman"/>
          <w:bCs/>
          <w:sz w:val="24"/>
          <w:szCs w:val="24"/>
        </w:rPr>
        <w:t>Interkalasi</w:t>
      </w:r>
      <w:proofErr w:type="spellEnd"/>
      <w:r w:rsidR="005C69A4" w:rsidRPr="007E0DA8">
        <w:rPr>
          <w:rFonts w:ascii="Times New Roman" w:hAnsi="Times New Roman" w:cs="Times New Roman"/>
          <w:bCs/>
          <w:sz w:val="24"/>
          <w:szCs w:val="24"/>
        </w:rPr>
        <w:t xml:space="preserve"> </w:t>
      </w:r>
      <w:r w:rsidR="00820F1F" w:rsidRPr="007E0DA8">
        <w:rPr>
          <w:rFonts w:ascii="Times New Roman" w:hAnsi="Times New Roman" w:cs="Times New Roman"/>
          <w:bCs/>
          <w:sz w:val="24"/>
          <w:szCs w:val="24"/>
        </w:rPr>
        <w:t xml:space="preserve">DNA </w:t>
      </w:r>
      <w:r w:rsidR="005C69A4" w:rsidRPr="007E0DA8">
        <w:rPr>
          <w:rFonts w:ascii="Times New Roman" w:hAnsi="Times New Roman" w:cs="Times New Roman"/>
          <w:bCs/>
          <w:sz w:val="24"/>
          <w:szCs w:val="24"/>
        </w:rPr>
        <w:t xml:space="preserve">Yang </w:t>
      </w:r>
      <w:proofErr w:type="spellStart"/>
      <w:r w:rsidR="005C69A4" w:rsidRPr="007E0DA8">
        <w:rPr>
          <w:rFonts w:ascii="Times New Roman" w:hAnsi="Times New Roman" w:cs="Times New Roman"/>
          <w:bCs/>
          <w:sz w:val="24"/>
          <w:szCs w:val="24"/>
        </w:rPr>
        <w:t>Berpotensi</w:t>
      </w:r>
      <w:proofErr w:type="spellEnd"/>
      <w:r w:rsidRPr="007E0DA8">
        <w:rPr>
          <w:rFonts w:ascii="Times New Roman" w:hAnsi="Times New Roman" w:cs="Times New Roman"/>
          <w:bCs/>
          <w:sz w:val="24"/>
          <w:szCs w:val="24"/>
        </w:rPr>
        <w:t>)</w:t>
      </w:r>
    </w:p>
    <w:p w:rsidR="0087707E" w:rsidRPr="007E0DA8" w:rsidRDefault="0087707E" w:rsidP="00674F47">
      <w:pPr>
        <w:spacing w:line="240" w:lineRule="auto"/>
        <w:jc w:val="center"/>
        <w:rPr>
          <w:rFonts w:ascii="Times New Roman" w:hAnsi="Times New Roman" w:cs="Times New Roman"/>
          <w:bCs/>
          <w:sz w:val="20"/>
          <w:szCs w:val="20"/>
        </w:rPr>
      </w:pPr>
      <w:proofErr w:type="spellStart"/>
      <w:r w:rsidRPr="007E0DA8">
        <w:rPr>
          <w:rFonts w:ascii="Times New Roman" w:hAnsi="Times New Roman" w:cs="Times New Roman"/>
          <w:bCs/>
          <w:sz w:val="20"/>
          <w:szCs w:val="20"/>
        </w:rPr>
        <w:t>Siti</w:t>
      </w:r>
      <w:proofErr w:type="spellEnd"/>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Norain</w:t>
      </w:r>
      <w:proofErr w:type="spellEnd"/>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Harun</w:t>
      </w:r>
      <w:proofErr w:type="spellEnd"/>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Yaakob</w:t>
      </w:r>
      <w:proofErr w:type="spellEnd"/>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Razak</w:t>
      </w:r>
      <w:proofErr w:type="spellEnd"/>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Haslina</w:t>
      </w:r>
      <w:proofErr w:type="spellEnd"/>
      <w:r w:rsidRPr="007E0DA8">
        <w:rPr>
          <w:rFonts w:ascii="Times New Roman" w:hAnsi="Times New Roman" w:cs="Times New Roman"/>
          <w:bCs/>
          <w:sz w:val="20"/>
          <w:szCs w:val="20"/>
        </w:rPr>
        <w:t xml:space="preserve"> Ahmad*</w:t>
      </w:r>
    </w:p>
    <w:p w:rsidR="005216A0" w:rsidRPr="007E0DA8" w:rsidRDefault="0087707E" w:rsidP="005216A0">
      <w:pPr>
        <w:spacing w:after="0"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Faculty of Science,</w:t>
      </w:r>
      <w:r w:rsidR="005216A0" w:rsidRPr="007E0DA8">
        <w:rPr>
          <w:rFonts w:ascii="Times New Roman" w:hAnsi="Times New Roman" w:cs="Times New Roman"/>
          <w:bCs/>
          <w:i/>
          <w:sz w:val="18"/>
          <w:szCs w:val="18"/>
        </w:rPr>
        <w:t xml:space="preserve"> </w:t>
      </w:r>
      <w:r w:rsidRPr="007E0DA8">
        <w:rPr>
          <w:rFonts w:ascii="Times New Roman" w:hAnsi="Times New Roman" w:cs="Times New Roman"/>
          <w:bCs/>
          <w:i/>
          <w:sz w:val="18"/>
          <w:szCs w:val="18"/>
        </w:rPr>
        <w:t>Universiti Putra Malaysia</w:t>
      </w:r>
      <w:r w:rsidR="005216A0" w:rsidRPr="007E0DA8">
        <w:rPr>
          <w:rFonts w:ascii="Times New Roman" w:hAnsi="Times New Roman" w:cs="Times New Roman"/>
          <w:bCs/>
          <w:i/>
          <w:sz w:val="18"/>
          <w:szCs w:val="18"/>
        </w:rPr>
        <w:t xml:space="preserve">, </w:t>
      </w:r>
    </w:p>
    <w:p w:rsidR="0087707E" w:rsidRPr="007E0DA8" w:rsidRDefault="005216A0" w:rsidP="005216A0">
      <w:pPr>
        <w:spacing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 xml:space="preserve">43400 UPM </w:t>
      </w:r>
      <w:proofErr w:type="spellStart"/>
      <w:r w:rsidRPr="007E0DA8">
        <w:rPr>
          <w:rFonts w:ascii="Times New Roman" w:hAnsi="Times New Roman" w:cs="Times New Roman"/>
          <w:bCs/>
          <w:i/>
          <w:sz w:val="18"/>
          <w:szCs w:val="18"/>
        </w:rPr>
        <w:t>Serdang</w:t>
      </w:r>
      <w:proofErr w:type="spellEnd"/>
      <w:r w:rsidRPr="007E0DA8">
        <w:rPr>
          <w:rFonts w:ascii="Times New Roman" w:hAnsi="Times New Roman" w:cs="Times New Roman"/>
          <w:bCs/>
          <w:i/>
          <w:sz w:val="18"/>
          <w:szCs w:val="18"/>
        </w:rPr>
        <w:t>, Selangor, Malaysia</w:t>
      </w:r>
    </w:p>
    <w:p w:rsidR="005C69A4" w:rsidRPr="007E0DA8" w:rsidRDefault="005C69A4" w:rsidP="005C69A4">
      <w:pPr>
        <w:spacing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w:t>
      </w:r>
      <w:r w:rsidR="005216A0" w:rsidRPr="007E0DA8">
        <w:rPr>
          <w:rFonts w:ascii="Times New Roman" w:hAnsi="Times New Roman" w:cs="Times New Roman"/>
          <w:bCs/>
          <w:i/>
          <w:sz w:val="18"/>
          <w:szCs w:val="18"/>
        </w:rPr>
        <w:t>Corresponding author:</w:t>
      </w:r>
      <w:r w:rsidRPr="007E0DA8">
        <w:rPr>
          <w:rFonts w:ascii="Times New Roman" w:hAnsi="Times New Roman" w:cs="Times New Roman"/>
          <w:bCs/>
          <w:i/>
          <w:sz w:val="18"/>
          <w:szCs w:val="18"/>
        </w:rPr>
        <w:t xml:space="preserve"> </w:t>
      </w:r>
      <w:r w:rsidR="005216A0" w:rsidRPr="007E0DA8">
        <w:rPr>
          <w:rFonts w:ascii="Times New Roman" w:hAnsi="Times New Roman" w:cs="Times New Roman"/>
          <w:bCs/>
          <w:i/>
          <w:sz w:val="18"/>
          <w:szCs w:val="18"/>
        </w:rPr>
        <w:t>haslina_ahmad@upm.edu.my</w:t>
      </w:r>
    </w:p>
    <w:p w:rsidR="005B7C7F" w:rsidRPr="007E0DA8" w:rsidRDefault="005B7C7F" w:rsidP="005C69A4">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Abstract</w:t>
      </w:r>
    </w:p>
    <w:p w:rsidR="005B7C7F" w:rsidRPr="007E0DA8" w:rsidRDefault="005B7C7F" w:rsidP="005C69A4">
      <w:pPr>
        <w:spacing w:after="0" w:line="240" w:lineRule="auto"/>
        <w:jc w:val="both"/>
        <w:rPr>
          <w:rFonts w:ascii="Times New Roman" w:hAnsi="Times New Roman" w:cs="Times New Roman"/>
          <w:sz w:val="18"/>
          <w:szCs w:val="18"/>
        </w:rPr>
      </w:pPr>
      <w:r w:rsidRPr="007E0DA8">
        <w:rPr>
          <w:rFonts w:ascii="Times New Roman" w:hAnsi="Times New Roman" w:cs="Times New Roman"/>
          <w:sz w:val="18"/>
          <w:szCs w:val="18"/>
        </w:rPr>
        <w:t>A novel complex, [</w:t>
      </w:r>
      <w:proofErr w:type="spellStart"/>
      <w:r w:rsidRPr="007E0DA8">
        <w:rPr>
          <w:rFonts w:ascii="Times New Roman" w:hAnsi="Times New Roman" w:cs="Times New Roman"/>
          <w:sz w:val="18"/>
          <w:szCs w:val="18"/>
        </w:rPr>
        <w:t>Ru</w:t>
      </w:r>
      <w:proofErr w:type="spellEnd"/>
      <w:r w:rsidRPr="007E0DA8">
        <w:rPr>
          <w:rFonts w:ascii="Times New Roman" w:hAnsi="Times New Roman" w:cs="Times New Roman"/>
          <w:sz w:val="18"/>
          <w:szCs w:val="18"/>
        </w:rPr>
        <w:t>(</w:t>
      </w:r>
      <w:proofErr w:type="spellStart"/>
      <w:r w:rsidRPr="007E0DA8">
        <w:rPr>
          <w:rFonts w:ascii="Times New Roman" w:hAnsi="Times New Roman" w:cs="Times New Roman"/>
          <w:sz w:val="18"/>
          <w:szCs w:val="18"/>
        </w:rPr>
        <w:t>dppz</w:t>
      </w:r>
      <w:proofErr w:type="spellEnd"/>
      <w:r w:rsidRPr="007E0DA8">
        <w:rPr>
          <w:rFonts w:ascii="Times New Roman" w:hAnsi="Times New Roman" w:cs="Times New Roman"/>
          <w:sz w:val="18"/>
          <w:szCs w:val="18"/>
        </w:rPr>
        <w:t>)</w:t>
      </w:r>
      <w:r w:rsidRPr="007E0DA8">
        <w:rPr>
          <w:rFonts w:ascii="Times New Roman" w:hAnsi="Times New Roman" w:cs="Times New Roman"/>
          <w:sz w:val="18"/>
          <w:szCs w:val="18"/>
          <w:vertAlign w:val="subscript"/>
        </w:rPr>
        <w:t>2</w:t>
      </w:r>
      <w:r w:rsidRPr="007E0DA8">
        <w:rPr>
          <w:rFonts w:ascii="Times New Roman" w:hAnsi="Times New Roman" w:cs="Times New Roman"/>
          <w:sz w:val="18"/>
          <w:szCs w:val="18"/>
        </w:rPr>
        <w:t>(</w:t>
      </w:r>
      <w:r w:rsidRPr="007E0DA8">
        <w:rPr>
          <w:rFonts w:ascii="Times New Roman" w:hAnsi="Times New Roman" w:cs="Times New Roman"/>
          <w:i/>
          <w:sz w:val="18"/>
          <w:szCs w:val="18"/>
        </w:rPr>
        <w:t>p</w:t>
      </w:r>
      <w:r w:rsidRPr="007E0DA8">
        <w:rPr>
          <w:rFonts w:ascii="Times New Roman" w:hAnsi="Times New Roman" w:cs="Times New Roman"/>
          <w:sz w:val="18"/>
          <w:szCs w:val="18"/>
        </w:rPr>
        <w:t>-MOPIP)]</w:t>
      </w:r>
      <w:r w:rsidRPr="007E0DA8">
        <w:rPr>
          <w:rFonts w:ascii="Times New Roman" w:hAnsi="Times New Roman" w:cs="Times New Roman"/>
          <w:sz w:val="18"/>
          <w:szCs w:val="18"/>
          <w:vertAlign w:val="superscript"/>
        </w:rPr>
        <w:t>2+</w:t>
      </w:r>
      <w:r w:rsidRPr="007E0DA8">
        <w:rPr>
          <w:rFonts w:ascii="Times New Roman" w:hAnsi="Times New Roman" w:cs="Times New Roman"/>
          <w:sz w:val="18"/>
          <w:szCs w:val="18"/>
        </w:rPr>
        <w:t xml:space="preserve"> (</w:t>
      </w:r>
      <w:proofErr w:type="spellStart"/>
      <w:r w:rsidRPr="007E0DA8">
        <w:rPr>
          <w:rFonts w:ascii="Times New Roman" w:hAnsi="Times New Roman" w:cs="Times New Roman"/>
          <w:sz w:val="18"/>
          <w:szCs w:val="18"/>
        </w:rPr>
        <w:t>dppz</w:t>
      </w:r>
      <w:proofErr w:type="spellEnd"/>
      <w:r w:rsidR="00F47821" w:rsidRPr="007E0DA8">
        <w:rPr>
          <w:rFonts w:ascii="Times New Roman" w:hAnsi="Times New Roman" w:cs="Times New Roman"/>
          <w:sz w:val="18"/>
          <w:szCs w:val="18"/>
        </w:rPr>
        <w:t xml:space="preserve"> </w:t>
      </w:r>
      <w:r w:rsidRPr="007E0DA8">
        <w:rPr>
          <w:rFonts w:ascii="Times New Roman" w:hAnsi="Times New Roman" w:cs="Times New Roman"/>
          <w:sz w:val="18"/>
          <w:szCs w:val="18"/>
        </w:rPr>
        <w:t>=</w:t>
      </w:r>
      <w:r w:rsidR="00F47821" w:rsidRPr="007E0DA8">
        <w:rPr>
          <w:rFonts w:ascii="Times New Roman" w:hAnsi="Times New Roman" w:cs="Times New Roman"/>
          <w:sz w:val="18"/>
          <w:szCs w:val="18"/>
        </w:rPr>
        <w:t xml:space="preserve"> </w:t>
      </w:r>
      <w:proofErr w:type="spellStart"/>
      <w:r w:rsidRPr="007E0DA8">
        <w:rPr>
          <w:rFonts w:ascii="Times New Roman" w:hAnsi="Times New Roman" w:cs="Times New Roman"/>
          <w:sz w:val="18"/>
          <w:szCs w:val="18"/>
        </w:rPr>
        <w:t>dipyrido</w:t>
      </w:r>
      <w:proofErr w:type="spellEnd"/>
      <w:r w:rsidRPr="007E0DA8">
        <w:rPr>
          <w:rFonts w:ascii="Times New Roman" w:hAnsi="Times New Roman" w:cs="Times New Roman"/>
          <w:sz w:val="18"/>
          <w:szCs w:val="18"/>
        </w:rPr>
        <w:t>-[3,2-a:20,30-c]</w:t>
      </w:r>
      <w:proofErr w:type="spellStart"/>
      <w:r w:rsidRPr="007E0DA8">
        <w:rPr>
          <w:rFonts w:ascii="Times New Roman" w:hAnsi="Times New Roman" w:cs="Times New Roman"/>
          <w:sz w:val="18"/>
          <w:szCs w:val="18"/>
        </w:rPr>
        <w:t>phenazine</w:t>
      </w:r>
      <w:proofErr w:type="spellEnd"/>
      <w:r w:rsidRPr="007E0DA8">
        <w:rPr>
          <w:rFonts w:ascii="Times New Roman" w:hAnsi="Times New Roman" w:cs="Times New Roman"/>
          <w:sz w:val="18"/>
          <w:szCs w:val="18"/>
        </w:rPr>
        <w:t xml:space="preserve">, </w:t>
      </w:r>
      <w:r w:rsidRPr="007E0DA8">
        <w:rPr>
          <w:rFonts w:ascii="Times New Roman" w:hAnsi="Times New Roman" w:cs="Times New Roman"/>
          <w:i/>
          <w:sz w:val="18"/>
          <w:szCs w:val="18"/>
        </w:rPr>
        <w:t>p</w:t>
      </w:r>
      <w:r w:rsidRPr="007E0DA8">
        <w:rPr>
          <w:rFonts w:ascii="Times New Roman" w:hAnsi="Times New Roman" w:cs="Times New Roman"/>
          <w:sz w:val="18"/>
          <w:szCs w:val="18"/>
        </w:rPr>
        <w:t>-MOPIP =</w:t>
      </w:r>
      <w:r w:rsidR="00F47821" w:rsidRPr="007E0DA8">
        <w:rPr>
          <w:rFonts w:ascii="Times New Roman" w:hAnsi="Times New Roman" w:cs="Times New Roman"/>
          <w:sz w:val="18"/>
          <w:szCs w:val="18"/>
        </w:rPr>
        <w:t xml:space="preserve"> </w:t>
      </w:r>
      <w:r w:rsidRPr="007E0DA8">
        <w:rPr>
          <w:rFonts w:ascii="Times New Roman" w:hAnsi="Times New Roman" w:cs="Times New Roman"/>
          <w:bCs/>
          <w:sz w:val="18"/>
          <w:szCs w:val="18"/>
        </w:rPr>
        <w:t>2-(4-methoxyphenyl)</w:t>
      </w:r>
      <w:r w:rsidR="00F47821"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midazo</w:t>
      </w:r>
      <w:proofErr w:type="spellEnd"/>
      <w:r w:rsidRPr="007E0DA8">
        <w:rPr>
          <w:rFonts w:ascii="Times New Roman" w:hAnsi="Times New Roman" w:cs="Times New Roman"/>
          <w:bCs/>
          <w:sz w:val="18"/>
          <w:szCs w:val="18"/>
        </w:rPr>
        <w:t>[4,5-f][1,10]</w:t>
      </w:r>
      <w:proofErr w:type="spellStart"/>
      <w:r w:rsidRPr="007E0DA8">
        <w:rPr>
          <w:rFonts w:ascii="Times New Roman" w:hAnsi="Times New Roman" w:cs="Times New Roman"/>
          <w:bCs/>
          <w:sz w:val="18"/>
          <w:szCs w:val="18"/>
        </w:rPr>
        <w:t>phenanthroline</w:t>
      </w:r>
      <w:proofErr w:type="spellEnd"/>
      <w:r w:rsidRPr="007E0DA8">
        <w:rPr>
          <w:rFonts w:ascii="Times New Roman" w:hAnsi="Times New Roman" w:cs="Times New Roman"/>
          <w:bCs/>
          <w:sz w:val="18"/>
          <w:szCs w:val="18"/>
        </w:rPr>
        <w:t>) has been sy</w:t>
      </w:r>
      <w:r w:rsidR="008B21BD" w:rsidRPr="007E0DA8">
        <w:rPr>
          <w:rFonts w:ascii="Times New Roman" w:hAnsi="Times New Roman" w:cs="Times New Roman"/>
          <w:bCs/>
          <w:sz w:val="18"/>
          <w:szCs w:val="18"/>
        </w:rPr>
        <w:t>nthesized and characterized by e</w:t>
      </w:r>
      <w:r w:rsidRPr="007E0DA8">
        <w:rPr>
          <w:rFonts w:ascii="Times New Roman" w:hAnsi="Times New Roman" w:cs="Times New Roman"/>
          <w:bCs/>
          <w:sz w:val="18"/>
          <w:szCs w:val="18"/>
        </w:rPr>
        <w:t xml:space="preserve">lemental analysis, </w:t>
      </w:r>
      <w:r w:rsidRPr="007E0DA8">
        <w:rPr>
          <w:rFonts w:ascii="Times New Roman" w:hAnsi="Times New Roman" w:cs="Times New Roman"/>
          <w:bCs/>
          <w:sz w:val="18"/>
          <w:szCs w:val="18"/>
          <w:vertAlign w:val="superscript"/>
        </w:rPr>
        <w:t>1</w:t>
      </w:r>
      <w:r w:rsidR="008B21BD" w:rsidRPr="007E0DA8">
        <w:rPr>
          <w:rFonts w:ascii="Times New Roman" w:hAnsi="Times New Roman" w:cs="Times New Roman"/>
          <w:bCs/>
          <w:sz w:val="18"/>
          <w:szCs w:val="18"/>
        </w:rPr>
        <w:t>H N</w:t>
      </w:r>
      <w:r w:rsidR="005C69A4" w:rsidRPr="007E0DA8">
        <w:rPr>
          <w:rFonts w:ascii="Times New Roman" w:hAnsi="Times New Roman" w:cs="Times New Roman"/>
          <w:bCs/>
          <w:sz w:val="18"/>
          <w:szCs w:val="18"/>
        </w:rPr>
        <w:t xml:space="preserve">uclear </w:t>
      </w:r>
      <w:r w:rsidR="008B21BD" w:rsidRPr="007E0DA8">
        <w:rPr>
          <w:rFonts w:ascii="Times New Roman" w:hAnsi="Times New Roman" w:cs="Times New Roman"/>
          <w:bCs/>
          <w:sz w:val="18"/>
          <w:szCs w:val="18"/>
        </w:rPr>
        <w:t>M</w:t>
      </w:r>
      <w:r w:rsidR="005C69A4" w:rsidRPr="007E0DA8">
        <w:rPr>
          <w:rFonts w:ascii="Times New Roman" w:hAnsi="Times New Roman" w:cs="Times New Roman"/>
          <w:bCs/>
          <w:sz w:val="18"/>
          <w:szCs w:val="18"/>
        </w:rPr>
        <w:t xml:space="preserve">agnetic </w:t>
      </w:r>
      <w:r w:rsidR="008B21BD" w:rsidRPr="007E0DA8">
        <w:rPr>
          <w:rFonts w:ascii="Times New Roman" w:hAnsi="Times New Roman" w:cs="Times New Roman"/>
          <w:bCs/>
          <w:sz w:val="18"/>
          <w:szCs w:val="18"/>
        </w:rPr>
        <w:t>R</w:t>
      </w:r>
      <w:r w:rsidR="005C69A4" w:rsidRPr="007E0DA8">
        <w:rPr>
          <w:rFonts w:ascii="Times New Roman" w:hAnsi="Times New Roman" w:cs="Times New Roman"/>
          <w:bCs/>
          <w:sz w:val="18"/>
          <w:szCs w:val="18"/>
        </w:rPr>
        <w:t>esonance</w:t>
      </w:r>
      <w:r w:rsidR="008B21BD" w:rsidRPr="007E0DA8">
        <w:rPr>
          <w:rFonts w:ascii="Times New Roman" w:hAnsi="Times New Roman" w:cs="Times New Roman"/>
          <w:bCs/>
          <w:sz w:val="18"/>
          <w:szCs w:val="18"/>
        </w:rPr>
        <w:t xml:space="preserve"> spectroscopy, m</w:t>
      </w:r>
      <w:r w:rsidRPr="007E0DA8">
        <w:rPr>
          <w:rFonts w:ascii="Times New Roman" w:hAnsi="Times New Roman" w:cs="Times New Roman"/>
          <w:bCs/>
          <w:sz w:val="18"/>
          <w:szCs w:val="18"/>
        </w:rPr>
        <w:t>ass spectrometry,</w:t>
      </w:r>
      <w:r w:rsidR="00F47821" w:rsidRPr="007E0DA8">
        <w:rPr>
          <w:rFonts w:ascii="Times New Roman" w:hAnsi="Times New Roman" w:cs="Times New Roman"/>
          <w:bCs/>
          <w:sz w:val="18"/>
          <w:szCs w:val="18"/>
        </w:rPr>
        <w:t xml:space="preserve">  F</w:t>
      </w:r>
      <w:r w:rsidR="005C69A4" w:rsidRPr="007E0DA8">
        <w:rPr>
          <w:rFonts w:ascii="Times New Roman" w:hAnsi="Times New Roman" w:cs="Times New Roman"/>
          <w:bCs/>
          <w:sz w:val="18"/>
          <w:szCs w:val="18"/>
        </w:rPr>
        <w:t xml:space="preserve">ourier </w:t>
      </w:r>
      <w:r w:rsidR="00F47821" w:rsidRPr="007E0DA8">
        <w:rPr>
          <w:rFonts w:ascii="Times New Roman" w:hAnsi="Times New Roman" w:cs="Times New Roman"/>
          <w:bCs/>
          <w:sz w:val="18"/>
          <w:szCs w:val="18"/>
        </w:rPr>
        <w:t>T</w:t>
      </w:r>
      <w:r w:rsidR="005C69A4" w:rsidRPr="007E0DA8">
        <w:rPr>
          <w:rFonts w:ascii="Times New Roman" w:hAnsi="Times New Roman" w:cs="Times New Roman"/>
          <w:bCs/>
          <w:sz w:val="18"/>
          <w:szCs w:val="18"/>
        </w:rPr>
        <w:t>ransform Infrared</w:t>
      </w:r>
      <w:r w:rsidRPr="007E0DA8">
        <w:rPr>
          <w:rFonts w:ascii="Times New Roman" w:hAnsi="Times New Roman" w:cs="Times New Roman"/>
          <w:bCs/>
          <w:sz w:val="18"/>
          <w:szCs w:val="18"/>
        </w:rPr>
        <w:t xml:space="preserve"> analysis, U</w:t>
      </w:r>
      <w:r w:rsidR="005C69A4" w:rsidRPr="007E0DA8">
        <w:rPr>
          <w:rFonts w:ascii="Times New Roman" w:hAnsi="Times New Roman" w:cs="Times New Roman"/>
          <w:bCs/>
          <w:sz w:val="18"/>
          <w:szCs w:val="18"/>
        </w:rPr>
        <w:t xml:space="preserve">ltra </w:t>
      </w:r>
      <w:r w:rsidRPr="007E0DA8">
        <w:rPr>
          <w:rFonts w:ascii="Times New Roman" w:hAnsi="Times New Roman" w:cs="Times New Roman"/>
          <w:bCs/>
          <w:sz w:val="18"/>
          <w:szCs w:val="18"/>
        </w:rPr>
        <w:t>V</w:t>
      </w:r>
      <w:r w:rsidR="005C69A4" w:rsidRPr="007E0DA8">
        <w:rPr>
          <w:rFonts w:ascii="Times New Roman" w:hAnsi="Times New Roman" w:cs="Times New Roman"/>
          <w:bCs/>
          <w:sz w:val="18"/>
          <w:szCs w:val="18"/>
        </w:rPr>
        <w:t xml:space="preserve">iolet </w:t>
      </w:r>
      <w:r w:rsidR="008B21BD" w:rsidRPr="007E0DA8">
        <w:rPr>
          <w:rFonts w:ascii="Times New Roman" w:hAnsi="Times New Roman" w:cs="Times New Roman"/>
          <w:bCs/>
          <w:sz w:val="18"/>
          <w:szCs w:val="18"/>
        </w:rPr>
        <w:t>visible and f</w:t>
      </w:r>
      <w:r w:rsidRPr="007E0DA8">
        <w:rPr>
          <w:rFonts w:ascii="Times New Roman" w:hAnsi="Times New Roman" w:cs="Times New Roman"/>
          <w:bCs/>
          <w:sz w:val="18"/>
          <w:szCs w:val="18"/>
        </w:rPr>
        <w:t>luore</w:t>
      </w:r>
      <w:r w:rsidR="005C69A4" w:rsidRPr="007E0DA8">
        <w:rPr>
          <w:rFonts w:ascii="Times New Roman" w:hAnsi="Times New Roman" w:cs="Times New Roman"/>
          <w:bCs/>
          <w:sz w:val="18"/>
          <w:szCs w:val="18"/>
        </w:rPr>
        <w:t xml:space="preserve">scence spectroscopy. Herein, </w:t>
      </w:r>
      <w:r w:rsidRPr="007E0DA8">
        <w:rPr>
          <w:rFonts w:ascii="Times New Roman" w:hAnsi="Times New Roman" w:cs="Times New Roman"/>
          <w:bCs/>
          <w:sz w:val="18"/>
          <w:szCs w:val="18"/>
        </w:rPr>
        <w:t xml:space="preserve">the complex </w:t>
      </w:r>
      <w:r w:rsidR="005C69A4" w:rsidRPr="007E0DA8">
        <w:rPr>
          <w:rFonts w:ascii="Times New Roman" w:hAnsi="Times New Roman" w:cs="Times New Roman"/>
          <w:bCs/>
          <w:sz w:val="18"/>
          <w:szCs w:val="18"/>
        </w:rPr>
        <w:t xml:space="preserve">was designed </w:t>
      </w:r>
      <w:r w:rsidRPr="007E0DA8">
        <w:rPr>
          <w:rFonts w:ascii="Times New Roman" w:hAnsi="Times New Roman" w:cs="Times New Roman"/>
          <w:bCs/>
          <w:sz w:val="18"/>
          <w:szCs w:val="18"/>
        </w:rPr>
        <w:t xml:space="preserve">by adding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 xml:space="preserve">-MOPIP as an intercalating ligand and </w:t>
      </w:r>
      <w:proofErr w:type="spellStart"/>
      <w:r w:rsidRPr="007E0DA8">
        <w:rPr>
          <w:rFonts w:ascii="Times New Roman" w:hAnsi="Times New Roman" w:cs="Times New Roman"/>
          <w:bCs/>
          <w:sz w:val="18"/>
          <w:szCs w:val="18"/>
        </w:rPr>
        <w:t>dppz</w:t>
      </w:r>
      <w:proofErr w:type="spellEnd"/>
      <w:r w:rsidRPr="007E0DA8">
        <w:rPr>
          <w:rFonts w:ascii="Times New Roman" w:hAnsi="Times New Roman" w:cs="Times New Roman"/>
          <w:bCs/>
          <w:sz w:val="18"/>
          <w:szCs w:val="18"/>
        </w:rPr>
        <w:t xml:space="preserve"> as</w:t>
      </w:r>
      <w:r w:rsidR="008B21BD" w:rsidRPr="007E0DA8">
        <w:rPr>
          <w:rFonts w:ascii="Times New Roman" w:hAnsi="Times New Roman" w:cs="Times New Roman"/>
          <w:bCs/>
          <w:sz w:val="18"/>
          <w:szCs w:val="18"/>
        </w:rPr>
        <w:t xml:space="preserve"> the</w:t>
      </w:r>
      <w:r w:rsidRPr="007E0DA8">
        <w:rPr>
          <w:rFonts w:ascii="Times New Roman" w:hAnsi="Times New Roman" w:cs="Times New Roman"/>
          <w:bCs/>
          <w:sz w:val="18"/>
          <w:szCs w:val="18"/>
        </w:rPr>
        <w:t xml:space="preserve"> ancillary ligand. The DNA binding properties of the complex with </w:t>
      </w:r>
      <w:r w:rsidR="00CF3A65" w:rsidRPr="007E0DA8">
        <w:rPr>
          <w:rFonts w:ascii="Times New Roman" w:hAnsi="Times New Roman" w:cs="Times New Roman"/>
          <w:bCs/>
          <w:sz w:val="18"/>
          <w:szCs w:val="18"/>
        </w:rPr>
        <w:t>Calf T</w:t>
      </w:r>
      <w:r w:rsidR="00A41AC8" w:rsidRPr="007E0DA8">
        <w:rPr>
          <w:rFonts w:ascii="Times New Roman" w:hAnsi="Times New Roman" w:cs="Times New Roman"/>
          <w:bCs/>
          <w:sz w:val="18"/>
          <w:szCs w:val="18"/>
        </w:rPr>
        <w:t xml:space="preserve">hymus </w:t>
      </w:r>
      <w:r w:rsidRPr="007E0DA8">
        <w:rPr>
          <w:rFonts w:ascii="Times New Roman" w:hAnsi="Times New Roman" w:cs="Times New Roman"/>
          <w:bCs/>
          <w:sz w:val="18"/>
          <w:szCs w:val="18"/>
        </w:rPr>
        <w:t xml:space="preserve">DNA </w:t>
      </w:r>
      <w:r w:rsidR="008B21BD" w:rsidRPr="007E0DA8">
        <w:rPr>
          <w:rFonts w:ascii="Times New Roman" w:hAnsi="Times New Roman" w:cs="Times New Roman"/>
          <w:bCs/>
          <w:sz w:val="18"/>
          <w:szCs w:val="18"/>
        </w:rPr>
        <w:t>(CT-DNA) were investigated</w:t>
      </w:r>
      <w:r w:rsidR="00FC5E5E" w:rsidRPr="007E0DA8">
        <w:rPr>
          <w:rFonts w:ascii="Times New Roman" w:hAnsi="Times New Roman" w:cs="Times New Roman"/>
          <w:bCs/>
          <w:sz w:val="18"/>
          <w:szCs w:val="18"/>
        </w:rPr>
        <w:t xml:space="preserve"> using spectroscopic methods. The UV-visible absorption b</w:t>
      </w:r>
      <w:r w:rsidR="00DF519C" w:rsidRPr="007E0DA8">
        <w:rPr>
          <w:rFonts w:ascii="Times New Roman" w:hAnsi="Times New Roman" w:cs="Times New Roman"/>
          <w:bCs/>
          <w:sz w:val="18"/>
          <w:szCs w:val="18"/>
        </w:rPr>
        <w:t>and</w:t>
      </w:r>
      <w:r w:rsidRPr="007E0DA8">
        <w:rPr>
          <w:rFonts w:ascii="Times New Roman" w:hAnsi="Times New Roman" w:cs="Times New Roman"/>
          <w:bCs/>
          <w:sz w:val="18"/>
          <w:szCs w:val="18"/>
        </w:rPr>
        <w:t xml:space="preserve"> observed </w:t>
      </w:r>
      <w:r w:rsidR="00FC5E5E" w:rsidRPr="007E0DA8">
        <w:rPr>
          <w:rFonts w:ascii="Times New Roman" w:hAnsi="Times New Roman" w:cs="Times New Roman"/>
          <w:bCs/>
          <w:sz w:val="18"/>
          <w:szCs w:val="18"/>
        </w:rPr>
        <w:t xml:space="preserve">at </w:t>
      </w:r>
      <w:r w:rsidRPr="007E0DA8">
        <w:rPr>
          <w:rFonts w:ascii="Times New Roman" w:hAnsi="Times New Roman" w:cs="Times New Roman"/>
          <w:bCs/>
          <w:sz w:val="18"/>
          <w:szCs w:val="18"/>
        </w:rPr>
        <w:t>460</w:t>
      </w:r>
      <w:r w:rsidR="008B21BD" w:rsidRPr="007E0DA8">
        <w:rPr>
          <w:rFonts w:ascii="Times New Roman" w:hAnsi="Times New Roman" w:cs="Times New Roman"/>
          <w:bCs/>
          <w:sz w:val="18"/>
          <w:szCs w:val="18"/>
        </w:rPr>
        <w:t xml:space="preserve"> nm corresponded</w:t>
      </w:r>
      <w:r w:rsidR="00FC5E5E"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to the metal-t</w:t>
      </w:r>
      <w:r w:rsidR="00FC5E5E" w:rsidRPr="007E0DA8">
        <w:rPr>
          <w:rFonts w:ascii="Times New Roman" w:hAnsi="Times New Roman" w:cs="Times New Roman"/>
          <w:bCs/>
          <w:sz w:val="18"/>
          <w:szCs w:val="18"/>
        </w:rPr>
        <w:t>o-ligand charge transfer (MLCT) while bands at 358 and 281 nm correspond</w:t>
      </w:r>
      <w:r w:rsidR="008B21BD" w:rsidRPr="007E0DA8">
        <w:rPr>
          <w:rFonts w:ascii="Times New Roman" w:hAnsi="Times New Roman" w:cs="Times New Roman"/>
          <w:bCs/>
          <w:sz w:val="18"/>
          <w:szCs w:val="18"/>
        </w:rPr>
        <w:t>ed</w:t>
      </w:r>
      <w:r w:rsidR="00FC5E5E" w:rsidRPr="007E0DA8">
        <w:rPr>
          <w:rFonts w:ascii="Times New Roman" w:hAnsi="Times New Roman" w:cs="Times New Roman"/>
          <w:bCs/>
          <w:sz w:val="18"/>
          <w:szCs w:val="18"/>
        </w:rPr>
        <w:t xml:space="preserve"> to</w:t>
      </w:r>
      <w:r w:rsidRPr="007E0DA8">
        <w:rPr>
          <w:rFonts w:ascii="Times New Roman" w:hAnsi="Times New Roman" w:cs="Times New Roman"/>
          <w:bCs/>
          <w:sz w:val="18"/>
          <w:szCs w:val="18"/>
        </w:rPr>
        <w:t xml:space="preserve"> intra</w:t>
      </w:r>
      <w:r w:rsidR="00FC5E5E" w:rsidRPr="007E0DA8">
        <w:rPr>
          <w:rFonts w:ascii="Times New Roman" w:hAnsi="Times New Roman" w:cs="Times New Roman"/>
          <w:bCs/>
          <w:sz w:val="18"/>
          <w:szCs w:val="18"/>
        </w:rPr>
        <w:t>-</w:t>
      </w:r>
      <w:r w:rsidRPr="007E0DA8">
        <w:rPr>
          <w:rFonts w:ascii="Times New Roman" w:hAnsi="Times New Roman" w:cs="Times New Roman"/>
          <w:bCs/>
          <w:sz w:val="18"/>
          <w:szCs w:val="18"/>
        </w:rPr>
        <w:t>ligand (IL) π-π* transition</w:t>
      </w:r>
      <w:r w:rsidR="008B21BD" w:rsidRPr="007E0DA8">
        <w:rPr>
          <w:rFonts w:ascii="Times New Roman" w:hAnsi="Times New Roman" w:cs="Times New Roman"/>
          <w:bCs/>
          <w:sz w:val="18"/>
          <w:szCs w:val="18"/>
        </w:rPr>
        <w:t>s</w:t>
      </w:r>
      <w:r w:rsidRPr="007E0DA8">
        <w:rPr>
          <w:rFonts w:ascii="Times New Roman" w:hAnsi="Times New Roman" w:cs="Times New Roman"/>
          <w:bCs/>
          <w:sz w:val="18"/>
          <w:szCs w:val="18"/>
        </w:rPr>
        <w:t xml:space="preserve"> of</w:t>
      </w:r>
      <w:r w:rsidR="008B21BD" w:rsidRPr="007E0DA8">
        <w:rPr>
          <w:rFonts w:ascii="Times New Roman" w:hAnsi="Times New Roman" w:cs="Times New Roman"/>
          <w:bCs/>
          <w:sz w:val="18"/>
          <w:szCs w:val="18"/>
        </w:rPr>
        <w:t xml:space="preserve"> the</w:t>
      </w:r>
      <w:r w:rsidRPr="007E0DA8">
        <w:rPr>
          <w:rFonts w:ascii="Times New Roman" w:hAnsi="Times New Roman" w:cs="Times New Roman"/>
          <w:bCs/>
          <w:sz w:val="18"/>
          <w:szCs w:val="18"/>
        </w:rPr>
        <w:t xml:space="preserve"> ligand </w:t>
      </w:r>
      <w:r w:rsidR="00FC5E5E" w:rsidRPr="007E0DA8">
        <w:rPr>
          <w:rFonts w:ascii="Times New Roman" w:hAnsi="Times New Roman" w:cs="Times New Roman"/>
          <w:bCs/>
          <w:sz w:val="18"/>
          <w:szCs w:val="18"/>
        </w:rPr>
        <w:t xml:space="preserve">scaffold in </w:t>
      </w:r>
      <w:r w:rsidR="00FC5E5E" w:rsidRPr="007E0DA8">
        <w:rPr>
          <w:rFonts w:ascii="Times New Roman" w:hAnsi="Times New Roman" w:cs="Times New Roman"/>
          <w:bCs/>
          <w:i/>
          <w:sz w:val="18"/>
          <w:szCs w:val="18"/>
        </w:rPr>
        <w:t>p</w:t>
      </w:r>
      <w:r w:rsidR="00FC5E5E" w:rsidRPr="007E0DA8">
        <w:rPr>
          <w:rFonts w:ascii="Times New Roman" w:hAnsi="Times New Roman" w:cs="Times New Roman"/>
          <w:bCs/>
          <w:sz w:val="18"/>
          <w:szCs w:val="18"/>
        </w:rPr>
        <w:t xml:space="preserve">-MOPIP </w:t>
      </w:r>
      <w:r w:rsidRPr="007E0DA8">
        <w:rPr>
          <w:rFonts w:ascii="Times New Roman" w:hAnsi="Times New Roman" w:cs="Times New Roman"/>
          <w:bCs/>
          <w:sz w:val="18"/>
          <w:szCs w:val="18"/>
        </w:rPr>
        <w:t xml:space="preserve">and </w:t>
      </w:r>
      <w:proofErr w:type="spellStart"/>
      <w:r w:rsidRPr="007E0DA8">
        <w:rPr>
          <w:rFonts w:ascii="Times New Roman" w:hAnsi="Times New Roman" w:cs="Times New Roman"/>
          <w:bCs/>
          <w:sz w:val="18"/>
          <w:szCs w:val="18"/>
        </w:rPr>
        <w:t>dppz</w:t>
      </w:r>
      <w:proofErr w:type="spellEnd"/>
      <w:r w:rsidRPr="007E0DA8">
        <w:rPr>
          <w:rFonts w:ascii="Times New Roman" w:hAnsi="Times New Roman" w:cs="Times New Roman"/>
          <w:bCs/>
          <w:sz w:val="18"/>
          <w:szCs w:val="18"/>
        </w:rPr>
        <w:t>. The intrinsic binding constant, K</w:t>
      </w:r>
      <w:r w:rsidRPr="007E0DA8">
        <w:rPr>
          <w:rFonts w:ascii="Times New Roman" w:hAnsi="Times New Roman" w:cs="Times New Roman"/>
          <w:bCs/>
          <w:sz w:val="18"/>
          <w:szCs w:val="18"/>
          <w:vertAlign w:val="subscript"/>
        </w:rPr>
        <w:t>b</w:t>
      </w:r>
      <w:r w:rsidR="008B21BD" w:rsidRPr="007E0DA8">
        <w:rPr>
          <w:rFonts w:ascii="Times New Roman" w:hAnsi="Times New Roman" w:cs="Times New Roman"/>
          <w:bCs/>
          <w:sz w:val="18"/>
          <w:szCs w:val="18"/>
        </w:rPr>
        <w:t xml:space="preserve"> for this complex wa</w:t>
      </w:r>
      <w:r w:rsidRPr="007E0DA8">
        <w:rPr>
          <w:rFonts w:ascii="Times New Roman" w:hAnsi="Times New Roman" w:cs="Times New Roman"/>
          <w:bCs/>
          <w:sz w:val="18"/>
          <w:szCs w:val="18"/>
        </w:rPr>
        <w:t>s 1.67 x 10</w:t>
      </w:r>
      <w:r w:rsidRPr="007E0DA8">
        <w:rPr>
          <w:rFonts w:ascii="Times New Roman" w:hAnsi="Times New Roman" w:cs="Times New Roman"/>
          <w:bCs/>
          <w:sz w:val="18"/>
          <w:szCs w:val="18"/>
          <w:vertAlign w:val="superscript"/>
        </w:rPr>
        <w:t>6</w:t>
      </w:r>
      <w:r w:rsidRPr="007E0DA8">
        <w:rPr>
          <w:rFonts w:ascii="Times New Roman" w:hAnsi="Times New Roman" w:cs="Times New Roman"/>
          <w:bCs/>
          <w:sz w:val="18"/>
          <w:szCs w:val="18"/>
        </w:rPr>
        <w:t xml:space="preserve"> M</w:t>
      </w:r>
      <w:r w:rsidRPr="007E0DA8">
        <w:rPr>
          <w:rFonts w:ascii="Times New Roman" w:hAnsi="Times New Roman" w:cs="Times New Roman"/>
          <w:bCs/>
          <w:sz w:val="18"/>
          <w:szCs w:val="18"/>
          <w:vertAlign w:val="superscript"/>
        </w:rPr>
        <w:t>-1</w:t>
      </w:r>
      <w:r w:rsidRPr="007E0DA8">
        <w:rPr>
          <w:rFonts w:ascii="Times New Roman" w:hAnsi="Times New Roman" w:cs="Times New Roman"/>
          <w:bCs/>
          <w:sz w:val="18"/>
          <w:szCs w:val="18"/>
        </w:rPr>
        <w:t xml:space="preserve"> and</w:t>
      </w:r>
      <w:r w:rsidR="008B21BD" w:rsidRPr="007E0DA8">
        <w:rPr>
          <w:rFonts w:ascii="Times New Roman" w:hAnsi="Times New Roman" w:cs="Times New Roman"/>
          <w:bCs/>
          <w:sz w:val="18"/>
          <w:szCs w:val="18"/>
        </w:rPr>
        <w:t xml:space="preserve"> this</w:t>
      </w:r>
      <w:r w:rsidRPr="007E0DA8">
        <w:rPr>
          <w:rFonts w:ascii="Times New Roman" w:hAnsi="Times New Roman" w:cs="Times New Roman"/>
          <w:bCs/>
          <w:sz w:val="18"/>
          <w:szCs w:val="18"/>
        </w:rPr>
        <w:t xml:space="preserve"> suggested t</w:t>
      </w:r>
      <w:r w:rsidR="00F47821" w:rsidRPr="007E0DA8">
        <w:rPr>
          <w:rFonts w:ascii="Times New Roman" w:hAnsi="Times New Roman" w:cs="Times New Roman"/>
          <w:bCs/>
          <w:sz w:val="18"/>
          <w:szCs w:val="18"/>
        </w:rPr>
        <w:t>hat this</w:t>
      </w:r>
      <w:r w:rsidRPr="007E0DA8">
        <w:rPr>
          <w:rFonts w:ascii="Times New Roman" w:hAnsi="Times New Roman" w:cs="Times New Roman"/>
          <w:bCs/>
          <w:sz w:val="18"/>
          <w:szCs w:val="18"/>
        </w:rPr>
        <w:t xml:space="preserve"> complex, </w:t>
      </w:r>
      <w:r w:rsidRPr="007E0DA8">
        <w:rPr>
          <w:rFonts w:ascii="Times New Roman" w:hAnsi="Times New Roman" w:cs="Times New Roman"/>
          <w:sz w:val="18"/>
          <w:szCs w:val="18"/>
        </w:rPr>
        <w:t>[</w:t>
      </w:r>
      <w:proofErr w:type="spellStart"/>
      <w:proofErr w:type="gramStart"/>
      <w:r w:rsidRPr="007E0DA8">
        <w:rPr>
          <w:rFonts w:ascii="Times New Roman" w:hAnsi="Times New Roman" w:cs="Times New Roman"/>
          <w:sz w:val="18"/>
          <w:szCs w:val="18"/>
        </w:rPr>
        <w:t>Ru</w:t>
      </w:r>
      <w:proofErr w:type="spellEnd"/>
      <w:r w:rsidRPr="007E0DA8">
        <w:rPr>
          <w:rFonts w:ascii="Times New Roman" w:hAnsi="Times New Roman" w:cs="Times New Roman"/>
          <w:sz w:val="18"/>
          <w:szCs w:val="18"/>
        </w:rPr>
        <w:t>(</w:t>
      </w:r>
      <w:proofErr w:type="spellStart"/>
      <w:proofErr w:type="gramEnd"/>
      <w:r w:rsidRPr="007E0DA8">
        <w:rPr>
          <w:rFonts w:ascii="Times New Roman" w:hAnsi="Times New Roman" w:cs="Times New Roman"/>
          <w:sz w:val="18"/>
          <w:szCs w:val="18"/>
        </w:rPr>
        <w:t>dppz</w:t>
      </w:r>
      <w:proofErr w:type="spellEnd"/>
      <w:r w:rsidRPr="007E0DA8">
        <w:rPr>
          <w:rFonts w:ascii="Times New Roman" w:hAnsi="Times New Roman" w:cs="Times New Roman"/>
          <w:sz w:val="18"/>
          <w:szCs w:val="18"/>
        </w:rPr>
        <w:t>)</w:t>
      </w:r>
      <w:r w:rsidRPr="007E0DA8">
        <w:rPr>
          <w:rFonts w:ascii="Times New Roman" w:hAnsi="Times New Roman" w:cs="Times New Roman"/>
          <w:sz w:val="18"/>
          <w:szCs w:val="18"/>
          <w:vertAlign w:val="subscript"/>
        </w:rPr>
        <w:t>2</w:t>
      </w:r>
      <w:r w:rsidRPr="007E0DA8">
        <w:rPr>
          <w:rFonts w:ascii="Times New Roman" w:hAnsi="Times New Roman" w:cs="Times New Roman"/>
          <w:sz w:val="18"/>
          <w:szCs w:val="18"/>
        </w:rPr>
        <w:t>(p-MOPIP)]</w:t>
      </w:r>
      <w:r w:rsidRPr="007E0DA8">
        <w:rPr>
          <w:rFonts w:ascii="Times New Roman" w:hAnsi="Times New Roman" w:cs="Times New Roman"/>
          <w:sz w:val="18"/>
          <w:szCs w:val="18"/>
          <w:vertAlign w:val="superscript"/>
        </w:rPr>
        <w:t>2+</w:t>
      </w:r>
      <w:r w:rsidR="008B21BD" w:rsidRPr="007E0DA8">
        <w:rPr>
          <w:rFonts w:ascii="Times New Roman" w:hAnsi="Times New Roman" w:cs="Times New Roman"/>
          <w:bCs/>
          <w:sz w:val="18"/>
          <w:szCs w:val="18"/>
        </w:rPr>
        <w:t xml:space="preserve"> bound</w:t>
      </w:r>
      <w:r w:rsidRPr="007E0DA8">
        <w:rPr>
          <w:rFonts w:ascii="Times New Roman" w:hAnsi="Times New Roman" w:cs="Times New Roman"/>
          <w:bCs/>
          <w:sz w:val="18"/>
          <w:szCs w:val="18"/>
        </w:rPr>
        <w:t xml:space="preserve"> to DNA </w:t>
      </w:r>
      <w:r w:rsidRPr="007E0DA8">
        <w:rPr>
          <w:rFonts w:ascii="Times New Roman" w:hAnsi="Times New Roman" w:cs="Times New Roman"/>
          <w:bCs/>
          <w:i/>
          <w:sz w:val="18"/>
          <w:szCs w:val="18"/>
        </w:rPr>
        <w:t>via</w:t>
      </w:r>
      <w:r w:rsidRPr="007E0DA8">
        <w:rPr>
          <w:rFonts w:ascii="Times New Roman" w:hAnsi="Times New Roman" w:cs="Times New Roman"/>
          <w:bCs/>
          <w:sz w:val="18"/>
          <w:szCs w:val="18"/>
        </w:rPr>
        <w:t xml:space="preserve"> </w:t>
      </w:r>
      <w:r w:rsidR="008B21BD" w:rsidRPr="007E0DA8">
        <w:rPr>
          <w:rFonts w:ascii="Times New Roman" w:hAnsi="Times New Roman" w:cs="Times New Roman"/>
          <w:bCs/>
          <w:sz w:val="18"/>
          <w:szCs w:val="18"/>
        </w:rPr>
        <w:t xml:space="preserve">the </w:t>
      </w:r>
      <w:r w:rsidRPr="007E0DA8">
        <w:rPr>
          <w:rFonts w:ascii="Times New Roman" w:hAnsi="Times New Roman" w:cs="Times New Roman"/>
          <w:bCs/>
          <w:sz w:val="18"/>
          <w:szCs w:val="18"/>
        </w:rPr>
        <w:t xml:space="preserve">intercalative mode. Interestingly, the </w:t>
      </w:r>
      <w:r w:rsidR="00F47821" w:rsidRPr="007E0DA8">
        <w:rPr>
          <w:rFonts w:ascii="Times New Roman" w:hAnsi="Times New Roman" w:cs="Times New Roman"/>
          <w:bCs/>
          <w:sz w:val="18"/>
          <w:szCs w:val="18"/>
        </w:rPr>
        <w:t>inter</w:t>
      </w:r>
      <w:r w:rsidRPr="007E0DA8">
        <w:rPr>
          <w:rFonts w:ascii="Times New Roman" w:hAnsi="Times New Roman" w:cs="Times New Roman"/>
          <w:bCs/>
          <w:sz w:val="18"/>
          <w:szCs w:val="18"/>
        </w:rPr>
        <w:t xml:space="preserve">action of </w:t>
      </w:r>
      <w:r w:rsidR="00EA61B9" w:rsidRPr="007E0DA8">
        <w:rPr>
          <w:rFonts w:ascii="Times New Roman" w:hAnsi="Times New Roman" w:cs="Times New Roman"/>
          <w:bCs/>
          <w:sz w:val="18"/>
          <w:szCs w:val="18"/>
        </w:rPr>
        <w:t xml:space="preserve">this </w:t>
      </w:r>
      <w:r w:rsidRPr="007E0DA8">
        <w:rPr>
          <w:rFonts w:ascii="Times New Roman" w:hAnsi="Times New Roman" w:cs="Times New Roman"/>
          <w:bCs/>
          <w:sz w:val="18"/>
          <w:szCs w:val="18"/>
        </w:rPr>
        <w:t xml:space="preserve">complex with CT-DNA also </w:t>
      </w:r>
      <w:r w:rsidR="008B21BD" w:rsidRPr="007E0DA8">
        <w:rPr>
          <w:rFonts w:ascii="Times New Roman" w:hAnsi="Times New Roman" w:cs="Times New Roman"/>
          <w:bCs/>
          <w:sz w:val="18"/>
          <w:szCs w:val="18"/>
        </w:rPr>
        <w:t>had a</w:t>
      </w:r>
      <w:r w:rsidRPr="007E0DA8">
        <w:rPr>
          <w:rFonts w:ascii="Times New Roman" w:hAnsi="Times New Roman" w:cs="Times New Roman"/>
          <w:bCs/>
          <w:sz w:val="18"/>
          <w:szCs w:val="18"/>
        </w:rPr>
        <w:t xml:space="preserve"> ‘molecular </w:t>
      </w:r>
      <w:r w:rsidR="003D4EEF" w:rsidRPr="007E0DA8">
        <w:rPr>
          <w:rFonts w:ascii="Times New Roman" w:hAnsi="Times New Roman" w:cs="Times New Roman"/>
          <w:bCs/>
          <w:sz w:val="18"/>
          <w:szCs w:val="18"/>
        </w:rPr>
        <w:t xml:space="preserve">light </w:t>
      </w:r>
      <w:r w:rsidRPr="007E0DA8">
        <w:rPr>
          <w:rFonts w:ascii="Times New Roman" w:hAnsi="Times New Roman" w:cs="Times New Roman"/>
          <w:bCs/>
          <w:sz w:val="18"/>
          <w:szCs w:val="18"/>
        </w:rPr>
        <w:t>switch’ effect</w:t>
      </w:r>
      <w:r w:rsidRPr="007E0DA8">
        <w:rPr>
          <w:rFonts w:ascii="Times New Roman" w:hAnsi="Times New Roman" w:cs="Times New Roman"/>
          <w:sz w:val="18"/>
          <w:szCs w:val="18"/>
        </w:rPr>
        <w:t>.</w:t>
      </w:r>
    </w:p>
    <w:p w:rsidR="005C69A4" w:rsidRPr="007E0DA8" w:rsidRDefault="005C69A4" w:rsidP="005C69A4">
      <w:pPr>
        <w:spacing w:after="0" w:line="240" w:lineRule="auto"/>
        <w:jc w:val="both"/>
        <w:rPr>
          <w:rFonts w:ascii="Times New Roman" w:hAnsi="Times New Roman" w:cs="Times New Roman"/>
          <w:sz w:val="18"/>
          <w:szCs w:val="18"/>
        </w:rPr>
      </w:pPr>
    </w:p>
    <w:p w:rsidR="0077508A" w:rsidRPr="007E0DA8" w:rsidRDefault="00F47821" w:rsidP="005C69A4">
      <w:pPr>
        <w:spacing w:line="240" w:lineRule="auto"/>
        <w:jc w:val="both"/>
        <w:rPr>
          <w:rFonts w:ascii="Times New Roman" w:hAnsi="Times New Roman" w:cs="Times New Roman"/>
          <w:sz w:val="18"/>
          <w:szCs w:val="18"/>
        </w:rPr>
      </w:pPr>
      <w:r w:rsidRPr="007E0DA8">
        <w:rPr>
          <w:rFonts w:ascii="Times New Roman" w:hAnsi="Times New Roman" w:cs="Times New Roman"/>
          <w:b/>
          <w:bCs/>
          <w:sz w:val="18"/>
          <w:szCs w:val="18"/>
        </w:rPr>
        <w:t>Keywords</w:t>
      </w:r>
      <w:r w:rsidRPr="007E0DA8">
        <w:rPr>
          <w:rFonts w:ascii="Times New Roman" w:hAnsi="Times New Roman" w:cs="Times New Roman"/>
          <w:sz w:val="18"/>
          <w:szCs w:val="18"/>
        </w:rPr>
        <w:t xml:space="preserve">: ruthenium, DNA binding, molecular light </w:t>
      </w:r>
      <w:r w:rsidR="006E3A51" w:rsidRPr="007E0DA8">
        <w:rPr>
          <w:rFonts w:ascii="Times New Roman" w:hAnsi="Times New Roman" w:cs="Times New Roman"/>
          <w:sz w:val="18"/>
          <w:szCs w:val="18"/>
        </w:rPr>
        <w:t>switch</w:t>
      </w:r>
    </w:p>
    <w:p w:rsidR="005B7C7F" w:rsidRPr="007E0DA8" w:rsidRDefault="005B7C7F" w:rsidP="005C69A4">
      <w:pPr>
        <w:spacing w:after="0" w:line="240" w:lineRule="auto"/>
        <w:jc w:val="center"/>
        <w:rPr>
          <w:rFonts w:ascii="Times New Roman" w:hAnsi="Times New Roman" w:cs="Times New Roman"/>
          <w:b/>
          <w:sz w:val="20"/>
          <w:szCs w:val="20"/>
        </w:rPr>
      </w:pPr>
      <w:proofErr w:type="spellStart"/>
      <w:r w:rsidRPr="007E0DA8">
        <w:rPr>
          <w:rFonts w:ascii="Times New Roman" w:hAnsi="Times New Roman" w:cs="Times New Roman"/>
          <w:b/>
          <w:sz w:val="20"/>
          <w:szCs w:val="20"/>
        </w:rPr>
        <w:t>Abstrak</w:t>
      </w:r>
      <w:proofErr w:type="spellEnd"/>
    </w:p>
    <w:p w:rsidR="005C69A4" w:rsidRPr="007E0DA8" w:rsidRDefault="005B7C7F" w:rsidP="005C69A4">
      <w:pPr>
        <w:spacing w:after="0" w:line="240" w:lineRule="auto"/>
        <w:jc w:val="both"/>
        <w:rPr>
          <w:rFonts w:ascii="Times New Roman" w:hAnsi="Times New Roman" w:cs="Times New Roman"/>
          <w:bCs/>
          <w:sz w:val="18"/>
          <w:szCs w:val="18"/>
        </w:rPr>
      </w:pPr>
      <w:proofErr w:type="spellStart"/>
      <w:r w:rsidRPr="007E0DA8">
        <w:rPr>
          <w:rFonts w:ascii="Times New Roman" w:hAnsi="Times New Roman" w:cs="Times New Roman"/>
          <w:bCs/>
          <w:sz w:val="18"/>
          <w:szCs w:val="18"/>
        </w:rPr>
        <w:t>Satu</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ompleks</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baru</w:t>
      </w:r>
      <w:proofErr w:type="spellEnd"/>
      <w:r w:rsidRPr="007E0DA8">
        <w:rPr>
          <w:rFonts w:ascii="Times New Roman" w:hAnsi="Times New Roman" w:cs="Times New Roman"/>
          <w:bCs/>
          <w:sz w:val="18"/>
          <w:szCs w:val="18"/>
        </w:rPr>
        <w:t>, [</w:t>
      </w:r>
      <w:proofErr w:type="spellStart"/>
      <w:r w:rsidRPr="007E0DA8">
        <w:rPr>
          <w:rFonts w:ascii="Times New Roman" w:hAnsi="Times New Roman" w:cs="Times New Roman"/>
          <w:bCs/>
          <w:sz w:val="18"/>
          <w:szCs w:val="18"/>
        </w:rPr>
        <w:t>Ru</w:t>
      </w:r>
      <w:proofErr w:type="spellEnd"/>
      <w:r w:rsidRPr="007E0DA8">
        <w:rPr>
          <w:rFonts w:ascii="Times New Roman" w:hAnsi="Times New Roman" w:cs="Times New Roman"/>
          <w:bCs/>
          <w:sz w:val="18"/>
          <w:szCs w:val="18"/>
        </w:rPr>
        <w:t>(</w:t>
      </w:r>
      <w:proofErr w:type="spellStart"/>
      <w:r w:rsidRPr="007E0DA8">
        <w:rPr>
          <w:rFonts w:ascii="Times New Roman" w:hAnsi="Times New Roman" w:cs="Times New Roman"/>
          <w:bCs/>
          <w:sz w:val="18"/>
          <w:szCs w:val="18"/>
        </w:rPr>
        <w:t>dppz</w:t>
      </w:r>
      <w:proofErr w:type="spellEnd"/>
      <w:r w:rsidRPr="007E0DA8">
        <w:rPr>
          <w:rFonts w:ascii="Times New Roman" w:hAnsi="Times New Roman" w:cs="Times New Roman"/>
          <w:bCs/>
          <w:sz w:val="18"/>
          <w:szCs w:val="18"/>
        </w:rPr>
        <w:t>)</w:t>
      </w:r>
      <w:r w:rsidRPr="007E0DA8">
        <w:rPr>
          <w:rFonts w:ascii="Times New Roman" w:hAnsi="Times New Roman" w:cs="Times New Roman"/>
          <w:bCs/>
          <w:sz w:val="18"/>
          <w:szCs w:val="18"/>
          <w:vertAlign w:val="subscript"/>
        </w:rPr>
        <w:t>2</w:t>
      </w:r>
      <w:r w:rsidRPr="007E0DA8">
        <w:rPr>
          <w:rFonts w:ascii="Times New Roman" w:hAnsi="Times New Roman" w:cs="Times New Roman"/>
          <w:bCs/>
          <w:sz w:val="18"/>
          <w:szCs w:val="18"/>
        </w:rPr>
        <w:t>(</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w:t>
      </w:r>
      <w:r w:rsidRPr="007E0DA8">
        <w:rPr>
          <w:rFonts w:ascii="Times New Roman" w:hAnsi="Times New Roman" w:cs="Times New Roman"/>
          <w:bCs/>
          <w:sz w:val="18"/>
          <w:szCs w:val="18"/>
          <w:vertAlign w:val="superscript"/>
        </w:rPr>
        <w:t>2+</w:t>
      </w:r>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ppz</w:t>
      </w:r>
      <w:proofErr w:type="spellEnd"/>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ipyrido</w:t>
      </w:r>
      <w:proofErr w:type="spellEnd"/>
      <w:r w:rsidR="00C900C3">
        <w:rPr>
          <w:rFonts w:ascii="Times New Roman" w:hAnsi="Times New Roman" w:cs="Times New Roman"/>
          <w:bCs/>
          <w:sz w:val="18"/>
          <w:szCs w:val="18"/>
        </w:rPr>
        <w:t>-[3,2-a:20,30-c]</w:t>
      </w:r>
      <w:proofErr w:type="spellStart"/>
      <w:r w:rsidR="00C900C3">
        <w:rPr>
          <w:rFonts w:ascii="Times New Roman" w:hAnsi="Times New Roman" w:cs="Times New Roman"/>
          <w:bCs/>
          <w:sz w:val="18"/>
          <w:szCs w:val="18"/>
        </w:rPr>
        <w:t>fenazin</w:t>
      </w:r>
      <w:proofErr w:type="spellEnd"/>
      <w:r w:rsidRPr="007E0DA8">
        <w:rPr>
          <w:rFonts w:ascii="Times New Roman" w:hAnsi="Times New Roman" w:cs="Times New Roman"/>
          <w:bCs/>
          <w:sz w:val="18"/>
          <w:szCs w:val="18"/>
        </w:rPr>
        <w:t xml:space="preserve">,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2-(4</w:t>
      </w:r>
      <w:r w:rsidR="00C900C3">
        <w:rPr>
          <w:rFonts w:ascii="Times New Roman" w:hAnsi="Times New Roman" w:cs="Times New Roman"/>
          <w:bCs/>
          <w:sz w:val="18"/>
          <w:szCs w:val="18"/>
        </w:rPr>
        <w:t>-metoksifenil</w:t>
      </w:r>
      <w:r w:rsidR="00F47821" w:rsidRPr="007E0DA8">
        <w:rPr>
          <w:rFonts w:ascii="Times New Roman" w:hAnsi="Times New Roman" w:cs="Times New Roman"/>
          <w:bCs/>
          <w:sz w:val="18"/>
          <w:szCs w:val="18"/>
        </w:rPr>
        <w:t>)</w:t>
      </w:r>
      <w:proofErr w:type="spellStart"/>
      <w:r w:rsidR="00F47821" w:rsidRPr="007E0DA8">
        <w:rPr>
          <w:rFonts w:ascii="Times New Roman" w:hAnsi="Times New Roman" w:cs="Times New Roman"/>
          <w:bCs/>
          <w:sz w:val="18"/>
          <w:szCs w:val="18"/>
        </w:rPr>
        <w:t>imidazo</w:t>
      </w:r>
      <w:proofErr w:type="spellEnd"/>
      <w:r w:rsidR="00F47821" w:rsidRPr="007E0DA8">
        <w:rPr>
          <w:rFonts w:ascii="Times New Roman" w:hAnsi="Times New Roman" w:cs="Times New Roman"/>
          <w:bCs/>
          <w:sz w:val="18"/>
          <w:szCs w:val="18"/>
        </w:rPr>
        <w:t>[4,5-f][1,</w:t>
      </w:r>
      <w:r w:rsidR="00C900C3">
        <w:rPr>
          <w:rFonts w:ascii="Times New Roman" w:hAnsi="Times New Roman" w:cs="Times New Roman"/>
          <w:bCs/>
          <w:sz w:val="18"/>
          <w:szCs w:val="18"/>
        </w:rPr>
        <w:t>10]</w:t>
      </w:r>
      <w:proofErr w:type="spellStart"/>
      <w:r w:rsidR="00C900C3" w:rsidRPr="00C900C3">
        <w:rPr>
          <w:rFonts w:ascii="Times New Roman" w:hAnsi="Times New Roman" w:cs="Times New Roman"/>
          <w:bCs/>
          <w:sz w:val="18"/>
          <w:szCs w:val="18"/>
        </w:rPr>
        <w:t>fenantrolina</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telah</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ihasilk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an</w:t>
      </w:r>
      <w:proofErr w:type="spellEnd"/>
      <w:r w:rsidR="005C69A4" w:rsidRPr="007E0DA8">
        <w:rPr>
          <w:rFonts w:ascii="Times New Roman" w:hAnsi="Times New Roman" w:cs="Times New Roman"/>
          <w:bCs/>
          <w:sz w:val="18"/>
          <w:szCs w:val="18"/>
        </w:rPr>
        <w:t xml:space="preserve"> </w:t>
      </w:r>
      <w:proofErr w:type="spellStart"/>
      <w:r w:rsidR="005C69A4" w:rsidRPr="007E0DA8">
        <w:rPr>
          <w:rFonts w:ascii="Times New Roman" w:hAnsi="Times New Roman" w:cs="Times New Roman"/>
          <w:bCs/>
          <w:sz w:val="18"/>
          <w:szCs w:val="18"/>
        </w:rPr>
        <w:t>dianalisis</w:t>
      </w:r>
      <w:proofErr w:type="spellEnd"/>
      <w:r w:rsidR="005C69A4" w:rsidRPr="007E0DA8">
        <w:rPr>
          <w:rFonts w:ascii="Times New Roman" w:hAnsi="Times New Roman" w:cs="Times New Roman"/>
          <w:bCs/>
          <w:sz w:val="18"/>
          <w:szCs w:val="18"/>
        </w:rPr>
        <w:t xml:space="preserve"> </w:t>
      </w:r>
      <w:proofErr w:type="spellStart"/>
      <w:r w:rsidR="005C69A4" w:rsidRPr="007E0DA8">
        <w:rPr>
          <w:rFonts w:ascii="Times New Roman" w:hAnsi="Times New Roman" w:cs="Times New Roman"/>
          <w:bCs/>
          <w:sz w:val="18"/>
          <w:szCs w:val="18"/>
        </w:rPr>
        <w:t>dengan</w:t>
      </w:r>
      <w:proofErr w:type="spellEnd"/>
      <w:r w:rsidR="005C69A4" w:rsidRPr="007E0DA8">
        <w:rPr>
          <w:rFonts w:ascii="Times New Roman" w:hAnsi="Times New Roman" w:cs="Times New Roman"/>
          <w:bCs/>
          <w:sz w:val="18"/>
          <w:szCs w:val="18"/>
        </w:rPr>
        <w:t xml:space="preserve"> </w:t>
      </w:r>
      <w:proofErr w:type="spellStart"/>
      <w:r w:rsidR="005C69A4" w:rsidRPr="007E0DA8">
        <w:rPr>
          <w:rFonts w:ascii="Times New Roman" w:hAnsi="Times New Roman" w:cs="Times New Roman"/>
          <w:bCs/>
          <w:sz w:val="18"/>
          <w:szCs w:val="18"/>
        </w:rPr>
        <w:t>menggunakan</w:t>
      </w:r>
      <w:proofErr w:type="spellEnd"/>
      <w:r w:rsidR="005C69A4" w:rsidRPr="007E0DA8">
        <w:rPr>
          <w:rFonts w:ascii="Times New Roman" w:hAnsi="Times New Roman" w:cs="Times New Roman"/>
          <w:bCs/>
          <w:sz w:val="18"/>
          <w:szCs w:val="18"/>
        </w:rPr>
        <w:t xml:space="preserve"> </w:t>
      </w:r>
      <w:proofErr w:type="spellStart"/>
      <w:r w:rsidR="005C69A4" w:rsidRPr="007E0DA8">
        <w:rPr>
          <w:rFonts w:ascii="Times New Roman" w:hAnsi="Times New Roman" w:cs="Times New Roman"/>
          <w:bCs/>
          <w:sz w:val="18"/>
          <w:szCs w:val="18"/>
        </w:rPr>
        <w:t>analisis</w:t>
      </w:r>
      <w:proofErr w:type="spellEnd"/>
      <w:r w:rsidR="005C69A4" w:rsidRPr="007E0DA8">
        <w:rPr>
          <w:rFonts w:ascii="Times New Roman" w:hAnsi="Times New Roman" w:cs="Times New Roman"/>
          <w:bCs/>
          <w:sz w:val="18"/>
          <w:szCs w:val="18"/>
        </w:rPr>
        <w:t xml:space="preserve"> </w:t>
      </w:r>
      <w:proofErr w:type="spellStart"/>
      <w:r w:rsidR="005C69A4" w:rsidRPr="007E0DA8">
        <w:rPr>
          <w:rFonts w:ascii="Times New Roman" w:hAnsi="Times New Roman" w:cs="Times New Roman"/>
          <w:bCs/>
          <w:sz w:val="18"/>
          <w:szCs w:val="18"/>
        </w:rPr>
        <w:t>e</w:t>
      </w:r>
      <w:r w:rsidRPr="007E0DA8">
        <w:rPr>
          <w:rFonts w:ascii="Times New Roman" w:hAnsi="Times New Roman" w:cs="Times New Roman"/>
          <w:bCs/>
          <w:sz w:val="18"/>
          <w:szCs w:val="18"/>
        </w:rPr>
        <w:t>lemen</w:t>
      </w:r>
      <w:proofErr w:type="spellEnd"/>
      <w:r w:rsidRPr="007E0DA8">
        <w:rPr>
          <w:rFonts w:ascii="Times New Roman" w:hAnsi="Times New Roman" w:cs="Times New Roman"/>
          <w:bCs/>
          <w:i/>
          <w:sz w:val="18"/>
          <w:szCs w:val="18"/>
        </w:rPr>
        <w:t xml:space="preserve">, </w:t>
      </w:r>
      <w:proofErr w:type="spellStart"/>
      <w:r w:rsidR="0067768D" w:rsidRPr="007E0DA8">
        <w:rPr>
          <w:rFonts w:ascii="Times New Roman" w:hAnsi="Times New Roman" w:cs="Times New Roman"/>
          <w:bCs/>
          <w:sz w:val="18"/>
          <w:szCs w:val="18"/>
        </w:rPr>
        <w:t>spektroskopi</w:t>
      </w:r>
      <w:proofErr w:type="spellEnd"/>
      <w:r w:rsidR="00C900C3">
        <w:rPr>
          <w:rFonts w:ascii="Times New Roman" w:hAnsi="Times New Roman" w:cs="Times New Roman"/>
          <w:bCs/>
          <w:sz w:val="18"/>
          <w:szCs w:val="18"/>
        </w:rPr>
        <w:t xml:space="preserve"> </w:t>
      </w:r>
      <w:proofErr w:type="spellStart"/>
      <w:r w:rsidR="00C900C3" w:rsidRPr="00C900C3">
        <w:rPr>
          <w:rFonts w:ascii="Times New Roman" w:hAnsi="Times New Roman" w:cs="Times New Roman"/>
          <w:bCs/>
          <w:sz w:val="18"/>
          <w:szCs w:val="18"/>
        </w:rPr>
        <w:t>resonans</w:t>
      </w:r>
      <w:proofErr w:type="spellEnd"/>
      <w:r w:rsidR="00C900C3" w:rsidRPr="00C900C3">
        <w:rPr>
          <w:rFonts w:ascii="Times New Roman" w:hAnsi="Times New Roman" w:cs="Times New Roman"/>
          <w:bCs/>
          <w:sz w:val="18"/>
          <w:szCs w:val="18"/>
        </w:rPr>
        <w:t xml:space="preserve"> magnet </w:t>
      </w:r>
      <w:proofErr w:type="spellStart"/>
      <w:r w:rsidR="00C900C3" w:rsidRPr="00C900C3">
        <w:rPr>
          <w:rFonts w:ascii="Times New Roman" w:hAnsi="Times New Roman" w:cs="Times New Roman"/>
          <w:bCs/>
          <w:sz w:val="18"/>
          <w:szCs w:val="18"/>
        </w:rPr>
        <w:t>nukleus</w:t>
      </w:r>
      <w:proofErr w:type="spellEnd"/>
      <w:r w:rsidR="0067768D" w:rsidRPr="007E0DA8">
        <w:rPr>
          <w:rFonts w:ascii="Times New Roman" w:hAnsi="Times New Roman" w:cs="Times New Roman"/>
          <w:bCs/>
          <w:sz w:val="18"/>
          <w:szCs w:val="18"/>
          <w:vertAlign w:val="superscript"/>
        </w:rPr>
        <w:t xml:space="preserve"> </w:t>
      </w:r>
      <w:r w:rsidR="00C900C3">
        <w:rPr>
          <w:rFonts w:ascii="Times New Roman" w:hAnsi="Times New Roman" w:cs="Times New Roman"/>
          <w:bCs/>
          <w:sz w:val="18"/>
          <w:szCs w:val="18"/>
        </w:rPr>
        <w:t>(</w:t>
      </w:r>
      <w:r w:rsidRPr="007E0DA8">
        <w:rPr>
          <w:rFonts w:ascii="Times New Roman" w:hAnsi="Times New Roman" w:cs="Times New Roman"/>
          <w:bCs/>
          <w:sz w:val="18"/>
          <w:szCs w:val="18"/>
          <w:vertAlign w:val="superscript"/>
        </w:rPr>
        <w:t>1</w:t>
      </w:r>
      <w:r w:rsidR="005C69A4" w:rsidRPr="007E0DA8">
        <w:rPr>
          <w:rFonts w:ascii="Times New Roman" w:hAnsi="Times New Roman" w:cs="Times New Roman"/>
          <w:bCs/>
          <w:sz w:val="18"/>
          <w:szCs w:val="18"/>
        </w:rPr>
        <w:t>H NMR</w:t>
      </w:r>
      <w:r w:rsidR="00C900C3">
        <w:rPr>
          <w:rFonts w:ascii="Times New Roman" w:hAnsi="Times New Roman" w:cs="Times New Roman"/>
          <w:bCs/>
          <w:sz w:val="18"/>
          <w:szCs w:val="18"/>
        </w:rPr>
        <w:t>)</w:t>
      </w:r>
      <w:r w:rsidR="0087707E" w:rsidRPr="007E0DA8">
        <w:rPr>
          <w:rFonts w:ascii="Times New Roman" w:hAnsi="Times New Roman" w:cs="Times New Roman"/>
          <w:bCs/>
          <w:i/>
          <w:sz w:val="18"/>
          <w:szCs w:val="18"/>
        </w:rPr>
        <w:t xml:space="preserve">, </w:t>
      </w:r>
      <w:proofErr w:type="spellStart"/>
      <w:r w:rsidR="0067768D" w:rsidRPr="007E0DA8">
        <w:rPr>
          <w:rFonts w:ascii="Times New Roman" w:hAnsi="Times New Roman" w:cs="Times New Roman"/>
          <w:bCs/>
          <w:sz w:val="18"/>
          <w:szCs w:val="18"/>
        </w:rPr>
        <w:t>spektro</w:t>
      </w:r>
      <w:r w:rsidRPr="007E0DA8">
        <w:rPr>
          <w:rFonts w:ascii="Times New Roman" w:hAnsi="Times New Roman" w:cs="Times New Roman"/>
          <w:bCs/>
          <w:sz w:val="18"/>
          <w:szCs w:val="18"/>
        </w:rPr>
        <w:t>metri</w:t>
      </w:r>
      <w:proofErr w:type="spellEnd"/>
      <w:r w:rsidR="0087707E" w:rsidRPr="007E0DA8">
        <w:rPr>
          <w:rFonts w:ascii="Times New Roman" w:hAnsi="Times New Roman" w:cs="Times New Roman"/>
          <w:bCs/>
          <w:sz w:val="18"/>
          <w:szCs w:val="18"/>
        </w:rPr>
        <w:t xml:space="preserve"> </w:t>
      </w:r>
      <w:proofErr w:type="spellStart"/>
      <w:r w:rsidR="0087707E" w:rsidRPr="007E0DA8">
        <w:rPr>
          <w:rFonts w:ascii="Times New Roman" w:hAnsi="Times New Roman" w:cs="Times New Roman"/>
          <w:bCs/>
          <w:sz w:val="18"/>
          <w:szCs w:val="18"/>
        </w:rPr>
        <w:t>jisim</w:t>
      </w:r>
      <w:proofErr w:type="spellEnd"/>
      <w:r w:rsidRPr="007E0DA8">
        <w:rPr>
          <w:rFonts w:ascii="Times New Roman" w:hAnsi="Times New Roman" w:cs="Times New Roman"/>
          <w:bCs/>
          <w:i/>
          <w:sz w:val="18"/>
          <w:szCs w:val="18"/>
        </w:rPr>
        <w:t>,</w:t>
      </w:r>
      <w:r w:rsidR="00F47821" w:rsidRPr="007E0DA8">
        <w:rPr>
          <w:rFonts w:ascii="Times New Roman" w:hAnsi="Times New Roman" w:cs="Times New Roman"/>
          <w:bCs/>
          <w:sz w:val="18"/>
          <w:szCs w:val="18"/>
        </w:rPr>
        <w:t xml:space="preserve"> </w:t>
      </w:r>
      <w:proofErr w:type="spellStart"/>
      <w:r w:rsidR="007C7113" w:rsidRPr="007E0DA8">
        <w:rPr>
          <w:rFonts w:ascii="Times New Roman" w:hAnsi="Times New Roman" w:cs="Times New Roman"/>
          <w:bCs/>
          <w:sz w:val="18"/>
          <w:szCs w:val="18"/>
        </w:rPr>
        <w:t>analisis</w:t>
      </w:r>
      <w:proofErr w:type="spellEnd"/>
      <w:r w:rsidR="007C7113" w:rsidRPr="007E0DA8">
        <w:rPr>
          <w:rFonts w:ascii="Times New Roman" w:hAnsi="Times New Roman" w:cs="Times New Roman"/>
          <w:bCs/>
          <w:sz w:val="18"/>
          <w:szCs w:val="18"/>
        </w:rPr>
        <w:t xml:space="preserve"> </w:t>
      </w:r>
      <w:proofErr w:type="spellStart"/>
      <w:r w:rsidR="00756F0A">
        <w:rPr>
          <w:rFonts w:ascii="Times New Roman" w:hAnsi="Times New Roman" w:cs="Times New Roman"/>
          <w:bCs/>
          <w:sz w:val="18"/>
          <w:szCs w:val="18"/>
        </w:rPr>
        <w:t>inframerah</w:t>
      </w:r>
      <w:proofErr w:type="spellEnd"/>
      <w:r w:rsidR="00756F0A">
        <w:rPr>
          <w:rFonts w:ascii="Times New Roman" w:hAnsi="Times New Roman" w:cs="Times New Roman"/>
          <w:bCs/>
          <w:sz w:val="18"/>
          <w:szCs w:val="18"/>
        </w:rPr>
        <w:t xml:space="preserve"> </w:t>
      </w:r>
      <w:proofErr w:type="spellStart"/>
      <w:r w:rsidR="00756F0A">
        <w:rPr>
          <w:rFonts w:ascii="Times New Roman" w:hAnsi="Times New Roman" w:cs="Times New Roman"/>
          <w:bCs/>
          <w:sz w:val="18"/>
          <w:szCs w:val="18"/>
        </w:rPr>
        <w:t>t</w:t>
      </w:r>
      <w:r w:rsidR="00756F0A" w:rsidRPr="00756F0A">
        <w:rPr>
          <w:rFonts w:ascii="Times New Roman" w:hAnsi="Times New Roman" w:cs="Times New Roman"/>
          <w:bCs/>
          <w:sz w:val="18"/>
          <w:szCs w:val="18"/>
        </w:rPr>
        <w:t>ranformasi</w:t>
      </w:r>
      <w:proofErr w:type="spellEnd"/>
      <w:r w:rsidR="00756F0A" w:rsidRPr="00756F0A">
        <w:rPr>
          <w:rFonts w:ascii="Times New Roman" w:hAnsi="Times New Roman" w:cs="Times New Roman"/>
          <w:bCs/>
          <w:sz w:val="18"/>
          <w:szCs w:val="18"/>
        </w:rPr>
        <w:t xml:space="preserve"> Fourier</w:t>
      </w:r>
      <w:r w:rsidR="00756F0A">
        <w:rPr>
          <w:rFonts w:ascii="Times New Roman" w:hAnsi="Times New Roman" w:cs="Times New Roman"/>
          <w:bCs/>
          <w:sz w:val="18"/>
          <w:szCs w:val="18"/>
        </w:rPr>
        <w:t xml:space="preserve"> (FTIR)</w:t>
      </w:r>
      <w:r w:rsidR="00F47821" w:rsidRPr="007E0DA8">
        <w:rPr>
          <w:rFonts w:ascii="Times New Roman" w:hAnsi="Times New Roman" w:cs="Times New Roman"/>
          <w:bCs/>
          <w:sz w:val="18"/>
          <w:szCs w:val="18"/>
        </w:rPr>
        <w:t xml:space="preserve">, </w:t>
      </w:r>
      <w:proofErr w:type="spellStart"/>
      <w:r w:rsidR="00F47821" w:rsidRPr="007E0DA8">
        <w:rPr>
          <w:rFonts w:ascii="Times New Roman" w:hAnsi="Times New Roman" w:cs="Times New Roman"/>
          <w:bCs/>
          <w:sz w:val="18"/>
          <w:szCs w:val="18"/>
        </w:rPr>
        <w:t>spektroskopi</w:t>
      </w:r>
      <w:proofErr w:type="spellEnd"/>
      <w:r w:rsidR="00F47821" w:rsidRPr="007E0DA8">
        <w:rPr>
          <w:rFonts w:ascii="Times New Roman" w:hAnsi="Times New Roman" w:cs="Times New Roman"/>
          <w:bCs/>
          <w:sz w:val="18"/>
          <w:szCs w:val="18"/>
        </w:rPr>
        <w:t xml:space="preserve"> ultra-</w:t>
      </w:r>
      <w:proofErr w:type="spellStart"/>
      <w:r w:rsidR="00F47821" w:rsidRPr="007E0DA8">
        <w:rPr>
          <w:rFonts w:ascii="Times New Roman" w:hAnsi="Times New Roman" w:cs="Times New Roman"/>
          <w:bCs/>
          <w:sz w:val="18"/>
          <w:szCs w:val="18"/>
        </w:rPr>
        <w:t>lembayung</w:t>
      </w:r>
      <w:proofErr w:type="spellEnd"/>
      <w:r w:rsidRPr="007E0DA8">
        <w:rPr>
          <w:rFonts w:ascii="Times New Roman" w:hAnsi="Times New Roman" w:cs="Times New Roman"/>
          <w:bCs/>
          <w:i/>
          <w:sz w:val="18"/>
          <w:szCs w:val="18"/>
        </w:rPr>
        <w:t xml:space="preserve"> </w:t>
      </w:r>
      <w:proofErr w:type="spellStart"/>
      <w:r w:rsidRPr="007E0DA8">
        <w:rPr>
          <w:rFonts w:ascii="Times New Roman" w:hAnsi="Times New Roman" w:cs="Times New Roman"/>
          <w:bCs/>
          <w:sz w:val="18"/>
          <w:szCs w:val="18"/>
        </w:rPr>
        <w:t>dan</w:t>
      </w:r>
      <w:proofErr w:type="spellEnd"/>
      <w:r w:rsidRPr="007E0DA8">
        <w:rPr>
          <w:rFonts w:ascii="Times New Roman" w:hAnsi="Times New Roman" w:cs="Times New Roman"/>
          <w:bCs/>
          <w:sz w:val="18"/>
          <w:szCs w:val="18"/>
        </w:rPr>
        <w:t xml:space="preserve"> </w:t>
      </w:r>
      <w:proofErr w:type="spellStart"/>
      <w:r w:rsidR="00F47821" w:rsidRPr="007E0DA8">
        <w:rPr>
          <w:rFonts w:ascii="Times New Roman" w:hAnsi="Times New Roman" w:cs="Times New Roman"/>
          <w:bCs/>
          <w:sz w:val="18"/>
          <w:szCs w:val="18"/>
        </w:rPr>
        <w:t>pendafluor</w:t>
      </w:r>
      <w:proofErr w:type="spellEnd"/>
      <w:r w:rsidRPr="007E0DA8">
        <w:rPr>
          <w:rFonts w:ascii="Times New Roman" w:hAnsi="Times New Roman" w:cs="Times New Roman"/>
          <w:bCs/>
          <w:sz w:val="18"/>
          <w:szCs w:val="18"/>
        </w:rPr>
        <w:t xml:space="preserve">. </w:t>
      </w:r>
      <w:proofErr w:type="spellStart"/>
      <w:r w:rsidR="00F47821" w:rsidRPr="007E0DA8">
        <w:rPr>
          <w:rFonts w:ascii="Times New Roman" w:hAnsi="Times New Roman" w:cs="Times New Roman"/>
          <w:bCs/>
          <w:sz w:val="18"/>
          <w:szCs w:val="18"/>
        </w:rPr>
        <w:t>Penyedia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ompleks</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telah</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ilakuk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engan</w:t>
      </w:r>
      <w:proofErr w:type="spellEnd"/>
      <w:r w:rsidRPr="007E0DA8">
        <w:rPr>
          <w:rFonts w:ascii="Times New Roman" w:hAnsi="Times New Roman" w:cs="Times New Roman"/>
          <w:bCs/>
          <w:sz w:val="18"/>
          <w:szCs w:val="18"/>
        </w:rPr>
        <w:t xml:space="preserve"> </w:t>
      </w:r>
      <w:proofErr w:type="spellStart"/>
      <w:proofErr w:type="gramStart"/>
      <w:r w:rsidRPr="007E0DA8">
        <w:rPr>
          <w:rFonts w:ascii="Times New Roman" w:hAnsi="Times New Roman" w:cs="Times New Roman"/>
          <w:bCs/>
          <w:sz w:val="18"/>
          <w:szCs w:val="18"/>
        </w:rPr>
        <w:t>menambah</w:t>
      </w:r>
      <w:proofErr w:type="spellEnd"/>
      <w:r w:rsidRPr="007E0DA8">
        <w:rPr>
          <w:rFonts w:ascii="Times New Roman" w:hAnsi="Times New Roman" w:cs="Times New Roman"/>
          <w:bCs/>
          <w:sz w:val="18"/>
          <w:szCs w:val="18"/>
        </w:rPr>
        <w:t xml:space="preserve">  </w:t>
      </w:r>
      <w:r w:rsidRPr="007E0DA8">
        <w:rPr>
          <w:rFonts w:ascii="Times New Roman" w:hAnsi="Times New Roman" w:cs="Times New Roman"/>
          <w:bCs/>
          <w:i/>
          <w:sz w:val="18"/>
          <w:szCs w:val="18"/>
        </w:rPr>
        <w:t>p</w:t>
      </w:r>
      <w:proofErr w:type="gramEnd"/>
      <w:r w:rsidRPr="007E0DA8">
        <w:rPr>
          <w:rFonts w:ascii="Times New Roman" w:hAnsi="Times New Roman" w:cs="Times New Roman"/>
          <w:bCs/>
          <w:i/>
          <w:sz w:val="18"/>
          <w:szCs w:val="18"/>
        </w:rPr>
        <w:t>-</w:t>
      </w:r>
      <w:r w:rsidR="00DF519C" w:rsidRPr="007E0DA8">
        <w:rPr>
          <w:rFonts w:ascii="Times New Roman" w:hAnsi="Times New Roman" w:cs="Times New Roman"/>
          <w:bCs/>
          <w:sz w:val="18"/>
          <w:szCs w:val="18"/>
        </w:rPr>
        <w:t xml:space="preserve">MOPIP </w:t>
      </w:r>
      <w:proofErr w:type="spellStart"/>
      <w:r w:rsidR="00DF519C" w:rsidRPr="007E0DA8">
        <w:rPr>
          <w:rFonts w:ascii="Times New Roman" w:hAnsi="Times New Roman" w:cs="Times New Roman"/>
          <w:bCs/>
          <w:sz w:val="18"/>
          <w:szCs w:val="18"/>
        </w:rPr>
        <w:t>sebagai</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ligan</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interkalasi</w:t>
      </w:r>
      <w:proofErr w:type="spellEnd"/>
      <w:r w:rsidRPr="007E0DA8">
        <w:rPr>
          <w:rFonts w:ascii="Times New Roman" w:hAnsi="Times New Roman" w:cs="Times New Roman"/>
          <w:bCs/>
          <w:i/>
          <w:sz w:val="18"/>
          <w:szCs w:val="18"/>
        </w:rPr>
        <w:t xml:space="preserve"> </w:t>
      </w:r>
      <w:proofErr w:type="spellStart"/>
      <w:r w:rsidRPr="007E0DA8">
        <w:rPr>
          <w:rFonts w:ascii="Times New Roman" w:hAnsi="Times New Roman" w:cs="Times New Roman"/>
          <w:bCs/>
          <w:sz w:val="18"/>
          <w:szCs w:val="18"/>
        </w:rPr>
        <w:t>d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ppz</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sebagai</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ligan</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sisi</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Ciri-ciri</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katan</w:t>
      </w:r>
      <w:proofErr w:type="spellEnd"/>
      <w:r w:rsidRPr="007E0DA8">
        <w:rPr>
          <w:rFonts w:ascii="Times New Roman" w:hAnsi="Times New Roman" w:cs="Times New Roman"/>
          <w:bCs/>
          <w:sz w:val="18"/>
          <w:szCs w:val="18"/>
        </w:rPr>
        <w:t xml:space="preserve"> DNA </w:t>
      </w:r>
      <w:proofErr w:type="spellStart"/>
      <w:r w:rsidRPr="007E0DA8">
        <w:rPr>
          <w:rFonts w:ascii="Times New Roman" w:hAnsi="Times New Roman" w:cs="Times New Roman"/>
          <w:bCs/>
          <w:sz w:val="18"/>
          <w:szCs w:val="18"/>
        </w:rPr>
        <w:t>bagi</w:t>
      </w:r>
      <w:proofErr w:type="spellEnd"/>
      <w:r w:rsidRPr="007E0DA8">
        <w:rPr>
          <w:rFonts w:ascii="Times New Roman" w:hAnsi="Times New Roman" w:cs="Times New Roman"/>
          <w:bCs/>
          <w:i/>
          <w:sz w:val="18"/>
          <w:szCs w:val="18"/>
        </w:rPr>
        <w:t xml:space="preserve"> </w:t>
      </w:r>
      <w:proofErr w:type="spellStart"/>
      <w:r w:rsidRPr="007E0DA8">
        <w:rPr>
          <w:rFonts w:ascii="Times New Roman" w:hAnsi="Times New Roman" w:cs="Times New Roman"/>
          <w:bCs/>
          <w:sz w:val="18"/>
          <w:szCs w:val="18"/>
        </w:rPr>
        <w:t>kompleks</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ni</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engan</w:t>
      </w:r>
      <w:proofErr w:type="spellEnd"/>
      <w:r w:rsidRPr="007E0DA8">
        <w:rPr>
          <w:rFonts w:ascii="Times New Roman" w:hAnsi="Times New Roman" w:cs="Times New Roman"/>
          <w:bCs/>
          <w:sz w:val="18"/>
          <w:szCs w:val="18"/>
        </w:rPr>
        <w:t xml:space="preserve"> </w:t>
      </w:r>
      <w:r w:rsidR="00A41AC8" w:rsidRPr="007E0DA8">
        <w:rPr>
          <w:rFonts w:ascii="Times New Roman" w:hAnsi="Times New Roman" w:cs="Times New Roman"/>
          <w:bCs/>
          <w:i/>
          <w:sz w:val="18"/>
          <w:szCs w:val="18"/>
        </w:rPr>
        <w:t>Calf T</w:t>
      </w:r>
      <w:r w:rsidRPr="007E0DA8">
        <w:rPr>
          <w:rFonts w:ascii="Times New Roman" w:hAnsi="Times New Roman" w:cs="Times New Roman"/>
          <w:bCs/>
          <w:i/>
          <w:sz w:val="18"/>
          <w:szCs w:val="18"/>
        </w:rPr>
        <w:t>hymus</w:t>
      </w:r>
      <w:r w:rsidR="00A41AC8"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 xml:space="preserve">DNA (CT-DNA) </w:t>
      </w:r>
      <w:proofErr w:type="spellStart"/>
      <w:r w:rsidRPr="007E0DA8">
        <w:rPr>
          <w:rFonts w:ascii="Times New Roman" w:hAnsi="Times New Roman" w:cs="Times New Roman"/>
          <w:bCs/>
          <w:sz w:val="18"/>
          <w:szCs w:val="18"/>
        </w:rPr>
        <w:t>telah</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ianalisis</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eng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menggunak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aedah</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spektroskopik</w:t>
      </w:r>
      <w:proofErr w:type="spellEnd"/>
      <w:r w:rsidRPr="007E0DA8">
        <w:rPr>
          <w:rFonts w:ascii="Times New Roman" w:hAnsi="Times New Roman" w:cs="Times New Roman"/>
          <w:bCs/>
          <w:i/>
          <w:sz w:val="18"/>
          <w:szCs w:val="18"/>
        </w:rPr>
        <w:t>.</w:t>
      </w:r>
      <w:r w:rsidR="008B21BD" w:rsidRPr="007E0DA8">
        <w:rPr>
          <w:rFonts w:ascii="Times New Roman" w:hAnsi="Times New Roman" w:cs="Times New Roman"/>
          <w:bCs/>
          <w:sz w:val="18"/>
          <w:szCs w:val="18"/>
        </w:rPr>
        <w:t xml:space="preserve"> </w:t>
      </w:r>
      <w:proofErr w:type="spellStart"/>
      <w:r w:rsidR="008B21BD" w:rsidRPr="007E0DA8">
        <w:rPr>
          <w:rFonts w:ascii="Times New Roman" w:hAnsi="Times New Roman" w:cs="Times New Roman"/>
          <w:bCs/>
          <w:sz w:val="18"/>
          <w:szCs w:val="18"/>
        </w:rPr>
        <w:t>Jalur</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pada</w:t>
      </w:r>
      <w:proofErr w:type="spellEnd"/>
      <w:r w:rsidRPr="007E0DA8">
        <w:rPr>
          <w:rFonts w:ascii="Times New Roman" w:hAnsi="Times New Roman" w:cs="Times New Roman"/>
          <w:bCs/>
          <w:sz w:val="18"/>
          <w:szCs w:val="18"/>
        </w:rPr>
        <w:t xml:space="preserve"> 460</w:t>
      </w:r>
      <w:r w:rsidR="00DF519C" w:rsidRPr="007E0DA8">
        <w:rPr>
          <w:rFonts w:ascii="Times New Roman" w:hAnsi="Times New Roman" w:cs="Times New Roman"/>
          <w:bCs/>
          <w:sz w:val="18"/>
          <w:szCs w:val="18"/>
        </w:rPr>
        <w:t xml:space="preserve"> nm </w:t>
      </w:r>
      <w:proofErr w:type="spellStart"/>
      <w:r w:rsidR="00DF519C" w:rsidRPr="007E0DA8">
        <w:rPr>
          <w:rFonts w:ascii="Times New Roman" w:hAnsi="Times New Roman" w:cs="Times New Roman"/>
          <w:bCs/>
          <w:sz w:val="18"/>
          <w:szCs w:val="18"/>
        </w:rPr>
        <w:t>merujuk</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kepada</w:t>
      </w:r>
      <w:proofErr w:type="spellEnd"/>
      <w:r w:rsidR="00DF519C" w:rsidRPr="007E0DA8">
        <w:rPr>
          <w:rFonts w:ascii="Times New Roman" w:hAnsi="Times New Roman" w:cs="Times New Roman"/>
          <w:bCs/>
          <w:sz w:val="18"/>
          <w:szCs w:val="18"/>
        </w:rPr>
        <w:t xml:space="preserve"> </w:t>
      </w:r>
      <w:proofErr w:type="spellStart"/>
      <w:r w:rsidR="0087707E" w:rsidRPr="007E0DA8">
        <w:rPr>
          <w:rFonts w:ascii="Times New Roman" w:hAnsi="Times New Roman" w:cs="Times New Roman"/>
          <w:bCs/>
          <w:sz w:val="18"/>
          <w:szCs w:val="18"/>
        </w:rPr>
        <w:t>caj</w:t>
      </w:r>
      <w:proofErr w:type="spellEnd"/>
      <w:r w:rsidR="0087707E" w:rsidRPr="007E0DA8">
        <w:rPr>
          <w:rFonts w:ascii="Times New Roman" w:hAnsi="Times New Roman" w:cs="Times New Roman"/>
          <w:bCs/>
          <w:sz w:val="18"/>
          <w:szCs w:val="18"/>
        </w:rPr>
        <w:t xml:space="preserve"> metal-</w:t>
      </w:r>
      <w:proofErr w:type="spellStart"/>
      <w:r w:rsidR="0087707E" w:rsidRPr="007E0DA8">
        <w:rPr>
          <w:rFonts w:ascii="Times New Roman" w:hAnsi="Times New Roman" w:cs="Times New Roman"/>
          <w:bCs/>
          <w:sz w:val="18"/>
          <w:szCs w:val="18"/>
        </w:rPr>
        <w:t>kepada</w:t>
      </w:r>
      <w:proofErr w:type="spellEnd"/>
      <w:r w:rsidR="0087707E" w:rsidRPr="007E0DA8">
        <w:rPr>
          <w:rFonts w:ascii="Times New Roman" w:hAnsi="Times New Roman" w:cs="Times New Roman"/>
          <w:bCs/>
          <w:sz w:val="18"/>
          <w:szCs w:val="18"/>
        </w:rPr>
        <w:t>-</w:t>
      </w:r>
      <w:proofErr w:type="spellStart"/>
      <w:r w:rsidR="0087707E" w:rsidRPr="007E0DA8">
        <w:rPr>
          <w:rFonts w:ascii="Times New Roman" w:hAnsi="Times New Roman" w:cs="Times New Roman"/>
          <w:bCs/>
          <w:sz w:val="18"/>
          <w:szCs w:val="18"/>
        </w:rPr>
        <w:t>l</w:t>
      </w:r>
      <w:r w:rsidR="00DF519C" w:rsidRPr="007E0DA8">
        <w:rPr>
          <w:rFonts w:ascii="Times New Roman" w:hAnsi="Times New Roman" w:cs="Times New Roman"/>
          <w:bCs/>
          <w:sz w:val="18"/>
          <w:szCs w:val="18"/>
        </w:rPr>
        <w:t>igan</w:t>
      </w:r>
      <w:proofErr w:type="spellEnd"/>
      <w:r w:rsidR="00DF519C" w:rsidRPr="007E0DA8">
        <w:rPr>
          <w:rFonts w:ascii="Times New Roman" w:hAnsi="Times New Roman" w:cs="Times New Roman"/>
          <w:bCs/>
          <w:sz w:val="18"/>
          <w:szCs w:val="18"/>
        </w:rPr>
        <w:t xml:space="preserve"> (</w:t>
      </w:r>
      <w:r w:rsidR="00DF519C" w:rsidRPr="007E0DA8">
        <w:rPr>
          <w:rFonts w:ascii="Times New Roman" w:hAnsi="Times New Roman" w:cs="Times New Roman"/>
          <w:bCs/>
          <w:i/>
          <w:sz w:val="18"/>
          <w:szCs w:val="18"/>
        </w:rPr>
        <w:t>MLCT</w:t>
      </w:r>
      <w:r w:rsidR="00DF519C" w:rsidRPr="007E0DA8">
        <w:rPr>
          <w:rFonts w:ascii="Times New Roman" w:hAnsi="Times New Roman" w:cs="Times New Roman"/>
          <w:bCs/>
          <w:sz w:val="18"/>
          <w:szCs w:val="18"/>
        </w:rPr>
        <w:t>)</w:t>
      </w:r>
      <w:r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manakala</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jalur</w:t>
      </w:r>
      <w:proofErr w:type="spellEnd"/>
      <w:r w:rsidR="00DF519C" w:rsidRPr="007E0DA8">
        <w:rPr>
          <w:rFonts w:ascii="Times New Roman" w:hAnsi="Times New Roman" w:cs="Times New Roman"/>
          <w:bCs/>
          <w:sz w:val="18"/>
          <w:szCs w:val="18"/>
        </w:rPr>
        <w:t xml:space="preserve"> </w:t>
      </w:r>
      <w:proofErr w:type="spellStart"/>
      <w:r w:rsidR="00DF519C" w:rsidRPr="007E0DA8">
        <w:rPr>
          <w:rFonts w:ascii="Times New Roman" w:hAnsi="Times New Roman" w:cs="Times New Roman"/>
          <w:bCs/>
          <w:sz w:val="18"/>
          <w:szCs w:val="18"/>
        </w:rPr>
        <w:t>pada</w:t>
      </w:r>
      <w:proofErr w:type="spellEnd"/>
      <w:r w:rsidR="00DF519C" w:rsidRPr="007E0DA8">
        <w:rPr>
          <w:rFonts w:ascii="Times New Roman" w:hAnsi="Times New Roman" w:cs="Times New Roman"/>
          <w:bCs/>
          <w:sz w:val="18"/>
          <w:szCs w:val="18"/>
        </w:rPr>
        <w:t xml:space="preserve"> </w:t>
      </w:r>
      <w:r w:rsidR="0087707E" w:rsidRPr="007E0DA8">
        <w:rPr>
          <w:rFonts w:ascii="Times New Roman" w:hAnsi="Times New Roman" w:cs="Times New Roman"/>
          <w:bCs/>
          <w:sz w:val="18"/>
          <w:szCs w:val="18"/>
        </w:rPr>
        <w:t xml:space="preserve">358 </w:t>
      </w:r>
      <w:proofErr w:type="spellStart"/>
      <w:r w:rsidR="0087707E" w:rsidRPr="007E0DA8">
        <w:rPr>
          <w:rFonts w:ascii="Times New Roman" w:hAnsi="Times New Roman" w:cs="Times New Roman"/>
          <w:bCs/>
          <w:sz w:val="18"/>
          <w:szCs w:val="18"/>
        </w:rPr>
        <w:t>dan</w:t>
      </w:r>
      <w:proofErr w:type="spellEnd"/>
      <w:r w:rsidR="0087707E" w:rsidRPr="007E0DA8">
        <w:rPr>
          <w:rFonts w:ascii="Times New Roman" w:hAnsi="Times New Roman" w:cs="Times New Roman"/>
          <w:bCs/>
          <w:sz w:val="18"/>
          <w:szCs w:val="18"/>
        </w:rPr>
        <w:t xml:space="preserve"> 281 nm</w:t>
      </w:r>
      <w:r w:rsidR="003D4EEF" w:rsidRPr="007E0DA8">
        <w:rPr>
          <w:rFonts w:ascii="Times New Roman" w:hAnsi="Times New Roman" w:cs="Times New Roman"/>
          <w:bCs/>
          <w:sz w:val="18"/>
          <w:szCs w:val="18"/>
        </w:rPr>
        <w:t xml:space="preserve"> </w:t>
      </w:r>
      <w:proofErr w:type="spellStart"/>
      <w:r w:rsidR="003D4EEF" w:rsidRPr="007E0DA8">
        <w:rPr>
          <w:rFonts w:ascii="Times New Roman" w:hAnsi="Times New Roman" w:cs="Times New Roman"/>
          <w:bCs/>
          <w:sz w:val="18"/>
          <w:szCs w:val="18"/>
        </w:rPr>
        <w:t>dikaitkan</w:t>
      </w:r>
      <w:proofErr w:type="spellEnd"/>
      <w:r w:rsidR="003D4EEF" w:rsidRPr="007E0DA8">
        <w:rPr>
          <w:rFonts w:ascii="Times New Roman" w:hAnsi="Times New Roman" w:cs="Times New Roman"/>
          <w:bCs/>
          <w:sz w:val="18"/>
          <w:szCs w:val="18"/>
        </w:rPr>
        <w:t xml:space="preserve"> </w:t>
      </w:r>
      <w:proofErr w:type="spellStart"/>
      <w:r w:rsidR="003D4EEF" w:rsidRPr="007E0DA8">
        <w:rPr>
          <w:rFonts w:ascii="Times New Roman" w:hAnsi="Times New Roman" w:cs="Times New Roman"/>
          <w:bCs/>
          <w:sz w:val="18"/>
          <w:szCs w:val="18"/>
        </w:rPr>
        <w:t>deng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peralihan</w:t>
      </w:r>
      <w:proofErr w:type="spellEnd"/>
      <w:r w:rsidRPr="007E0DA8">
        <w:rPr>
          <w:rFonts w:ascii="Times New Roman" w:hAnsi="Times New Roman" w:cs="Times New Roman"/>
          <w:bCs/>
          <w:sz w:val="18"/>
          <w:szCs w:val="18"/>
        </w:rPr>
        <w:t xml:space="preserve"> π-π* intra</w:t>
      </w:r>
      <w:r w:rsidR="003D4EEF" w:rsidRPr="007E0DA8">
        <w:rPr>
          <w:rFonts w:ascii="Times New Roman" w:hAnsi="Times New Roman" w:cs="Times New Roman"/>
          <w:bCs/>
          <w:sz w:val="18"/>
          <w:szCs w:val="18"/>
        </w:rPr>
        <w:t>-</w:t>
      </w:r>
      <w:proofErr w:type="spellStart"/>
      <w:r w:rsidR="003D4EEF" w:rsidRPr="007E0DA8">
        <w:rPr>
          <w:rFonts w:ascii="Times New Roman" w:hAnsi="Times New Roman" w:cs="Times New Roman"/>
          <w:bCs/>
          <w:sz w:val="18"/>
          <w:szCs w:val="18"/>
        </w:rPr>
        <w:t>ligan</w:t>
      </w:r>
      <w:proofErr w:type="spellEnd"/>
      <w:r w:rsidR="00DF519C" w:rsidRPr="007E0DA8">
        <w:rPr>
          <w:rFonts w:ascii="Times New Roman" w:hAnsi="Times New Roman" w:cs="Times New Roman"/>
          <w:bCs/>
          <w:i/>
          <w:sz w:val="18"/>
          <w:szCs w:val="18"/>
        </w:rPr>
        <w:t xml:space="preserve"> </w:t>
      </w:r>
      <w:r w:rsidRPr="007E0DA8">
        <w:rPr>
          <w:rFonts w:ascii="Times New Roman" w:hAnsi="Times New Roman" w:cs="Times New Roman"/>
          <w:bCs/>
          <w:sz w:val="18"/>
          <w:szCs w:val="18"/>
        </w:rPr>
        <w:t>(IL)</w:t>
      </w:r>
      <w:r w:rsidR="00DF519C" w:rsidRPr="007E0DA8">
        <w:rPr>
          <w:rFonts w:ascii="Times New Roman" w:hAnsi="Times New Roman" w:cs="Times New Roman"/>
          <w:bCs/>
          <w:sz w:val="18"/>
          <w:szCs w:val="18"/>
        </w:rPr>
        <w:t xml:space="preserve"> </w:t>
      </w:r>
      <w:proofErr w:type="spellStart"/>
      <w:r w:rsidR="0087707E" w:rsidRPr="007E0DA8">
        <w:rPr>
          <w:rFonts w:ascii="Times New Roman" w:hAnsi="Times New Roman" w:cs="Times New Roman"/>
          <w:bCs/>
          <w:sz w:val="18"/>
          <w:szCs w:val="18"/>
        </w:rPr>
        <w:t>bagi</w:t>
      </w:r>
      <w:proofErr w:type="spellEnd"/>
      <w:r w:rsidR="0087707E" w:rsidRPr="007E0DA8">
        <w:rPr>
          <w:rFonts w:ascii="Times New Roman" w:hAnsi="Times New Roman" w:cs="Times New Roman"/>
          <w:bCs/>
          <w:sz w:val="18"/>
          <w:szCs w:val="18"/>
        </w:rPr>
        <w:t xml:space="preserve"> </w:t>
      </w:r>
      <w:proofErr w:type="spellStart"/>
      <w:r w:rsidR="0087707E" w:rsidRPr="007E0DA8">
        <w:rPr>
          <w:rFonts w:ascii="Times New Roman" w:hAnsi="Times New Roman" w:cs="Times New Roman"/>
          <w:bCs/>
          <w:sz w:val="18"/>
          <w:szCs w:val="18"/>
        </w:rPr>
        <w:t>ligan</w:t>
      </w:r>
      <w:proofErr w:type="spellEnd"/>
      <w:r w:rsidRPr="007E0DA8">
        <w:rPr>
          <w:rFonts w:ascii="Times New Roman" w:hAnsi="Times New Roman" w:cs="Times New Roman"/>
          <w:bCs/>
          <w:sz w:val="18"/>
          <w:szCs w:val="18"/>
        </w:rPr>
        <w:t xml:space="preserve">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 xml:space="preserve">-MOPIP </w:t>
      </w:r>
      <w:proofErr w:type="spellStart"/>
      <w:r w:rsidRPr="007E0DA8">
        <w:rPr>
          <w:rFonts w:ascii="Times New Roman" w:hAnsi="Times New Roman" w:cs="Times New Roman"/>
          <w:bCs/>
          <w:sz w:val="18"/>
          <w:szCs w:val="18"/>
        </w:rPr>
        <w:t>d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ppz</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Nilai</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pemalar</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katan</w:t>
      </w:r>
      <w:proofErr w:type="spellEnd"/>
      <w:r w:rsidRPr="007E0DA8">
        <w:rPr>
          <w:rFonts w:ascii="Times New Roman" w:hAnsi="Times New Roman" w:cs="Times New Roman"/>
          <w:bCs/>
          <w:sz w:val="18"/>
          <w:szCs w:val="18"/>
        </w:rPr>
        <w:t>,</w:t>
      </w:r>
      <w:r w:rsidR="00131E5C"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K</w:t>
      </w:r>
      <w:r w:rsidRPr="007E0DA8">
        <w:rPr>
          <w:rFonts w:ascii="Times New Roman" w:hAnsi="Times New Roman" w:cs="Times New Roman"/>
          <w:bCs/>
          <w:sz w:val="18"/>
          <w:szCs w:val="18"/>
          <w:vertAlign w:val="subscript"/>
        </w:rPr>
        <w:t>b</w:t>
      </w:r>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alah</w:t>
      </w:r>
      <w:proofErr w:type="spellEnd"/>
      <w:r w:rsidRPr="007E0DA8">
        <w:rPr>
          <w:rFonts w:ascii="Times New Roman" w:hAnsi="Times New Roman" w:cs="Times New Roman"/>
          <w:bCs/>
          <w:sz w:val="18"/>
          <w:szCs w:val="18"/>
        </w:rPr>
        <w:t xml:space="preserve"> 1.67 x 10</w:t>
      </w:r>
      <w:r w:rsidRPr="007E0DA8">
        <w:rPr>
          <w:rFonts w:ascii="Times New Roman" w:hAnsi="Times New Roman" w:cs="Times New Roman"/>
          <w:bCs/>
          <w:sz w:val="18"/>
          <w:szCs w:val="18"/>
          <w:vertAlign w:val="superscript"/>
        </w:rPr>
        <w:t>6</w:t>
      </w:r>
      <w:r w:rsidRPr="007E0DA8">
        <w:rPr>
          <w:rFonts w:ascii="Times New Roman" w:hAnsi="Times New Roman" w:cs="Times New Roman"/>
          <w:bCs/>
          <w:sz w:val="18"/>
          <w:szCs w:val="18"/>
        </w:rPr>
        <w:t xml:space="preserve"> M</w:t>
      </w:r>
      <w:r w:rsidRPr="007E0DA8">
        <w:rPr>
          <w:rFonts w:ascii="Times New Roman" w:hAnsi="Times New Roman" w:cs="Times New Roman"/>
          <w:bCs/>
          <w:sz w:val="18"/>
          <w:szCs w:val="18"/>
          <w:vertAlign w:val="superscript"/>
        </w:rPr>
        <w:t>-1</w:t>
      </w:r>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d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eputus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eksperime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mencadangk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pengikat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berlaku</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melalui</w:t>
      </w:r>
      <w:proofErr w:type="spellEnd"/>
      <w:r w:rsidRPr="007E0DA8">
        <w:rPr>
          <w:rFonts w:ascii="Times New Roman" w:hAnsi="Times New Roman" w:cs="Times New Roman"/>
          <w:bCs/>
          <w:sz w:val="18"/>
          <w:szCs w:val="18"/>
        </w:rPr>
        <w:t xml:space="preserve"> mod </w:t>
      </w:r>
      <w:proofErr w:type="spellStart"/>
      <w:r w:rsidRPr="007E0DA8">
        <w:rPr>
          <w:rFonts w:ascii="Times New Roman" w:hAnsi="Times New Roman" w:cs="Times New Roman"/>
          <w:bCs/>
          <w:sz w:val="18"/>
          <w:szCs w:val="18"/>
        </w:rPr>
        <w:t>interkalasi</w:t>
      </w:r>
      <w:proofErr w:type="spellEnd"/>
      <w:r w:rsidRPr="007E0DA8">
        <w:rPr>
          <w:rFonts w:ascii="Times New Roman" w:hAnsi="Times New Roman" w:cs="Times New Roman"/>
          <w:bCs/>
          <w:sz w:val="18"/>
          <w:szCs w:val="18"/>
        </w:rPr>
        <w:t xml:space="preserve">. </w:t>
      </w:r>
      <w:proofErr w:type="spellStart"/>
      <w:proofErr w:type="gramStart"/>
      <w:r w:rsidRPr="007E0DA8">
        <w:rPr>
          <w:rFonts w:ascii="Times New Roman" w:hAnsi="Times New Roman" w:cs="Times New Roman"/>
          <w:bCs/>
          <w:sz w:val="18"/>
          <w:szCs w:val="18"/>
        </w:rPr>
        <w:t>Menariknya</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ompleks</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ini</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juga</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menunjukkan</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kesan</w:t>
      </w:r>
      <w:proofErr w:type="spellEnd"/>
      <w:r w:rsidRPr="007E0DA8">
        <w:rPr>
          <w:rFonts w:ascii="Times New Roman" w:hAnsi="Times New Roman" w:cs="Times New Roman"/>
          <w:bCs/>
          <w:sz w:val="18"/>
          <w:szCs w:val="18"/>
        </w:rPr>
        <w:t xml:space="preserve"> ‘</w:t>
      </w:r>
      <w:proofErr w:type="spellStart"/>
      <w:r w:rsidR="006E3A51" w:rsidRPr="007E0DA8">
        <w:rPr>
          <w:rFonts w:ascii="Times New Roman" w:hAnsi="Times New Roman" w:cs="Times New Roman"/>
          <w:bCs/>
          <w:sz w:val="18"/>
          <w:szCs w:val="18"/>
        </w:rPr>
        <w:t>suis</w:t>
      </w:r>
      <w:proofErr w:type="spellEnd"/>
      <w:r w:rsidR="006E3A51" w:rsidRPr="007E0DA8">
        <w:rPr>
          <w:rFonts w:ascii="Times New Roman" w:hAnsi="Times New Roman" w:cs="Times New Roman"/>
          <w:bCs/>
          <w:sz w:val="18"/>
          <w:szCs w:val="18"/>
        </w:rPr>
        <w:t xml:space="preserve"> </w:t>
      </w:r>
      <w:proofErr w:type="spellStart"/>
      <w:r w:rsidR="006E3A51" w:rsidRPr="007E0DA8">
        <w:rPr>
          <w:rFonts w:ascii="Times New Roman" w:hAnsi="Times New Roman" w:cs="Times New Roman"/>
          <w:bCs/>
          <w:sz w:val="18"/>
          <w:szCs w:val="18"/>
        </w:rPr>
        <w:t>cahaya</w:t>
      </w:r>
      <w:proofErr w:type="spellEnd"/>
      <w:r w:rsidR="006E3A51" w:rsidRPr="007E0DA8">
        <w:rPr>
          <w:rFonts w:ascii="Times New Roman" w:hAnsi="Times New Roman" w:cs="Times New Roman"/>
          <w:bCs/>
          <w:i/>
          <w:sz w:val="18"/>
          <w:szCs w:val="18"/>
        </w:rPr>
        <w:t xml:space="preserve"> </w:t>
      </w:r>
      <w:proofErr w:type="spellStart"/>
      <w:r w:rsidR="006E3A51" w:rsidRPr="007E0DA8">
        <w:rPr>
          <w:rFonts w:ascii="Times New Roman" w:hAnsi="Times New Roman" w:cs="Times New Roman"/>
          <w:bCs/>
          <w:sz w:val="18"/>
          <w:szCs w:val="18"/>
        </w:rPr>
        <w:t>molekul</w:t>
      </w:r>
      <w:proofErr w:type="spellEnd"/>
      <w:r w:rsidRPr="007E0DA8">
        <w:rPr>
          <w:rFonts w:ascii="Times New Roman" w:hAnsi="Times New Roman" w:cs="Times New Roman"/>
          <w:bCs/>
          <w:sz w:val="18"/>
          <w:szCs w:val="18"/>
        </w:rPr>
        <w:t>’</w:t>
      </w:r>
      <w:r w:rsidR="00DF519C" w:rsidRPr="007E0DA8">
        <w:rPr>
          <w:rFonts w:ascii="Times New Roman" w:hAnsi="Times New Roman" w:cs="Times New Roman"/>
          <w:bCs/>
          <w:sz w:val="18"/>
          <w:szCs w:val="18"/>
        </w:rPr>
        <w:t>.</w:t>
      </w:r>
      <w:proofErr w:type="gramEnd"/>
    </w:p>
    <w:p w:rsidR="005C69A4" w:rsidRPr="007E0DA8" w:rsidRDefault="005C69A4" w:rsidP="005C69A4">
      <w:pPr>
        <w:spacing w:after="0" w:line="240" w:lineRule="auto"/>
        <w:jc w:val="both"/>
        <w:rPr>
          <w:rFonts w:ascii="Times New Roman" w:hAnsi="Times New Roman" w:cs="Times New Roman"/>
          <w:bCs/>
          <w:sz w:val="18"/>
          <w:szCs w:val="18"/>
        </w:rPr>
      </w:pPr>
    </w:p>
    <w:p w:rsidR="005C69A4" w:rsidRPr="007E0DA8" w:rsidRDefault="005C6527" w:rsidP="005C69A4">
      <w:pPr>
        <w:spacing w:line="240" w:lineRule="auto"/>
        <w:jc w:val="both"/>
        <w:rPr>
          <w:rFonts w:ascii="Times New Roman" w:hAnsi="Times New Roman" w:cs="Times New Roman"/>
          <w:bCs/>
          <w:sz w:val="18"/>
          <w:szCs w:val="18"/>
        </w:rPr>
      </w:pPr>
      <w:r w:rsidRPr="007E0DA8">
        <w:rPr>
          <w:rFonts w:ascii="Times New Roman" w:hAnsi="Times New Roman" w:cs="Times New Roman"/>
          <w:b/>
          <w:sz w:val="18"/>
          <w:szCs w:val="18"/>
        </w:rPr>
        <w:t xml:space="preserve">Kata </w:t>
      </w:r>
      <w:proofErr w:type="spellStart"/>
      <w:r w:rsidRPr="007E0DA8">
        <w:rPr>
          <w:rFonts w:ascii="Times New Roman" w:hAnsi="Times New Roman" w:cs="Times New Roman"/>
          <w:b/>
          <w:sz w:val="18"/>
          <w:szCs w:val="18"/>
        </w:rPr>
        <w:t>kunci</w:t>
      </w:r>
      <w:proofErr w:type="spellEnd"/>
      <w:r w:rsidRPr="007E0DA8">
        <w:rPr>
          <w:rFonts w:ascii="Times New Roman" w:hAnsi="Times New Roman" w:cs="Times New Roman"/>
          <w:bCs/>
          <w:sz w:val="18"/>
          <w:szCs w:val="18"/>
        </w:rPr>
        <w:t xml:space="preserve">: ruthenium, </w:t>
      </w:r>
      <w:proofErr w:type="spellStart"/>
      <w:r w:rsidRPr="007E0DA8">
        <w:rPr>
          <w:rFonts w:ascii="Times New Roman" w:hAnsi="Times New Roman" w:cs="Times New Roman"/>
          <w:bCs/>
          <w:sz w:val="18"/>
          <w:szCs w:val="18"/>
        </w:rPr>
        <w:t>pengikatan</w:t>
      </w:r>
      <w:proofErr w:type="spellEnd"/>
      <w:r w:rsidRPr="007E0DA8">
        <w:rPr>
          <w:rFonts w:ascii="Times New Roman" w:hAnsi="Times New Roman" w:cs="Times New Roman"/>
          <w:bCs/>
          <w:sz w:val="18"/>
          <w:szCs w:val="18"/>
        </w:rPr>
        <w:t xml:space="preserve"> DNA, </w:t>
      </w:r>
      <w:proofErr w:type="spellStart"/>
      <w:proofErr w:type="gramStart"/>
      <w:r w:rsidRPr="007E0DA8">
        <w:rPr>
          <w:rFonts w:ascii="Times New Roman" w:hAnsi="Times New Roman" w:cs="Times New Roman"/>
          <w:bCs/>
          <w:sz w:val="18"/>
          <w:szCs w:val="18"/>
        </w:rPr>
        <w:t>suis</w:t>
      </w:r>
      <w:proofErr w:type="spellEnd"/>
      <w:proofErr w:type="gram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cahaya</w:t>
      </w:r>
      <w:proofErr w:type="spellEnd"/>
      <w:r w:rsidRPr="007E0DA8">
        <w:rPr>
          <w:rFonts w:ascii="Times New Roman" w:hAnsi="Times New Roman" w:cs="Times New Roman"/>
          <w:bCs/>
          <w:sz w:val="18"/>
          <w:szCs w:val="18"/>
        </w:rPr>
        <w:t xml:space="preserve"> </w:t>
      </w:r>
      <w:proofErr w:type="spellStart"/>
      <w:r w:rsidRPr="007E0DA8">
        <w:rPr>
          <w:rFonts w:ascii="Times New Roman" w:hAnsi="Times New Roman" w:cs="Times New Roman"/>
          <w:bCs/>
          <w:sz w:val="18"/>
          <w:szCs w:val="18"/>
        </w:rPr>
        <w:t>molekul</w:t>
      </w:r>
      <w:proofErr w:type="spellEnd"/>
    </w:p>
    <w:p w:rsidR="005C69A4" w:rsidRPr="007E0DA8" w:rsidRDefault="005C69A4" w:rsidP="005C69A4">
      <w:pPr>
        <w:spacing w:after="0" w:line="240" w:lineRule="auto"/>
        <w:jc w:val="both"/>
        <w:rPr>
          <w:rFonts w:ascii="Times New Roman" w:hAnsi="Times New Roman" w:cs="Times New Roman"/>
          <w:bCs/>
          <w:sz w:val="18"/>
          <w:szCs w:val="18"/>
        </w:rPr>
      </w:pPr>
    </w:p>
    <w:p w:rsidR="005C69A4" w:rsidRPr="007E0DA8" w:rsidRDefault="005B7C7F" w:rsidP="005C69A4">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Introduction</w:t>
      </w:r>
    </w:p>
    <w:p w:rsidR="005C69A4" w:rsidRPr="007E0DA8" w:rsidRDefault="00690332" w:rsidP="005C69A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Ruthenium</w:t>
      </w:r>
      <w:r w:rsidR="004E031A" w:rsidRPr="007E0DA8">
        <w:rPr>
          <w:rFonts w:ascii="Times New Roman" w:hAnsi="Times New Roman" w:cs="Times New Roman"/>
          <w:sz w:val="20"/>
          <w:szCs w:val="20"/>
        </w:rPr>
        <w:t>, as other transition metals, generally</w:t>
      </w:r>
      <w:r w:rsidRPr="007E0DA8">
        <w:rPr>
          <w:rFonts w:ascii="Times New Roman" w:hAnsi="Times New Roman" w:cs="Times New Roman"/>
          <w:sz w:val="20"/>
          <w:szCs w:val="20"/>
        </w:rPr>
        <w:t xml:space="preserve"> </w:t>
      </w:r>
      <w:r w:rsidR="001904A7" w:rsidRPr="007E0DA8">
        <w:rPr>
          <w:rFonts w:ascii="Times New Roman" w:hAnsi="Times New Roman" w:cs="Times New Roman"/>
          <w:sz w:val="20"/>
          <w:szCs w:val="20"/>
        </w:rPr>
        <w:t xml:space="preserve">have the </w:t>
      </w:r>
      <w:r w:rsidRPr="007E0DA8">
        <w:rPr>
          <w:rFonts w:ascii="Times New Roman" w:hAnsi="Times New Roman" w:cs="Times New Roman"/>
          <w:sz w:val="20"/>
          <w:szCs w:val="20"/>
        </w:rPr>
        <w:t xml:space="preserve">electronic configuration </w:t>
      </w:r>
      <w:r w:rsidR="001904A7" w:rsidRPr="007E0DA8">
        <w:rPr>
          <w:rFonts w:ascii="Times New Roman" w:hAnsi="Times New Roman" w:cs="Times New Roman"/>
          <w:sz w:val="20"/>
          <w:szCs w:val="20"/>
        </w:rPr>
        <w:t xml:space="preserve">where the </w:t>
      </w:r>
      <w:r w:rsidRPr="007E0DA8">
        <w:rPr>
          <w:rFonts w:ascii="Times New Roman" w:hAnsi="Times New Roman" w:cs="Times New Roman"/>
          <w:sz w:val="20"/>
          <w:szCs w:val="20"/>
        </w:rPr>
        <w:t>4d sub-shells</w:t>
      </w:r>
      <w:r w:rsidR="001904A7" w:rsidRPr="007E0DA8">
        <w:rPr>
          <w:rFonts w:ascii="Times New Roman" w:hAnsi="Times New Roman" w:cs="Times New Roman"/>
          <w:sz w:val="20"/>
          <w:szCs w:val="20"/>
        </w:rPr>
        <w:t xml:space="preserve"> are partially filled</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ISSN" : "1520-6890", "PMID" : "11848772", "author" : [ { "dropping-particle" : "", "family" : "Balzani", "given" : "Vincenzo", "non-dropping-particle" : "", "parse-names" : false, "suffix" : "" }, { "dropping-particle" : "", "family" : "Juris", "given" : "Alberto", "non-dropping-particle" : "", "parse-names" : false, "suffix" : "" }, { "dropping-particle" : "", "family" : "Venturi", "given" : "Margherita", "non-dropping-particle" : "", "parse-names" : false, "suffix" : "" }, { "dropping-particle" : "", "family" : "Campagna", "given" : "Sebastiano", "non-dropping-particle" : "", "parse-names" : false, "suffix" : "" }, { "dropping-particle" : "", "family" : "Serroni", "given" : "Scolastica", "non-dropping-particle" : "", "parse-names" : false, "suffix" : "" } ], "container-title" : "Chemical reviews", "id" : "ITEM-1", "issue" : "2", "issued" : { "date-parts" : [ [ "1996", "3", "28" ] ] }, "page" : "759-834", "title" : "Luminescent and Redox-Active Polynuclear Transition Metal Complexes.", "type" : "article-journal", "volume" : "96" }, "uris" : [ "http://www.mendeley.com/documents/?uuid=4b5ca9c6-3d88-471b-aa48-cb7de1ffe5fb" ] } ], "mendeley" : { "formattedCitation" : "[1]", "plainTextFormattedCitation" : "[1]", "previouslyFormattedCitation" : "[1]"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1]</w:t>
      </w:r>
      <w:r w:rsidR="000A06A7" w:rsidRPr="007E0DA8">
        <w:rPr>
          <w:rFonts w:ascii="Times New Roman" w:hAnsi="Times New Roman" w:cs="Times New Roman"/>
          <w:sz w:val="20"/>
          <w:szCs w:val="20"/>
        </w:rPr>
        <w:fldChar w:fldCharType="end"/>
      </w:r>
      <w:r w:rsidR="001904A7" w:rsidRPr="007E0DA8">
        <w:rPr>
          <w:rFonts w:ascii="Times New Roman" w:hAnsi="Times New Roman" w:cs="Times New Roman"/>
          <w:sz w:val="20"/>
          <w:szCs w:val="20"/>
        </w:rPr>
        <w:t>, allowing it to form di</w:t>
      </w:r>
      <w:r w:rsidR="00415D45" w:rsidRPr="007E0DA8">
        <w:rPr>
          <w:rFonts w:ascii="Times New Roman" w:hAnsi="Times New Roman" w:cs="Times New Roman"/>
          <w:sz w:val="20"/>
          <w:szCs w:val="20"/>
        </w:rPr>
        <w:t>fferent sorts</w:t>
      </w:r>
      <w:r w:rsidR="001904A7" w:rsidRPr="007E0DA8">
        <w:rPr>
          <w:rFonts w:ascii="Times New Roman" w:hAnsi="Times New Roman" w:cs="Times New Roman"/>
          <w:sz w:val="20"/>
          <w:szCs w:val="20"/>
        </w:rPr>
        <w:t xml:space="preserve"> of complexes that are suitable for </w:t>
      </w:r>
      <w:r w:rsidR="00415D45" w:rsidRPr="007E0DA8">
        <w:rPr>
          <w:rFonts w:ascii="Times New Roman" w:hAnsi="Times New Roman" w:cs="Times New Roman"/>
          <w:sz w:val="20"/>
          <w:szCs w:val="20"/>
        </w:rPr>
        <w:t xml:space="preserve">various applications including </w:t>
      </w:r>
      <w:r w:rsidR="008B21BD" w:rsidRPr="007E0DA8">
        <w:rPr>
          <w:rFonts w:ascii="Times New Roman" w:hAnsi="Times New Roman" w:cs="Times New Roman"/>
          <w:sz w:val="20"/>
          <w:szCs w:val="20"/>
        </w:rPr>
        <w:t xml:space="preserve">as </w:t>
      </w:r>
      <w:r w:rsidR="00415D45" w:rsidRPr="007E0DA8">
        <w:rPr>
          <w:rFonts w:ascii="Times New Roman" w:hAnsi="Times New Roman" w:cs="Times New Roman"/>
          <w:sz w:val="20"/>
          <w:szCs w:val="20"/>
        </w:rPr>
        <w:t>anticancer drugs, biosensor</w:t>
      </w:r>
      <w:r w:rsidR="008B21BD" w:rsidRPr="007E0DA8">
        <w:rPr>
          <w:rFonts w:ascii="Times New Roman" w:hAnsi="Times New Roman" w:cs="Times New Roman"/>
          <w:sz w:val="20"/>
          <w:szCs w:val="20"/>
        </w:rPr>
        <w:t>s</w:t>
      </w:r>
      <w:r w:rsidR="00415D45" w:rsidRPr="007E0DA8">
        <w:rPr>
          <w:rFonts w:ascii="Times New Roman" w:hAnsi="Times New Roman" w:cs="Times New Roman"/>
          <w:sz w:val="20"/>
          <w:szCs w:val="20"/>
        </w:rPr>
        <w:t>,</w:t>
      </w:r>
      <w:r w:rsidR="008B21BD" w:rsidRPr="007E0DA8">
        <w:rPr>
          <w:rFonts w:ascii="Times New Roman" w:hAnsi="Times New Roman" w:cs="Times New Roman"/>
          <w:sz w:val="20"/>
          <w:szCs w:val="20"/>
        </w:rPr>
        <w:t xml:space="preserve"> in</w:t>
      </w:r>
      <w:r w:rsidR="00415D45" w:rsidRPr="007E0DA8">
        <w:rPr>
          <w:rFonts w:ascii="Times New Roman" w:hAnsi="Times New Roman" w:cs="Times New Roman"/>
          <w:sz w:val="20"/>
          <w:szCs w:val="20"/>
        </w:rPr>
        <w:t xml:space="preserve"> catalysis and others</w:t>
      </w:r>
      <w:r w:rsidR="001904A7"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R</w:t>
      </w:r>
      <w:r w:rsidRPr="007E0DA8">
        <w:rPr>
          <w:rFonts w:ascii="Times New Roman" w:hAnsi="Times New Roman" w:cs="Times New Roman"/>
          <w:sz w:val="20"/>
          <w:szCs w:val="20"/>
        </w:rPr>
        <w:t xml:space="preserve">uthenium complexes </w:t>
      </w:r>
      <w:r w:rsidR="008B21BD" w:rsidRPr="007E0DA8">
        <w:rPr>
          <w:rFonts w:ascii="Times New Roman" w:hAnsi="Times New Roman" w:cs="Times New Roman"/>
          <w:sz w:val="20"/>
          <w:szCs w:val="20"/>
        </w:rPr>
        <w:t xml:space="preserve">have properties </w:t>
      </w:r>
      <w:r w:rsidRPr="007E0DA8">
        <w:rPr>
          <w:rFonts w:ascii="Times New Roman" w:hAnsi="Times New Roman" w:cs="Times New Roman"/>
          <w:sz w:val="20"/>
          <w:szCs w:val="20"/>
        </w:rPr>
        <w:t xml:space="preserve">that make them </w:t>
      </w:r>
      <w:r w:rsidR="008B21BD" w:rsidRPr="007E0DA8">
        <w:rPr>
          <w:rFonts w:ascii="Times New Roman" w:hAnsi="Times New Roman" w:cs="Times New Roman"/>
          <w:sz w:val="20"/>
          <w:szCs w:val="20"/>
        </w:rPr>
        <w:t>active</w:t>
      </w:r>
      <w:r w:rsidRPr="007E0DA8">
        <w:rPr>
          <w:rFonts w:ascii="Times New Roman" w:hAnsi="Times New Roman" w:cs="Times New Roman"/>
          <w:sz w:val="20"/>
          <w:szCs w:val="20"/>
        </w:rPr>
        <w:t xml:space="preserve"> biological</w:t>
      </w:r>
      <w:r w:rsidR="008B21BD" w:rsidRPr="007E0DA8">
        <w:rPr>
          <w:rFonts w:ascii="Times New Roman" w:hAnsi="Times New Roman" w:cs="Times New Roman"/>
          <w:sz w:val="20"/>
          <w:szCs w:val="20"/>
        </w:rPr>
        <w:t>ly</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DOI" : "10.1016/S0010-8545(02)00312-0", "ISSN" : "00108545", "author" : [ { "dropping-particle" : "", "family" : "Clarke", "given" : "Michael J.", "non-dropping-particle" : "", "parse-names" : false, "suffix" : "" } ], "container-title" : "Coordination Chemistry Reviews", "id" : "ITEM-1", "issue" : "1-2", "issued" : { "date-parts" : [ [ "2003", "1" ] ] }, "page" : "209-233", "title" : "Ruthenium metallopharmaceuticals", "type" : "article-journal", "volume" : "236" }, "uris" : [ "http://www.mendeley.com/documents/?uuid=8bcceae0-4409-4852-abcc-74128819f8d3" ] } ], "mendeley" : { "formattedCitation" : "[2]", "plainTextFormattedCitation" : "[2]", "previouslyFormattedCitation" : "[2]"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2]</w:t>
      </w:r>
      <w:r w:rsidR="000A06A7" w:rsidRPr="007E0DA8">
        <w:rPr>
          <w:rFonts w:ascii="Times New Roman" w:hAnsi="Times New Roman" w:cs="Times New Roman"/>
          <w:sz w:val="20"/>
          <w:szCs w:val="20"/>
        </w:rPr>
        <w:fldChar w:fldCharType="end"/>
      </w:r>
      <w:r w:rsidRPr="007E0DA8">
        <w:rPr>
          <w:rFonts w:ascii="Times New Roman" w:hAnsi="Times New Roman" w:cs="Times New Roman"/>
          <w:sz w:val="20"/>
          <w:szCs w:val="20"/>
        </w:rPr>
        <w:t>. One of the properties is ligand exchange, where ruthenium(II) and ruthenium(III) complexes having similar exchange kinetics to those of platinum(II) complexes</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DOI" : "10.1016/j.drup.2006.05.002", "ISSN" : "1368-7646", "PMID" : "16790363", "abstract" : "Transition-metal-based compounds constitute a discrete class of chemotherapeutics, widely used in the clinic as antitumor and antiviral agents. Examples of established antitumor metallodrugs, routinely used in the clinic, are cisplatin [cis-diamminedichloroplatinum(II)] and its analogues carboplatin and oxaliplatin. However, drug resistance and side effects have limited their clinical utility. These limitations have prompted a search for more effective and less toxic metal-based antitumor agents. Some of the efforts have been directed in the design of non-platinum, transition-metal-based antitumor agents and ruthenium complexes have attracted much interest as alternative drugs to cisplatin in cancer chemotherapy. Ruthenium complexes demonstrate similar ligand exchange kinetics to those of platinum(II) antitumor drugs already used in the clinic while displaying only low toxicity. This is in part due to the ability of ruthenium complexes to mimic the binding of iron to molecules of biological significance, exploiting the mechanisms that the body has evolved for transport of iron. In addition, the redox potential between the different accessible oxidation states occupied by ruthenium complexes enables the body to catalyze oxidation and reduction reactions, depending on physiological environment. The biochemical changes that accompany cancer alter physiological environment, enabling ruthenium complexes to be selectively activated in cancer tissues. Due to differing ligand geometry between their complexes, ruthenium compounds bind to DNA affecting its conformation differently than cisplatin and its analogues. In addition, non-nuclear targets, such as the mitochondrion and the cell surface, have also been implicated in the antineoplastic activity of some ruthenium complexes. Thus, ruthenium compounds offer the potential over antitumor platinum(II) complexes currently used in the clinic of reduced toxicity, a novel mechanism of action, the prospect of non-cross-resistance and a different spectrum of activity. In other words, some chemical properties make ruthenium compounds well suited for medicinal applications and as an alternative to platinum antitumor drugs in the treatment of cancer cells resistant to cisplatin. Although the pharmacological target for antitumor ruthenium compounds has not been unequivocally identified, there is a large body of evidence indicating that the cytotoxicity of many ruthenium complexes correlates with their ability to bind DNA a\u2026", "author" : [ { "dropping-particle" : "", "family" : "Brabec", "given" : "Viktor", "non-dropping-particle" : "", "parse-names" : false, "suffix" : "" }, { "dropping-particle" : "", "family" : "Nov\u00e1kov\u00e1", "given" : "Olga", "non-dropping-particle" : "", "parse-names" : false, "suffix" : "" } ], "container-title" : "Drug resistance updates : reviews and commentaries in antimicrobial and anticancer chemotherapy", "id" : "ITEM-1", "issue" : "3", "issued" : { "date-parts" : [ [ "2006", "6" ] ] }, "page" : "111-22", "title" : "DNA binding mode of ruthenium complexes and relationship to tumor cell toxicity.", "type" : "article-journal", "volume" : "9" }, "uris" : [ "http://www.mendeley.com/documents/?uuid=260bb7e4-c28d-4b36-a831-93fafb8b3c3d" ] } ], "mendeley" : { "formattedCitation" : "[3]", "plainTextFormattedCitation" : "[3]", "previouslyFormattedCitation" : "[3]"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3]</w:t>
      </w:r>
      <w:r w:rsidR="000A06A7" w:rsidRPr="007E0DA8">
        <w:rPr>
          <w:rFonts w:ascii="Times New Roman" w:hAnsi="Times New Roman" w:cs="Times New Roman"/>
          <w:sz w:val="20"/>
          <w:szCs w:val="20"/>
        </w:rPr>
        <w:fldChar w:fldCharType="end"/>
      </w:r>
      <w:r w:rsidRPr="007E0DA8">
        <w:rPr>
          <w:rFonts w:ascii="Times New Roman" w:hAnsi="Times New Roman" w:cs="Times New Roman"/>
          <w:sz w:val="20"/>
          <w:szCs w:val="20"/>
        </w:rPr>
        <w:t xml:space="preserve">, thus, </w:t>
      </w:r>
      <w:r w:rsidR="008B21BD" w:rsidRPr="007E0DA8">
        <w:rPr>
          <w:rFonts w:ascii="Times New Roman" w:hAnsi="Times New Roman" w:cs="Times New Roman"/>
          <w:sz w:val="20"/>
          <w:szCs w:val="20"/>
        </w:rPr>
        <w:t xml:space="preserve">are </w:t>
      </w:r>
      <w:r w:rsidRPr="007E0DA8">
        <w:rPr>
          <w:rFonts w:ascii="Times New Roman" w:hAnsi="Times New Roman" w:cs="Times New Roman"/>
          <w:sz w:val="20"/>
          <w:szCs w:val="20"/>
        </w:rPr>
        <w:t>able to display similar biological</w:t>
      </w:r>
      <w:r w:rsidR="008B21BD" w:rsidRPr="007E0DA8">
        <w:rPr>
          <w:rFonts w:ascii="Times New Roman" w:hAnsi="Times New Roman" w:cs="Times New Roman"/>
          <w:sz w:val="20"/>
          <w:szCs w:val="20"/>
        </w:rPr>
        <w:t xml:space="preserve"> effects as</w:t>
      </w:r>
      <w:r w:rsidRPr="007E0DA8">
        <w:rPr>
          <w:rFonts w:ascii="Times New Roman" w:hAnsi="Times New Roman" w:cs="Times New Roman"/>
          <w:sz w:val="20"/>
          <w:szCs w:val="20"/>
        </w:rPr>
        <w:t xml:space="preserve"> platinum(II) drugs. Additionally, r</w:t>
      </w:r>
      <w:r w:rsidR="008B21BD" w:rsidRPr="007E0DA8">
        <w:rPr>
          <w:rFonts w:ascii="Times New Roman" w:hAnsi="Times New Roman" w:cs="Times New Roman"/>
          <w:sz w:val="20"/>
          <w:szCs w:val="20"/>
        </w:rPr>
        <w:t>uthenium has</w:t>
      </w:r>
      <w:r w:rsidR="00CE023B" w:rsidRPr="007E0DA8">
        <w:rPr>
          <w:rFonts w:ascii="Times New Roman" w:hAnsi="Times New Roman" w:cs="Times New Roman"/>
          <w:sz w:val="20"/>
          <w:szCs w:val="20"/>
        </w:rPr>
        <w:t xml:space="preserve"> a wide range of accessible oxidation states</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author" : [ { "dropping-particle" : "", "family" : "Allardyce", "given" : "By Claire S", "non-dropping-particle" : "", "parse-names" : false, "suffix" : "" }, { "dropping-particle" : "", "family" : "Dyson", "given" : "Paul J", "non-dropping-particle" : "", "parse-names" : false, "suffix" : "" } ], "container-title" : "Platinum Metals Review", "id" : "ITEM-1", "issue" : "2", "issued" : { "date-parts" : [ [ "2001" ] ] }, "page" : "62-69", "title" : "Ruthenium in Medicine : Current Clinical Uses and Future Prospects", "type" : "article-journal", "volume" : "45" }, "uris" : [ "http://www.mendeley.com/documents/?uuid=b5925120-cf9b-4aef-a52e-188b24b63a23" ] } ], "mendeley" : { "formattedCitation" : "[4]", "plainTextFormattedCitation" : "[4]", "previouslyFormattedCitation" : "[4]"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4]</w:t>
      </w:r>
      <w:r w:rsidR="000A06A7" w:rsidRPr="007E0DA8">
        <w:rPr>
          <w:rFonts w:ascii="Times New Roman" w:hAnsi="Times New Roman" w:cs="Times New Roman"/>
          <w:sz w:val="20"/>
          <w:szCs w:val="20"/>
        </w:rPr>
        <w:fldChar w:fldCharType="end"/>
      </w:r>
      <w:r w:rsidR="00CE023B" w:rsidRPr="007E0DA8">
        <w:rPr>
          <w:rFonts w:ascii="Times New Roman" w:hAnsi="Times New Roman" w:cs="Times New Roman"/>
          <w:sz w:val="20"/>
          <w:szCs w:val="20"/>
        </w:rPr>
        <w:t>, for instance, ruthenium(II), ruthenium(III) or ruthenium(IV). The reduction and oxidat</w:t>
      </w:r>
      <w:r w:rsidR="008B21BD" w:rsidRPr="007E0DA8">
        <w:rPr>
          <w:rFonts w:ascii="Times New Roman" w:hAnsi="Times New Roman" w:cs="Times New Roman"/>
          <w:sz w:val="20"/>
          <w:szCs w:val="20"/>
        </w:rPr>
        <w:t>ion (redox) potential of</w:t>
      </w:r>
      <w:r w:rsidR="00CE023B" w:rsidRPr="007E0DA8">
        <w:rPr>
          <w:rFonts w:ascii="Times New Roman" w:hAnsi="Times New Roman" w:cs="Times New Roman"/>
          <w:sz w:val="20"/>
          <w:szCs w:val="20"/>
        </w:rPr>
        <w:t xml:space="preserve"> metal complex</w:t>
      </w:r>
      <w:r w:rsidR="008B21BD" w:rsidRPr="007E0DA8">
        <w:rPr>
          <w:rFonts w:ascii="Times New Roman" w:hAnsi="Times New Roman" w:cs="Times New Roman"/>
          <w:sz w:val="20"/>
          <w:szCs w:val="20"/>
        </w:rPr>
        <w:t>es</w:t>
      </w:r>
      <w:r w:rsidR="00CE023B" w:rsidRPr="007E0DA8">
        <w:rPr>
          <w:rFonts w:ascii="Times New Roman" w:hAnsi="Times New Roman" w:cs="Times New Roman"/>
          <w:sz w:val="20"/>
          <w:szCs w:val="20"/>
        </w:rPr>
        <w:t xml:space="preserve"> can be modified and exploited by varying the ligands to improve the effectiveness of ruthenium based drug</w:t>
      </w:r>
      <w:r w:rsidR="008B21BD" w:rsidRPr="007E0DA8">
        <w:rPr>
          <w:rFonts w:ascii="Times New Roman" w:hAnsi="Times New Roman" w:cs="Times New Roman"/>
          <w:sz w:val="20"/>
          <w:szCs w:val="20"/>
        </w:rPr>
        <w:t>s</w:t>
      </w:r>
      <w:r w:rsidR="00CE023B" w:rsidRPr="007E0DA8">
        <w:rPr>
          <w:rFonts w:ascii="Times New Roman" w:hAnsi="Times New Roman" w:cs="Times New Roman"/>
          <w:sz w:val="20"/>
          <w:szCs w:val="20"/>
        </w:rPr>
        <w:t xml:space="preserve"> in the pharmaceutical industry</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526445" w:rsidRPr="007E0DA8">
        <w:rPr>
          <w:rFonts w:ascii="Times New Roman" w:hAnsi="Times New Roman" w:cs="Times New Roman"/>
          <w:sz w:val="20"/>
          <w:szCs w:val="20"/>
        </w:rPr>
        <w:instrText>ADDIN CSL_CITATION { "citationItems" : [ { "id" : "ITEM-1", "itemData" : { "DOI" : "10.1002/aoc.725", "ISSN" : "02682605", "author" : [ { "dropping-particle" : "", "family" : "Allardyce", "given" : "Claire S.", "non-dropping-particle" : "", "parse-names" : false, "suffix" : "" }, { "dropping-particle" : "", "family" : "Dorcier", "given" : "Antoine", "non-dropping-particle" : "", "parse-names" : false, "suffix" : "" }, { "dropping-particle" : "", "family" : "Scolaro", "given" : "Claudine", "non-dropping-particle" : "", "parse-names" : false, "suffix" : "" }, { "dropping-particle" : "", "family" : "Dyson", "given" : "Paul J.", "non-dropping-particle" : "", "parse-names" : false, "suffix" : "" } ], "container-title" : "Applied Organometallic Chemistry", "id" : "ITEM-1", "issue" : "1", "issued" : { "date-parts" : [ [ "2005", "1" ] ] }, "page" : "1-10", "title" : "Development of organometallic (organo-transition metal) pharmaceuticals", "type" : "article-journal", "volume" : "19" }, "uris" : [ "http://www.mendeley.com/documents/?uuid=12dab3f8-344b-4890-a786-7aa7b0e8107c" ] } ], "mendeley" : { "formattedCitation" : "[5]", "plainTextFormattedCitation" : "[5]", "previouslyFormattedCitation" : "[5]"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5]</w:t>
      </w:r>
      <w:r w:rsidR="000A06A7" w:rsidRPr="007E0DA8">
        <w:rPr>
          <w:rFonts w:ascii="Times New Roman" w:hAnsi="Times New Roman" w:cs="Times New Roman"/>
          <w:sz w:val="20"/>
          <w:szCs w:val="20"/>
        </w:rPr>
        <w:fldChar w:fldCharType="end"/>
      </w:r>
      <w:r w:rsidR="00CE023B" w:rsidRPr="007E0DA8">
        <w:rPr>
          <w:rFonts w:ascii="Times New Roman" w:hAnsi="Times New Roman" w:cs="Times New Roman"/>
          <w:sz w:val="20"/>
          <w:szCs w:val="20"/>
        </w:rPr>
        <w:t xml:space="preserve">. </w:t>
      </w:r>
      <w:r w:rsidR="006E4165" w:rsidRPr="007E0DA8">
        <w:rPr>
          <w:rFonts w:ascii="Times New Roman" w:hAnsi="Times New Roman" w:cs="Times New Roman"/>
          <w:sz w:val="20"/>
          <w:szCs w:val="20"/>
        </w:rPr>
        <w:t>Ruthenium</w:t>
      </w:r>
      <w:r w:rsidR="0062656A" w:rsidRPr="007E0DA8">
        <w:rPr>
          <w:rFonts w:ascii="Times New Roman" w:hAnsi="Times New Roman" w:cs="Times New Roman"/>
          <w:sz w:val="20"/>
          <w:szCs w:val="20"/>
        </w:rPr>
        <w:t>(II) complexes</w:t>
      </w:r>
      <w:r w:rsidR="00526445" w:rsidRPr="007E0DA8">
        <w:rPr>
          <w:rFonts w:ascii="Times New Roman" w:hAnsi="Times New Roman" w:cs="Times New Roman"/>
          <w:sz w:val="20"/>
          <w:szCs w:val="20"/>
        </w:rPr>
        <w:t xml:space="preserve"> with</w:t>
      </w:r>
      <w:r w:rsidR="0062656A" w:rsidRPr="007E0DA8">
        <w:rPr>
          <w:rFonts w:ascii="Times New Roman" w:hAnsi="Times New Roman" w:cs="Times New Roman"/>
          <w:sz w:val="20"/>
          <w:szCs w:val="20"/>
        </w:rPr>
        <w:t xml:space="preserve"> </w:t>
      </w:r>
      <w:r w:rsidR="00526445" w:rsidRPr="007E0DA8">
        <w:rPr>
          <w:rFonts w:ascii="Times New Roman" w:hAnsi="Times New Roman" w:cs="Times New Roman"/>
          <w:sz w:val="20"/>
          <w:szCs w:val="20"/>
        </w:rPr>
        <w:t>d</w:t>
      </w:r>
      <w:r w:rsidR="00526445" w:rsidRPr="007E0DA8">
        <w:rPr>
          <w:rFonts w:ascii="Times New Roman" w:hAnsi="Times New Roman" w:cs="Times New Roman"/>
          <w:sz w:val="20"/>
          <w:szCs w:val="20"/>
          <w:vertAlign w:val="superscript"/>
        </w:rPr>
        <w:t>6</w:t>
      </w:r>
      <w:r w:rsidR="00526445" w:rsidRPr="007E0DA8">
        <w:rPr>
          <w:rFonts w:ascii="Times New Roman" w:hAnsi="Times New Roman" w:cs="Times New Roman"/>
          <w:sz w:val="20"/>
          <w:szCs w:val="20"/>
        </w:rPr>
        <w:t xml:space="preserve"> configuration are </w:t>
      </w:r>
      <w:r w:rsidR="0062656A" w:rsidRPr="007E0DA8">
        <w:rPr>
          <w:rFonts w:ascii="Times New Roman" w:hAnsi="Times New Roman" w:cs="Times New Roman"/>
          <w:sz w:val="20"/>
          <w:szCs w:val="20"/>
        </w:rPr>
        <w:t xml:space="preserve">predominantly </w:t>
      </w:r>
      <w:r w:rsidR="00526445" w:rsidRPr="007E0DA8">
        <w:rPr>
          <w:rFonts w:ascii="Times New Roman" w:hAnsi="Times New Roman" w:cs="Times New Roman"/>
          <w:sz w:val="20"/>
          <w:szCs w:val="20"/>
        </w:rPr>
        <w:t xml:space="preserve">are octahedral and diamagnetic </w:t>
      </w:r>
      <w:r w:rsidR="00526445" w:rsidRPr="007E0DA8">
        <w:rPr>
          <w:rFonts w:ascii="Times New Roman" w:hAnsi="Times New Roman" w:cs="Times New Roman"/>
          <w:sz w:val="20"/>
          <w:szCs w:val="20"/>
        </w:rPr>
        <w:fldChar w:fldCharType="begin" w:fldLock="1"/>
      </w:r>
      <w:r w:rsidR="00F35F54" w:rsidRPr="007E0DA8">
        <w:rPr>
          <w:rFonts w:ascii="Times New Roman" w:hAnsi="Times New Roman" w:cs="Times New Roman"/>
          <w:sz w:val="20"/>
          <w:szCs w:val="20"/>
        </w:rPr>
        <w:instrText>ADDIN CSL_CITATION { "citationItems" : [ { "id" : "ITEM-1", "itemData" : { "author" : [ { "dropping-particle" : "", "family" : "Stephenson", "given" : "T.A", "non-dropping-particle" : "", "parse-names" : false, "suffix" : "" }, { "dropping-particle" : "", "family" : "Wilkinson", "given" : "G", "non-dropping-particle" : "", "parse-names" : false, "suffix" : "" } ], "container-title" : "J. Inorg. Nucl. Chem", "id" : "ITEM-1", "issue" : "1964", "issued" : { "date-parts" : [ [ "1966" ] ] }, "page" : "2285-2291", "title" : "Carboxylatoruthenium chlorides", "type" : "article-journal", "volume" : "28" }, "uris" : [ "http://www.mendeley.com/documents/?uuid=c335f33b-b695-490a-9db4-136b4b00ec4d" ] } ], "mendeley" : { "formattedCitation" : "[6]", "plainTextFormattedCitation" : "[6]", "previouslyFormattedCitation" : "[6]" }, "properties" : { "noteIndex" : 0 }, "schema" : "https://github.com/citation-style-language/schema/raw/master/csl-citation.json" }</w:instrText>
      </w:r>
      <w:r w:rsidR="00526445" w:rsidRPr="007E0DA8">
        <w:rPr>
          <w:rFonts w:ascii="Times New Roman" w:hAnsi="Times New Roman" w:cs="Times New Roman"/>
          <w:sz w:val="20"/>
          <w:szCs w:val="20"/>
        </w:rPr>
        <w:fldChar w:fldCharType="separate"/>
      </w:r>
      <w:r w:rsidR="00526445" w:rsidRPr="007E0DA8">
        <w:rPr>
          <w:rFonts w:ascii="Times New Roman" w:hAnsi="Times New Roman" w:cs="Times New Roman"/>
          <w:noProof/>
          <w:sz w:val="20"/>
          <w:szCs w:val="20"/>
        </w:rPr>
        <w:t>[6]</w:t>
      </w:r>
      <w:r w:rsidR="00526445" w:rsidRPr="007E0DA8">
        <w:rPr>
          <w:rFonts w:ascii="Times New Roman" w:hAnsi="Times New Roman" w:cs="Times New Roman"/>
          <w:sz w:val="20"/>
          <w:szCs w:val="20"/>
        </w:rPr>
        <w:fldChar w:fldCharType="end"/>
      </w:r>
      <w:r w:rsidR="008B21BD" w:rsidRPr="007E0DA8">
        <w:rPr>
          <w:rFonts w:ascii="Times New Roman" w:hAnsi="Times New Roman" w:cs="Times New Roman"/>
          <w:sz w:val="20"/>
          <w:szCs w:val="20"/>
        </w:rPr>
        <w:t>. Recently,</w:t>
      </w:r>
      <w:r w:rsidR="0062656A" w:rsidRPr="007E0DA8">
        <w:rPr>
          <w:rFonts w:ascii="Times New Roman" w:hAnsi="Times New Roman" w:cs="Times New Roman"/>
          <w:sz w:val="20"/>
          <w:szCs w:val="20"/>
        </w:rPr>
        <w:t xml:space="preserve"> researchers </w:t>
      </w:r>
      <w:r w:rsidR="008B21BD" w:rsidRPr="007E0DA8">
        <w:rPr>
          <w:rFonts w:ascii="Times New Roman" w:hAnsi="Times New Roman" w:cs="Times New Roman"/>
          <w:sz w:val="20"/>
          <w:szCs w:val="20"/>
        </w:rPr>
        <w:t>have been</w:t>
      </w:r>
      <w:r w:rsidR="00396192" w:rsidRPr="007E0DA8">
        <w:rPr>
          <w:rFonts w:ascii="Times New Roman" w:hAnsi="Times New Roman" w:cs="Times New Roman"/>
          <w:sz w:val="20"/>
          <w:szCs w:val="20"/>
        </w:rPr>
        <w:t xml:space="preserve"> more focus</w:t>
      </w:r>
      <w:r w:rsidR="008B21BD" w:rsidRPr="007E0DA8">
        <w:rPr>
          <w:rFonts w:ascii="Times New Roman" w:hAnsi="Times New Roman" w:cs="Times New Roman"/>
          <w:sz w:val="20"/>
          <w:szCs w:val="20"/>
        </w:rPr>
        <w:t>ed</w:t>
      </w:r>
      <w:r w:rsidR="00396192" w:rsidRPr="007E0DA8">
        <w:rPr>
          <w:rFonts w:ascii="Times New Roman" w:hAnsi="Times New Roman" w:cs="Times New Roman"/>
          <w:sz w:val="20"/>
          <w:szCs w:val="20"/>
        </w:rPr>
        <w:t xml:space="preserve"> on the </w:t>
      </w:r>
      <w:proofErr w:type="gramStart"/>
      <w:r w:rsidR="00396192" w:rsidRPr="007E0DA8">
        <w:rPr>
          <w:rFonts w:ascii="Times New Roman" w:hAnsi="Times New Roman" w:cs="Times New Roman"/>
          <w:sz w:val="20"/>
          <w:szCs w:val="20"/>
        </w:rPr>
        <w:t>ruthenium</w:t>
      </w:r>
      <w:r w:rsidR="0062656A" w:rsidRPr="007E0DA8">
        <w:rPr>
          <w:rFonts w:ascii="Times New Roman" w:hAnsi="Times New Roman" w:cs="Times New Roman"/>
          <w:sz w:val="20"/>
          <w:szCs w:val="20"/>
        </w:rPr>
        <w:t>(</w:t>
      </w:r>
      <w:proofErr w:type="gramEnd"/>
      <w:r w:rsidR="0062656A" w:rsidRPr="007E0DA8">
        <w:rPr>
          <w:rFonts w:ascii="Times New Roman" w:hAnsi="Times New Roman" w:cs="Times New Roman"/>
          <w:sz w:val="20"/>
          <w:szCs w:val="20"/>
        </w:rPr>
        <w:t xml:space="preserve">II) </w:t>
      </w:r>
      <w:proofErr w:type="spellStart"/>
      <w:r w:rsidR="0062656A" w:rsidRPr="007E0DA8">
        <w:rPr>
          <w:rFonts w:ascii="Times New Roman" w:hAnsi="Times New Roman" w:cs="Times New Roman"/>
          <w:sz w:val="20"/>
          <w:szCs w:val="20"/>
        </w:rPr>
        <w:t>polypyridyl</w:t>
      </w:r>
      <w:proofErr w:type="spellEnd"/>
      <w:r w:rsidR="0062656A" w:rsidRPr="007E0DA8">
        <w:rPr>
          <w:rFonts w:ascii="Times New Roman" w:hAnsi="Times New Roman" w:cs="Times New Roman"/>
          <w:sz w:val="20"/>
          <w:szCs w:val="20"/>
        </w:rPr>
        <w:t xml:space="preserve"> complexes due to their photoluminescence which makes them stable and also suitable as DNA probes. </w:t>
      </w:r>
    </w:p>
    <w:p w:rsidR="005C69A4" w:rsidRPr="007E0DA8" w:rsidRDefault="005C69A4" w:rsidP="005C69A4">
      <w:pPr>
        <w:spacing w:after="0" w:line="240" w:lineRule="auto"/>
        <w:jc w:val="both"/>
        <w:rPr>
          <w:rFonts w:ascii="Times New Roman" w:hAnsi="Times New Roman" w:cs="Times New Roman"/>
          <w:sz w:val="20"/>
          <w:szCs w:val="20"/>
        </w:rPr>
      </w:pPr>
    </w:p>
    <w:p w:rsidR="00CA01D5" w:rsidRPr="007E0DA8" w:rsidRDefault="0062656A" w:rsidP="005C69A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Previously, the development of classical ruthenium drugs was based on the capability of ruthenium to bind with DNA </w:t>
      </w:r>
      <w:r w:rsidRPr="007E0DA8">
        <w:rPr>
          <w:rFonts w:ascii="Times New Roman" w:hAnsi="Times New Roman" w:cs="Times New Roman"/>
          <w:i/>
          <w:sz w:val="20"/>
          <w:szCs w:val="20"/>
        </w:rPr>
        <w:t>via</w:t>
      </w:r>
      <w:r w:rsidRPr="007E0DA8">
        <w:rPr>
          <w:rFonts w:ascii="Times New Roman" w:hAnsi="Times New Roman" w:cs="Times New Roman"/>
          <w:sz w:val="20"/>
          <w:szCs w:val="20"/>
        </w:rPr>
        <w:t xml:space="preserve"> some of the nitrogen atoms of nucleic bases. The interaction between transition metal complex</w:t>
      </w:r>
      <w:r w:rsidR="003D5912" w:rsidRPr="007E0DA8">
        <w:rPr>
          <w:rFonts w:ascii="Times New Roman" w:hAnsi="Times New Roman" w:cs="Times New Roman"/>
          <w:sz w:val="20"/>
          <w:szCs w:val="20"/>
        </w:rPr>
        <w:t>es</w:t>
      </w:r>
      <w:r w:rsidRPr="007E0DA8">
        <w:rPr>
          <w:rFonts w:ascii="Times New Roman" w:hAnsi="Times New Roman" w:cs="Times New Roman"/>
          <w:sz w:val="20"/>
          <w:szCs w:val="20"/>
        </w:rPr>
        <w:t xml:space="preserve"> and nucleic acids were studied extensivel</w:t>
      </w:r>
      <w:r w:rsidR="008B21BD" w:rsidRPr="007E0DA8">
        <w:rPr>
          <w:rFonts w:ascii="Times New Roman" w:hAnsi="Times New Roman" w:cs="Times New Roman"/>
          <w:sz w:val="20"/>
          <w:szCs w:val="20"/>
        </w:rPr>
        <w:t xml:space="preserve">y in order to develop </w:t>
      </w:r>
      <w:r w:rsidRPr="007E0DA8">
        <w:rPr>
          <w:rFonts w:ascii="Times New Roman" w:hAnsi="Times New Roman" w:cs="Times New Roman"/>
          <w:sz w:val="20"/>
          <w:szCs w:val="20"/>
        </w:rPr>
        <w:t>drugs that c</w:t>
      </w:r>
      <w:r w:rsidR="008B21BD" w:rsidRPr="007E0DA8">
        <w:rPr>
          <w:rFonts w:ascii="Times New Roman" w:hAnsi="Times New Roman" w:cs="Times New Roman"/>
          <w:sz w:val="20"/>
          <w:szCs w:val="20"/>
        </w:rPr>
        <w:t>ould</w:t>
      </w:r>
      <w:r w:rsidRPr="007E0DA8">
        <w:rPr>
          <w:rFonts w:ascii="Times New Roman" w:hAnsi="Times New Roman" w:cs="Times New Roman"/>
          <w:sz w:val="20"/>
          <w:szCs w:val="20"/>
        </w:rPr>
        <w:t xml:space="preserve"> rea</w:t>
      </w:r>
      <w:r w:rsidR="005C6527" w:rsidRPr="007E0DA8">
        <w:rPr>
          <w:rFonts w:ascii="Times New Roman" w:hAnsi="Times New Roman" w:cs="Times New Roman"/>
          <w:sz w:val="20"/>
          <w:szCs w:val="20"/>
        </w:rPr>
        <w:t>ct and bind to nucleic bases.</w:t>
      </w:r>
      <w:r w:rsidR="005C69A4" w:rsidRPr="007E0DA8">
        <w:rPr>
          <w:rFonts w:ascii="Times New Roman" w:hAnsi="Times New Roman" w:cs="Times New Roman"/>
          <w:sz w:val="20"/>
          <w:szCs w:val="20"/>
        </w:rPr>
        <w:t xml:space="preserve"> </w:t>
      </w:r>
      <w:r w:rsidR="00CA01D5" w:rsidRPr="007E0DA8">
        <w:rPr>
          <w:rFonts w:ascii="Times New Roman" w:hAnsi="Times New Roman" w:cs="Times New Roman"/>
          <w:sz w:val="20"/>
          <w:szCs w:val="20"/>
        </w:rPr>
        <w:t>The most important characte</w:t>
      </w:r>
      <w:r w:rsidR="003D5912" w:rsidRPr="007E0DA8">
        <w:rPr>
          <w:rFonts w:ascii="Times New Roman" w:hAnsi="Times New Roman" w:cs="Times New Roman"/>
          <w:sz w:val="20"/>
          <w:szCs w:val="20"/>
        </w:rPr>
        <w:t xml:space="preserve">ristics of </w:t>
      </w:r>
      <w:proofErr w:type="gramStart"/>
      <w:r w:rsidR="003D5912" w:rsidRPr="007E0DA8">
        <w:rPr>
          <w:rFonts w:ascii="Times New Roman" w:hAnsi="Times New Roman" w:cs="Times New Roman"/>
          <w:sz w:val="20"/>
          <w:szCs w:val="20"/>
        </w:rPr>
        <w:t>ruthenium</w:t>
      </w:r>
      <w:r w:rsidR="00CA01D5" w:rsidRPr="007E0DA8">
        <w:rPr>
          <w:rFonts w:ascii="Times New Roman" w:hAnsi="Times New Roman" w:cs="Times New Roman"/>
          <w:sz w:val="20"/>
          <w:szCs w:val="20"/>
        </w:rPr>
        <w:t>(</w:t>
      </w:r>
      <w:proofErr w:type="gramEnd"/>
      <w:r w:rsidR="00CA01D5" w:rsidRPr="007E0DA8">
        <w:rPr>
          <w:rFonts w:ascii="Times New Roman" w:hAnsi="Times New Roman" w:cs="Times New Roman"/>
          <w:sz w:val="20"/>
          <w:szCs w:val="20"/>
        </w:rPr>
        <w:t>II) complex</w:t>
      </w:r>
      <w:r w:rsidR="008B21BD" w:rsidRPr="007E0DA8">
        <w:rPr>
          <w:rFonts w:ascii="Times New Roman" w:hAnsi="Times New Roman" w:cs="Times New Roman"/>
          <w:sz w:val="20"/>
          <w:szCs w:val="20"/>
        </w:rPr>
        <w:t>es</w:t>
      </w:r>
      <w:r w:rsidR="00CA01D5"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are that</w:t>
      </w:r>
      <w:r w:rsidR="006E3A51" w:rsidRPr="007E0DA8">
        <w:rPr>
          <w:rFonts w:ascii="Times New Roman" w:hAnsi="Times New Roman" w:cs="Times New Roman"/>
          <w:sz w:val="20"/>
          <w:szCs w:val="20"/>
        </w:rPr>
        <w:t xml:space="preserve"> their intercalating ligand</w:t>
      </w:r>
      <w:r w:rsidR="00CA01D5" w:rsidRPr="007E0DA8">
        <w:rPr>
          <w:rFonts w:ascii="Times New Roman" w:hAnsi="Times New Roman" w:cs="Times New Roman"/>
          <w:sz w:val="20"/>
          <w:szCs w:val="20"/>
        </w:rPr>
        <w:t xml:space="preserve"> must possess extended and planar aromatic structures which </w:t>
      </w:r>
      <w:r w:rsidR="008B21BD" w:rsidRPr="007E0DA8">
        <w:rPr>
          <w:rFonts w:ascii="Times New Roman" w:hAnsi="Times New Roman" w:cs="Times New Roman"/>
          <w:sz w:val="20"/>
          <w:szCs w:val="20"/>
        </w:rPr>
        <w:t xml:space="preserve">is able </w:t>
      </w:r>
      <w:r w:rsidR="00CA01D5" w:rsidRPr="007E0DA8">
        <w:rPr>
          <w:rFonts w:ascii="Times New Roman" w:hAnsi="Times New Roman" w:cs="Times New Roman"/>
          <w:sz w:val="20"/>
          <w:szCs w:val="20"/>
        </w:rPr>
        <w:t xml:space="preserve">to stack and insert between the base pairs of </w:t>
      </w:r>
      <w:r w:rsidR="008B21BD" w:rsidRPr="007E0DA8">
        <w:rPr>
          <w:rFonts w:ascii="Times New Roman" w:hAnsi="Times New Roman" w:cs="Times New Roman"/>
          <w:sz w:val="20"/>
          <w:szCs w:val="20"/>
        </w:rPr>
        <w:t xml:space="preserve">the </w:t>
      </w:r>
      <w:r w:rsidR="00CA01D5" w:rsidRPr="007E0DA8">
        <w:rPr>
          <w:rFonts w:ascii="Times New Roman" w:hAnsi="Times New Roman" w:cs="Times New Roman"/>
          <w:sz w:val="20"/>
          <w:szCs w:val="20"/>
        </w:rPr>
        <w:t xml:space="preserve">DNA double helix. The intercalating ligand plays an important role in order to make the interaction with DNA happen. </w:t>
      </w:r>
    </w:p>
    <w:p w:rsidR="00674F47" w:rsidRPr="007E0DA8" w:rsidRDefault="00CA01D5" w:rsidP="008110E8">
      <w:pPr>
        <w:spacing w:before="100" w:beforeAutospacing="1" w:after="100" w:afterAutospacing="1"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e modification of </w:t>
      </w:r>
      <w:proofErr w:type="spellStart"/>
      <w:r w:rsidRPr="007E0DA8">
        <w:rPr>
          <w:rFonts w:ascii="Times New Roman" w:hAnsi="Times New Roman" w:cs="Times New Roman"/>
          <w:sz w:val="20"/>
          <w:szCs w:val="20"/>
        </w:rPr>
        <w:t>polypyridyl</w:t>
      </w:r>
      <w:proofErr w:type="spellEnd"/>
      <w:r w:rsidR="006E3A51" w:rsidRPr="007E0DA8">
        <w:rPr>
          <w:rFonts w:ascii="Times New Roman" w:hAnsi="Times New Roman" w:cs="Times New Roman"/>
          <w:sz w:val="20"/>
          <w:szCs w:val="20"/>
        </w:rPr>
        <w:t xml:space="preserve"> ligands would</w:t>
      </w:r>
      <w:r w:rsidR="008B21BD" w:rsidRPr="007E0DA8">
        <w:rPr>
          <w:rFonts w:ascii="Times New Roman" w:hAnsi="Times New Roman" w:cs="Times New Roman"/>
          <w:sz w:val="20"/>
          <w:szCs w:val="20"/>
        </w:rPr>
        <w:t xml:space="preserve"> allow fine tuning </w:t>
      </w:r>
      <w:r w:rsidRPr="007E0DA8">
        <w:rPr>
          <w:rFonts w:ascii="Times New Roman" w:hAnsi="Times New Roman" w:cs="Times New Roman"/>
          <w:sz w:val="20"/>
          <w:szCs w:val="20"/>
        </w:rPr>
        <w:t>o</w:t>
      </w:r>
      <w:r w:rsidR="008B21BD" w:rsidRPr="007E0DA8">
        <w:rPr>
          <w:rFonts w:ascii="Times New Roman" w:hAnsi="Times New Roman" w:cs="Times New Roman"/>
          <w:sz w:val="20"/>
          <w:szCs w:val="20"/>
        </w:rPr>
        <w:t>f</w:t>
      </w:r>
      <w:r w:rsidRPr="007E0DA8">
        <w:rPr>
          <w:rFonts w:ascii="Times New Roman" w:hAnsi="Times New Roman" w:cs="Times New Roman"/>
          <w:sz w:val="20"/>
          <w:szCs w:val="20"/>
        </w:rPr>
        <w:t xml:space="preserve"> the configuration and ele</w:t>
      </w:r>
      <w:r w:rsidR="003D5912" w:rsidRPr="007E0DA8">
        <w:rPr>
          <w:rFonts w:ascii="Times New Roman" w:hAnsi="Times New Roman" w:cs="Times New Roman"/>
          <w:sz w:val="20"/>
          <w:szCs w:val="20"/>
        </w:rPr>
        <w:t xml:space="preserve">ctronic structures of </w:t>
      </w:r>
      <w:proofErr w:type="gramStart"/>
      <w:r w:rsidR="003D5912" w:rsidRPr="007E0DA8">
        <w:rPr>
          <w:rFonts w:ascii="Times New Roman" w:hAnsi="Times New Roman" w:cs="Times New Roman"/>
          <w:sz w:val="20"/>
          <w:szCs w:val="20"/>
        </w:rPr>
        <w:t>ruthenium</w:t>
      </w:r>
      <w:r w:rsidRPr="007E0DA8">
        <w:rPr>
          <w:rFonts w:ascii="Times New Roman" w:hAnsi="Times New Roman" w:cs="Times New Roman"/>
          <w:sz w:val="20"/>
          <w:szCs w:val="20"/>
        </w:rPr>
        <w:t>(</w:t>
      </w:r>
      <w:proofErr w:type="gramEnd"/>
      <w:r w:rsidR="006E3A51" w:rsidRPr="007E0DA8">
        <w:rPr>
          <w:rFonts w:ascii="Times New Roman" w:hAnsi="Times New Roman" w:cs="Times New Roman"/>
          <w:sz w:val="20"/>
          <w:szCs w:val="20"/>
        </w:rPr>
        <w:t xml:space="preserve">II) </w:t>
      </w:r>
      <w:proofErr w:type="spellStart"/>
      <w:r w:rsidR="006E3A51" w:rsidRPr="007E0DA8">
        <w:rPr>
          <w:rFonts w:ascii="Times New Roman" w:hAnsi="Times New Roman" w:cs="Times New Roman"/>
          <w:sz w:val="20"/>
          <w:szCs w:val="20"/>
        </w:rPr>
        <w:t>polypyridyl</w:t>
      </w:r>
      <w:proofErr w:type="spellEnd"/>
      <w:r w:rsidR="006E3A51" w:rsidRPr="007E0DA8">
        <w:rPr>
          <w:rFonts w:ascii="Times New Roman" w:hAnsi="Times New Roman" w:cs="Times New Roman"/>
          <w:sz w:val="20"/>
          <w:szCs w:val="20"/>
        </w:rPr>
        <w:t xml:space="preserve"> complexes therefore, varying</w:t>
      </w:r>
      <w:r w:rsidRPr="007E0DA8">
        <w:rPr>
          <w:rFonts w:ascii="Times New Roman" w:hAnsi="Times New Roman" w:cs="Times New Roman"/>
          <w:sz w:val="20"/>
          <w:szCs w:val="20"/>
        </w:rPr>
        <w:t xml:space="preserve"> the DNA binding properties </w:t>
      </w:r>
      <w:r w:rsidR="006E3A51" w:rsidRPr="007E0DA8">
        <w:rPr>
          <w:rFonts w:ascii="Times New Roman" w:hAnsi="Times New Roman" w:cs="Times New Roman"/>
          <w:sz w:val="20"/>
          <w:szCs w:val="20"/>
        </w:rPr>
        <w:t>of these complexes</w:t>
      </w:r>
      <w:r w:rsidRPr="007E0DA8">
        <w:rPr>
          <w:rFonts w:ascii="Times New Roman" w:hAnsi="Times New Roman" w:cs="Times New Roman"/>
          <w:sz w:val="20"/>
          <w:szCs w:val="20"/>
        </w:rPr>
        <w:t xml:space="preserve">. Nowadays, the researchers are more interested in the complexes that contain one intercalating ligand and two </w:t>
      </w:r>
      <w:r w:rsidRPr="007E0DA8">
        <w:rPr>
          <w:rFonts w:ascii="Times New Roman" w:hAnsi="Times New Roman" w:cs="Times New Roman"/>
          <w:sz w:val="20"/>
          <w:szCs w:val="20"/>
        </w:rPr>
        <w:lastRenderedPageBreak/>
        <w:t xml:space="preserve">ancillary ligands due to their stability, strong DNA affinity, photochemical properties </w:t>
      </w:r>
      <w:r w:rsidR="008B21BD" w:rsidRPr="007E0DA8">
        <w:rPr>
          <w:rFonts w:ascii="Times New Roman" w:hAnsi="Times New Roman" w:cs="Times New Roman"/>
          <w:sz w:val="20"/>
          <w:szCs w:val="20"/>
        </w:rPr>
        <w:t>and</w:t>
      </w:r>
      <w:r w:rsidR="003D5912" w:rsidRPr="007E0DA8">
        <w:rPr>
          <w:rFonts w:ascii="Times New Roman" w:hAnsi="Times New Roman" w:cs="Times New Roman"/>
          <w:sz w:val="20"/>
          <w:szCs w:val="20"/>
        </w:rPr>
        <w:t xml:space="preserve"> various</w:t>
      </w:r>
      <w:r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 xml:space="preserve">other </w:t>
      </w:r>
      <w:r w:rsidRPr="007E0DA8">
        <w:rPr>
          <w:rFonts w:ascii="Times New Roman" w:hAnsi="Times New Roman" w:cs="Times New Roman"/>
          <w:sz w:val="20"/>
          <w:szCs w:val="20"/>
        </w:rPr>
        <w:t xml:space="preserve">applications. </w:t>
      </w:r>
      <w:r w:rsidR="006E3A51" w:rsidRPr="007E0DA8">
        <w:rPr>
          <w:rFonts w:ascii="Times New Roman" w:hAnsi="Times New Roman" w:cs="Times New Roman"/>
          <w:sz w:val="20"/>
          <w:szCs w:val="20"/>
        </w:rPr>
        <w:t xml:space="preserve">Ruthenium complexes with stable, inert, </w:t>
      </w:r>
      <w:proofErr w:type="spellStart"/>
      <w:r w:rsidR="006E3A51" w:rsidRPr="007E0DA8">
        <w:rPr>
          <w:rFonts w:ascii="Times New Roman" w:hAnsi="Times New Roman" w:cs="Times New Roman"/>
          <w:sz w:val="20"/>
          <w:szCs w:val="20"/>
        </w:rPr>
        <w:t>coordinatively</w:t>
      </w:r>
      <w:proofErr w:type="spellEnd"/>
      <w:r w:rsidR="006E3A51" w:rsidRPr="007E0DA8">
        <w:rPr>
          <w:rFonts w:ascii="Times New Roman" w:hAnsi="Times New Roman" w:cs="Times New Roman"/>
          <w:sz w:val="20"/>
          <w:szCs w:val="20"/>
        </w:rPr>
        <w:t xml:space="preserve"> saturated and water soluble properties are the most ideally suited and extremely valuable as non-covalent probes of both structural and functional aspects of nucleic acid chemistry</w:t>
      </w:r>
      <w:r w:rsidR="00D65098" w:rsidRPr="007E0DA8">
        <w:rPr>
          <w:rFonts w:ascii="Times New Roman" w:hAnsi="Times New Roman" w:cs="Times New Roman"/>
          <w:sz w:val="20"/>
          <w:szCs w:val="20"/>
        </w:rPr>
        <w:t xml:space="preserve"> </w:t>
      </w:r>
      <w:r w:rsidR="00D6509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5.09.008", "ISBN" : "9143124070", "ISSN" : "01620134", "PMID" : "16290058", "abstract" : "The new mixed ligand complex [Ru(5,6-dmp)2(dppz)]Cl2 [5,6-dmp = 5,6-dimethyl-1,10-phenanthroline, dppz = dipyrido[3,2-a:2???, 3???-c]phenazine] has been isolated and its DNA-binding properties studied by employing UV-visible (UV-Vis), steady-state and time-resolved emission and circular dichroism spectral methods, viscometry, thermal denaturation and cyclic/differential pulse voltammetric techniques. The complex acts as a 'molecular light-switch' on binding to DNA, but the enhancement in emission intensity is only 75% of that of the parent complex [Ru(phen) 2(dppz)]2+ (phen = 1,10-phenanthroline). The emission decay curves and quenching studies suggest two different DNA-binding modes both involving intercalation of the dppz ligand of [Ru(5,6-dmp)2(dppz)] Cl2. The characteristic red-shift of the induced CD signal, which is not observed for the phen analogue, arises from exciton coupling. The hydrophobicity and polarizability of 5,6-dmp co-ligand strongly favour the formation of a stable structural and electronic scaffold on the DNA surface for the unbound molecules to couple with the DNA-bound complexes facilitating spontaneous assembly of novel extended molecular aggregates using DNA as a helical nanotemplate. This observation is consistent with the shift in Ru(II)/Ru(III) redox potential to more positive values with a dramatic drop in peak current on binding of the 5,6-dmp complex to calf thymus (CT) DNA. Equilibrium dialysis experiments monitored by CD spectroscopy unambiquously reveal the preferential binding of the ??-enantiomer to the right-handed calf thymus (CT) DNA. The 5,6-dmp complex exhibits preferential binding to [d(AT)6]2 over [d(GC)6]2 and the complex aggregates formed consist of six [Ru(5,6-dmp)2(dppz)] 2+ cations per base pair of [d(AT)6]2; however, only one [Ru(phen)2(dppz)]2+ cation per base pair is involved in DNA binding. ?? 2005 Elsevier Inc. All rights reserved.", "author" : [ { "dropping-particle" : "", "family" : "Maheswari", "given" : "Palanisamy Uma", "non-dropping-particle" : "", "parse-names" : false, "suffix" : "" }, { "dropping-particle" : "", "family" : "Rajendiran", "given" : "Venugopal", "non-dropping-particle" : "", "parse-names" : false, "suffix" : "" }, { "dropping-particle" : "", "family" : "Palaniandavar", "given" : "Mallayan", "non-dropping-particle" : "", "parse-names" : false, "suffix" : "" }, { "dropping-particle" : "", "family" : "Parthasarathi", "given" : "Ramalingam", "non-dropping-particle" : "", "parse-names" : false, "suffix" : "" }, { "dropping-particle" : "", "family" : "Subramanian", "given" : "Venkatesan", "non-dropping-particle" : "", "parse-names" : false, "suffix" : "" } ], "container-title" : "Journal of Inorganic Biochemistry", "id" : "ITEM-1", "issue" : "1", "issued" : { "date-parts" : [ [ "2006" ] ] }, "page" : "3-17", "title" : "Synthesis, characterization and DNA-binding properties of rac-[Ru(5,6-dmp)2(dppz)]2+ - Enantiopreferential DNA binding and co-ligand promoted exciton coupling", "type" : "article-journal", "volume" : "100" }, "uris" : [ "http://www.mendeley.com/documents/?uuid=76cc69ce-40fc-4c68-ad69-a0fc4c9c2910" ] } ], "mendeley" : { "formattedCitation" : "[7]", "plainTextFormattedCitation" : "[7]", "previouslyFormattedCitation" : "[7]" }, "properties" : { "noteIndex" : 0 }, "schema" : "https://github.com/citation-style-language/schema/raw/master/csl-citation.json" }</w:instrText>
      </w:r>
      <w:r w:rsidR="00D65098"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7]</w:t>
      </w:r>
      <w:r w:rsidR="00D65098" w:rsidRPr="007E0DA8">
        <w:rPr>
          <w:rFonts w:ascii="Times New Roman" w:hAnsi="Times New Roman" w:cs="Times New Roman"/>
          <w:sz w:val="20"/>
          <w:szCs w:val="20"/>
        </w:rPr>
        <w:fldChar w:fldCharType="end"/>
      </w:r>
      <w:r w:rsidR="006E3A51" w:rsidRPr="007E0DA8">
        <w:rPr>
          <w:rFonts w:ascii="Times New Roman" w:hAnsi="Times New Roman" w:cs="Times New Roman"/>
          <w:sz w:val="20"/>
          <w:szCs w:val="20"/>
        </w:rPr>
        <w:t>.</w:t>
      </w:r>
    </w:p>
    <w:p w:rsidR="00674F47" w:rsidRPr="00485FFC" w:rsidRDefault="005C69A4"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us, the objective of this study is to synthesis, characterization and </w:t>
      </w:r>
      <w:r w:rsidR="0054470E" w:rsidRPr="007E0DA8">
        <w:rPr>
          <w:rFonts w:ascii="Times New Roman" w:hAnsi="Times New Roman" w:cs="Times New Roman"/>
          <w:sz w:val="20"/>
          <w:szCs w:val="20"/>
        </w:rPr>
        <w:t xml:space="preserve">evaluate the </w:t>
      </w:r>
      <w:r w:rsidRPr="007E0DA8">
        <w:rPr>
          <w:rFonts w:ascii="Times New Roman" w:hAnsi="Times New Roman" w:cs="Times New Roman"/>
          <w:sz w:val="20"/>
          <w:szCs w:val="20"/>
        </w:rPr>
        <w:t xml:space="preserve">DNA binding activity of a potential </w:t>
      </w:r>
      <w:r w:rsidR="0054470E" w:rsidRPr="007E0DA8">
        <w:rPr>
          <w:rFonts w:ascii="Times New Roman" w:hAnsi="Times New Roman" w:cs="Times New Roman"/>
          <w:sz w:val="20"/>
          <w:szCs w:val="20"/>
        </w:rPr>
        <w:t xml:space="preserve">DNA </w:t>
      </w:r>
      <w:proofErr w:type="spellStart"/>
      <w:r w:rsidRPr="007E0DA8">
        <w:rPr>
          <w:rFonts w:ascii="Times New Roman" w:hAnsi="Times New Roman" w:cs="Times New Roman"/>
          <w:sz w:val="20"/>
          <w:szCs w:val="20"/>
        </w:rPr>
        <w:t>intercalator</w:t>
      </w:r>
      <w:proofErr w:type="spellEnd"/>
      <w:r w:rsidR="0054470E" w:rsidRPr="007E0DA8">
        <w:rPr>
          <w:rFonts w:ascii="Times New Roman" w:hAnsi="Times New Roman" w:cs="Times New Roman"/>
          <w:sz w:val="20"/>
          <w:szCs w:val="20"/>
        </w:rPr>
        <w:t xml:space="preserve"> based on novel complex, [</w:t>
      </w:r>
      <w:proofErr w:type="spellStart"/>
      <w:proofErr w:type="gramStart"/>
      <w:r w:rsidR="0054470E" w:rsidRPr="007E0DA8">
        <w:rPr>
          <w:rFonts w:ascii="Times New Roman" w:hAnsi="Times New Roman" w:cs="Times New Roman"/>
          <w:sz w:val="20"/>
          <w:szCs w:val="20"/>
        </w:rPr>
        <w:t>Ru</w:t>
      </w:r>
      <w:proofErr w:type="spellEnd"/>
      <w:r w:rsidR="0054470E" w:rsidRPr="007E0DA8">
        <w:rPr>
          <w:rFonts w:ascii="Times New Roman" w:hAnsi="Times New Roman" w:cs="Times New Roman"/>
          <w:sz w:val="20"/>
          <w:szCs w:val="20"/>
        </w:rPr>
        <w:t>(</w:t>
      </w:r>
      <w:proofErr w:type="spellStart"/>
      <w:proofErr w:type="gramEnd"/>
      <w:r w:rsidR="0054470E" w:rsidRPr="007E0DA8">
        <w:rPr>
          <w:rFonts w:ascii="Times New Roman" w:hAnsi="Times New Roman" w:cs="Times New Roman"/>
          <w:sz w:val="20"/>
          <w:szCs w:val="20"/>
        </w:rPr>
        <w:t>dppz</w:t>
      </w:r>
      <w:proofErr w:type="spellEnd"/>
      <w:r w:rsidR="0054470E" w:rsidRPr="007E0DA8">
        <w:rPr>
          <w:rFonts w:ascii="Times New Roman" w:hAnsi="Times New Roman" w:cs="Times New Roman"/>
          <w:sz w:val="20"/>
          <w:szCs w:val="20"/>
        </w:rPr>
        <w:t>)</w:t>
      </w:r>
      <w:r w:rsidR="0054470E" w:rsidRPr="007E0DA8">
        <w:rPr>
          <w:rFonts w:ascii="Times New Roman" w:hAnsi="Times New Roman" w:cs="Times New Roman"/>
          <w:sz w:val="20"/>
          <w:szCs w:val="20"/>
          <w:vertAlign w:val="subscript"/>
        </w:rPr>
        <w:t>2</w:t>
      </w:r>
      <w:r w:rsidR="0054470E" w:rsidRPr="007E0DA8">
        <w:rPr>
          <w:rFonts w:ascii="Times New Roman" w:hAnsi="Times New Roman" w:cs="Times New Roman"/>
          <w:sz w:val="20"/>
          <w:szCs w:val="20"/>
        </w:rPr>
        <w:t>(p-MOPIP)]</w:t>
      </w:r>
      <w:r w:rsidR="0054470E" w:rsidRPr="007E0DA8">
        <w:rPr>
          <w:rFonts w:ascii="Times New Roman" w:hAnsi="Times New Roman" w:cs="Times New Roman"/>
          <w:sz w:val="20"/>
          <w:szCs w:val="20"/>
          <w:vertAlign w:val="superscript"/>
        </w:rPr>
        <w:t>2+</w:t>
      </w:r>
      <w:r w:rsidR="00485FFC">
        <w:rPr>
          <w:rFonts w:ascii="Times New Roman" w:hAnsi="Times New Roman" w:cs="Times New Roman"/>
          <w:sz w:val="20"/>
          <w:szCs w:val="20"/>
        </w:rPr>
        <w:t>.</w:t>
      </w:r>
    </w:p>
    <w:p w:rsidR="0054470E" w:rsidRPr="007E0DA8" w:rsidRDefault="0054470E" w:rsidP="0054470E">
      <w:pPr>
        <w:spacing w:after="0" w:line="240" w:lineRule="auto"/>
        <w:jc w:val="both"/>
        <w:rPr>
          <w:rFonts w:ascii="Times New Roman" w:hAnsi="Times New Roman" w:cs="Times New Roman"/>
          <w:sz w:val="20"/>
          <w:szCs w:val="20"/>
          <w:vertAlign w:val="superscript"/>
        </w:rPr>
      </w:pPr>
    </w:p>
    <w:p w:rsidR="005B7C7F" w:rsidRPr="007E0DA8" w:rsidRDefault="005B7C7F" w:rsidP="0054470E">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Materials and Method</w:t>
      </w:r>
    </w:p>
    <w:p w:rsidR="00317909" w:rsidRPr="007E0DA8" w:rsidRDefault="00317909" w:rsidP="0054470E">
      <w:pPr>
        <w:spacing w:after="0" w:line="240" w:lineRule="auto"/>
        <w:jc w:val="both"/>
        <w:rPr>
          <w:rFonts w:ascii="Times New Roman" w:hAnsi="Times New Roman" w:cs="Times New Roman"/>
          <w:b/>
          <w:sz w:val="20"/>
          <w:szCs w:val="20"/>
        </w:rPr>
      </w:pPr>
      <w:r w:rsidRPr="007E0DA8">
        <w:rPr>
          <w:rFonts w:ascii="Times New Roman" w:hAnsi="Times New Roman" w:cs="Times New Roman"/>
          <w:b/>
          <w:sz w:val="20"/>
          <w:szCs w:val="20"/>
        </w:rPr>
        <w:t>Materials</w:t>
      </w:r>
    </w:p>
    <w:p w:rsidR="0054470E" w:rsidRPr="007E0DA8" w:rsidRDefault="00CA01D5"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All the chemicals and solvents </w:t>
      </w:r>
      <w:r w:rsidR="004155FC" w:rsidRPr="007E0DA8">
        <w:rPr>
          <w:rFonts w:ascii="Times New Roman" w:hAnsi="Times New Roman" w:cs="Times New Roman"/>
          <w:sz w:val="20"/>
          <w:szCs w:val="20"/>
        </w:rPr>
        <w:t xml:space="preserve">in this experiment are at least </w:t>
      </w:r>
      <w:r w:rsidR="008B21BD" w:rsidRPr="007E0DA8">
        <w:rPr>
          <w:rFonts w:ascii="Times New Roman" w:hAnsi="Times New Roman" w:cs="Times New Roman"/>
          <w:sz w:val="20"/>
          <w:szCs w:val="20"/>
        </w:rPr>
        <w:t xml:space="preserve">of </w:t>
      </w:r>
      <w:r w:rsidR="004155FC" w:rsidRPr="007E0DA8">
        <w:rPr>
          <w:rFonts w:ascii="Times New Roman" w:hAnsi="Times New Roman" w:cs="Times New Roman"/>
          <w:sz w:val="20"/>
          <w:szCs w:val="20"/>
        </w:rPr>
        <w:t xml:space="preserve">analytical grade and used as received from </w:t>
      </w:r>
      <w:r w:rsidR="008B21BD" w:rsidRPr="007E0DA8">
        <w:rPr>
          <w:rFonts w:ascii="Times New Roman" w:hAnsi="Times New Roman" w:cs="Times New Roman"/>
          <w:sz w:val="20"/>
          <w:szCs w:val="20"/>
        </w:rPr>
        <w:t xml:space="preserve">the </w:t>
      </w:r>
      <w:r w:rsidR="004155FC" w:rsidRPr="007E0DA8">
        <w:rPr>
          <w:rFonts w:ascii="Times New Roman" w:hAnsi="Times New Roman" w:cs="Times New Roman"/>
          <w:sz w:val="20"/>
          <w:szCs w:val="20"/>
        </w:rPr>
        <w:t xml:space="preserve">suppliers unless stated otherwise. </w:t>
      </w:r>
      <w:r w:rsidR="009F783F" w:rsidRPr="007E0DA8">
        <w:rPr>
          <w:rFonts w:ascii="Times New Roman" w:hAnsi="Times New Roman" w:cs="Times New Roman"/>
          <w:sz w:val="20"/>
          <w:szCs w:val="20"/>
        </w:rPr>
        <w:t>The rea</w:t>
      </w:r>
      <w:r w:rsidR="00332C3B" w:rsidRPr="007E0DA8">
        <w:rPr>
          <w:rFonts w:ascii="Times New Roman" w:hAnsi="Times New Roman" w:cs="Times New Roman"/>
          <w:sz w:val="20"/>
          <w:szCs w:val="20"/>
        </w:rPr>
        <w:t>gents used without purification</w:t>
      </w:r>
      <w:r w:rsidR="009F783F" w:rsidRPr="007E0DA8">
        <w:rPr>
          <w:rFonts w:ascii="Times New Roman" w:hAnsi="Times New Roman" w:cs="Times New Roman"/>
          <w:sz w:val="20"/>
          <w:szCs w:val="20"/>
        </w:rPr>
        <w:t xml:space="preserve"> are as follows: ruthenium(III) chloride hydrate,</w:t>
      </w:r>
      <w:r w:rsidR="009F783F" w:rsidRPr="007E0DA8">
        <w:rPr>
          <w:rFonts w:ascii="Times New Roman" w:hAnsi="Times New Roman" w:cs="Times New Roman"/>
          <w:i/>
          <w:sz w:val="20"/>
          <w:szCs w:val="20"/>
        </w:rPr>
        <w:t xml:space="preserve"> </w:t>
      </w:r>
      <w:r w:rsidR="009F783F" w:rsidRPr="007E0DA8">
        <w:rPr>
          <w:rFonts w:ascii="Times New Roman" w:hAnsi="Times New Roman" w:cs="Times New Roman"/>
          <w:sz w:val="20"/>
          <w:szCs w:val="20"/>
        </w:rPr>
        <w:t xml:space="preserve">4-methoxybenzaldehyde, 1,10-phenanthroline, sodium bromide, sodium hydrogen carbonate, magnesium sulfate, ammonium acetate, </w:t>
      </w:r>
      <w:r w:rsidR="009F783F" w:rsidRPr="007E0DA8">
        <w:rPr>
          <w:rFonts w:ascii="Times New Roman" w:hAnsi="Times New Roman" w:cs="Times New Roman"/>
          <w:i/>
          <w:sz w:val="20"/>
          <w:szCs w:val="20"/>
        </w:rPr>
        <w:t>o</w:t>
      </w:r>
      <w:r w:rsidR="009F783F" w:rsidRPr="007E0DA8">
        <w:rPr>
          <w:rFonts w:ascii="Times New Roman" w:hAnsi="Times New Roman" w:cs="Times New Roman"/>
          <w:sz w:val="20"/>
          <w:szCs w:val="20"/>
        </w:rPr>
        <w:t>-</w:t>
      </w:r>
      <w:proofErr w:type="spellStart"/>
      <w:r w:rsidR="009F783F" w:rsidRPr="007E0DA8">
        <w:rPr>
          <w:rFonts w:ascii="Times New Roman" w:hAnsi="Times New Roman" w:cs="Times New Roman"/>
          <w:sz w:val="20"/>
          <w:szCs w:val="20"/>
        </w:rPr>
        <w:t>phenylene</w:t>
      </w:r>
      <w:proofErr w:type="spellEnd"/>
      <w:r w:rsidR="009F783F" w:rsidRPr="007E0DA8">
        <w:rPr>
          <w:rFonts w:ascii="Times New Roman" w:hAnsi="Times New Roman" w:cs="Times New Roman"/>
          <w:sz w:val="20"/>
          <w:szCs w:val="20"/>
        </w:rPr>
        <w:t xml:space="preserve"> </w:t>
      </w:r>
      <w:proofErr w:type="spellStart"/>
      <w:r w:rsidR="009F783F" w:rsidRPr="007E0DA8">
        <w:rPr>
          <w:rFonts w:ascii="Times New Roman" w:hAnsi="Times New Roman" w:cs="Times New Roman"/>
          <w:sz w:val="20"/>
          <w:szCs w:val="20"/>
        </w:rPr>
        <w:t>diamine</w:t>
      </w:r>
      <w:proofErr w:type="spellEnd"/>
      <w:r w:rsidR="009F783F" w:rsidRPr="007E0DA8">
        <w:rPr>
          <w:rFonts w:ascii="Times New Roman" w:hAnsi="Times New Roman" w:cs="Times New Roman"/>
          <w:sz w:val="20"/>
          <w:szCs w:val="20"/>
        </w:rPr>
        <w:t>, lithium chlorid</w:t>
      </w:r>
      <w:r w:rsidR="004418E4" w:rsidRPr="007E0DA8">
        <w:rPr>
          <w:rFonts w:ascii="Times New Roman" w:hAnsi="Times New Roman" w:cs="Times New Roman"/>
          <w:sz w:val="20"/>
          <w:szCs w:val="20"/>
        </w:rPr>
        <w:t>e (</w:t>
      </w:r>
      <w:proofErr w:type="spellStart"/>
      <w:r w:rsidR="004418E4" w:rsidRPr="007E0DA8">
        <w:rPr>
          <w:rFonts w:ascii="Times New Roman" w:hAnsi="Times New Roman" w:cs="Times New Roman"/>
          <w:sz w:val="20"/>
          <w:szCs w:val="20"/>
        </w:rPr>
        <w:t>LiCl</w:t>
      </w:r>
      <w:proofErr w:type="spellEnd"/>
      <w:r w:rsidR="004418E4" w:rsidRPr="007E0DA8">
        <w:rPr>
          <w:rFonts w:ascii="Times New Roman" w:hAnsi="Times New Roman" w:cs="Times New Roman"/>
          <w:sz w:val="20"/>
          <w:szCs w:val="20"/>
        </w:rPr>
        <w:t xml:space="preserve">), potassium </w:t>
      </w:r>
      <w:proofErr w:type="spellStart"/>
      <w:r w:rsidR="004418E4" w:rsidRPr="007E0DA8">
        <w:rPr>
          <w:rFonts w:ascii="Times New Roman" w:hAnsi="Times New Roman" w:cs="Times New Roman"/>
          <w:sz w:val="20"/>
          <w:szCs w:val="20"/>
        </w:rPr>
        <w:t>hexaflorophosphate</w:t>
      </w:r>
      <w:proofErr w:type="spellEnd"/>
      <w:r w:rsidR="003D5912"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KPF</w:t>
      </w:r>
      <w:r w:rsidR="004418E4" w:rsidRPr="007E0DA8">
        <w:rPr>
          <w:rFonts w:ascii="Times New Roman" w:hAnsi="Times New Roman" w:cs="Times New Roman"/>
          <w:sz w:val="20"/>
          <w:szCs w:val="20"/>
          <w:vertAlign w:val="subscript"/>
        </w:rPr>
        <w:t>6</w:t>
      </w:r>
      <w:r w:rsidR="004418E4" w:rsidRPr="007E0DA8">
        <w:rPr>
          <w:rFonts w:ascii="Times New Roman" w:hAnsi="Times New Roman" w:cs="Times New Roman"/>
          <w:sz w:val="20"/>
          <w:szCs w:val="20"/>
        </w:rPr>
        <w:t xml:space="preserve">) </w:t>
      </w:r>
      <w:r w:rsidR="009F783F" w:rsidRPr="007E0DA8">
        <w:rPr>
          <w:rFonts w:ascii="Times New Roman" w:hAnsi="Times New Roman" w:cs="Times New Roman"/>
          <w:sz w:val="20"/>
          <w:szCs w:val="20"/>
        </w:rPr>
        <w:t>and tetra-</w:t>
      </w:r>
      <w:r w:rsidR="009F783F" w:rsidRPr="007E0DA8">
        <w:rPr>
          <w:rFonts w:ascii="Times New Roman" w:hAnsi="Times New Roman" w:cs="Times New Roman"/>
          <w:i/>
          <w:sz w:val="20"/>
          <w:szCs w:val="20"/>
        </w:rPr>
        <w:t>N-</w:t>
      </w:r>
      <w:proofErr w:type="spellStart"/>
      <w:r w:rsidR="009F783F" w:rsidRPr="007E0DA8">
        <w:rPr>
          <w:rFonts w:ascii="Times New Roman" w:hAnsi="Times New Roman" w:cs="Times New Roman"/>
          <w:sz w:val="20"/>
          <w:szCs w:val="20"/>
        </w:rPr>
        <w:t>butylammoniumchloride</w:t>
      </w:r>
      <w:proofErr w:type="spellEnd"/>
      <w:r w:rsidR="009F783F" w:rsidRPr="007E0DA8">
        <w:rPr>
          <w:rFonts w:ascii="Times New Roman" w:hAnsi="Times New Roman" w:cs="Times New Roman"/>
          <w:sz w:val="20"/>
          <w:szCs w:val="20"/>
        </w:rPr>
        <w:t xml:space="preserve">. The solvents are listed as follows: nitric acid, </w:t>
      </w:r>
      <w:proofErr w:type="spellStart"/>
      <w:r w:rsidR="009F783F" w:rsidRPr="007E0DA8">
        <w:rPr>
          <w:rFonts w:ascii="Times New Roman" w:hAnsi="Times New Roman" w:cs="Times New Roman"/>
          <w:sz w:val="20"/>
          <w:szCs w:val="20"/>
        </w:rPr>
        <w:t>sulphuric</w:t>
      </w:r>
      <w:proofErr w:type="spellEnd"/>
      <w:r w:rsidR="009F783F" w:rsidRPr="007E0DA8">
        <w:rPr>
          <w:rFonts w:ascii="Times New Roman" w:hAnsi="Times New Roman" w:cs="Times New Roman"/>
          <w:sz w:val="20"/>
          <w:szCs w:val="20"/>
        </w:rPr>
        <w:t xml:space="preserve"> acid, chloroform, methanol, glacial acetic acid, aqueous ammonia, </w:t>
      </w:r>
      <w:proofErr w:type="spellStart"/>
      <w:r w:rsidR="009F783F" w:rsidRPr="007E0DA8">
        <w:rPr>
          <w:rFonts w:ascii="Times New Roman" w:hAnsi="Times New Roman" w:cs="Times New Roman"/>
          <w:sz w:val="20"/>
          <w:szCs w:val="20"/>
        </w:rPr>
        <w:t>dimethylformamide</w:t>
      </w:r>
      <w:proofErr w:type="spellEnd"/>
      <w:r w:rsidR="009F783F" w:rsidRPr="007E0DA8">
        <w:rPr>
          <w:rFonts w:ascii="Times New Roman" w:hAnsi="Times New Roman" w:cs="Times New Roman"/>
          <w:sz w:val="20"/>
          <w:szCs w:val="20"/>
        </w:rPr>
        <w:t>, toluene, acetonitrile and ethylene glycol.</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317909"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Instrumentation</w:t>
      </w:r>
    </w:p>
    <w:p w:rsidR="0054470E" w:rsidRPr="007E0DA8" w:rsidRDefault="00674F47"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e elemental analysis of the complex was carried out by using </w:t>
      </w:r>
      <w:proofErr w:type="spellStart"/>
      <w:r w:rsidRPr="007E0DA8">
        <w:rPr>
          <w:rFonts w:ascii="Times New Roman" w:hAnsi="Times New Roman" w:cs="Times New Roman"/>
          <w:sz w:val="20"/>
          <w:szCs w:val="20"/>
        </w:rPr>
        <w:t>Leco</w:t>
      </w:r>
      <w:proofErr w:type="spellEnd"/>
      <w:r w:rsidRPr="007E0DA8">
        <w:rPr>
          <w:rFonts w:ascii="Times New Roman" w:hAnsi="Times New Roman" w:cs="Times New Roman"/>
          <w:sz w:val="20"/>
          <w:szCs w:val="20"/>
        </w:rPr>
        <w:t xml:space="preserve"> CHNS-932 Elemental Analyzer</w:t>
      </w:r>
      <w:r w:rsidR="00317909" w:rsidRPr="007E0DA8">
        <w:rPr>
          <w:rFonts w:ascii="Times New Roman" w:hAnsi="Times New Roman" w:cs="Times New Roman"/>
          <w:sz w:val="20"/>
          <w:szCs w:val="20"/>
        </w:rPr>
        <w:t xml:space="preserve">. </w:t>
      </w:r>
      <w:r w:rsidR="004155FC" w:rsidRPr="007E0DA8">
        <w:rPr>
          <w:rFonts w:ascii="Times New Roman" w:hAnsi="Times New Roman" w:cs="Times New Roman"/>
          <w:sz w:val="20"/>
          <w:szCs w:val="20"/>
        </w:rPr>
        <w:t xml:space="preserve">The nuclear magnetic resonance (NMR) </w:t>
      </w:r>
      <w:r w:rsidR="00332C3B" w:rsidRPr="007E0DA8">
        <w:rPr>
          <w:rFonts w:ascii="Times New Roman" w:hAnsi="Times New Roman" w:cs="Times New Roman"/>
          <w:sz w:val="20"/>
          <w:szCs w:val="20"/>
        </w:rPr>
        <w:t>spectra was</w:t>
      </w:r>
      <w:r w:rsidR="004155FC" w:rsidRPr="007E0DA8">
        <w:rPr>
          <w:rFonts w:ascii="Times New Roman" w:hAnsi="Times New Roman" w:cs="Times New Roman"/>
          <w:sz w:val="20"/>
          <w:szCs w:val="20"/>
        </w:rPr>
        <w:t xml:space="preserve"> recorded </w:t>
      </w:r>
      <w:r w:rsidR="00317909" w:rsidRPr="007E0DA8">
        <w:rPr>
          <w:rFonts w:ascii="Times New Roman" w:hAnsi="Times New Roman" w:cs="Times New Roman"/>
          <w:sz w:val="20"/>
          <w:szCs w:val="20"/>
        </w:rPr>
        <w:t xml:space="preserve">at room temperature </w:t>
      </w:r>
      <w:r w:rsidR="004155FC" w:rsidRPr="007E0DA8">
        <w:rPr>
          <w:rFonts w:ascii="Times New Roman" w:hAnsi="Times New Roman" w:cs="Times New Roman"/>
          <w:sz w:val="20"/>
          <w:szCs w:val="20"/>
        </w:rPr>
        <w:t>in deuterated acetonitrile (CD</w:t>
      </w:r>
      <w:r w:rsidR="004155FC" w:rsidRPr="007E0DA8">
        <w:rPr>
          <w:rFonts w:ascii="Times New Roman" w:hAnsi="Times New Roman" w:cs="Times New Roman"/>
          <w:sz w:val="20"/>
          <w:szCs w:val="20"/>
          <w:vertAlign w:val="subscript"/>
        </w:rPr>
        <w:t>3</w:t>
      </w:r>
      <w:r w:rsidR="004155FC" w:rsidRPr="007E0DA8">
        <w:rPr>
          <w:rFonts w:ascii="Times New Roman" w:hAnsi="Times New Roman" w:cs="Times New Roman"/>
          <w:sz w:val="20"/>
          <w:szCs w:val="20"/>
        </w:rPr>
        <w:t xml:space="preserve">CN) by using JEOL ECX500 FT NMR </w:t>
      </w:r>
      <w:r w:rsidR="00BA5EAD" w:rsidRPr="007E0DA8">
        <w:rPr>
          <w:rFonts w:ascii="Times New Roman" w:hAnsi="Times New Roman" w:cs="Times New Roman"/>
          <w:sz w:val="20"/>
          <w:szCs w:val="20"/>
        </w:rPr>
        <w:t xml:space="preserve">500 MHz </w:t>
      </w:r>
      <w:r w:rsidR="004155FC" w:rsidRPr="007E0DA8">
        <w:rPr>
          <w:rFonts w:ascii="Times New Roman" w:hAnsi="Times New Roman" w:cs="Times New Roman"/>
          <w:sz w:val="20"/>
          <w:szCs w:val="20"/>
        </w:rPr>
        <w:t xml:space="preserve">spectrometer </w:t>
      </w:r>
      <w:r w:rsidR="00317909" w:rsidRPr="007E0DA8">
        <w:rPr>
          <w:rFonts w:ascii="Times New Roman" w:hAnsi="Times New Roman" w:cs="Times New Roman"/>
          <w:sz w:val="20"/>
          <w:szCs w:val="20"/>
        </w:rPr>
        <w:t xml:space="preserve">with </w:t>
      </w:r>
      <w:proofErr w:type="spellStart"/>
      <w:r w:rsidR="00317909" w:rsidRPr="007E0DA8">
        <w:rPr>
          <w:rFonts w:ascii="Times New Roman" w:hAnsi="Times New Roman" w:cs="Times New Roman"/>
          <w:sz w:val="20"/>
          <w:szCs w:val="20"/>
        </w:rPr>
        <w:t>tetramethylsilane</w:t>
      </w:r>
      <w:proofErr w:type="spellEnd"/>
      <w:r w:rsidR="00317909" w:rsidRPr="007E0DA8">
        <w:rPr>
          <w:rFonts w:ascii="Times New Roman" w:hAnsi="Times New Roman" w:cs="Times New Roman"/>
          <w:sz w:val="20"/>
          <w:szCs w:val="20"/>
        </w:rPr>
        <w:t xml:space="preserve"> (TMS) as the internal standard for </w:t>
      </w:r>
      <w:r w:rsidR="00317909" w:rsidRPr="007E0DA8">
        <w:rPr>
          <w:rFonts w:ascii="Times New Roman" w:hAnsi="Times New Roman" w:cs="Times New Roman"/>
          <w:sz w:val="20"/>
          <w:szCs w:val="20"/>
          <w:vertAlign w:val="superscript"/>
        </w:rPr>
        <w:t>1</w:t>
      </w:r>
      <w:r w:rsidR="00317909" w:rsidRPr="007E0DA8">
        <w:rPr>
          <w:rFonts w:ascii="Times New Roman" w:hAnsi="Times New Roman" w:cs="Times New Roman"/>
          <w:sz w:val="20"/>
          <w:szCs w:val="20"/>
        </w:rPr>
        <w:t xml:space="preserve">H. </w:t>
      </w:r>
      <w:r w:rsidRPr="007E0DA8">
        <w:rPr>
          <w:rFonts w:ascii="Times New Roman" w:hAnsi="Times New Roman" w:cs="Times New Roman"/>
          <w:sz w:val="20"/>
          <w:szCs w:val="20"/>
        </w:rPr>
        <w:t xml:space="preserve">Electrospray Ionization Mass Spectrometry (ESI-MS) </w:t>
      </w:r>
      <w:r w:rsidR="00F72EAF" w:rsidRPr="007E0DA8">
        <w:rPr>
          <w:rFonts w:ascii="Times New Roman" w:hAnsi="Times New Roman" w:cs="Times New Roman"/>
          <w:sz w:val="20"/>
          <w:szCs w:val="20"/>
        </w:rPr>
        <w:t>of</w:t>
      </w:r>
      <w:r w:rsidR="00332C3B" w:rsidRPr="007E0DA8">
        <w:rPr>
          <w:rFonts w:ascii="Times New Roman" w:hAnsi="Times New Roman" w:cs="Times New Roman"/>
          <w:sz w:val="20"/>
          <w:szCs w:val="20"/>
        </w:rPr>
        <w:t xml:space="preserve"> the</w:t>
      </w:r>
      <w:r w:rsidR="00F72EAF" w:rsidRPr="007E0DA8">
        <w:rPr>
          <w:rFonts w:ascii="Times New Roman" w:hAnsi="Times New Roman" w:cs="Times New Roman"/>
          <w:sz w:val="20"/>
          <w:szCs w:val="20"/>
        </w:rPr>
        <w:t xml:space="preserve"> complex </w:t>
      </w:r>
      <w:r w:rsidRPr="007E0DA8">
        <w:rPr>
          <w:rFonts w:ascii="Times New Roman" w:hAnsi="Times New Roman" w:cs="Times New Roman"/>
          <w:sz w:val="20"/>
          <w:szCs w:val="20"/>
        </w:rPr>
        <w:t xml:space="preserve">was performed on a triple stage </w:t>
      </w:r>
      <w:proofErr w:type="spellStart"/>
      <w:r w:rsidR="00317909" w:rsidRPr="007E0DA8">
        <w:rPr>
          <w:rFonts w:ascii="Times New Roman" w:hAnsi="Times New Roman" w:cs="Times New Roman"/>
          <w:sz w:val="20"/>
          <w:szCs w:val="20"/>
        </w:rPr>
        <w:t>quadrupole</w:t>
      </w:r>
      <w:proofErr w:type="spellEnd"/>
      <w:r w:rsidRPr="007E0DA8">
        <w:rPr>
          <w:rFonts w:ascii="Times New Roman" w:hAnsi="Times New Roman" w:cs="Times New Roman"/>
          <w:sz w:val="20"/>
          <w:szCs w:val="20"/>
        </w:rPr>
        <w:t xml:space="preserve"> </w:t>
      </w:r>
      <w:proofErr w:type="spellStart"/>
      <w:r w:rsidRPr="007E0DA8">
        <w:rPr>
          <w:rFonts w:ascii="Times New Roman" w:hAnsi="Times New Roman" w:cs="Times New Roman"/>
          <w:sz w:val="20"/>
          <w:szCs w:val="20"/>
        </w:rPr>
        <w:t>Finnigan</w:t>
      </w:r>
      <w:proofErr w:type="spellEnd"/>
      <w:r w:rsidRPr="007E0DA8">
        <w:rPr>
          <w:rFonts w:ascii="Times New Roman" w:hAnsi="Times New Roman" w:cs="Times New Roman"/>
          <w:sz w:val="20"/>
          <w:szCs w:val="20"/>
        </w:rPr>
        <w:t xml:space="preserve"> TSQ7000 mass spectrometer with a divert</w:t>
      </w:r>
      <w:r w:rsidR="007D6F87" w:rsidRPr="007E0DA8">
        <w:rPr>
          <w:rFonts w:ascii="Times New Roman" w:hAnsi="Times New Roman" w:cs="Times New Roman"/>
          <w:sz w:val="20"/>
          <w:szCs w:val="20"/>
        </w:rPr>
        <w:t>ed</w:t>
      </w:r>
      <w:r w:rsidRPr="007E0DA8">
        <w:rPr>
          <w:rFonts w:ascii="Times New Roman" w:hAnsi="Times New Roman" w:cs="Times New Roman"/>
          <w:sz w:val="20"/>
          <w:szCs w:val="20"/>
        </w:rPr>
        <w:t xml:space="preserve"> inject valve</w:t>
      </w:r>
      <w:r w:rsidR="007D6F87" w:rsidRPr="007E0DA8">
        <w:rPr>
          <w:rFonts w:ascii="Times New Roman" w:hAnsi="Times New Roman" w:cs="Times New Roman"/>
          <w:sz w:val="20"/>
          <w:szCs w:val="20"/>
        </w:rPr>
        <w:t xml:space="preserve"> where the</w:t>
      </w:r>
      <w:r w:rsidRPr="007E0DA8">
        <w:rPr>
          <w:rFonts w:ascii="Times New Roman" w:hAnsi="Times New Roman" w:cs="Times New Roman"/>
          <w:sz w:val="20"/>
          <w:szCs w:val="20"/>
        </w:rPr>
        <w:t xml:space="preserve"> spectra recorded were in the scanning range of 50</w:t>
      </w:r>
      <w:r w:rsidR="0054470E" w:rsidRPr="007E0DA8">
        <w:rPr>
          <w:rFonts w:ascii="Times New Roman" w:hAnsi="Times New Roman" w:cs="Times New Roman"/>
          <w:sz w:val="20"/>
          <w:szCs w:val="20"/>
        </w:rPr>
        <w:t xml:space="preserve"> – </w:t>
      </w:r>
      <w:r w:rsidRPr="007E0DA8">
        <w:rPr>
          <w:rFonts w:ascii="Times New Roman" w:hAnsi="Times New Roman" w:cs="Times New Roman"/>
          <w:sz w:val="20"/>
          <w:szCs w:val="20"/>
        </w:rPr>
        <w:t xml:space="preserve">2200 </w:t>
      </w:r>
      <w:r w:rsidRPr="007E0DA8">
        <w:rPr>
          <w:rFonts w:ascii="Times New Roman" w:hAnsi="Times New Roman" w:cs="Times New Roman"/>
          <w:i/>
          <w:sz w:val="20"/>
          <w:szCs w:val="20"/>
        </w:rPr>
        <w:t xml:space="preserve">m/z </w:t>
      </w:r>
      <w:r w:rsidRPr="007E0DA8">
        <w:rPr>
          <w:rFonts w:ascii="Times New Roman" w:hAnsi="Times New Roman" w:cs="Times New Roman"/>
          <w:sz w:val="20"/>
          <w:szCs w:val="20"/>
        </w:rPr>
        <w:t>ratio.</w:t>
      </w:r>
      <w:r w:rsidR="00317909" w:rsidRPr="007E0DA8">
        <w:rPr>
          <w:rFonts w:ascii="Times New Roman" w:hAnsi="Times New Roman" w:cs="Times New Roman"/>
          <w:sz w:val="20"/>
          <w:szCs w:val="20"/>
        </w:rPr>
        <w:t xml:space="preserve"> </w:t>
      </w:r>
      <w:r w:rsidR="007D6F87" w:rsidRPr="007E0DA8">
        <w:rPr>
          <w:rFonts w:ascii="Times New Roman" w:hAnsi="Times New Roman" w:cs="Times New Roman"/>
          <w:sz w:val="20"/>
          <w:szCs w:val="20"/>
        </w:rPr>
        <w:t>The Infrared absorption spectra were measured by using Perkin Elmer 100 series FT-IR Spectrometer in the range 4000</w:t>
      </w:r>
      <w:r w:rsidR="0054470E" w:rsidRPr="007E0DA8">
        <w:rPr>
          <w:rFonts w:ascii="Times New Roman" w:hAnsi="Times New Roman" w:cs="Times New Roman"/>
          <w:sz w:val="20"/>
          <w:szCs w:val="20"/>
        </w:rPr>
        <w:t xml:space="preserve"> – </w:t>
      </w:r>
      <w:r w:rsidR="007D6F87" w:rsidRPr="007E0DA8">
        <w:rPr>
          <w:rFonts w:ascii="Times New Roman" w:hAnsi="Times New Roman" w:cs="Times New Roman"/>
          <w:sz w:val="20"/>
          <w:szCs w:val="20"/>
        </w:rPr>
        <w:t>200 cm</w:t>
      </w:r>
      <w:r w:rsidR="007D6F87" w:rsidRPr="007E0DA8">
        <w:rPr>
          <w:rFonts w:ascii="Times New Roman" w:hAnsi="Times New Roman" w:cs="Times New Roman"/>
          <w:sz w:val="20"/>
          <w:szCs w:val="20"/>
          <w:vertAlign w:val="superscript"/>
        </w:rPr>
        <w:t>-1</w:t>
      </w:r>
      <w:r w:rsidR="00317909" w:rsidRPr="007E0DA8">
        <w:rPr>
          <w:rFonts w:ascii="Times New Roman" w:hAnsi="Times New Roman" w:cs="Times New Roman"/>
          <w:sz w:val="20"/>
          <w:szCs w:val="20"/>
        </w:rPr>
        <w:t xml:space="preserve">. UV-Visible spectra were recorded over the range </w:t>
      </w:r>
      <w:r w:rsidR="00497D93" w:rsidRPr="007E0DA8">
        <w:rPr>
          <w:rFonts w:ascii="Times New Roman" w:hAnsi="Times New Roman" w:cs="Times New Roman"/>
          <w:sz w:val="20"/>
          <w:szCs w:val="20"/>
        </w:rPr>
        <w:t xml:space="preserve">of </w:t>
      </w:r>
      <w:r w:rsidR="00317909" w:rsidRPr="007E0DA8">
        <w:rPr>
          <w:rFonts w:ascii="Times New Roman" w:hAnsi="Times New Roman" w:cs="Times New Roman"/>
          <w:sz w:val="20"/>
          <w:szCs w:val="20"/>
        </w:rPr>
        <w:t>200</w:t>
      </w:r>
      <w:r w:rsidR="0054470E" w:rsidRPr="007E0DA8">
        <w:rPr>
          <w:rFonts w:ascii="Times New Roman" w:hAnsi="Times New Roman" w:cs="Times New Roman"/>
          <w:sz w:val="20"/>
          <w:szCs w:val="20"/>
        </w:rPr>
        <w:t xml:space="preserve"> – </w:t>
      </w:r>
      <w:r w:rsidR="00317909" w:rsidRPr="007E0DA8">
        <w:rPr>
          <w:rFonts w:ascii="Times New Roman" w:hAnsi="Times New Roman" w:cs="Times New Roman"/>
          <w:sz w:val="20"/>
          <w:szCs w:val="20"/>
        </w:rPr>
        <w:t>600 nm on Shimadzu H.U.V.1650 PC UV-Visible spectrophotometer using quartz cells of 10</w:t>
      </w:r>
      <w:r w:rsidR="0054470E" w:rsidRPr="007E0DA8">
        <w:rPr>
          <w:rFonts w:ascii="Times New Roman" w:hAnsi="Times New Roman" w:cs="Times New Roman"/>
          <w:sz w:val="20"/>
          <w:szCs w:val="20"/>
        </w:rPr>
        <w:t xml:space="preserve"> </w:t>
      </w:r>
      <w:r w:rsidR="00317909" w:rsidRPr="007E0DA8">
        <w:rPr>
          <w:rFonts w:ascii="Times New Roman" w:hAnsi="Times New Roman" w:cs="Times New Roman"/>
          <w:sz w:val="20"/>
          <w:szCs w:val="20"/>
        </w:rPr>
        <w:t>mm path length. Emission spectra were recorded over the range 500</w:t>
      </w:r>
      <w:r w:rsidR="0054470E" w:rsidRPr="007E0DA8">
        <w:rPr>
          <w:rFonts w:ascii="Times New Roman" w:hAnsi="Times New Roman" w:cs="Times New Roman"/>
          <w:sz w:val="20"/>
          <w:szCs w:val="20"/>
        </w:rPr>
        <w:t xml:space="preserve"> – </w:t>
      </w:r>
      <w:r w:rsidR="00317909" w:rsidRPr="007E0DA8">
        <w:rPr>
          <w:rFonts w:ascii="Times New Roman" w:hAnsi="Times New Roman" w:cs="Times New Roman"/>
          <w:sz w:val="20"/>
          <w:szCs w:val="20"/>
        </w:rPr>
        <w:t xml:space="preserve">850 nm using an excitation wavelength of 460 nm on a Shimadzu RF-5301 PC </w:t>
      </w:r>
      <w:proofErr w:type="spellStart"/>
      <w:r w:rsidR="00861135" w:rsidRPr="007E0DA8">
        <w:rPr>
          <w:rFonts w:ascii="Times New Roman" w:hAnsi="Times New Roman" w:cs="Times New Roman"/>
          <w:sz w:val="20"/>
          <w:szCs w:val="20"/>
        </w:rPr>
        <w:t>s</w:t>
      </w:r>
      <w:r w:rsidR="00317909" w:rsidRPr="007E0DA8">
        <w:rPr>
          <w:rFonts w:ascii="Times New Roman" w:hAnsi="Times New Roman" w:cs="Times New Roman"/>
          <w:sz w:val="20"/>
          <w:szCs w:val="20"/>
        </w:rPr>
        <w:t>pectrofluorometer</w:t>
      </w:r>
      <w:proofErr w:type="spellEnd"/>
      <w:r w:rsidR="00317909" w:rsidRPr="007E0DA8">
        <w:rPr>
          <w:rFonts w:ascii="Times New Roman" w:hAnsi="Times New Roman" w:cs="Times New Roman"/>
          <w:sz w:val="20"/>
          <w:szCs w:val="20"/>
        </w:rPr>
        <w:t xml:space="preserve"> at room temperature</w:t>
      </w:r>
      <w:r w:rsidR="00BA5EAD" w:rsidRPr="007E0DA8">
        <w:rPr>
          <w:rFonts w:ascii="Times New Roman" w:hAnsi="Times New Roman" w:cs="Times New Roman"/>
          <w:sz w:val="20"/>
          <w:szCs w:val="20"/>
        </w:rPr>
        <w:t>.</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EC4615"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 xml:space="preserve">Preparation of </w:t>
      </w:r>
      <w:r w:rsidR="00920E4D" w:rsidRPr="007E0DA8">
        <w:rPr>
          <w:rFonts w:ascii="Times New Roman" w:hAnsi="Times New Roman" w:cs="Times New Roman"/>
          <w:b/>
          <w:sz w:val="20"/>
          <w:szCs w:val="20"/>
        </w:rPr>
        <w:t>the precursor ligand</w:t>
      </w:r>
      <w:r w:rsidRPr="007E0DA8">
        <w:rPr>
          <w:rFonts w:ascii="Times New Roman" w:hAnsi="Times New Roman" w:cs="Times New Roman"/>
          <w:b/>
          <w:sz w:val="20"/>
          <w:szCs w:val="20"/>
        </w:rPr>
        <w:t xml:space="preserve"> and complex</w:t>
      </w:r>
    </w:p>
    <w:p w:rsidR="0054470E" w:rsidRPr="007E0DA8" w:rsidRDefault="00332C3B"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p</w:t>
      </w:r>
      <w:r w:rsidR="00EC4615" w:rsidRPr="007E0DA8">
        <w:rPr>
          <w:rFonts w:ascii="Times New Roman" w:hAnsi="Times New Roman" w:cs="Times New Roman"/>
          <w:sz w:val="20"/>
          <w:szCs w:val="20"/>
        </w:rPr>
        <w:t>recursor ligand</w:t>
      </w:r>
      <w:r w:rsidR="00BA5EAD" w:rsidRPr="007E0DA8">
        <w:rPr>
          <w:rFonts w:ascii="Times New Roman" w:hAnsi="Times New Roman" w:cs="Times New Roman"/>
          <w:sz w:val="20"/>
          <w:szCs w:val="20"/>
        </w:rPr>
        <w:t>,</w:t>
      </w:r>
      <w:r w:rsidR="00EC4615" w:rsidRPr="007E0DA8">
        <w:rPr>
          <w:rFonts w:ascii="Times New Roman" w:hAnsi="Times New Roman" w:cs="Times New Roman"/>
          <w:sz w:val="20"/>
          <w:szCs w:val="20"/>
        </w:rPr>
        <w:t xml:space="preserve"> 1,10-phenanthroline-5,6-dione w</w:t>
      </w:r>
      <w:r w:rsidR="00BA5EAD" w:rsidRPr="007E0DA8">
        <w:rPr>
          <w:rFonts w:ascii="Times New Roman" w:hAnsi="Times New Roman" w:cs="Times New Roman"/>
          <w:sz w:val="20"/>
          <w:szCs w:val="20"/>
        </w:rPr>
        <w:t>as</w:t>
      </w:r>
      <w:r w:rsidR="00EC4615" w:rsidRPr="007E0DA8">
        <w:rPr>
          <w:rFonts w:ascii="Times New Roman" w:hAnsi="Times New Roman" w:cs="Times New Roman"/>
          <w:sz w:val="20"/>
          <w:szCs w:val="20"/>
        </w:rPr>
        <w:t xml:space="preserve"> prepared according to literature</w:t>
      </w:r>
      <w:r w:rsidR="00A9581F"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dyepig.2007.08.008", "ISSN" : "01437208", "author" : [ { "dropping-particle" : "", "family" : "Zhong", "given" : "Chaofan", "non-dropping-particle" : "", "parse-names" : false, "suffix" : "" }, { "dropping-particle" : "", "family" : "Huang", "given" : "Hualiang", "non-dropping-particle" : "", "parse-names" : false, "suffix" : "" }, { "dropping-particle" : "", "family" : "He", "given" : "Aihong", "non-dropping-particle" : "", "parse-names" : false, "suffix" : "" }, { "dropping-particle" : "", "family" : "Zhang", "given" : "Hailiang", "non-dropping-particle" : "", "parse-names" : false, "suffix" : "" } ], "container-title" : "Dyes and Pigments", "id" : "ITEM-1", "issue" : "3", "issued" : { "date-parts" : [ [ "2008", "1" ] ] }, "page" : "578-583", "title" : "Synthesis and luminescent properties of novel polymeric metal complexes with bis(1,10-phenanthroline) group", "type" : "article-journal", "volume" : "77" }, "uris" : [ "http://www.mendeley.com/documents/?uuid=1820a08d-c2e1-442e-9dc0-f77303da1fd7" ] } ], "mendeley" : { "formattedCitation" : "[8]", "plainTextFormattedCitation" : "[8]", "previouslyFormattedCitation" : "[8]"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8]</w:t>
      </w:r>
      <w:r w:rsidR="00A9581F" w:rsidRPr="007E0DA8">
        <w:rPr>
          <w:rFonts w:ascii="Times New Roman" w:hAnsi="Times New Roman" w:cs="Times New Roman"/>
          <w:sz w:val="20"/>
          <w:szCs w:val="20"/>
        </w:rPr>
        <w:fldChar w:fldCharType="end"/>
      </w:r>
      <w:r w:rsidR="008110E8" w:rsidRPr="007E0DA8">
        <w:rPr>
          <w:rFonts w:ascii="Times New Roman" w:hAnsi="Times New Roman" w:cs="Times New Roman"/>
          <w:sz w:val="20"/>
          <w:szCs w:val="20"/>
        </w:rPr>
        <w:t xml:space="preserve"> and recrystallized in methanol</w:t>
      </w:r>
      <w:r w:rsidR="00EC4615" w:rsidRPr="007E0DA8">
        <w:rPr>
          <w:rFonts w:ascii="Times New Roman" w:hAnsi="Times New Roman" w:cs="Times New Roman"/>
          <w:sz w:val="20"/>
          <w:szCs w:val="20"/>
        </w:rPr>
        <w:t xml:space="preserve">. </w:t>
      </w:r>
      <w:r w:rsidR="006E3A51" w:rsidRPr="007E0DA8">
        <w:rPr>
          <w:rFonts w:ascii="Times New Roman" w:hAnsi="Times New Roman" w:cs="Times New Roman"/>
          <w:sz w:val="20"/>
          <w:szCs w:val="20"/>
        </w:rPr>
        <w:t>The precursor ligand was later used to prepare</w:t>
      </w:r>
      <w:r w:rsidR="008110E8" w:rsidRPr="007E0DA8">
        <w:rPr>
          <w:rFonts w:ascii="Times New Roman" w:hAnsi="Times New Roman" w:cs="Times New Roman"/>
          <w:sz w:val="20"/>
          <w:szCs w:val="20"/>
        </w:rPr>
        <w:t xml:space="preserve"> </w:t>
      </w:r>
      <w:proofErr w:type="spellStart"/>
      <w:r w:rsidR="008110E8" w:rsidRPr="007E0DA8">
        <w:rPr>
          <w:rFonts w:ascii="Times New Roman" w:hAnsi="Times New Roman" w:cs="Times New Roman"/>
          <w:bCs/>
          <w:sz w:val="20"/>
          <w:szCs w:val="20"/>
        </w:rPr>
        <w:t>dipyrido</w:t>
      </w:r>
      <w:proofErr w:type="spellEnd"/>
      <w:r w:rsidR="008110E8" w:rsidRPr="007E0DA8">
        <w:rPr>
          <w:rFonts w:ascii="Times New Roman" w:hAnsi="Times New Roman" w:cs="Times New Roman"/>
          <w:bCs/>
          <w:sz w:val="20"/>
          <w:szCs w:val="20"/>
        </w:rPr>
        <w:t>[3,2-a:2’,3’-c]</w:t>
      </w:r>
      <w:proofErr w:type="spellStart"/>
      <w:r w:rsidR="008110E8" w:rsidRPr="007E0DA8">
        <w:rPr>
          <w:rFonts w:ascii="Times New Roman" w:hAnsi="Times New Roman" w:cs="Times New Roman"/>
          <w:bCs/>
          <w:sz w:val="20"/>
          <w:szCs w:val="20"/>
        </w:rPr>
        <w:t>phenazine</w:t>
      </w:r>
      <w:proofErr w:type="spellEnd"/>
      <w:r w:rsidR="008110E8" w:rsidRPr="007E0DA8">
        <w:rPr>
          <w:rFonts w:ascii="Times New Roman" w:hAnsi="Times New Roman" w:cs="Times New Roman"/>
          <w:bCs/>
          <w:sz w:val="20"/>
          <w:szCs w:val="20"/>
        </w:rPr>
        <w:t xml:space="preserve"> (</w:t>
      </w:r>
      <w:proofErr w:type="spellStart"/>
      <w:r w:rsidR="008110E8" w:rsidRPr="007E0DA8">
        <w:rPr>
          <w:rFonts w:ascii="Times New Roman" w:hAnsi="Times New Roman" w:cs="Times New Roman"/>
          <w:bCs/>
          <w:sz w:val="20"/>
          <w:szCs w:val="20"/>
        </w:rPr>
        <w:t>dppz</w:t>
      </w:r>
      <w:proofErr w:type="spellEnd"/>
      <w:r w:rsidR="008110E8" w:rsidRPr="007E0DA8">
        <w:rPr>
          <w:rFonts w:ascii="Times New Roman" w:hAnsi="Times New Roman" w:cs="Times New Roman"/>
          <w:bCs/>
          <w:sz w:val="20"/>
          <w:szCs w:val="20"/>
        </w:rPr>
        <w:t>)</w:t>
      </w:r>
      <w:r w:rsidR="008110E8"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21/ja00062a007", "ISSN" : "0002-7863", "author" : [ { "dropping-particle" : "", "family" : "Hiort", "given" : "Catharina", "non-dropping-particle" : "", "parse-names" : false, "suffix" : "" }, { "dropping-particle" : "", "family" : "Lincoln", "given" : "Per", "non-dropping-particle" : "", "parse-names" : false, "suffix" : "" }, { "dropping-particle" : "", "family" : "Norden", "given" : "Bengt", "non-dropping-particle" : "", "parse-names" : false, "suffix" : "" } ], "container-title" : "Journal of the American Chemical Society", "id" : "ITEM-1", "issue" : "9", "issued" : { "date-parts" : [ [ "1993", "5" ] ] }, "page" : "3448-3454", "title" : "DNA binding of .DELTA.- and .LAMBDA.-[Ru(phen)2DPPZ]2+", "type" : "article-journal", "volume" : "115" }, "uris" : [ "http://www.mendeley.com/documents/?uuid=47da2557-55a1-465f-a92e-1aeccfb8663d" ] } ], "mendeley" : { "formattedCitation" : "[9]", "plainTextFormattedCitation" : "[9]", "previouslyFormattedCitation" : "[9]"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9]</w:t>
      </w:r>
      <w:r w:rsidR="00A9581F" w:rsidRPr="007E0DA8">
        <w:rPr>
          <w:rFonts w:ascii="Times New Roman" w:hAnsi="Times New Roman" w:cs="Times New Roman"/>
          <w:sz w:val="20"/>
          <w:szCs w:val="20"/>
        </w:rPr>
        <w:fldChar w:fldCharType="end"/>
      </w:r>
      <w:r w:rsidR="00A9581F" w:rsidRPr="007E0DA8">
        <w:rPr>
          <w:rFonts w:ascii="Times New Roman" w:hAnsi="Times New Roman" w:cs="Times New Roman"/>
          <w:sz w:val="20"/>
          <w:szCs w:val="20"/>
        </w:rPr>
        <w:t xml:space="preserve"> </w:t>
      </w:r>
      <w:r w:rsidR="008110E8" w:rsidRPr="007E0DA8">
        <w:rPr>
          <w:rFonts w:ascii="Times New Roman" w:hAnsi="Times New Roman" w:cs="Times New Roman"/>
          <w:sz w:val="20"/>
          <w:szCs w:val="20"/>
        </w:rPr>
        <w:t xml:space="preserve">and </w:t>
      </w:r>
      <w:r w:rsidR="008110E8" w:rsidRPr="007E0DA8">
        <w:rPr>
          <w:rFonts w:ascii="Times New Roman" w:hAnsi="Times New Roman" w:cs="Times New Roman"/>
          <w:bCs/>
          <w:sz w:val="20"/>
          <w:szCs w:val="24"/>
        </w:rPr>
        <w:t>2-(4-methoxylphenyl)</w:t>
      </w:r>
      <w:proofErr w:type="spellStart"/>
      <w:r w:rsidR="008110E8" w:rsidRPr="007E0DA8">
        <w:rPr>
          <w:rFonts w:ascii="Times New Roman" w:hAnsi="Times New Roman" w:cs="Times New Roman"/>
          <w:bCs/>
          <w:sz w:val="20"/>
          <w:szCs w:val="24"/>
        </w:rPr>
        <w:t>imidazo</w:t>
      </w:r>
      <w:proofErr w:type="spellEnd"/>
      <w:r w:rsidR="008110E8" w:rsidRPr="007E0DA8">
        <w:rPr>
          <w:rFonts w:ascii="Times New Roman" w:hAnsi="Times New Roman" w:cs="Times New Roman"/>
          <w:bCs/>
          <w:sz w:val="20"/>
          <w:szCs w:val="24"/>
        </w:rPr>
        <w:t>[4,5-f][1,10]</w:t>
      </w:r>
      <w:proofErr w:type="spellStart"/>
      <w:r w:rsidR="008110E8" w:rsidRPr="007E0DA8">
        <w:rPr>
          <w:rFonts w:ascii="Times New Roman" w:hAnsi="Times New Roman" w:cs="Times New Roman"/>
          <w:bCs/>
          <w:sz w:val="20"/>
          <w:szCs w:val="24"/>
        </w:rPr>
        <w:t>phenanthroline</w:t>
      </w:r>
      <w:proofErr w:type="spellEnd"/>
      <w:r w:rsidR="008110E8" w:rsidRPr="007E0DA8">
        <w:rPr>
          <w:rFonts w:ascii="Times New Roman" w:hAnsi="Times New Roman" w:cs="Times New Roman"/>
          <w:b/>
          <w:bCs/>
          <w:sz w:val="20"/>
          <w:szCs w:val="24"/>
        </w:rPr>
        <w:t xml:space="preserve"> </w:t>
      </w:r>
      <w:r w:rsidR="008110E8" w:rsidRPr="007E0DA8">
        <w:rPr>
          <w:rFonts w:ascii="Times New Roman" w:hAnsi="Times New Roman" w:cs="Times New Roman"/>
          <w:sz w:val="20"/>
          <w:szCs w:val="20"/>
        </w:rPr>
        <w:t>(</w:t>
      </w:r>
      <w:r w:rsidR="00EC4615" w:rsidRPr="007E0DA8">
        <w:rPr>
          <w:rFonts w:ascii="Times New Roman" w:hAnsi="Times New Roman" w:cs="Times New Roman"/>
          <w:i/>
          <w:sz w:val="20"/>
          <w:szCs w:val="20"/>
        </w:rPr>
        <w:t>p</w:t>
      </w:r>
      <w:r w:rsidR="00EC4615" w:rsidRPr="007E0DA8">
        <w:rPr>
          <w:rFonts w:ascii="Times New Roman" w:hAnsi="Times New Roman" w:cs="Times New Roman"/>
          <w:sz w:val="20"/>
          <w:szCs w:val="20"/>
        </w:rPr>
        <w:t>-MOPIP</w:t>
      </w:r>
      <w:r w:rsidR="008110E8"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7.07.035", "ISSN" : "0162-0134", "PMID" : "17825915", "abstract" : "A series of octahedral Ru(II) polypyridyl complexes, [Ru(phen)(2)L](2+) (L=R-PIP and PIP=2-phenylimidazo[4,5-f][1,10]phenanthroline) were synthesized and characterized by elementary analysis, (1)H NMR and ES-MS, as well as UV-visible spectra and emission spectra. The antitumor activities of these complexes and their corresponding ligands were investigated against mouse leukemia L1210 cells, human oral epidermoid carcinoma KB cells, human promyelocytic leukemia cells (HL-60) and Bel-7402 liver cancer cells by MTT (3-(4,5-dimethylthiazol-2-yl)-2,5-diphenyltetrazolium bromide) assay. It was found that the complexes [Ru(phen)(2)L](2+) (L=R-PIP) exert rather potent activities against all of these cell lines, especially for the KB cells (IC(50)=4.7+/-1.3 microM). The binding affinities of these Ru(II) complexes to CT-DNA (calf thymus DNA), as well as the DNA-unwinding properties on supercoiled pBR322 DNA were also investigated. The results showed that these Ru(II) polypyridyl complexes not only had an excellent DNA-binding property but also possessed a highly effective DNA-photocleavage ability. The structure-activity relationships and antitumor mechanism were also carefully discussed.", "author" : [ { "dropping-particle" : "", "family" : "Liu", "given" : "Jie", "non-dropping-particle" : "", "parse-names" : false, "suffix" : "" }, { "dropping-particle" : "", "family" : "Zheng", "given" : "Wenjie", "non-dropping-particle" : "", "parse-names" : false, "suffix" : "" }, { "dropping-particle" : "", "family" : "Shi", "given" : "Shuo", "non-dropping-particle" : "", "parse-names" : false, "suffix" : "" }, { "dropping-particle" : "", "family" : "Tan", "given" : "Caiping", "non-dropping-particle" : "", "parse-names" : false, "suffix" : "" }, { "dropping-particle" : "", "family" : "Chen", "given" : "Jincan", "non-dropping-particle" : "", "parse-names" : false, "suffix" : "" }, { "dropping-particle" : "", "family" : "Zheng", "given" : "Kangcheng", "non-dropping-particle" : "", "parse-names" : false, "suffix" : "" }, { "dropping-particle" : "", "family" : "Ji", "given" : "Liangnian", "non-dropping-particle" : "", "parse-names" : false, "suffix" : "" } ], "container-title" : "Journal of inorganic biochemistry", "id" : "ITEM-1", "issue" : "2", "issued" : { "date-parts" : [ [ "2008", "2" ] ] }, "page" : "193-202", "title" : "Synthesis, antitumor activity and structure-activity relationships of a series of Ru(II) complexes.", "type" : "article-journal", "volume" : "102" }, "uris" : [ "http://www.mendeley.com/documents/?uuid=299f144f-0c5d-46c4-a00d-87c677d0d0a0" ] } ], "mendeley" : { "formattedCitation" : "[10]", "plainTextFormattedCitation" : "[10]", "previouslyFormattedCitation" : "[10]"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0]</w:t>
      </w:r>
      <w:r w:rsidR="00A9581F" w:rsidRPr="007E0DA8">
        <w:rPr>
          <w:rFonts w:ascii="Times New Roman" w:hAnsi="Times New Roman" w:cs="Times New Roman"/>
          <w:sz w:val="20"/>
          <w:szCs w:val="20"/>
        </w:rPr>
        <w:fldChar w:fldCharType="end"/>
      </w:r>
      <w:r w:rsidR="00A9581F" w:rsidRPr="007E0DA8">
        <w:rPr>
          <w:rFonts w:ascii="Times New Roman" w:hAnsi="Times New Roman" w:cs="Times New Roman"/>
          <w:sz w:val="20"/>
          <w:szCs w:val="20"/>
        </w:rPr>
        <w:t xml:space="preserve"> </w:t>
      </w:r>
      <w:r w:rsidR="008110E8" w:rsidRPr="007E0DA8">
        <w:rPr>
          <w:rFonts w:ascii="Times New Roman" w:hAnsi="Times New Roman" w:cs="Times New Roman"/>
          <w:sz w:val="20"/>
          <w:szCs w:val="20"/>
        </w:rPr>
        <w:t>by</w:t>
      </w:r>
      <w:r w:rsidR="00EC4615" w:rsidRPr="007E0DA8">
        <w:rPr>
          <w:rFonts w:ascii="Times New Roman" w:hAnsi="Times New Roman" w:cs="Times New Roman"/>
          <w:sz w:val="20"/>
          <w:szCs w:val="20"/>
        </w:rPr>
        <w:t xml:space="preserve"> following literature</w:t>
      </w:r>
      <w:r w:rsidR="006E3A51" w:rsidRPr="007E0DA8">
        <w:rPr>
          <w:rFonts w:ascii="Times New Roman" w:hAnsi="Times New Roman" w:cs="Times New Roman"/>
          <w:sz w:val="20"/>
          <w:szCs w:val="20"/>
        </w:rPr>
        <w:t xml:space="preserve"> methods</w:t>
      </w:r>
      <w:r w:rsidR="00EC4615" w:rsidRPr="007E0DA8">
        <w:rPr>
          <w:rFonts w:ascii="Times New Roman" w:hAnsi="Times New Roman" w:cs="Times New Roman"/>
          <w:sz w:val="20"/>
          <w:szCs w:val="20"/>
        </w:rPr>
        <w:t xml:space="preserve">. </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BA5EAD"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 xml:space="preserve">Synthesis of </w:t>
      </w:r>
      <w:proofErr w:type="spellStart"/>
      <w:proofErr w:type="gramStart"/>
      <w:r w:rsidR="00593586" w:rsidRPr="007E0DA8">
        <w:rPr>
          <w:rFonts w:ascii="Times New Roman" w:hAnsi="Times New Roman" w:cs="Times New Roman"/>
          <w:b/>
          <w:sz w:val="20"/>
          <w:szCs w:val="20"/>
        </w:rPr>
        <w:t>Ru</w:t>
      </w:r>
      <w:proofErr w:type="spellEnd"/>
      <w:r w:rsidR="00593586" w:rsidRPr="007E0DA8">
        <w:rPr>
          <w:rFonts w:ascii="Times New Roman" w:hAnsi="Times New Roman" w:cs="Times New Roman"/>
          <w:b/>
          <w:sz w:val="20"/>
          <w:szCs w:val="20"/>
        </w:rPr>
        <w:t>(</w:t>
      </w:r>
      <w:proofErr w:type="spellStart"/>
      <w:proofErr w:type="gramEnd"/>
      <w:r w:rsidR="00593586" w:rsidRPr="007E0DA8">
        <w:rPr>
          <w:rFonts w:ascii="Times New Roman" w:hAnsi="Times New Roman" w:cs="Times New Roman"/>
          <w:b/>
          <w:sz w:val="20"/>
          <w:szCs w:val="20"/>
        </w:rPr>
        <w:t>dppz</w:t>
      </w:r>
      <w:proofErr w:type="spellEnd"/>
      <w:r w:rsidR="00593586" w:rsidRPr="007E0DA8">
        <w:rPr>
          <w:rFonts w:ascii="Times New Roman" w:hAnsi="Times New Roman" w:cs="Times New Roman"/>
          <w:b/>
          <w:sz w:val="20"/>
          <w:szCs w:val="20"/>
        </w:rPr>
        <w:t>)</w:t>
      </w:r>
      <w:r w:rsidR="00593586" w:rsidRPr="007E0DA8">
        <w:rPr>
          <w:rFonts w:ascii="Times New Roman" w:hAnsi="Times New Roman" w:cs="Times New Roman"/>
          <w:b/>
          <w:sz w:val="20"/>
          <w:szCs w:val="20"/>
          <w:vertAlign w:val="subscript"/>
        </w:rPr>
        <w:t>2</w:t>
      </w:r>
      <w:r w:rsidR="00593586" w:rsidRPr="007E0DA8">
        <w:rPr>
          <w:rFonts w:ascii="Times New Roman" w:hAnsi="Times New Roman" w:cs="Times New Roman"/>
          <w:b/>
          <w:sz w:val="20"/>
          <w:szCs w:val="20"/>
        </w:rPr>
        <w:t>Cl</w:t>
      </w:r>
      <w:r w:rsidR="00593586" w:rsidRPr="007E0DA8">
        <w:rPr>
          <w:rFonts w:ascii="Times New Roman" w:hAnsi="Times New Roman" w:cs="Times New Roman"/>
          <w:b/>
          <w:sz w:val="20"/>
          <w:szCs w:val="20"/>
          <w:vertAlign w:val="subscript"/>
        </w:rPr>
        <w:t>2</w:t>
      </w:r>
    </w:p>
    <w:p w:rsidR="0054470E" w:rsidRPr="007E0DA8" w:rsidRDefault="00A9581F" w:rsidP="0054470E">
      <w:pPr>
        <w:spacing w:after="0" w:line="240" w:lineRule="auto"/>
        <w:jc w:val="both"/>
        <w:rPr>
          <w:rFonts w:ascii="Times New Roman" w:hAnsi="Times New Roman" w:cs="Times New Roman"/>
          <w:sz w:val="20"/>
          <w:szCs w:val="20"/>
        </w:rPr>
      </w:pPr>
      <w:proofErr w:type="spell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 xml:space="preserve"> was prepared according to</w:t>
      </w:r>
      <w:r w:rsidR="00332C3B" w:rsidRPr="007E0DA8">
        <w:rPr>
          <w:rFonts w:ascii="Times New Roman" w:hAnsi="Times New Roman" w:cs="Times New Roman"/>
          <w:sz w:val="20"/>
          <w:szCs w:val="20"/>
        </w:rPr>
        <w:t xml:space="preserve"> an</w:t>
      </w:r>
      <w:r w:rsidRPr="007E0DA8">
        <w:rPr>
          <w:rFonts w:ascii="Times New Roman" w:hAnsi="Times New Roman" w:cs="Times New Roman"/>
          <w:sz w:val="20"/>
          <w:szCs w:val="20"/>
        </w:rPr>
        <w:t xml:space="preserve"> established method </w:t>
      </w:r>
      <w:r w:rsidR="003774EE"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author" : [ { "dropping-particle" : "", "family" : "Sullivan", "given" : "B.P.", "non-dropping-particle" : "", "parse-names" : false, "suffix" : "" }, { "dropping-particle" : "", "family" : "Meyer", "given" : "T.J.", "non-dropping-particle" : "", "parse-names" : false, "suffix" : "" }, { "dropping-particle" : "", "family" : "Salmon", "given" : "D.J.", "non-dropping-particle" : "", "parse-names" : false, "suffix" : "" } ], "container-title" : "Inorganic chemistry", "id" : "ITEM-1", "issue" : "12", "issued" : { "date-parts" : [ [ "1978" ] ] }, "page" : "3334-3341", "title" : "Mixed Phosphine 2,2\u2019-Bipyridine Complexes of Ruthenium", "type" : "article-journal", "volume" : "17" }, "uris" : [ "http://www.mendeley.com/documents/?uuid=16e7fd8b-0b28-4ffd-bb10-ec92d095023c" ] } ], "mendeley" : { "formattedCitation" : "[11]", "plainTextFormattedCitation" : "[11]", "previouslyFormattedCitation" : "[11]" }, "properties" : { "noteIndex" : 0 }, "schema" : "https://github.com/citation-style-language/schema/raw/master/csl-citation.json" }</w:instrText>
      </w:r>
      <w:r w:rsidR="003774EE"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1]</w:t>
      </w:r>
      <w:r w:rsidR="003774EE" w:rsidRPr="007E0DA8">
        <w:rPr>
          <w:rFonts w:ascii="Times New Roman" w:hAnsi="Times New Roman" w:cs="Times New Roman"/>
          <w:sz w:val="20"/>
          <w:szCs w:val="20"/>
        </w:rPr>
        <w:fldChar w:fldCharType="end"/>
      </w:r>
      <w:r w:rsidRPr="007E0DA8">
        <w:rPr>
          <w:rFonts w:ascii="Times New Roman" w:hAnsi="Times New Roman" w:cs="Times New Roman"/>
          <w:sz w:val="20"/>
          <w:szCs w:val="20"/>
        </w:rPr>
        <w:t xml:space="preserve">. </w:t>
      </w:r>
      <w:r w:rsidR="00593586" w:rsidRPr="007E0DA8">
        <w:rPr>
          <w:rFonts w:ascii="Times New Roman" w:hAnsi="Times New Roman" w:cs="Times New Roman"/>
          <w:sz w:val="20"/>
          <w:szCs w:val="20"/>
        </w:rPr>
        <w:t xml:space="preserve">A mixture of 0.2 g (1.0 </w:t>
      </w:r>
      <w:proofErr w:type="spellStart"/>
      <w:r w:rsidR="00593586" w:rsidRPr="007E0DA8">
        <w:rPr>
          <w:rFonts w:ascii="Times New Roman" w:hAnsi="Times New Roman" w:cs="Times New Roman"/>
          <w:sz w:val="20"/>
          <w:szCs w:val="20"/>
        </w:rPr>
        <w:t>mmol</w:t>
      </w:r>
      <w:proofErr w:type="spellEnd"/>
      <w:r w:rsidR="00593586" w:rsidRPr="007E0DA8">
        <w:rPr>
          <w:rFonts w:ascii="Times New Roman" w:hAnsi="Times New Roman" w:cs="Times New Roman"/>
          <w:sz w:val="20"/>
          <w:szCs w:val="20"/>
        </w:rPr>
        <w:t>) RuCl</w:t>
      </w:r>
      <w:r w:rsidR="00593586" w:rsidRPr="007E0DA8">
        <w:rPr>
          <w:rFonts w:ascii="Times New Roman" w:hAnsi="Times New Roman" w:cs="Times New Roman"/>
          <w:sz w:val="20"/>
          <w:szCs w:val="20"/>
          <w:vertAlign w:val="subscript"/>
        </w:rPr>
        <w:t>3</w:t>
      </w:r>
      <w:r w:rsidR="00593586" w:rsidRPr="007E0DA8">
        <w:rPr>
          <w:rFonts w:ascii="Times New Roman" w:hAnsi="Times New Roman" w:cs="Times New Roman"/>
          <w:sz w:val="20"/>
          <w:szCs w:val="20"/>
        </w:rPr>
        <w:t>.3H</w:t>
      </w:r>
      <w:r w:rsidR="00593586" w:rsidRPr="007E0DA8">
        <w:rPr>
          <w:rFonts w:ascii="Times New Roman" w:hAnsi="Times New Roman" w:cs="Times New Roman"/>
          <w:sz w:val="20"/>
          <w:szCs w:val="20"/>
          <w:vertAlign w:val="subscript"/>
        </w:rPr>
        <w:t>2</w:t>
      </w:r>
      <w:r w:rsidR="00593586" w:rsidRPr="007E0DA8">
        <w:rPr>
          <w:rFonts w:ascii="Times New Roman" w:hAnsi="Times New Roman" w:cs="Times New Roman"/>
          <w:sz w:val="20"/>
          <w:szCs w:val="20"/>
        </w:rPr>
        <w:t xml:space="preserve">O, 0.55 g (2.0 </w:t>
      </w:r>
      <w:proofErr w:type="spellStart"/>
      <w:r w:rsidR="00593586" w:rsidRPr="007E0DA8">
        <w:rPr>
          <w:rFonts w:ascii="Times New Roman" w:hAnsi="Times New Roman" w:cs="Times New Roman"/>
          <w:sz w:val="20"/>
          <w:szCs w:val="20"/>
        </w:rPr>
        <w:t>mmol</w:t>
      </w:r>
      <w:proofErr w:type="spellEnd"/>
      <w:r w:rsidR="00593586" w:rsidRPr="007E0DA8">
        <w:rPr>
          <w:rFonts w:ascii="Times New Roman" w:hAnsi="Times New Roman" w:cs="Times New Roman"/>
          <w:sz w:val="20"/>
          <w:szCs w:val="20"/>
        </w:rPr>
        <w:t>)</w:t>
      </w:r>
      <w:r w:rsidR="0054470E" w:rsidRPr="007E0DA8">
        <w:rPr>
          <w:rFonts w:ascii="Times New Roman" w:hAnsi="Times New Roman" w:cs="Times New Roman"/>
          <w:sz w:val="20"/>
          <w:szCs w:val="20"/>
        </w:rPr>
        <w:t xml:space="preserve"> </w:t>
      </w:r>
      <w:proofErr w:type="spellStart"/>
      <w:r w:rsidR="0054470E" w:rsidRPr="007E0DA8">
        <w:rPr>
          <w:rFonts w:ascii="Times New Roman" w:hAnsi="Times New Roman" w:cs="Times New Roman"/>
          <w:sz w:val="20"/>
          <w:szCs w:val="20"/>
        </w:rPr>
        <w:t>dppz</w:t>
      </w:r>
      <w:proofErr w:type="spellEnd"/>
      <w:r w:rsidR="0054470E" w:rsidRPr="007E0DA8">
        <w:rPr>
          <w:rFonts w:ascii="Times New Roman" w:hAnsi="Times New Roman" w:cs="Times New Roman"/>
          <w:sz w:val="20"/>
          <w:szCs w:val="20"/>
        </w:rPr>
        <w:t xml:space="preserve">, 0.22 g of </w:t>
      </w:r>
      <w:proofErr w:type="spellStart"/>
      <w:r w:rsidR="0054470E" w:rsidRPr="007E0DA8">
        <w:rPr>
          <w:rFonts w:ascii="Times New Roman" w:hAnsi="Times New Roman" w:cs="Times New Roman"/>
          <w:sz w:val="20"/>
          <w:szCs w:val="20"/>
        </w:rPr>
        <w:t>LiCl</w:t>
      </w:r>
      <w:proofErr w:type="spellEnd"/>
      <w:r w:rsidR="0054470E" w:rsidRPr="007E0DA8">
        <w:rPr>
          <w:rFonts w:ascii="Times New Roman" w:hAnsi="Times New Roman" w:cs="Times New Roman"/>
          <w:sz w:val="20"/>
          <w:szCs w:val="20"/>
        </w:rPr>
        <w:t>, and 30 mL</w:t>
      </w:r>
      <w:r w:rsidR="00593586" w:rsidRPr="007E0DA8">
        <w:rPr>
          <w:rFonts w:ascii="Times New Roman" w:hAnsi="Times New Roman" w:cs="Times New Roman"/>
          <w:sz w:val="20"/>
          <w:szCs w:val="20"/>
        </w:rPr>
        <w:t xml:space="preserve"> of DMF w</w:t>
      </w:r>
      <w:r w:rsidR="00332C3B" w:rsidRPr="007E0DA8">
        <w:rPr>
          <w:rFonts w:ascii="Times New Roman" w:hAnsi="Times New Roman" w:cs="Times New Roman"/>
          <w:sz w:val="20"/>
          <w:szCs w:val="20"/>
        </w:rPr>
        <w:t xml:space="preserve">as </w:t>
      </w:r>
      <w:r w:rsidR="00593586" w:rsidRPr="007E0DA8">
        <w:rPr>
          <w:rFonts w:ascii="Times New Roman" w:hAnsi="Times New Roman" w:cs="Times New Roman"/>
          <w:sz w:val="20"/>
          <w:szCs w:val="20"/>
        </w:rPr>
        <w:t>refluxed for 8 hours. The dar</w:t>
      </w:r>
      <w:r w:rsidR="0054470E" w:rsidRPr="007E0DA8">
        <w:rPr>
          <w:rFonts w:ascii="Times New Roman" w:hAnsi="Times New Roman" w:cs="Times New Roman"/>
          <w:sz w:val="20"/>
          <w:szCs w:val="20"/>
        </w:rPr>
        <w:t>k solution was stirred in 100 mL</w:t>
      </w:r>
      <w:r w:rsidR="00593586" w:rsidRPr="007E0DA8">
        <w:rPr>
          <w:rFonts w:ascii="Times New Roman" w:hAnsi="Times New Roman" w:cs="Times New Roman"/>
          <w:sz w:val="20"/>
          <w:szCs w:val="20"/>
        </w:rPr>
        <w:t xml:space="preserve"> of chilled acetone and then kept in the freezer overnight. The crude </w:t>
      </w:r>
      <w:r w:rsidR="00332C3B" w:rsidRPr="007E0DA8">
        <w:rPr>
          <w:rFonts w:ascii="Times New Roman" w:hAnsi="Times New Roman" w:cs="Times New Roman"/>
          <w:sz w:val="20"/>
          <w:szCs w:val="20"/>
        </w:rPr>
        <w:t xml:space="preserve">product </w:t>
      </w:r>
      <w:r w:rsidR="00593586" w:rsidRPr="007E0DA8">
        <w:rPr>
          <w:rFonts w:ascii="Times New Roman" w:hAnsi="Times New Roman" w:cs="Times New Roman"/>
          <w:sz w:val="20"/>
          <w:szCs w:val="20"/>
        </w:rPr>
        <w:t>was collected by filtration and washed with water.</w:t>
      </w:r>
      <w:r w:rsidR="00431A59" w:rsidRPr="007E0DA8">
        <w:rPr>
          <w:rFonts w:ascii="Times New Roman" w:hAnsi="Times New Roman" w:cs="Times New Roman"/>
          <w:sz w:val="20"/>
          <w:szCs w:val="20"/>
        </w:rPr>
        <w:t xml:space="preserve"> The dried crude </w:t>
      </w:r>
      <w:r w:rsidR="00332C3B" w:rsidRPr="007E0DA8">
        <w:rPr>
          <w:rFonts w:ascii="Times New Roman" w:hAnsi="Times New Roman" w:cs="Times New Roman"/>
          <w:sz w:val="20"/>
          <w:szCs w:val="20"/>
        </w:rPr>
        <w:t>product was</w:t>
      </w:r>
      <w:r w:rsidR="00431A59" w:rsidRPr="007E0DA8">
        <w:rPr>
          <w:rFonts w:ascii="Times New Roman" w:hAnsi="Times New Roman" w:cs="Times New Roman"/>
          <w:sz w:val="20"/>
          <w:szCs w:val="20"/>
        </w:rPr>
        <w:t xml:space="preserve"> a fine dark purple powder. Yield: 0.623 g (80.1%), </w:t>
      </w:r>
      <w:r w:rsidR="00F72EAF" w:rsidRPr="007E0DA8">
        <w:rPr>
          <w:rFonts w:ascii="Times New Roman" w:hAnsi="Times New Roman" w:cs="Times New Roman"/>
          <w:sz w:val="20"/>
          <w:szCs w:val="20"/>
        </w:rPr>
        <w:t xml:space="preserve">MS, </w:t>
      </w:r>
      <w:r w:rsidR="00431A59" w:rsidRPr="007E0DA8">
        <w:rPr>
          <w:rFonts w:ascii="Times New Roman" w:hAnsi="Times New Roman" w:cs="Times New Roman"/>
          <w:i/>
          <w:sz w:val="20"/>
          <w:szCs w:val="20"/>
        </w:rPr>
        <w:t>m/z</w:t>
      </w:r>
      <w:r w:rsidR="00431A59" w:rsidRPr="007E0DA8">
        <w:rPr>
          <w:rFonts w:ascii="Times New Roman" w:hAnsi="Times New Roman" w:cs="Times New Roman"/>
          <w:sz w:val="20"/>
          <w:szCs w:val="20"/>
        </w:rPr>
        <w:t xml:space="preserve">: 703 </w:t>
      </w:r>
      <w:r w:rsidR="00431A59" w:rsidRPr="007E0DA8">
        <w:rPr>
          <w:rFonts w:ascii="Times New Roman" w:hAnsi="Times New Roman" w:cs="Times New Roman"/>
          <w:bCs/>
          <w:sz w:val="20"/>
          <w:szCs w:val="20"/>
        </w:rPr>
        <w:t>[M</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xml:space="preserve">- 2Cl] ; </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H NMR 500 MHz (</w:t>
      </w:r>
      <w:r w:rsidR="00F72EAF" w:rsidRPr="007E0DA8">
        <w:rPr>
          <w:rFonts w:ascii="Times New Roman" w:hAnsi="Times New Roman" w:cs="Times New Roman"/>
          <w:bCs/>
          <w:sz w:val="20"/>
          <w:szCs w:val="20"/>
        </w:rPr>
        <w:t>CD</w:t>
      </w:r>
      <w:r w:rsidR="00F72EAF" w:rsidRPr="007E0DA8">
        <w:rPr>
          <w:rFonts w:ascii="Times New Roman" w:hAnsi="Times New Roman" w:cs="Times New Roman"/>
          <w:bCs/>
          <w:sz w:val="20"/>
          <w:szCs w:val="20"/>
          <w:vertAlign w:val="subscript"/>
        </w:rPr>
        <w:t>3</w:t>
      </w:r>
      <w:r w:rsidR="00F72EAF" w:rsidRPr="007E0DA8">
        <w:rPr>
          <w:rFonts w:ascii="Times New Roman" w:hAnsi="Times New Roman" w:cs="Times New Roman"/>
          <w:bCs/>
          <w:sz w:val="20"/>
          <w:szCs w:val="20"/>
        </w:rPr>
        <w:t>CN</w:t>
      </w:r>
      <w:r w:rsidR="00431A59" w:rsidRPr="007E0DA8">
        <w:rPr>
          <w:rFonts w:ascii="Times New Roman" w:hAnsi="Times New Roman" w:cs="Times New Roman"/>
          <w:bCs/>
          <w:sz w:val="20"/>
          <w:szCs w:val="20"/>
        </w:rPr>
        <w:t>, δ ppm): 9.50 (d, 4H), 9.17 (d, 4H), 8.38 (</w:t>
      </w:r>
      <w:proofErr w:type="spellStart"/>
      <w:r w:rsidR="00431A59" w:rsidRPr="007E0DA8">
        <w:rPr>
          <w:rFonts w:ascii="Times New Roman" w:hAnsi="Times New Roman" w:cs="Times New Roman"/>
          <w:bCs/>
          <w:sz w:val="20"/>
          <w:szCs w:val="20"/>
        </w:rPr>
        <w:t>dd</w:t>
      </w:r>
      <w:proofErr w:type="spellEnd"/>
      <w:r w:rsidR="00431A59" w:rsidRPr="007E0DA8">
        <w:rPr>
          <w:rFonts w:ascii="Times New Roman" w:hAnsi="Times New Roman" w:cs="Times New Roman"/>
          <w:bCs/>
          <w:sz w:val="20"/>
          <w:szCs w:val="20"/>
        </w:rPr>
        <w:t>, 4H), 8.0</w:t>
      </w:r>
      <w:r w:rsidR="006E3A51" w:rsidRPr="007E0DA8">
        <w:rPr>
          <w:rFonts w:ascii="Times New Roman" w:hAnsi="Times New Roman" w:cs="Times New Roman"/>
          <w:bCs/>
          <w:sz w:val="20"/>
          <w:szCs w:val="20"/>
        </w:rPr>
        <w:t>4 (</w:t>
      </w:r>
      <w:proofErr w:type="spellStart"/>
      <w:r w:rsidR="006E3A51" w:rsidRPr="007E0DA8">
        <w:rPr>
          <w:rFonts w:ascii="Times New Roman" w:hAnsi="Times New Roman" w:cs="Times New Roman"/>
          <w:bCs/>
          <w:sz w:val="20"/>
          <w:szCs w:val="20"/>
        </w:rPr>
        <w:t>dd</w:t>
      </w:r>
      <w:proofErr w:type="spellEnd"/>
      <w:r w:rsidR="006E3A51" w:rsidRPr="007E0DA8">
        <w:rPr>
          <w:rFonts w:ascii="Times New Roman" w:hAnsi="Times New Roman" w:cs="Times New Roman"/>
          <w:bCs/>
          <w:sz w:val="20"/>
          <w:szCs w:val="20"/>
        </w:rPr>
        <w:t xml:space="preserve">, 4H) and 7.92 (d, 4H) ; </w:t>
      </w:r>
      <w:r w:rsidR="00431A59" w:rsidRPr="007E0DA8">
        <w:rPr>
          <w:rFonts w:ascii="Times New Roman" w:hAnsi="Times New Roman" w:cs="Times New Roman"/>
          <w:bCs/>
          <w:sz w:val="20"/>
          <w:szCs w:val="20"/>
        </w:rPr>
        <w:t>IR (ν, cm</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 :3057.49 (sp</w:t>
      </w:r>
      <w:r w:rsidR="00431A59" w:rsidRPr="007E0DA8">
        <w:rPr>
          <w:rFonts w:ascii="Times New Roman" w:hAnsi="Times New Roman" w:cs="Times New Roman"/>
          <w:bCs/>
          <w:sz w:val="20"/>
          <w:szCs w:val="20"/>
          <w:vertAlign w:val="superscript"/>
        </w:rPr>
        <w:t>2</w:t>
      </w:r>
      <w:r w:rsidR="00431A59" w:rsidRPr="007E0DA8">
        <w:rPr>
          <w:rFonts w:ascii="Times New Roman" w:hAnsi="Times New Roman" w:cs="Times New Roman"/>
          <w:bCs/>
          <w:sz w:val="20"/>
          <w:szCs w:val="20"/>
        </w:rPr>
        <w:t xml:space="preserve"> C-H), 1631.00 (C=N), 1581.31 (C=C), 1073.58 (C-N) and 327.32 (Ru-Cl). </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59358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Synthesis of</w:t>
      </w:r>
      <w:r w:rsidRPr="007E0DA8">
        <w:rPr>
          <w:rFonts w:ascii="Times New Roman" w:hAnsi="Times New Roman" w:cs="Times New Roman"/>
          <w:sz w:val="20"/>
          <w:szCs w:val="20"/>
        </w:rPr>
        <w:t xml:space="preserve"> </w:t>
      </w:r>
      <w:r w:rsidRPr="007E0DA8">
        <w:rPr>
          <w:rFonts w:ascii="Times New Roman" w:hAnsi="Times New Roman" w:cs="Times New Roman"/>
          <w:b/>
          <w:sz w:val="20"/>
          <w:szCs w:val="20"/>
        </w:rPr>
        <w:t>[</w:t>
      </w:r>
      <w:proofErr w:type="spellStart"/>
      <w:proofErr w:type="gramStart"/>
      <w:r w:rsidRPr="007E0DA8">
        <w:rPr>
          <w:rFonts w:ascii="Times New Roman" w:hAnsi="Times New Roman" w:cs="Times New Roman"/>
          <w:b/>
          <w:sz w:val="20"/>
          <w:szCs w:val="20"/>
        </w:rPr>
        <w:t>Ru</w:t>
      </w:r>
      <w:proofErr w:type="spellEnd"/>
      <w:r w:rsidRPr="007E0DA8">
        <w:rPr>
          <w:rFonts w:ascii="Times New Roman" w:hAnsi="Times New Roman" w:cs="Times New Roman"/>
          <w:b/>
          <w:sz w:val="20"/>
          <w:szCs w:val="20"/>
        </w:rPr>
        <w:t>(</w:t>
      </w:r>
      <w:proofErr w:type="spellStart"/>
      <w:proofErr w:type="gramEnd"/>
      <w:r w:rsidRPr="007E0DA8">
        <w:rPr>
          <w:rFonts w:ascii="Times New Roman" w:hAnsi="Times New Roman" w:cs="Times New Roman"/>
          <w:b/>
          <w:sz w:val="20"/>
          <w:szCs w:val="20"/>
        </w:rPr>
        <w:t>dppz</w:t>
      </w:r>
      <w:proofErr w:type="spellEnd"/>
      <w:r w:rsidRPr="007E0DA8">
        <w:rPr>
          <w:rFonts w:ascii="Times New Roman" w:hAnsi="Times New Roman" w:cs="Times New Roman"/>
          <w:b/>
          <w:sz w:val="20"/>
          <w:szCs w:val="20"/>
        </w:rPr>
        <w:t>)</w:t>
      </w:r>
      <w:r w:rsidRPr="007E0DA8">
        <w:rPr>
          <w:rFonts w:ascii="Times New Roman" w:hAnsi="Times New Roman" w:cs="Times New Roman"/>
          <w:b/>
          <w:sz w:val="20"/>
          <w:szCs w:val="20"/>
          <w:vertAlign w:val="subscript"/>
        </w:rPr>
        <w:t>2</w:t>
      </w:r>
      <w:r w:rsidRPr="007E0DA8">
        <w:rPr>
          <w:rFonts w:ascii="Times New Roman" w:hAnsi="Times New Roman" w:cs="Times New Roman"/>
          <w:b/>
          <w:i/>
          <w:sz w:val="20"/>
          <w:szCs w:val="20"/>
        </w:rPr>
        <w:t>p</w:t>
      </w:r>
      <w:r w:rsidRPr="007E0DA8">
        <w:rPr>
          <w:rFonts w:ascii="Times New Roman" w:hAnsi="Times New Roman" w:cs="Times New Roman"/>
          <w:b/>
          <w:sz w:val="20"/>
          <w:szCs w:val="20"/>
        </w:rPr>
        <w:t>-MOPIP</w:t>
      </w:r>
      <w:r w:rsidRPr="007E0DA8">
        <w:rPr>
          <w:rFonts w:ascii="Times New Roman" w:hAnsi="Times New Roman" w:cs="Times New Roman"/>
          <w:b/>
          <w:sz w:val="20"/>
          <w:szCs w:val="20"/>
          <w:vertAlign w:val="subscript"/>
        </w:rPr>
        <w:t>2</w:t>
      </w:r>
      <w:r w:rsidRPr="007E0DA8">
        <w:rPr>
          <w:rFonts w:ascii="Times New Roman" w:hAnsi="Times New Roman" w:cs="Times New Roman"/>
          <w:b/>
          <w:sz w:val="20"/>
          <w:szCs w:val="20"/>
        </w:rPr>
        <w:t>]</w:t>
      </w:r>
      <w:r w:rsidRPr="007E0DA8">
        <w:rPr>
          <w:rFonts w:ascii="Times New Roman" w:hAnsi="Times New Roman" w:cs="Times New Roman"/>
          <w:b/>
          <w:sz w:val="20"/>
          <w:szCs w:val="20"/>
          <w:vertAlign w:val="superscript"/>
        </w:rPr>
        <w:t>2+</w:t>
      </w:r>
    </w:p>
    <w:p w:rsidR="0054470E" w:rsidRPr="007E0DA8" w:rsidRDefault="008110E8"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A mixture of 0.034g (0.10 </w:t>
      </w:r>
      <w:proofErr w:type="spellStart"/>
      <w:r w:rsidRPr="007E0DA8">
        <w:rPr>
          <w:rFonts w:ascii="Times New Roman" w:hAnsi="Times New Roman" w:cs="Times New Roman"/>
          <w:sz w:val="20"/>
          <w:szCs w:val="20"/>
        </w:rPr>
        <w:t>mmol</w:t>
      </w:r>
      <w:proofErr w:type="spellEnd"/>
      <w:r w:rsidRPr="007E0DA8">
        <w:rPr>
          <w:rFonts w:ascii="Times New Roman" w:hAnsi="Times New Roman" w:cs="Times New Roman"/>
          <w:sz w:val="20"/>
          <w:szCs w:val="20"/>
        </w:rPr>
        <w:t xml:space="preserve">) </w:t>
      </w:r>
      <w:r w:rsidRPr="007E0DA8">
        <w:rPr>
          <w:rFonts w:ascii="Times New Roman" w:hAnsi="Times New Roman" w:cs="Times New Roman"/>
          <w:i/>
          <w:sz w:val="20"/>
          <w:szCs w:val="20"/>
        </w:rPr>
        <w:t>p</w:t>
      </w:r>
      <w:r w:rsidR="004418E4" w:rsidRPr="007E0DA8">
        <w:rPr>
          <w:rFonts w:ascii="Times New Roman" w:hAnsi="Times New Roman" w:cs="Times New Roman"/>
          <w:sz w:val="20"/>
          <w:szCs w:val="20"/>
        </w:rPr>
        <w:t xml:space="preserve">-MOPIP, 0.08g (0.10 </w:t>
      </w:r>
      <w:proofErr w:type="spellStart"/>
      <w:r w:rsidR="004418E4" w:rsidRPr="007E0DA8">
        <w:rPr>
          <w:rFonts w:ascii="Times New Roman" w:hAnsi="Times New Roman" w:cs="Times New Roman"/>
          <w:sz w:val="20"/>
          <w:szCs w:val="20"/>
        </w:rPr>
        <w:t>mmol</w:t>
      </w:r>
      <w:proofErr w:type="spellEnd"/>
      <w:r w:rsidR="004418E4" w:rsidRPr="007E0DA8">
        <w:rPr>
          <w:rFonts w:ascii="Times New Roman" w:hAnsi="Times New Roman" w:cs="Times New Roman"/>
          <w:sz w:val="20"/>
          <w:szCs w:val="20"/>
        </w:rPr>
        <w:t>) of [</w:t>
      </w:r>
      <w:proofErr w:type="spell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004418E4" w:rsidRPr="007E0DA8">
        <w:rPr>
          <w:rFonts w:ascii="Times New Roman" w:hAnsi="Times New Roman" w:cs="Times New Roman"/>
          <w:sz w:val="20"/>
          <w:szCs w:val="20"/>
        </w:rPr>
        <w:t>]</w:t>
      </w:r>
      <w:r w:rsidR="004418E4"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was dissolved in</w:t>
      </w:r>
      <w:r w:rsidRPr="007E0DA8">
        <w:rPr>
          <w:rFonts w:ascii="Times New Roman" w:hAnsi="Times New Roman" w:cs="Times New Roman"/>
          <w:sz w:val="20"/>
          <w:szCs w:val="20"/>
        </w:rPr>
        <w:t xml:space="preserve"> 10 ml of ethylene glycol </w:t>
      </w:r>
      <w:r w:rsidR="004418E4" w:rsidRPr="007E0DA8">
        <w:rPr>
          <w:rFonts w:ascii="Times New Roman" w:hAnsi="Times New Roman" w:cs="Times New Roman"/>
          <w:sz w:val="20"/>
          <w:szCs w:val="20"/>
        </w:rPr>
        <w:t>and</w:t>
      </w:r>
      <w:r w:rsidRPr="007E0DA8">
        <w:rPr>
          <w:rFonts w:ascii="Times New Roman" w:hAnsi="Times New Roman" w:cs="Times New Roman"/>
          <w:sz w:val="20"/>
          <w:szCs w:val="20"/>
        </w:rPr>
        <w:t xml:space="preserve"> refluxed for 4 hours u</w:t>
      </w:r>
      <w:r w:rsidR="004418E4" w:rsidRPr="007E0DA8">
        <w:rPr>
          <w:rFonts w:ascii="Times New Roman" w:hAnsi="Times New Roman" w:cs="Times New Roman"/>
          <w:sz w:val="20"/>
          <w:szCs w:val="20"/>
        </w:rPr>
        <w:t>nder nitrogen</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 xml:space="preserve">Upon cooling, concentrated </w:t>
      </w:r>
      <w:r w:rsidRPr="007E0DA8">
        <w:rPr>
          <w:rFonts w:ascii="Times New Roman" w:hAnsi="Times New Roman" w:cs="Times New Roman"/>
          <w:sz w:val="20"/>
          <w:szCs w:val="20"/>
        </w:rPr>
        <w:t>KPF</w:t>
      </w:r>
      <w:r w:rsidR="004418E4" w:rsidRPr="007E0DA8">
        <w:rPr>
          <w:rFonts w:ascii="Times New Roman" w:hAnsi="Times New Roman" w:cs="Times New Roman"/>
          <w:sz w:val="20"/>
          <w:szCs w:val="20"/>
          <w:vertAlign w:val="subscript"/>
        </w:rPr>
        <w:t>6</w:t>
      </w:r>
      <w:r w:rsidR="004418E4" w:rsidRPr="007E0DA8">
        <w:rPr>
          <w:rFonts w:ascii="Times New Roman" w:hAnsi="Times New Roman" w:cs="Times New Roman"/>
          <w:sz w:val="20"/>
          <w:szCs w:val="20"/>
        </w:rPr>
        <w:t xml:space="preserve"> solution </w:t>
      </w:r>
      <w:r w:rsidRPr="007E0DA8">
        <w:rPr>
          <w:rFonts w:ascii="Times New Roman" w:hAnsi="Times New Roman" w:cs="Times New Roman"/>
          <w:sz w:val="20"/>
          <w:szCs w:val="20"/>
        </w:rPr>
        <w:t xml:space="preserve">was added </w:t>
      </w:r>
      <w:r w:rsidR="004418E4" w:rsidRPr="007E0DA8">
        <w:rPr>
          <w:rFonts w:ascii="Times New Roman" w:hAnsi="Times New Roman" w:cs="Times New Roman"/>
          <w:sz w:val="20"/>
          <w:szCs w:val="20"/>
        </w:rPr>
        <w:t>into the dark solution. Once the precipitation</w:t>
      </w:r>
      <w:r w:rsidR="00332C3B" w:rsidRPr="007E0DA8">
        <w:rPr>
          <w:rFonts w:ascii="Times New Roman" w:hAnsi="Times New Roman" w:cs="Times New Roman"/>
          <w:sz w:val="20"/>
          <w:szCs w:val="20"/>
        </w:rPr>
        <w:t xml:space="preserve"> was complete</w:t>
      </w:r>
      <w:r w:rsidR="004418E4" w:rsidRPr="007E0DA8">
        <w:rPr>
          <w:rFonts w:ascii="Times New Roman" w:hAnsi="Times New Roman" w:cs="Times New Roman"/>
          <w:sz w:val="20"/>
          <w:szCs w:val="20"/>
        </w:rPr>
        <w:t>, t</w:t>
      </w:r>
      <w:r w:rsidRPr="007E0DA8">
        <w:rPr>
          <w:rFonts w:ascii="Times New Roman" w:hAnsi="Times New Roman" w:cs="Times New Roman"/>
          <w:sz w:val="20"/>
          <w:szCs w:val="20"/>
        </w:rPr>
        <w:t>he solution was filtered</w:t>
      </w:r>
      <w:r w:rsidR="004418E4" w:rsidRPr="007E0DA8">
        <w:rPr>
          <w:rFonts w:ascii="Times New Roman" w:hAnsi="Times New Roman" w:cs="Times New Roman"/>
          <w:sz w:val="20"/>
          <w:szCs w:val="20"/>
        </w:rPr>
        <w:t xml:space="preserve"> by using </w:t>
      </w:r>
      <w:r w:rsidR="00332C3B" w:rsidRPr="007E0DA8">
        <w:rPr>
          <w:rFonts w:ascii="Times New Roman" w:hAnsi="Times New Roman" w:cs="Times New Roman"/>
          <w:sz w:val="20"/>
          <w:szCs w:val="20"/>
        </w:rPr>
        <w:t xml:space="preserve">a </w:t>
      </w:r>
      <w:r w:rsidR="004418E4" w:rsidRPr="007E0DA8">
        <w:rPr>
          <w:rFonts w:ascii="Times New Roman" w:hAnsi="Times New Roman" w:cs="Times New Roman"/>
          <w:sz w:val="20"/>
          <w:szCs w:val="20"/>
        </w:rPr>
        <w:t>grade-4 crucible</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followed by washing with water.</w:t>
      </w:r>
      <w:r w:rsidR="00431A59" w:rsidRPr="007E0DA8">
        <w:rPr>
          <w:rFonts w:ascii="Times New Roman" w:hAnsi="Times New Roman" w:cs="Times New Roman"/>
          <w:sz w:val="20"/>
          <w:szCs w:val="20"/>
        </w:rPr>
        <w:t xml:space="preserve"> </w:t>
      </w:r>
      <w:r w:rsidRPr="007E0DA8">
        <w:rPr>
          <w:rFonts w:ascii="Times New Roman" w:hAnsi="Times New Roman" w:cs="Times New Roman"/>
          <w:sz w:val="20"/>
          <w:szCs w:val="20"/>
        </w:rPr>
        <w:t>The crude product was purified by column chromatography by usin</w:t>
      </w:r>
      <w:r w:rsidR="00332C3B" w:rsidRPr="007E0DA8">
        <w:rPr>
          <w:rFonts w:ascii="Times New Roman" w:hAnsi="Times New Roman" w:cs="Times New Roman"/>
          <w:sz w:val="20"/>
          <w:szCs w:val="20"/>
        </w:rPr>
        <w:t>g</w:t>
      </w:r>
      <w:r w:rsidRPr="007E0DA8">
        <w:rPr>
          <w:rFonts w:ascii="Times New Roman" w:hAnsi="Times New Roman" w:cs="Times New Roman"/>
          <w:sz w:val="20"/>
          <w:szCs w:val="20"/>
        </w:rPr>
        <w:t xml:space="preserve"> neutral alumina </w:t>
      </w:r>
      <w:r w:rsidR="00BA5EAD" w:rsidRPr="007E0DA8">
        <w:rPr>
          <w:rFonts w:ascii="Times New Roman" w:hAnsi="Times New Roman" w:cs="Times New Roman"/>
          <w:sz w:val="20"/>
          <w:szCs w:val="20"/>
        </w:rPr>
        <w:t xml:space="preserve">with </w:t>
      </w:r>
      <w:r w:rsidR="00332C3B" w:rsidRPr="007E0DA8">
        <w:rPr>
          <w:rFonts w:ascii="Times New Roman" w:hAnsi="Times New Roman" w:cs="Times New Roman"/>
          <w:sz w:val="20"/>
          <w:szCs w:val="20"/>
        </w:rPr>
        <w:t xml:space="preserve">a </w:t>
      </w:r>
      <w:r w:rsidR="00BA5EAD" w:rsidRPr="007E0DA8">
        <w:rPr>
          <w:rFonts w:ascii="Times New Roman" w:hAnsi="Times New Roman" w:cs="Times New Roman"/>
          <w:sz w:val="20"/>
          <w:szCs w:val="20"/>
        </w:rPr>
        <w:t>1:1</w:t>
      </w:r>
      <w:r w:rsidR="004418E4" w:rsidRPr="007E0DA8">
        <w:rPr>
          <w:rFonts w:ascii="Times New Roman" w:hAnsi="Times New Roman" w:cs="Times New Roman"/>
          <w:sz w:val="20"/>
          <w:szCs w:val="20"/>
        </w:rPr>
        <w:t xml:space="preserve"> ratio </w:t>
      </w:r>
      <w:r w:rsidR="00332C3B" w:rsidRPr="007E0DA8">
        <w:rPr>
          <w:rFonts w:ascii="Times New Roman" w:hAnsi="Times New Roman" w:cs="Times New Roman"/>
          <w:sz w:val="20"/>
          <w:szCs w:val="20"/>
        </w:rPr>
        <w:t>of</w:t>
      </w:r>
      <w:r w:rsidRPr="007E0DA8">
        <w:rPr>
          <w:rFonts w:ascii="Times New Roman" w:hAnsi="Times New Roman" w:cs="Times New Roman"/>
          <w:sz w:val="20"/>
          <w:szCs w:val="20"/>
        </w:rPr>
        <w:t xml:space="preserve"> acetonitrile and toluene. </w:t>
      </w:r>
      <w:r w:rsidR="00431A59" w:rsidRPr="007E0DA8">
        <w:rPr>
          <w:rFonts w:ascii="Times New Roman" w:hAnsi="Times New Roman" w:cs="Times New Roman"/>
          <w:sz w:val="20"/>
          <w:szCs w:val="20"/>
        </w:rPr>
        <w:t xml:space="preserve">The orange-red band was collected and analyzed. The final product </w:t>
      </w:r>
      <w:r w:rsidR="00332C3B" w:rsidRPr="007E0DA8">
        <w:rPr>
          <w:rFonts w:ascii="Times New Roman" w:hAnsi="Times New Roman" w:cs="Times New Roman"/>
          <w:sz w:val="20"/>
          <w:szCs w:val="20"/>
        </w:rPr>
        <w:t>was</w:t>
      </w:r>
      <w:r w:rsidR="00431A59" w:rsidRPr="007E0DA8">
        <w:rPr>
          <w:rFonts w:ascii="Times New Roman" w:hAnsi="Times New Roman" w:cs="Times New Roman"/>
          <w:sz w:val="20"/>
          <w:szCs w:val="20"/>
        </w:rPr>
        <w:t xml:space="preserve"> a fine dark orange solid. Yield:  0.08g (62.5%); Found: C, 53.2; H, 2.67; N, 13.2 (calculated for C</w:t>
      </w:r>
      <w:r w:rsidR="00431A59" w:rsidRPr="007E0DA8">
        <w:rPr>
          <w:rFonts w:ascii="Times New Roman" w:hAnsi="Times New Roman" w:cs="Times New Roman"/>
          <w:sz w:val="20"/>
          <w:szCs w:val="20"/>
          <w:vertAlign w:val="subscript"/>
        </w:rPr>
        <w:t>56</w:t>
      </w:r>
      <w:r w:rsidR="00431A59" w:rsidRPr="007E0DA8">
        <w:rPr>
          <w:rFonts w:ascii="Times New Roman" w:hAnsi="Times New Roman" w:cs="Times New Roman"/>
          <w:sz w:val="20"/>
          <w:szCs w:val="20"/>
        </w:rPr>
        <w:t>F</w:t>
      </w:r>
      <w:r w:rsidR="00431A59" w:rsidRPr="007E0DA8">
        <w:rPr>
          <w:rFonts w:ascii="Times New Roman" w:hAnsi="Times New Roman" w:cs="Times New Roman"/>
          <w:sz w:val="20"/>
          <w:szCs w:val="20"/>
          <w:vertAlign w:val="subscript"/>
        </w:rPr>
        <w:t>12</w:t>
      </w:r>
      <w:r w:rsidR="00431A59" w:rsidRPr="007E0DA8">
        <w:rPr>
          <w:rFonts w:ascii="Times New Roman" w:hAnsi="Times New Roman" w:cs="Times New Roman"/>
          <w:sz w:val="20"/>
          <w:szCs w:val="20"/>
        </w:rPr>
        <w:t>H</w:t>
      </w:r>
      <w:r w:rsidR="00431A59" w:rsidRPr="007E0DA8">
        <w:rPr>
          <w:rFonts w:ascii="Times New Roman" w:hAnsi="Times New Roman" w:cs="Times New Roman"/>
          <w:sz w:val="20"/>
          <w:szCs w:val="20"/>
          <w:vertAlign w:val="subscript"/>
        </w:rPr>
        <w:t>34</w:t>
      </w:r>
      <w:r w:rsidR="00431A59" w:rsidRPr="007E0DA8">
        <w:rPr>
          <w:rFonts w:ascii="Times New Roman" w:hAnsi="Times New Roman" w:cs="Times New Roman"/>
          <w:sz w:val="20"/>
          <w:szCs w:val="20"/>
        </w:rPr>
        <w:t>N</w:t>
      </w:r>
      <w:r w:rsidR="00431A59" w:rsidRPr="007E0DA8">
        <w:rPr>
          <w:rFonts w:ascii="Times New Roman" w:hAnsi="Times New Roman" w:cs="Times New Roman"/>
          <w:sz w:val="20"/>
          <w:szCs w:val="20"/>
          <w:vertAlign w:val="subscript"/>
        </w:rPr>
        <w:t>12</w:t>
      </w:r>
      <w:r w:rsidR="00431A59" w:rsidRPr="007E0DA8">
        <w:rPr>
          <w:rFonts w:ascii="Times New Roman" w:hAnsi="Times New Roman" w:cs="Times New Roman"/>
          <w:sz w:val="20"/>
          <w:szCs w:val="20"/>
        </w:rPr>
        <w:t>OP</w:t>
      </w:r>
      <w:r w:rsidR="00431A59" w:rsidRPr="007E0DA8">
        <w:rPr>
          <w:rFonts w:ascii="Times New Roman" w:hAnsi="Times New Roman" w:cs="Times New Roman"/>
          <w:sz w:val="20"/>
          <w:szCs w:val="20"/>
          <w:vertAlign w:val="subscript"/>
        </w:rPr>
        <w:t>2</w:t>
      </w:r>
      <w:r w:rsidR="00431A59" w:rsidRPr="007E0DA8">
        <w:rPr>
          <w:rFonts w:ascii="Times New Roman" w:hAnsi="Times New Roman" w:cs="Times New Roman"/>
          <w:sz w:val="20"/>
          <w:szCs w:val="20"/>
        </w:rPr>
        <w:t>Ru: C, 52.4; H, 3.0; N, 13.1);</w:t>
      </w:r>
      <w:r w:rsidR="00F72EAF" w:rsidRPr="007E0DA8">
        <w:rPr>
          <w:rFonts w:ascii="Times New Roman" w:hAnsi="Times New Roman" w:cs="Times New Roman"/>
          <w:sz w:val="20"/>
          <w:szCs w:val="20"/>
        </w:rPr>
        <w:t xml:space="preserve"> MS, </w:t>
      </w:r>
      <w:r w:rsidR="00F72EAF" w:rsidRPr="007E0DA8">
        <w:rPr>
          <w:rFonts w:ascii="Times New Roman" w:hAnsi="Times New Roman" w:cs="Times New Roman"/>
          <w:i/>
          <w:sz w:val="20"/>
          <w:szCs w:val="20"/>
        </w:rPr>
        <w:t>m/z</w:t>
      </w:r>
      <w:r w:rsidR="00431A59" w:rsidRPr="007E0DA8">
        <w:rPr>
          <w:rFonts w:ascii="Times New Roman" w:hAnsi="Times New Roman" w:cs="Times New Roman"/>
          <w:sz w:val="20"/>
          <w:szCs w:val="20"/>
        </w:rPr>
        <w:t>: 1136.9 [M</w:t>
      </w:r>
      <w:r w:rsidR="00431A59" w:rsidRPr="007E0DA8">
        <w:rPr>
          <w:rFonts w:ascii="Times New Roman" w:hAnsi="Times New Roman" w:cs="Times New Roman"/>
          <w:sz w:val="20"/>
          <w:szCs w:val="20"/>
          <w:vertAlign w:val="superscript"/>
        </w:rPr>
        <w:t>+</w:t>
      </w:r>
      <w:r w:rsidR="00431A59" w:rsidRPr="007E0DA8">
        <w:rPr>
          <w:rFonts w:ascii="Times New Roman" w:hAnsi="Times New Roman" w:cs="Times New Roman"/>
          <w:sz w:val="20"/>
          <w:szCs w:val="20"/>
        </w:rPr>
        <w:t>- PF</w:t>
      </w:r>
      <w:r w:rsidR="00431A59" w:rsidRPr="007E0DA8">
        <w:rPr>
          <w:rFonts w:ascii="Times New Roman" w:hAnsi="Times New Roman" w:cs="Times New Roman"/>
          <w:sz w:val="20"/>
          <w:szCs w:val="20"/>
          <w:vertAlign w:val="subscript"/>
        </w:rPr>
        <w:t>6</w:t>
      </w:r>
      <w:r w:rsidR="00431A59" w:rsidRPr="007E0DA8">
        <w:rPr>
          <w:rFonts w:ascii="Times New Roman" w:hAnsi="Times New Roman" w:cs="Times New Roman"/>
          <w:sz w:val="20"/>
          <w:szCs w:val="20"/>
          <w:vertAlign w:val="superscript"/>
        </w:rPr>
        <w:t>-</w:t>
      </w:r>
      <w:r w:rsidR="00431A59" w:rsidRPr="007E0DA8">
        <w:rPr>
          <w:rFonts w:ascii="Times New Roman" w:hAnsi="Times New Roman" w:cs="Times New Roman"/>
          <w:sz w:val="20"/>
          <w:szCs w:val="20"/>
        </w:rPr>
        <w:t xml:space="preserve">] and 993.2 </w:t>
      </w:r>
      <w:r w:rsidR="00431A59" w:rsidRPr="007E0DA8">
        <w:rPr>
          <w:rFonts w:ascii="Times New Roman" w:hAnsi="Times New Roman" w:cs="Times New Roman"/>
          <w:bCs/>
          <w:sz w:val="20"/>
          <w:szCs w:val="20"/>
        </w:rPr>
        <w:t>[M</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2PF</w:t>
      </w:r>
      <w:r w:rsidR="00431A59" w:rsidRPr="007E0DA8">
        <w:rPr>
          <w:rFonts w:ascii="Times New Roman" w:hAnsi="Times New Roman" w:cs="Times New Roman"/>
          <w:bCs/>
          <w:sz w:val="20"/>
          <w:szCs w:val="20"/>
          <w:vertAlign w:val="subscript"/>
        </w:rPr>
        <w:t>6</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xml:space="preserve">], ; </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H NMR (</w:t>
      </w:r>
      <w:r w:rsidR="00F72EAF" w:rsidRPr="007E0DA8">
        <w:rPr>
          <w:rFonts w:ascii="Times New Roman" w:hAnsi="Times New Roman" w:cs="Times New Roman"/>
          <w:bCs/>
          <w:sz w:val="20"/>
          <w:szCs w:val="20"/>
        </w:rPr>
        <w:t>CD</w:t>
      </w:r>
      <w:r w:rsidR="00F72EAF" w:rsidRPr="007E0DA8">
        <w:rPr>
          <w:rFonts w:ascii="Times New Roman" w:hAnsi="Times New Roman" w:cs="Times New Roman"/>
          <w:bCs/>
          <w:sz w:val="20"/>
          <w:szCs w:val="20"/>
          <w:vertAlign w:val="subscript"/>
        </w:rPr>
        <w:t>3</w:t>
      </w:r>
      <w:r w:rsidR="00F72EAF" w:rsidRPr="007E0DA8">
        <w:rPr>
          <w:rFonts w:ascii="Times New Roman" w:hAnsi="Times New Roman" w:cs="Times New Roman"/>
          <w:bCs/>
          <w:sz w:val="20"/>
          <w:szCs w:val="20"/>
        </w:rPr>
        <w:t>CN</w:t>
      </w:r>
      <w:r w:rsidR="00431A59" w:rsidRPr="007E0DA8">
        <w:rPr>
          <w:rFonts w:ascii="Times New Roman" w:hAnsi="Times New Roman" w:cs="Times New Roman"/>
          <w:bCs/>
          <w:sz w:val="20"/>
          <w:szCs w:val="20"/>
        </w:rPr>
        <w:t>, δ ppm): 9.65 (d,</w:t>
      </w:r>
      <w:r w:rsidR="00431A59" w:rsidRPr="007E0DA8">
        <w:rPr>
          <w:rFonts w:ascii="Times New Roman" w:hAnsi="Times New Roman" w:cs="Times New Roman"/>
          <w:bCs/>
          <w:i/>
          <w:sz w:val="20"/>
          <w:szCs w:val="20"/>
        </w:rPr>
        <w:t xml:space="preserve"> </w:t>
      </w:r>
      <w:r w:rsidR="00431A59" w:rsidRPr="007E0DA8">
        <w:rPr>
          <w:rFonts w:ascii="Times New Roman" w:hAnsi="Times New Roman" w:cs="Times New Roman"/>
          <w:bCs/>
          <w:sz w:val="20"/>
          <w:szCs w:val="20"/>
        </w:rPr>
        <w:t xml:space="preserve">6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6.87 Hz), 9.05 (d, 4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8.02 Hz), 8.43 (m, 6H), 8.23 (</w:t>
      </w:r>
      <w:proofErr w:type="spellStart"/>
      <w:r w:rsidR="00431A59" w:rsidRPr="007E0DA8">
        <w:rPr>
          <w:rFonts w:ascii="Times New Roman" w:hAnsi="Times New Roman" w:cs="Times New Roman"/>
          <w:bCs/>
          <w:sz w:val="20"/>
          <w:szCs w:val="20"/>
        </w:rPr>
        <w:t>dd</w:t>
      </w:r>
      <w:proofErr w:type="spellEnd"/>
      <w:r w:rsidR="00431A59" w:rsidRPr="007E0DA8">
        <w:rPr>
          <w:rFonts w:ascii="Times New Roman" w:hAnsi="Times New Roman" w:cs="Times New Roman"/>
          <w:bCs/>
          <w:sz w:val="20"/>
          <w:szCs w:val="20"/>
        </w:rPr>
        <w:t xml:space="preserve">, 4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3.44 Hz), 8.15 (d, 2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9.16 Hz), 7.82 (m, 4H), 7.69 (</w:t>
      </w:r>
      <w:proofErr w:type="spellStart"/>
      <w:r w:rsidR="00431A59" w:rsidRPr="007E0DA8">
        <w:rPr>
          <w:rFonts w:ascii="Times New Roman" w:hAnsi="Times New Roman" w:cs="Times New Roman"/>
          <w:bCs/>
          <w:sz w:val="20"/>
          <w:szCs w:val="20"/>
        </w:rPr>
        <w:t>dd</w:t>
      </w:r>
      <w:proofErr w:type="spellEnd"/>
      <w:r w:rsidR="00431A59" w:rsidRPr="007E0DA8">
        <w:rPr>
          <w:rFonts w:ascii="Times New Roman" w:hAnsi="Times New Roman" w:cs="Times New Roman"/>
          <w:bCs/>
          <w:sz w:val="20"/>
          <w:szCs w:val="20"/>
        </w:rPr>
        <w:t xml:space="preserve">, 2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5.73 Hz), 7.20 (d, 2H, </w:t>
      </w:r>
      <w:r w:rsidR="00431A59" w:rsidRPr="007E0DA8">
        <w:rPr>
          <w:rFonts w:ascii="Times New Roman" w:hAnsi="Times New Roman" w:cs="Times New Roman"/>
          <w:bCs/>
          <w:i/>
          <w:sz w:val="20"/>
          <w:szCs w:val="20"/>
        </w:rPr>
        <w:t>J</w:t>
      </w:r>
      <w:r w:rsidR="006E3A51" w:rsidRPr="007E0DA8">
        <w:rPr>
          <w:rFonts w:ascii="Times New Roman" w:hAnsi="Times New Roman" w:cs="Times New Roman"/>
          <w:bCs/>
          <w:sz w:val="20"/>
          <w:szCs w:val="20"/>
        </w:rPr>
        <w:t>=9.16 Hz) and 3.88 (s, 3H) ; IR (</w:t>
      </w:r>
      <w:r w:rsidR="00431A59" w:rsidRPr="007E0DA8">
        <w:rPr>
          <w:rFonts w:ascii="Times New Roman" w:hAnsi="Times New Roman" w:cs="Times New Roman"/>
          <w:bCs/>
          <w:i/>
          <w:sz w:val="20"/>
          <w:szCs w:val="20"/>
        </w:rPr>
        <w:t>ν</w:t>
      </w:r>
      <w:r w:rsidR="00431A59" w:rsidRPr="007E0DA8">
        <w:rPr>
          <w:rFonts w:ascii="Times New Roman" w:hAnsi="Times New Roman" w:cs="Times New Roman"/>
          <w:bCs/>
          <w:sz w:val="20"/>
          <w:szCs w:val="20"/>
        </w:rPr>
        <w:t>, cm</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 :3386.03 (secondary N-H), 2954.87 (</w:t>
      </w:r>
      <w:r w:rsidR="00431A59" w:rsidRPr="007E0DA8">
        <w:rPr>
          <w:rFonts w:ascii="Times New Roman" w:hAnsi="Times New Roman" w:cs="Times New Roman"/>
          <w:bCs/>
          <w:i/>
          <w:sz w:val="20"/>
          <w:szCs w:val="20"/>
        </w:rPr>
        <w:t>sp</w:t>
      </w:r>
      <w:r w:rsidR="00431A59" w:rsidRPr="007E0DA8">
        <w:rPr>
          <w:rFonts w:ascii="Times New Roman" w:hAnsi="Times New Roman" w:cs="Times New Roman"/>
          <w:bCs/>
          <w:i/>
          <w:sz w:val="20"/>
          <w:szCs w:val="20"/>
          <w:vertAlign w:val="superscript"/>
        </w:rPr>
        <w:t>3</w:t>
      </w:r>
      <w:r w:rsidR="00431A59" w:rsidRPr="007E0DA8">
        <w:rPr>
          <w:rFonts w:ascii="Times New Roman" w:hAnsi="Times New Roman" w:cs="Times New Roman"/>
          <w:bCs/>
          <w:sz w:val="20"/>
          <w:szCs w:val="20"/>
        </w:rPr>
        <w:t xml:space="preserve"> C-H), 1458.91 (C=C), 1354.91 (C=N), 1022.27 (C-N) and 811.44 (</w:t>
      </w:r>
      <w:proofErr w:type="spellStart"/>
      <w:r w:rsidR="00431A59" w:rsidRPr="007E0DA8">
        <w:rPr>
          <w:rFonts w:ascii="Times New Roman" w:hAnsi="Times New Roman" w:cs="Times New Roman"/>
          <w:bCs/>
          <w:sz w:val="20"/>
          <w:szCs w:val="20"/>
        </w:rPr>
        <w:t>Ar</w:t>
      </w:r>
      <w:proofErr w:type="spellEnd"/>
      <w:r w:rsidR="00431A59" w:rsidRPr="007E0DA8">
        <w:rPr>
          <w:rFonts w:ascii="Times New Roman" w:hAnsi="Times New Roman" w:cs="Times New Roman"/>
          <w:bCs/>
          <w:sz w:val="20"/>
          <w:szCs w:val="20"/>
        </w:rPr>
        <w:t xml:space="preserve"> </w:t>
      </w:r>
      <w:proofErr w:type="spellStart"/>
      <w:r w:rsidR="00431A59" w:rsidRPr="007E0DA8">
        <w:rPr>
          <w:rFonts w:ascii="Times New Roman" w:hAnsi="Times New Roman" w:cs="Times New Roman"/>
          <w:bCs/>
          <w:i/>
          <w:sz w:val="20"/>
          <w:szCs w:val="20"/>
        </w:rPr>
        <w:t>para</w:t>
      </w:r>
      <w:proofErr w:type="spellEnd"/>
      <w:r w:rsidR="00BA5EAD" w:rsidRPr="007E0DA8">
        <w:rPr>
          <w:rFonts w:ascii="Times New Roman" w:hAnsi="Times New Roman" w:cs="Times New Roman"/>
          <w:bCs/>
          <w:sz w:val="20"/>
          <w:szCs w:val="20"/>
        </w:rPr>
        <w:t>-subs.)</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4670FA"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UV-Visible titration</w:t>
      </w:r>
    </w:p>
    <w:p w:rsidR="0054470E" w:rsidRPr="007E0DA8" w:rsidRDefault="00A20C0F"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 xml:space="preserve">The interaction of </w:t>
      </w:r>
      <w:proofErr w:type="gramStart"/>
      <w:r w:rsidRPr="007E0DA8">
        <w:rPr>
          <w:rFonts w:ascii="Times New Roman" w:hAnsi="Times New Roman" w:cs="Times New Roman"/>
          <w:bCs/>
          <w:sz w:val="20"/>
          <w:szCs w:val="20"/>
        </w:rPr>
        <w:t>ruthenium</w:t>
      </w:r>
      <w:r w:rsidR="00F72EAF" w:rsidRPr="007E0DA8">
        <w:rPr>
          <w:rFonts w:ascii="Times New Roman" w:hAnsi="Times New Roman" w:cs="Times New Roman"/>
          <w:bCs/>
          <w:sz w:val="20"/>
          <w:szCs w:val="20"/>
        </w:rPr>
        <w:t>(</w:t>
      </w:r>
      <w:proofErr w:type="gramEnd"/>
      <w:r w:rsidR="00F72EAF" w:rsidRPr="007E0DA8">
        <w:rPr>
          <w:rFonts w:ascii="Times New Roman" w:hAnsi="Times New Roman" w:cs="Times New Roman"/>
          <w:bCs/>
          <w:sz w:val="20"/>
          <w:szCs w:val="20"/>
        </w:rPr>
        <w:t xml:space="preserve">II) complex, </w:t>
      </w:r>
      <w:r w:rsidR="00F72EAF" w:rsidRPr="007E0DA8">
        <w:rPr>
          <w:rFonts w:ascii="Times New Roman" w:hAnsi="Times New Roman" w:cs="Times New Roman"/>
          <w:sz w:val="20"/>
          <w:szCs w:val="20"/>
          <w:lang w:val="ms-MY"/>
        </w:rPr>
        <w:t>[Ru(dppz)</w:t>
      </w:r>
      <w:r w:rsidR="00F72EAF" w:rsidRPr="007E0DA8">
        <w:rPr>
          <w:rFonts w:ascii="Times New Roman" w:hAnsi="Times New Roman" w:cs="Times New Roman"/>
          <w:sz w:val="20"/>
          <w:szCs w:val="20"/>
          <w:vertAlign w:val="subscript"/>
          <w:lang w:val="ms-MY"/>
        </w:rPr>
        <w:t>2</w:t>
      </w:r>
      <w:r w:rsidR="00F72EAF" w:rsidRPr="007E0DA8">
        <w:rPr>
          <w:rFonts w:ascii="Times New Roman" w:hAnsi="Times New Roman" w:cs="Times New Roman"/>
          <w:sz w:val="20"/>
          <w:szCs w:val="20"/>
          <w:lang w:val="ms-MY"/>
        </w:rPr>
        <w:t>(</w:t>
      </w:r>
      <w:r w:rsidR="00F72EAF" w:rsidRPr="007E0DA8">
        <w:rPr>
          <w:rFonts w:ascii="Times New Roman" w:hAnsi="Times New Roman" w:cs="Times New Roman"/>
          <w:i/>
          <w:sz w:val="20"/>
          <w:szCs w:val="20"/>
          <w:lang w:val="ms-MY"/>
        </w:rPr>
        <w:t>p</w:t>
      </w:r>
      <w:r w:rsidR="00F72EAF" w:rsidRPr="007E0DA8">
        <w:rPr>
          <w:rFonts w:ascii="Times New Roman" w:hAnsi="Times New Roman" w:cs="Times New Roman"/>
          <w:sz w:val="20"/>
          <w:szCs w:val="20"/>
          <w:lang w:val="ms-MY"/>
        </w:rPr>
        <w:t>-MOPIP)]</w:t>
      </w:r>
      <w:r w:rsidR="00F72EAF" w:rsidRPr="007E0DA8">
        <w:rPr>
          <w:rFonts w:ascii="Times New Roman" w:hAnsi="Times New Roman" w:cs="Times New Roman"/>
          <w:sz w:val="20"/>
          <w:szCs w:val="20"/>
          <w:vertAlign w:val="superscript"/>
          <w:lang w:val="ms-MY"/>
        </w:rPr>
        <w:t>2+</w:t>
      </w:r>
      <w:r w:rsidR="00F72EAF" w:rsidRPr="007E0DA8">
        <w:rPr>
          <w:rFonts w:ascii="Times New Roman" w:hAnsi="Times New Roman" w:cs="Times New Roman"/>
          <w:bCs/>
          <w:sz w:val="20"/>
          <w:szCs w:val="20"/>
        </w:rPr>
        <w:t xml:space="preserve"> with CT-DNA </w:t>
      </w:r>
      <w:r w:rsidR="00332C3B" w:rsidRPr="007E0DA8">
        <w:rPr>
          <w:rFonts w:ascii="Times New Roman" w:hAnsi="Times New Roman" w:cs="Times New Roman"/>
          <w:bCs/>
          <w:sz w:val="20"/>
          <w:szCs w:val="20"/>
        </w:rPr>
        <w:t>was</w:t>
      </w:r>
      <w:r w:rsidR="00F72EAF" w:rsidRPr="007E0DA8">
        <w:rPr>
          <w:rFonts w:ascii="Times New Roman" w:hAnsi="Times New Roman" w:cs="Times New Roman"/>
          <w:bCs/>
          <w:sz w:val="20"/>
          <w:szCs w:val="20"/>
        </w:rPr>
        <w:t xml:space="preserve"> ana</w:t>
      </w:r>
      <w:r w:rsidR="00BA5EAD" w:rsidRPr="007E0DA8">
        <w:rPr>
          <w:rFonts w:ascii="Times New Roman" w:hAnsi="Times New Roman" w:cs="Times New Roman"/>
          <w:bCs/>
          <w:sz w:val="20"/>
          <w:szCs w:val="20"/>
        </w:rPr>
        <w:t>lyzed using UV-Vis spectroscopy</w:t>
      </w:r>
      <w:r w:rsidR="00F72EAF" w:rsidRPr="007E0DA8">
        <w:rPr>
          <w:rFonts w:ascii="Times New Roman" w:hAnsi="Times New Roman" w:cs="Times New Roman"/>
          <w:bCs/>
          <w:sz w:val="20"/>
          <w:szCs w:val="20"/>
        </w:rPr>
        <w:t xml:space="preserve">. </w:t>
      </w:r>
      <w:r w:rsidR="00F72EAF" w:rsidRPr="007E0DA8">
        <w:rPr>
          <w:rFonts w:ascii="Times New Roman" w:hAnsi="Times New Roman" w:cs="Times New Roman"/>
          <w:sz w:val="20"/>
          <w:szCs w:val="20"/>
        </w:rPr>
        <w:t xml:space="preserve">The UV-Vis titration of </w:t>
      </w:r>
      <w:r w:rsidR="00332C3B" w:rsidRPr="007E0DA8">
        <w:rPr>
          <w:rFonts w:ascii="Times New Roman" w:hAnsi="Times New Roman" w:cs="Times New Roman"/>
          <w:sz w:val="20"/>
          <w:szCs w:val="20"/>
        </w:rPr>
        <w:t xml:space="preserve">the </w:t>
      </w:r>
      <w:r w:rsidR="00F72EAF" w:rsidRPr="007E0DA8">
        <w:rPr>
          <w:rFonts w:ascii="Times New Roman" w:hAnsi="Times New Roman" w:cs="Times New Roman"/>
          <w:sz w:val="20"/>
          <w:szCs w:val="20"/>
        </w:rPr>
        <w:t xml:space="preserve">complex in a buffer was performed </w:t>
      </w:r>
      <w:r w:rsidR="00F72EAF" w:rsidRPr="007E0DA8">
        <w:rPr>
          <w:rFonts w:ascii="Times New Roman" w:hAnsi="Times New Roman" w:cs="Times New Roman"/>
          <w:bCs/>
          <w:sz w:val="20"/>
          <w:szCs w:val="20"/>
        </w:rPr>
        <w:t>at room temperature</w:t>
      </w:r>
      <w:r w:rsidR="00F72EAF" w:rsidRPr="007E0DA8">
        <w:rPr>
          <w:rFonts w:ascii="Times New Roman" w:hAnsi="Times New Roman" w:cs="Times New Roman"/>
          <w:sz w:val="20"/>
          <w:szCs w:val="20"/>
        </w:rPr>
        <w:t xml:space="preserve"> using a fixed </w:t>
      </w:r>
      <w:r w:rsidR="00F72EAF" w:rsidRPr="007E0DA8">
        <w:rPr>
          <w:rFonts w:ascii="Times New Roman" w:hAnsi="Times New Roman" w:cs="Times New Roman"/>
          <w:sz w:val="20"/>
          <w:szCs w:val="20"/>
        </w:rPr>
        <w:lastRenderedPageBreak/>
        <w:t xml:space="preserve">concentration of </w:t>
      </w:r>
      <w:r w:rsidR="00332C3B" w:rsidRPr="007E0DA8">
        <w:rPr>
          <w:rFonts w:ascii="Times New Roman" w:hAnsi="Times New Roman" w:cs="Times New Roman"/>
          <w:sz w:val="20"/>
          <w:szCs w:val="20"/>
        </w:rPr>
        <w:t xml:space="preserve">the </w:t>
      </w:r>
      <w:r w:rsidR="00F72EAF" w:rsidRPr="007E0DA8">
        <w:rPr>
          <w:rFonts w:ascii="Times New Roman" w:hAnsi="Times New Roman" w:cs="Times New Roman"/>
          <w:sz w:val="20"/>
          <w:szCs w:val="20"/>
        </w:rPr>
        <w:t>complex with i</w:t>
      </w:r>
      <w:r w:rsidR="004670FA" w:rsidRPr="007E0DA8">
        <w:rPr>
          <w:rFonts w:ascii="Times New Roman" w:hAnsi="Times New Roman" w:cs="Times New Roman"/>
          <w:sz w:val="20"/>
          <w:szCs w:val="20"/>
        </w:rPr>
        <w:t xml:space="preserve">ncreasing concentration of DNA. </w:t>
      </w:r>
      <w:r w:rsidR="00F72EAF" w:rsidRPr="007E0DA8">
        <w:rPr>
          <w:rFonts w:ascii="Times New Roman" w:hAnsi="Times New Roman" w:cs="Times New Roman"/>
          <w:sz w:val="20"/>
          <w:szCs w:val="20"/>
        </w:rPr>
        <w:t>The concentration of the [</w:t>
      </w:r>
      <w:proofErr w:type="spellStart"/>
      <w:proofErr w:type="gramStart"/>
      <w:r w:rsidR="00F72EAF" w:rsidRPr="007E0DA8">
        <w:rPr>
          <w:rFonts w:ascii="Times New Roman" w:hAnsi="Times New Roman" w:cs="Times New Roman"/>
          <w:sz w:val="20"/>
          <w:szCs w:val="20"/>
        </w:rPr>
        <w:t>Ru</w:t>
      </w:r>
      <w:proofErr w:type="spellEnd"/>
      <w:r w:rsidR="00F72EAF" w:rsidRPr="007E0DA8">
        <w:rPr>
          <w:rFonts w:ascii="Times New Roman" w:hAnsi="Times New Roman" w:cs="Times New Roman"/>
          <w:sz w:val="20"/>
          <w:szCs w:val="20"/>
        </w:rPr>
        <w:t>(</w:t>
      </w:r>
      <w:proofErr w:type="spellStart"/>
      <w:proofErr w:type="gramEnd"/>
      <w:r w:rsidR="00F72EAF" w:rsidRPr="007E0DA8">
        <w:rPr>
          <w:rFonts w:ascii="Times New Roman" w:hAnsi="Times New Roman" w:cs="Times New Roman"/>
          <w:sz w:val="20"/>
          <w:szCs w:val="20"/>
        </w:rPr>
        <w:t>dppz</w:t>
      </w:r>
      <w:proofErr w:type="spellEnd"/>
      <w:r w:rsidR="00F72EAF" w:rsidRPr="007E0DA8">
        <w:rPr>
          <w:rFonts w:ascii="Times New Roman" w:hAnsi="Times New Roman" w:cs="Times New Roman"/>
          <w:sz w:val="20"/>
          <w:szCs w:val="20"/>
        </w:rPr>
        <w:t>)</w:t>
      </w:r>
      <w:r w:rsidR="00F72EAF" w:rsidRPr="007E0DA8">
        <w:rPr>
          <w:rFonts w:ascii="Times New Roman" w:hAnsi="Times New Roman" w:cs="Times New Roman"/>
          <w:sz w:val="20"/>
          <w:szCs w:val="20"/>
          <w:vertAlign w:val="subscript"/>
        </w:rPr>
        <w:t>2</w:t>
      </w:r>
      <w:r w:rsidR="00F72EAF" w:rsidRPr="007E0DA8">
        <w:rPr>
          <w:rFonts w:ascii="Times New Roman" w:hAnsi="Times New Roman" w:cs="Times New Roman"/>
          <w:sz w:val="20"/>
          <w:szCs w:val="20"/>
        </w:rPr>
        <w:t>(</w:t>
      </w:r>
      <w:r w:rsidR="00F72EAF" w:rsidRPr="007E0DA8">
        <w:rPr>
          <w:rFonts w:ascii="Times New Roman" w:hAnsi="Times New Roman" w:cs="Times New Roman"/>
          <w:i/>
          <w:sz w:val="20"/>
          <w:szCs w:val="20"/>
        </w:rPr>
        <w:t>p</w:t>
      </w:r>
      <w:r w:rsidR="00F72EAF" w:rsidRPr="007E0DA8">
        <w:rPr>
          <w:rFonts w:ascii="Times New Roman" w:hAnsi="Times New Roman" w:cs="Times New Roman"/>
          <w:sz w:val="20"/>
          <w:szCs w:val="20"/>
        </w:rPr>
        <w:t>-MOPIP)]</w:t>
      </w:r>
      <w:r w:rsidR="00F72EAF" w:rsidRPr="007E0DA8">
        <w:rPr>
          <w:rFonts w:ascii="Times New Roman" w:hAnsi="Times New Roman" w:cs="Times New Roman"/>
          <w:sz w:val="20"/>
          <w:szCs w:val="20"/>
          <w:vertAlign w:val="superscript"/>
        </w:rPr>
        <w:t>2+</w:t>
      </w:r>
      <w:r w:rsidR="00F72EAF" w:rsidRPr="007E0DA8">
        <w:rPr>
          <w:rFonts w:ascii="Times New Roman" w:hAnsi="Times New Roman" w:cs="Times New Roman"/>
          <w:sz w:val="20"/>
          <w:szCs w:val="20"/>
        </w:rPr>
        <w:t xml:space="preserve"> solution was 15 </w:t>
      </w:r>
      <w:proofErr w:type="spellStart"/>
      <w:r w:rsidR="00F72EAF" w:rsidRPr="007E0DA8">
        <w:rPr>
          <w:rFonts w:ascii="Times New Roman" w:hAnsi="Times New Roman" w:cs="Times New Roman"/>
          <w:sz w:val="20"/>
          <w:szCs w:val="20"/>
        </w:rPr>
        <w:t>μM</w:t>
      </w:r>
      <w:proofErr w:type="spellEnd"/>
      <w:r w:rsidR="00F72EAF" w:rsidRPr="007E0DA8">
        <w:rPr>
          <w:rFonts w:ascii="Times New Roman" w:hAnsi="Times New Roman" w:cs="Times New Roman"/>
          <w:sz w:val="20"/>
          <w:szCs w:val="20"/>
        </w:rPr>
        <w:t xml:space="preserve"> while the concentration of DNA titrated </w:t>
      </w:r>
      <w:r w:rsidR="00BA5EAD" w:rsidRPr="007E0DA8">
        <w:rPr>
          <w:rFonts w:ascii="Times New Roman" w:hAnsi="Times New Roman" w:cs="Times New Roman"/>
          <w:sz w:val="20"/>
          <w:szCs w:val="20"/>
        </w:rPr>
        <w:t>varied</w:t>
      </w:r>
      <w:r w:rsidR="004670FA" w:rsidRPr="007E0DA8">
        <w:rPr>
          <w:rFonts w:ascii="Times New Roman" w:hAnsi="Times New Roman" w:cs="Times New Roman"/>
          <w:sz w:val="20"/>
          <w:szCs w:val="20"/>
        </w:rPr>
        <w:t xml:space="preserve"> </w:t>
      </w:r>
      <w:r w:rsidR="00F72EAF" w:rsidRPr="007E0DA8">
        <w:rPr>
          <w:rFonts w:ascii="Times New Roman" w:hAnsi="Times New Roman" w:cs="Times New Roman"/>
          <w:sz w:val="20"/>
          <w:szCs w:val="20"/>
        </w:rPr>
        <w:t xml:space="preserve">from 0 to 86 </w:t>
      </w:r>
      <w:proofErr w:type="spellStart"/>
      <w:r w:rsidR="00F72EAF" w:rsidRPr="007E0DA8">
        <w:rPr>
          <w:rFonts w:ascii="Times New Roman" w:hAnsi="Times New Roman" w:cs="Times New Roman"/>
          <w:sz w:val="20"/>
          <w:szCs w:val="20"/>
        </w:rPr>
        <w:t>μM</w:t>
      </w:r>
      <w:proofErr w:type="spellEnd"/>
      <w:r w:rsidR="00F72EAF" w:rsidRPr="007E0DA8">
        <w:rPr>
          <w:rFonts w:ascii="Times New Roman" w:hAnsi="Times New Roman" w:cs="Times New Roman"/>
          <w:sz w:val="20"/>
          <w:szCs w:val="20"/>
        </w:rPr>
        <w:t>.</w:t>
      </w:r>
      <w:r w:rsidR="00F72EAF" w:rsidRPr="007E0DA8">
        <w:rPr>
          <w:rFonts w:ascii="Times New Roman" w:hAnsi="Times New Roman" w:cs="Times New Roman"/>
          <w:b/>
          <w:bCs/>
          <w:sz w:val="20"/>
          <w:szCs w:val="20"/>
        </w:rPr>
        <w:t xml:space="preserve"> </w:t>
      </w:r>
      <w:r w:rsidR="00F72EAF" w:rsidRPr="007E0DA8">
        <w:rPr>
          <w:rFonts w:ascii="Times New Roman" w:hAnsi="Times New Roman" w:cs="Times New Roman"/>
          <w:sz w:val="20"/>
          <w:szCs w:val="20"/>
        </w:rPr>
        <w:t>The complex-DNA solut</w:t>
      </w:r>
      <w:r w:rsidR="00BA5EAD" w:rsidRPr="007E0DA8">
        <w:rPr>
          <w:rFonts w:ascii="Times New Roman" w:hAnsi="Times New Roman" w:cs="Times New Roman"/>
          <w:sz w:val="20"/>
          <w:szCs w:val="20"/>
        </w:rPr>
        <w:t>ion was allowed to incubate for10</w:t>
      </w:r>
      <w:r w:rsidR="00F72EAF" w:rsidRPr="007E0DA8">
        <w:rPr>
          <w:rFonts w:ascii="Times New Roman" w:hAnsi="Times New Roman" w:cs="Times New Roman"/>
          <w:sz w:val="20"/>
          <w:szCs w:val="20"/>
        </w:rPr>
        <w:t xml:space="preserve"> minutes before the spectra were recorded. The titration processes</w:t>
      </w:r>
      <w:r w:rsidR="004670FA" w:rsidRPr="007E0DA8">
        <w:rPr>
          <w:rFonts w:ascii="Times New Roman" w:hAnsi="Times New Roman" w:cs="Times New Roman"/>
          <w:sz w:val="20"/>
          <w:szCs w:val="20"/>
        </w:rPr>
        <w:t xml:space="preserve"> were</w:t>
      </w:r>
      <w:r w:rsidR="00F72EAF" w:rsidRPr="007E0DA8">
        <w:rPr>
          <w:rFonts w:ascii="Times New Roman" w:hAnsi="Times New Roman" w:cs="Times New Roman"/>
          <w:sz w:val="20"/>
          <w:szCs w:val="20"/>
        </w:rPr>
        <w:t xml:space="preserve"> repeated several times until no more changes were observed in the spectra which indicat</w:t>
      </w:r>
      <w:r w:rsidR="00332C3B" w:rsidRPr="007E0DA8">
        <w:rPr>
          <w:rFonts w:ascii="Times New Roman" w:hAnsi="Times New Roman" w:cs="Times New Roman"/>
          <w:sz w:val="20"/>
          <w:szCs w:val="20"/>
        </w:rPr>
        <w:t>ed</w:t>
      </w:r>
      <w:r w:rsidR="00F72EAF" w:rsidRPr="007E0DA8">
        <w:rPr>
          <w:rFonts w:ascii="Times New Roman" w:hAnsi="Times New Roman" w:cs="Times New Roman"/>
          <w:sz w:val="20"/>
          <w:szCs w:val="20"/>
        </w:rPr>
        <w:t xml:space="preserve"> that the binding saturation </w:t>
      </w:r>
      <w:r w:rsidR="00332C3B" w:rsidRPr="007E0DA8">
        <w:rPr>
          <w:rFonts w:ascii="Times New Roman" w:hAnsi="Times New Roman" w:cs="Times New Roman"/>
          <w:sz w:val="20"/>
          <w:szCs w:val="20"/>
        </w:rPr>
        <w:t>was</w:t>
      </w:r>
      <w:r w:rsidR="004670FA" w:rsidRPr="007E0DA8">
        <w:rPr>
          <w:rFonts w:ascii="Times New Roman" w:hAnsi="Times New Roman" w:cs="Times New Roman"/>
          <w:sz w:val="20"/>
          <w:szCs w:val="20"/>
        </w:rPr>
        <w:t xml:space="preserve"> achieved. T</w:t>
      </w:r>
      <w:r w:rsidR="00624E9C" w:rsidRPr="007E0DA8">
        <w:rPr>
          <w:rFonts w:ascii="Times New Roman" w:hAnsi="Times New Roman" w:cs="Times New Roman"/>
          <w:sz w:val="20"/>
          <w:szCs w:val="20"/>
        </w:rPr>
        <w:t xml:space="preserve">he changes in the </w:t>
      </w:r>
      <w:r w:rsidR="00332C3B" w:rsidRPr="007E0DA8">
        <w:rPr>
          <w:rFonts w:ascii="Times New Roman" w:hAnsi="Times New Roman" w:cs="Times New Roman"/>
          <w:sz w:val="20"/>
          <w:szCs w:val="20"/>
        </w:rPr>
        <w:t xml:space="preserve">concentration of the </w:t>
      </w:r>
      <w:proofErr w:type="gramStart"/>
      <w:r w:rsidR="00624E9C" w:rsidRPr="007E0DA8">
        <w:rPr>
          <w:rFonts w:ascii="Times New Roman" w:hAnsi="Times New Roman" w:cs="Times New Roman"/>
          <w:sz w:val="20"/>
          <w:szCs w:val="20"/>
        </w:rPr>
        <w:t>ruthenium</w:t>
      </w:r>
      <w:r w:rsidR="00F72EAF" w:rsidRPr="007E0DA8">
        <w:rPr>
          <w:rFonts w:ascii="Times New Roman" w:hAnsi="Times New Roman" w:cs="Times New Roman"/>
          <w:sz w:val="20"/>
          <w:szCs w:val="20"/>
        </w:rPr>
        <w:t>(</w:t>
      </w:r>
      <w:proofErr w:type="gramEnd"/>
      <w:r w:rsidR="00F72EAF" w:rsidRPr="007E0DA8">
        <w:rPr>
          <w:rFonts w:ascii="Times New Roman" w:hAnsi="Times New Roman" w:cs="Times New Roman"/>
          <w:sz w:val="20"/>
          <w:szCs w:val="20"/>
        </w:rPr>
        <w:t>II) complex due to dilution at the end of each titration were negligible.</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1504F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Emission titration</w:t>
      </w:r>
    </w:p>
    <w:p w:rsidR="0054470E" w:rsidRPr="007E0DA8" w:rsidRDefault="001504F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The intrinsic fluorescence emission spectra of</w:t>
      </w:r>
      <w:r w:rsidR="00332C3B"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complex in  </w:t>
      </w:r>
      <w:proofErr w:type="spellStart"/>
      <w:r w:rsidRPr="007E0DA8">
        <w:rPr>
          <w:rFonts w:ascii="Times New Roman" w:hAnsi="Times New Roman" w:cs="Times New Roman"/>
          <w:bCs/>
          <w:sz w:val="20"/>
          <w:szCs w:val="20"/>
        </w:rPr>
        <w:t>Tris</w:t>
      </w:r>
      <w:proofErr w:type="spellEnd"/>
      <w:r w:rsidRPr="007E0DA8">
        <w:rPr>
          <w:rFonts w:ascii="Times New Roman" w:hAnsi="Times New Roman" w:cs="Times New Roman"/>
          <w:bCs/>
          <w:sz w:val="20"/>
          <w:szCs w:val="20"/>
        </w:rPr>
        <w:t>-buffer was carried out by using</w:t>
      </w:r>
      <w:r w:rsidR="00332C3B" w:rsidRPr="007E0DA8">
        <w:rPr>
          <w:rFonts w:ascii="Times New Roman" w:hAnsi="Times New Roman" w:cs="Times New Roman"/>
          <w:bCs/>
          <w:sz w:val="20"/>
          <w:szCs w:val="20"/>
        </w:rPr>
        <w:t xml:space="preserve"> a</w:t>
      </w:r>
      <w:r w:rsidRPr="007E0DA8">
        <w:rPr>
          <w:rFonts w:ascii="Times New Roman" w:hAnsi="Times New Roman" w:cs="Times New Roman"/>
          <w:bCs/>
          <w:sz w:val="20"/>
          <w:szCs w:val="20"/>
        </w:rPr>
        <w:t xml:space="preserve"> fixed ruthenium(II) concentration to which increments of the DNA stock solution were added. Ruthenium-DNA solution was allowed to incubate for 5 minutes before the emission spectra were recorded. The excitation wavelength was set at 460 nm.</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D50240"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Viscosity measurement</w:t>
      </w:r>
      <w:r w:rsidR="00332C3B" w:rsidRPr="007E0DA8">
        <w:rPr>
          <w:rFonts w:ascii="Times New Roman" w:hAnsi="Times New Roman" w:cs="Times New Roman"/>
          <w:b/>
          <w:bCs/>
          <w:sz w:val="20"/>
          <w:szCs w:val="20"/>
        </w:rPr>
        <w:t>s</w:t>
      </w:r>
    </w:p>
    <w:p w:rsidR="006E2E6B" w:rsidRPr="007E0DA8" w:rsidRDefault="00D50240"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 xml:space="preserve">Viscosity measurements were carried out with </w:t>
      </w:r>
      <w:proofErr w:type="gramStart"/>
      <w:r w:rsidRPr="007E0DA8">
        <w:rPr>
          <w:rFonts w:ascii="Times New Roman" w:hAnsi="Times New Roman" w:cs="Times New Roman"/>
          <w:bCs/>
          <w:sz w:val="20"/>
          <w:szCs w:val="20"/>
        </w:rPr>
        <w:t>an</w:t>
      </w:r>
      <w:proofErr w:type="gramEnd"/>
      <w:r w:rsidRPr="007E0DA8">
        <w:rPr>
          <w:rFonts w:ascii="Times New Roman" w:hAnsi="Times New Roman" w:cs="Times New Roman"/>
          <w:bCs/>
          <w:sz w:val="20"/>
          <w:szCs w:val="20"/>
        </w:rPr>
        <w:t xml:space="preserve"> </w:t>
      </w:r>
      <w:r w:rsidR="00AD3794" w:rsidRPr="007E0DA8">
        <w:rPr>
          <w:rFonts w:ascii="Times New Roman" w:hAnsi="Times New Roman" w:cs="Times New Roman"/>
          <w:bCs/>
          <w:sz w:val="20"/>
          <w:szCs w:val="20"/>
        </w:rPr>
        <w:t>Cannon Flask</w:t>
      </w:r>
      <w:r w:rsidRPr="007E0DA8">
        <w:rPr>
          <w:rFonts w:ascii="Times New Roman" w:hAnsi="Times New Roman" w:cs="Times New Roman"/>
          <w:bCs/>
          <w:sz w:val="20"/>
          <w:szCs w:val="20"/>
        </w:rPr>
        <w:t xml:space="preserve"> viscometer, suspended vertically and immersed in a water bath with a constant temperature of 25 ̊C. The flow time was measured with a digital stopwatch and each sample was tested</w:t>
      </w:r>
      <w:r w:rsidR="00332C3B" w:rsidRPr="007E0DA8">
        <w:rPr>
          <w:rFonts w:ascii="Times New Roman" w:hAnsi="Times New Roman" w:cs="Times New Roman"/>
          <w:bCs/>
          <w:sz w:val="20"/>
          <w:szCs w:val="20"/>
        </w:rPr>
        <w:t xml:space="preserve"> </w:t>
      </w:r>
      <w:r w:rsidRPr="007E0DA8">
        <w:rPr>
          <w:rFonts w:ascii="Times New Roman" w:hAnsi="Times New Roman" w:cs="Times New Roman"/>
          <w:bCs/>
          <w:sz w:val="20"/>
          <w:szCs w:val="20"/>
        </w:rPr>
        <w:t xml:space="preserve">three times to obtain the average flow time. Data were represented as </w:t>
      </w:r>
      <w:r w:rsidRPr="007E0DA8">
        <w:rPr>
          <w:rFonts w:ascii="Times New Roman" w:hAnsi="Times New Roman" w:cs="Times New Roman"/>
          <w:sz w:val="20"/>
          <w:szCs w:val="20"/>
        </w:rPr>
        <w:t>(</w:t>
      </w:r>
      <w:r w:rsidRPr="007E0DA8">
        <w:rPr>
          <w:rFonts w:ascii="Times New Roman" w:hAnsi="Times New Roman" w:cs="Times New Roman"/>
          <w:iCs/>
          <w:sz w:val="20"/>
          <w:szCs w:val="20"/>
        </w:rPr>
        <w:t>η</w:t>
      </w:r>
      <w:r w:rsidRPr="007E0DA8">
        <w:rPr>
          <w:rFonts w:ascii="Times New Roman" w:hAnsi="Times New Roman" w:cs="Times New Roman"/>
          <w:sz w:val="20"/>
          <w:szCs w:val="20"/>
        </w:rPr>
        <w:t>/</w:t>
      </w:r>
      <w:r w:rsidRPr="007E0DA8">
        <w:rPr>
          <w:rFonts w:ascii="Times New Roman" w:hAnsi="Times New Roman" w:cs="Times New Roman"/>
          <w:iCs/>
          <w:sz w:val="20"/>
          <w:szCs w:val="20"/>
        </w:rPr>
        <w:t>η</w:t>
      </w:r>
      <w:r w:rsidRPr="007E0DA8">
        <w:rPr>
          <w:rFonts w:ascii="Times New Roman" w:hAnsi="Times New Roman" w:cs="Times New Roman"/>
          <w:bCs/>
          <w:sz w:val="20"/>
          <w:szCs w:val="20"/>
          <w:vertAlign w:val="subscript"/>
        </w:rPr>
        <w:t>0</w:t>
      </w:r>
      <w:r w:rsidRPr="007E0DA8">
        <w:rPr>
          <w:rFonts w:ascii="Times New Roman" w:hAnsi="Times New Roman" w:cs="Times New Roman"/>
          <w:sz w:val="20"/>
          <w:szCs w:val="20"/>
        </w:rPr>
        <w:t>)</w:t>
      </w:r>
      <w:r w:rsidRPr="007E0DA8">
        <w:rPr>
          <w:rFonts w:ascii="Times New Roman" w:hAnsi="Times New Roman" w:cs="Times New Roman"/>
          <w:bCs/>
          <w:sz w:val="20"/>
          <w:szCs w:val="20"/>
          <w:vertAlign w:val="superscript"/>
        </w:rPr>
        <w:t>1/3</w:t>
      </w:r>
      <w:r w:rsidRPr="007E0DA8">
        <w:rPr>
          <w:rFonts w:ascii="Times New Roman" w:hAnsi="Times New Roman" w:cs="Times New Roman"/>
          <w:bCs/>
          <w:sz w:val="20"/>
          <w:szCs w:val="20"/>
        </w:rPr>
        <w:t xml:space="preserve"> </w:t>
      </w:r>
      <w:r w:rsidRPr="007E0DA8">
        <w:rPr>
          <w:rFonts w:ascii="Times New Roman" w:hAnsi="Times New Roman" w:cs="Times New Roman"/>
          <w:bCs/>
          <w:i/>
          <w:sz w:val="20"/>
          <w:szCs w:val="20"/>
        </w:rPr>
        <w:t xml:space="preserve">versus </w:t>
      </w:r>
      <w:r w:rsidRPr="007E0DA8">
        <w:rPr>
          <w:rFonts w:ascii="Times New Roman" w:hAnsi="Times New Roman" w:cs="Times New Roman"/>
          <w:bCs/>
          <w:sz w:val="20"/>
          <w:szCs w:val="20"/>
        </w:rPr>
        <w:t xml:space="preserve">binding ratio, 1/R where </w:t>
      </w:r>
      <w:r w:rsidRPr="007E0DA8">
        <w:rPr>
          <w:rFonts w:ascii="Times New Roman" w:hAnsi="Times New Roman" w:cs="Times New Roman"/>
          <w:iCs/>
          <w:sz w:val="20"/>
          <w:szCs w:val="20"/>
        </w:rPr>
        <w:t>η</w:t>
      </w:r>
      <w:r w:rsidRPr="007E0DA8">
        <w:rPr>
          <w:rFonts w:ascii="Times New Roman" w:hAnsi="Times New Roman" w:cs="Times New Roman"/>
          <w:i/>
          <w:iCs/>
          <w:sz w:val="20"/>
          <w:szCs w:val="20"/>
        </w:rPr>
        <w:t xml:space="preserve"> </w:t>
      </w:r>
      <w:r w:rsidR="006E2E6B" w:rsidRPr="007E0DA8">
        <w:rPr>
          <w:rFonts w:ascii="Times New Roman" w:hAnsi="Times New Roman" w:cs="Times New Roman"/>
          <w:iCs/>
          <w:sz w:val="20"/>
          <w:szCs w:val="20"/>
        </w:rPr>
        <w:t>is the viscosity of DNA in the presence of</w:t>
      </w:r>
      <w:r w:rsidR="00332C3B" w:rsidRPr="007E0DA8">
        <w:rPr>
          <w:rFonts w:ascii="Times New Roman" w:hAnsi="Times New Roman" w:cs="Times New Roman"/>
          <w:iCs/>
          <w:sz w:val="20"/>
          <w:szCs w:val="20"/>
        </w:rPr>
        <w:t xml:space="preserve"> the</w:t>
      </w:r>
      <w:r w:rsidR="006E2E6B" w:rsidRPr="007E0DA8">
        <w:rPr>
          <w:rFonts w:ascii="Times New Roman" w:hAnsi="Times New Roman" w:cs="Times New Roman"/>
          <w:iCs/>
          <w:sz w:val="20"/>
          <w:szCs w:val="20"/>
        </w:rPr>
        <w:t xml:space="preserve"> complex. </w:t>
      </w:r>
      <w:r w:rsidR="00332C3B" w:rsidRPr="007E0DA8">
        <w:rPr>
          <w:rFonts w:ascii="Times New Roman" w:hAnsi="Times New Roman" w:cs="Times New Roman"/>
          <w:iCs/>
          <w:sz w:val="20"/>
          <w:szCs w:val="20"/>
        </w:rPr>
        <w:t>Specific</w:t>
      </w:r>
      <w:r w:rsidR="006E2E6B" w:rsidRPr="007E0DA8">
        <w:rPr>
          <w:rFonts w:ascii="Times New Roman" w:hAnsi="Times New Roman" w:cs="Times New Roman"/>
          <w:iCs/>
          <w:sz w:val="20"/>
          <w:szCs w:val="20"/>
        </w:rPr>
        <w:t xml:space="preserve"> viscosity values were calculated by the equation </w:t>
      </w:r>
      <w:r w:rsidR="006E2E6B" w:rsidRPr="007E0DA8">
        <w:rPr>
          <w:rFonts w:ascii="Times New Roman" w:hAnsi="Times New Roman" w:cs="Times New Roman"/>
          <w:sz w:val="20"/>
          <w:szCs w:val="20"/>
        </w:rPr>
        <w:t xml:space="preserve">η = (t </w:t>
      </w:r>
      <w:r w:rsidR="006E2E6B" w:rsidRPr="007E0DA8">
        <w:rPr>
          <w:rFonts w:ascii="Times New Roman" w:eastAsia="AdvOT8608a8d1+22" w:hAnsi="Times New Roman" w:cs="Times New Roman"/>
          <w:sz w:val="20"/>
          <w:szCs w:val="20"/>
        </w:rPr>
        <w:t xml:space="preserve">− </w:t>
      </w:r>
      <w:r w:rsidR="006E2E6B" w:rsidRPr="007E0DA8">
        <w:rPr>
          <w:rFonts w:ascii="Times New Roman" w:hAnsi="Times New Roman" w:cs="Times New Roman"/>
          <w:sz w:val="20"/>
          <w:szCs w:val="20"/>
        </w:rPr>
        <w:t>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 where t and 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 xml:space="preserve"> represent flow time of the DNA solution and the blank buffer, respectively.</w:t>
      </w:r>
      <w:r w:rsidR="006E2E6B" w:rsidRPr="007E0DA8">
        <w:rPr>
          <w:rFonts w:ascii="Times New Roman" w:hAnsi="Times New Roman" w:cs="Times New Roman"/>
          <w:sz w:val="18"/>
          <w:szCs w:val="18"/>
        </w:rPr>
        <w:t xml:space="preserve"> </w:t>
      </w:r>
    </w:p>
    <w:p w:rsidR="00B47187" w:rsidRPr="007E0DA8" w:rsidRDefault="00B47187" w:rsidP="0054470E">
      <w:pPr>
        <w:spacing w:line="240" w:lineRule="auto"/>
        <w:rPr>
          <w:rFonts w:ascii="Times New Roman" w:hAnsi="Times New Roman" w:cs="Times New Roman"/>
          <w:b/>
          <w:sz w:val="20"/>
          <w:szCs w:val="20"/>
        </w:rPr>
      </w:pPr>
    </w:p>
    <w:p w:rsidR="00FF0DF0" w:rsidRPr="007E0DA8" w:rsidRDefault="005B7C7F" w:rsidP="00FF0DF0">
      <w:pPr>
        <w:spacing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Results and Discussion</w:t>
      </w:r>
    </w:p>
    <w:p w:rsidR="00705AD9" w:rsidRPr="007E0DA8" w:rsidRDefault="0054470E" w:rsidP="00FF0DF0">
      <w:pPr>
        <w:spacing w:line="240" w:lineRule="auto"/>
        <w:jc w:val="center"/>
        <w:rPr>
          <w:rFonts w:ascii="Times New Roman" w:hAnsi="Times New Roman" w:cs="Times New Roman"/>
          <w:b/>
          <w:sz w:val="20"/>
          <w:szCs w:val="20"/>
        </w:rPr>
      </w:pPr>
      <w:r w:rsidRPr="007E0DA8">
        <w:object w:dxaOrig="7965" w:dyaOrig="4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65pt;height:175.95pt" o:ole="">
            <v:imagedata r:id="rId7" o:title=""/>
          </v:shape>
          <o:OLEObject Type="Embed" ProgID="MDLDrawOLE.MDLDrawObject.1" ShapeID="_x0000_i1025" DrawAspect="Content" ObjectID="_1528035322" r:id="rId8">
            <o:FieldCodes>\s</o:FieldCodes>
          </o:OLEObject>
        </w:object>
      </w:r>
    </w:p>
    <w:p w:rsidR="00965120" w:rsidRPr="007E0DA8" w:rsidRDefault="004356B4" w:rsidP="00965120">
      <w:pPr>
        <w:spacing w:after="0" w:line="240" w:lineRule="auto"/>
        <w:jc w:val="center"/>
        <w:rPr>
          <w:rFonts w:ascii="Times New Roman" w:hAnsi="Times New Roman" w:cs="Times New Roman"/>
          <w:sz w:val="20"/>
          <w:szCs w:val="20"/>
          <w:vertAlign w:val="superscript"/>
        </w:rPr>
      </w:pPr>
      <w:r w:rsidRPr="007E0DA8">
        <w:rPr>
          <w:rFonts w:ascii="Times New Roman" w:hAnsi="Times New Roman" w:cs="Times New Roman"/>
          <w:sz w:val="20"/>
          <w:szCs w:val="20"/>
        </w:rPr>
        <w:t>Scheme 1</w:t>
      </w:r>
      <w:r w:rsidR="005B3FAC" w:rsidRPr="007E0DA8">
        <w:rPr>
          <w:rFonts w:ascii="Times New Roman" w:hAnsi="Times New Roman" w:cs="Times New Roman"/>
          <w:sz w:val="20"/>
          <w:szCs w:val="20"/>
        </w:rPr>
        <w:t>.</w:t>
      </w:r>
      <w:r w:rsidRPr="007E0DA8">
        <w:rPr>
          <w:rFonts w:ascii="Times New Roman" w:hAnsi="Times New Roman" w:cs="Times New Roman"/>
          <w:sz w:val="20"/>
          <w:szCs w:val="20"/>
        </w:rPr>
        <w:t xml:space="preserve"> Preparation of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A879D0" w:rsidRPr="007E0DA8" w:rsidRDefault="00A879D0" w:rsidP="0054470E">
      <w:pPr>
        <w:spacing w:after="0" w:line="240" w:lineRule="auto"/>
        <w:rPr>
          <w:rFonts w:ascii="Times New Roman" w:hAnsi="Times New Roman" w:cs="Times New Roman"/>
          <w:sz w:val="20"/>
          <w:szCs w:val="20"/>
        </w:rPr>
      </w:pPr>
    </w:p>
    <w:p w:rsidR="00A879D0" w:rsidRPr="007E0DA8" w:rsidRDefault="00A879D0" w:rsidP="00146FD9">
      <w:pPr>
        <w:spacing w:line="240" w:lineRule="auto"/>
        <w:jc w:val="both"/>
        <w:rPr>
          <w:rFonts w:ascii="Times New Roman" w:hAnsi="Times New Roman" w:cs="Times New Roman"/>
          <w:sz w:val="20"/>
          <w:szCs w:val="20"/>
        </w:rPr>
      </w:pPr>
      <w:r w:rsidRPr="007E0DA8">
        <w:rPr>
          <w:rFonts w:ascii="Times New Roman" w:hAnsi="Times New Roman" w:cs="Times New Roman"/>
          <w:sz w:val="20"/>
          <w:szCs w:val="20"/>
        </w:rPr>
        <w:t>The reaction of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 xml:space="preserve">] with </w:t>
      </w:r>
      <w:r w:rsidR="004F5622" w:rsidRPr="007E0DA8">
        <w:rPr>
          <w:rFonts w:ascii="Times New Roman" w:hAnsi="Times New Roman" w:cs="Times New Roman"/>
          <w:i/>
          <w:sz w:val="20"/>
          <w:szCs w:val="20"/>
        </w:rPr>
        <w:t>p</w:t>
      </w:r>
      <w:r w:rsidR="00332C3B" w:rsidRPr="007E0DA8">
        <w:rPr>
          <w:rFonts w:ascii="Times New Roman" w:hAnsi="Times New Roman" w:cs="Times New Roman"/>
          <w:sz w:val="20"/>
          <w:szCs w:val="20"/>
        </w:rPr>
        <w:t>-MOPIP in a</w:t>
      </w:r>
      <w:r w:rsidR="004F5622" w:rsidRPr="007E0DA8">
        <w:rPr>
          <w:rFonts w:ascii="Times New Roman" w:hAnsi="Times New Roman" w:cs="Times New Roman"/>
          <w:sz w:val="20"/>
          <w:szCs w:val="20"/>
        </w:rPr>
        <w:t xml:space="preserve"> ratio 1:1 treated</w:t>
      </w:r>
      <w:r w:rsidR="00332C3B" w:rsidRPr="007E0DA8">
        <w:rPr>
          <w:rFonts w:ascii="Times New Roman" w:hAnsi="Times New Roman" w:cs="Times New Roman"/>
          <w:sz w:val="20"/>
          <w:szCs w:val="20"/>
        </w:rPr>
        <w:t xml:space="preserve"> with potassium </w:t>
      </w:r>
      <w:proofErr w:type="spellStart"/>
      <w:r w:rsidR="00332C3B" w:rsidRPr="007E0DA8">
        <w:rPr>
          <w:rFonts w:ascii="Times New Roman" w:hAnsi="Times New Roman" w:cs="Times New Roman"/>
          <w:sz w:val="20"/>
          <w:szCs w:val="20"/>
        </w:rPr>
        <w:t>fluorophosphate</w:t>
      </w:r>
      <w:proofErr w:type="spellEnd"/>
      <w:r w:rsidR="004F5622" w:rsidRPr="007E0DA8">
        <w:rPr>
          <w:rFonts w:ascii="Times New Roman" w:hAnsi="Times New Roman" w:cs="Times New Roman"/>
          <w:sz w:val="20"/>
          <w:szCs w:val="20"/>
        </w:rPr>
        <w:t xml:space="preserve"> resulted in formation of [</w:t>
      </w:r>
      <w:proofErr w:type="spellStart"/>
      <w:r w:rsidR="004F5622" w:rsidRPr="007E0DA8">
        <w:rPr>
          <w:rFonts w:ascii="Times New Roman" w:hAnsi="Times New Roman" w:cs="Times New Roman"/>
          <w:sz w:val="20"/>
          <w:szCs w:val="20"/>
        </w:rPr>
        <w:t>Ru</w:t>
      </w:r>
      <w:proofErr w:type="spellEnd"/>
      <w:r w:rsidR="004F5622" w:rsidRPr="007E0DA8">
        <w:rPr>
          <w:rFonts w:ascii="Times New Roman" w:hAnsi="Times New Roman" w:cs="Times New Roman"/>
          <w:sz w:val="20"/>
          <w:szCs w:val="20"/>
        </w:rPr>
        <w:t>(</w:t>
      </w:r>
      <w:proofErr w:type="spellStart"/>
      <w:r w:rsidR="004F5622" w:rsidRPr="007E0DA8">
        <w:rPr>
          <w:rFonts w:ascii="Times New Roman" w:hAnsi="Times New Roman" w:cs="Times New Roman"/>
          <w:sz w:val="20"/>
          <w:szCs w:val="20"/>
        </w:rPr>
        <w:t>dppz</w:t>
      </w:r>
      <w:proofErr w:type="spellEnd"/>
      <w:r w:rsidR="004F5622" w:rsidRPr="007E0DA8">
        <w:rPr>
          <w:rFonts w:ascii="Times New Roman" w:hAnsi="Times New Roman" w:cs="Times New Roman"/>
          <w:sz w:val="20"/>
          <w:szCs w:val="20"/>
        </w:rPr>
        <w:t>)</w:t>
      </w:r>
      <w:r w:rsidR="004F5622" w:rsidRPr="007E0DA8">
        <w:rPr>
          <w:rFonts w:ascii="Times New Roman" w:hAnsi="Times New Roman" w:cs="Times New Roman"/>
          <w:sz w:val="20"/>
          <w:szCs w:val="20"/>
          <w:vertAlign w:val="subscript"/>
        </w:rPr>
        <w:t>2</w:t>
      </w:r>
      <w:r w:rsidR="004F5622" w:rsidRPr="007E0DA8">
        <w:rPr>
          <w:rFonts w:ascii="Times New Roman" w:hAnsi="Times New Roman" w:cs="Times New Roman"/>
          <w:sz w:val="20"/>
          <w:szCs w:val="20"/>
        </w:rPr>
        <w:t>p-MOPIP]</w:t>
      </w:r>
      <w:r w:rsidR="004F5622" w:rsidRPr="007E0DA8">
        <w:rPr>
          <w:rFonts w:ascii="Times New Roman" w:hAnsi="Times New Roman" w:cs="Times New Roman"/>
          <w:sz w:val="20"/>
          <w:szCs w:val="20"/>
          <w:vertAlign w:val="superscript"/>
        </w:rPr>
        <w:t>2+</w:t>
      </w:r>
      <w:r w:rsidR="004F5622" w:rsidRPr="007E0DA8">
        <w:rPr>
          <w:rFonts w:ascii="Times New Roman" w:hAnsi="Times New Roman" w:cs="Times New Roman"/>
          <w:sz w:val="20"/>
          <w:szCs w:val="20"/>
        </w:rPr>
        <w:t xml:space="preserve"> in PF</w:t>
      </w:r>
      <w:r w:rsidR="004F5622" w:rsidRPr="007E0DA8">
        <w:rPr>
          <w:rFonts w:ascii="Times New Roman" w:hAnsi="Times New Roman" w:cs="Times New Roman"/>
          <w:sz w:val="20"/>
          <w:szCs w:val="20"/>
          <w:vertAlign w:val="subscript"/>
        </w:rPr>
        <w:t>6</w:t>
      </w:r>
      <w:r w:rsidR="00332C3B" w:rsidRPr="007E0DA8">
        <w:rPr>
          <w:rFonts w:ascii="Times New Roman" w:hAnsi="Times New Roman" w:cs="Times New Roman"/>
          <w:sz w:val="20"/>
          <w:szCs w:val="20"/>
        </w:rPr>
        <w:t xml:space="preserve"> salt</w:t>
      </w:r>
      <w:r w:rsidR="0054470E" w:rsidRPr="007E0DA8">
        <w:rPr>
          <w:rFonts w:ascii="Times New Roman" w:hAnsi="Times New Roman" w:cs="Times New Roman"/>
          <w:sz w:val="20"/>
          <w:szCs w:val="20"/>
        </w:rPr>
        <w:t xml:space="preserve"> (Scheme 1)</w:t>
      </w:r>
      <w:r w:rsidR="004F5622" w:rsidRPr="007E0DA8">
        <w:rPr>
          <w:rFonts w:ascii="Times New Roman" w:hAnsi="Times New Roman" w:cs="Times New Roman"/>
          <w:sz w:val="20"/>
          <w:szCs w:val="20"/>
        </w:rPr>
        <w:t xml:space="preserve">. </w:t>
      </w:r>
      <w:r w:rsidR="00146FD9" w:rsidRPr="007E0DA8">
        <w:rPr>
          <w:rFonts w:ascii="Times New Roman" w:hAnsi="Times New Roman" w:cs="Times New Roman"/>
          <w:sz w:val="20"/>
          <w:szCs w:val="20"/>
        </w:rPr>
        <w:t xml:space="preserve">The purified complex was obtained as </w:t>
      </w:r>
      <w:r w:rsidR="00332C3B" w:rsidRPr="007E0DA8">
        <w:rPr>
          <w:rFonts w:ascii="Times New Roman" w:hAnsi="Times New Roman" w:cs="Times New Roman"/>
          <w:sz w:val="20"/>
          <w:szCs w:val="20"/>
        </w:rPr>
        <w:t>an orange-red fine solid with</w:t>
      </w:r>
      <w:r w:rsidR="00146FD9" w:rsidRPr="007E0DA8">
        <w:rPr>
          <w:rFonts w:ascii="Times New Roman" w:hAnsi="Times New Roman" w:cs="Times New Roman"/>
          <w:sz w:val="20"/>
          <w:szCs w:val="20"/>
        </w:rPr>
        <w:t xml:space="preserve"> 62.5% yield. </w:t>
      </w:r>
      <w:r w:rsidR="004F5622" w:rsidRPr="007E0DA8">
        <w:rPr>
          <w:rFonts w:ascii="Times New Roman" w:hAnsi="Times New Roman" w:cs="Times New Roman"/>
          <w:sz w:val="20"/>
          <w:szCs w:val="20"/>
        </w:rPr>
        <w:t xml:space="preserve">Conversion to chloride salts </w:t>
      </w:r>
      <w:r w:rsidR="00332C3B" w:rsidRPr="007E0DA8">
        <w:rPr>
          <w:rFonts w:ascii="Times New Roman" w:hAnsi="Times New Roman" w:cs="Times New Roman"/>
          <w:sz w:val="20"/>
          <w:szCs w:val="20"/>
        </w:rPr>
        <w:t>was</w:t>
      </w:r>
      <w:r w:rsidR="004F5622" w:rsidRPr="007E0DA8">
        <w:rPr>
          <w:rFonts w:ascii="Times New Roman" w:hAnsi="Times New Roman" w:cs="Times New Roman"/>
          <w:sz w:val="20"/>
          <w:szCs w:val="20"/>
        </w:rPr>
        <w:t xml:space="preserve"> done with </w:t>
      </w:r>
      <w:r w:rsidR="00332C3B" w:rsidRPr="007E0DA8">
        <w:rPr>
          <w:rFonts w:ascii="Times New Roman" w:hAnsi="Times New Roman" w:cs="Times New Roman"/>
          <w:sz w:val="20"/>
          <w:szCs w:val="20"/>
        </w:rPr>
        <w:t xml:space="preserve">the </w:t>
      </w:r>
      <w:r w:rsidR="004F5622" w:rsidRPr="007E0DA8">
        <w:rPr>
          <w:rFonts w:ascii="Times New Roman" w:hAnsi="Times New Roman" w:cs="Times New Roman"/>
          <w:sz w:val="20"/>
          <w:szCs w:val="20"/>
        </w:rPr>
        <w:t>treatment of</w:t>
      </w:r>
      <w:r w:rsidR="00332C3B" w:rsidRPr="007E0DA8">
        <w:rPr>
          <w:rFonts w:ascii="Times New Roman" w:hAnsi="Times New Roman" w:cs="Times New Roman"/>
          <w:sz w:val="20"/>
          <w:szCs w:val="20"/>
        </w:rPr>
        <w:t xml:space="preserve"> the</w:t>
      </w:r>
      <w:r w:rsidR="004F5622" w:rsidRPr="007E0DA8">
        <w:rPr>
          <w:rFonts w:ascii="Times New Roman" w:hAnsi="Times New Roman" w:cs="Times New Roman"/>
          <w:sz w:val="20"/>
          <w:szCs w:val="20"/>
        </w:rPr>
        <w:t xml:space="preserve"> complex in acetonitrile solution with tetra-</w:t>
      </w:r>
      <w:r w:rsidR="004F5622" w:rsidRPr="007E0DA8">
        <w:rPr>
          <w:rFonts w:ascii="Times New Roman" w:hAnsi="Times New Roman" w:cs="Times New Roman"/>
          <w:i/>
          <w:sz w:val="20"/>
          <w:szCs w:val="20"/>
        </w:rPr>
        <w:t>N</w:t>
      </w:r>
      <w:r w:rsidR="004F5622" w:rsidRPr="007E0DA8">
        <w:rPr>
          <w:rFonts w:ascii="Times New Roman" w:hAnsi="Times New Roman" w:cs="Times New Roman"/>
          <w:sz w:val="20"/>
          <w:szCs w:val="20"/>
        </w:rPr>
        <w:t>-</w:t>
      </w:r>
      <w:proofErr w:type="spellStart"/>
      <w:r w:rsidR="004F5622" w:rsidRPr="007E0DA8">
        <w:rPr>
          <w:rFonts w:ascii="Times New Roman" w:hAnsi="Times New Roman" w:cs="Times New Roman"/>
          <w:sz w:val="20"/>
          <w:szCs w:val="20"/>
        </w:rPr>
        <w:t>butylammoniumchloride</w:t>
      </w:r>
      <w:proofErr w:type="spellEnd"/>
      <w:r w:rsidR="004F5622" w:rsidRPr="007E0DA8">
        <w:rPr>
          <w:rFonts w:ascii="Times New Roman" w:hAnsi="Times New Roman" w:cs="Times New Roman"/>
          <w:sz w:val="20"/>
          <w:szCs w:val="20"/>
        </w:rPr>
        <w:t>.</w:t>
      </w:r>
      <w:r w:rsidR="00146FD9" w:rsidRPr="007E0DA8">
        <w:rPr>
          <w:rFonts w:ascii="Times New Roman" w:hAnsi="Times New Roman" w:cs="Times New Roman"/>
          <w:sz w:val="20"/>
          <w:szCs w:val="20"/>
        </w:rPr>
        <w:t xml:space="preserve"> The complex in PF</w:t>
      </w:r>
      <w:r w:rsidR="00146FD9" w:rsidRPr="007E0DA8">
        <w:rPr>
          <w:rFonts w:ascii="Times New Roman" w:hAnsi="Times New Roman" w:cs="Times New Roman"/>
          <w:sz w:val="20"/>
          <w:szCs w:val="20"/>
          <w:vertAlign w:val="subscript"/>
        </w:rPr>
        <w:t>6</w:t>
      </w:r>
      <w:r w:rsidR="00332C3B" w:rsidRPr="007E0DA8">
        <w:rPr>
          <w:rFonts w:ascii="Times New Roman" w:hAnsi="Times New Roman" w:cs="Times New Roman"/>
          <w:sz w:val="20"/>
          <w:szCs w:val="20"/>
        </w:rPr>
        <w:t xml:space="preserve"> salt wa</w:t>
      </w:r>
      <w:r w:rsidR="00146FD9" w:rsidRPr="007E0DA8">
        <w:rPr>
          <w:rFonts w:ascii="Times New Roman" w:hAnsi="Times New Roman" w:cs="Times New Roman"/>
          <w:sz w:val="20"/>
          <w:szCs w:val="20"/>
        </w:rPr>
        <w:t xml:space="preserve">s easily </w:t>
      </w:r>
      <w:r w:rsidR="00332C3B" w:rsidRPr="007E0DA8">
        <w:rPr>
          <w:rFonts w:ascii="Times New Roman" w:hAnsi="Times New Roman" w:cs="Times New Roman"/>
          <w:sz w:val="20"/>
          <w:szCs w:val="20"/>
        </w:rPr>
        <w:t>soluble in acetonitrile while as a chloride salt, it wa</w:t>
      </w:r>
      <w:r w:rsidR="00146FD9" w:rsidRPr="007E0DA8">
        <w:rPr>
          <w:rFonts w:ascii="Times New Roman" w:hAnsi="Times New Roman" w:cs="Times New Roman"/>
          <w:sz w:val="20"/>
          <w:szCs w:val="20"/>
        </w:rPr>
        <w:t xml:space="preserve">s soluble in water. </w:t>
      </w:r>
    </w:p>
    <w:p w:rsidR="0054470E" w:rsidRPr="007E0DA8" w:rsidRDefault="00146FD9" w:rsidP="00146FD9">
      <w:pPr>
        <w:spacing w:line="240" w:lineRule="auto"/>
        <w:jc w:val="both"/>
        <w:rPr>
          <w:rFonts w:ascii="Times New Roman" w:hAnsi="Times New Roman" w:cs="Times New Roman"/>
          <w:sz w:val="20"/>
          <w:szCs w:val="20"/>
        </w:rPr>
      </w:pPr>
      <w:r w:rsidRPr="007E0DA8">
        <w:rPr>
          <w:rFonts w:ascii="Times New Roman" w:hAnsi="Times New Roman" w:cs="Times New Roman"/>
          <w:bCs/>
          <w:sz w:val="20"/>
          <w:szCs w:val="20"/>
        </w:rPr>
        <w:t xml:space="preserve">Electrospray ionization mass spectrometry (ESI-MS) in acetonitrile </w:t>
      </w:r>
      <w:r w:rsidR="008F4333" w:rsidRPr="007E0DA8">
        <w:rPr>
          <w:rFonts w:ascii="Times New Roman" w:hAnsi="Times New Roman" w:cs="Times New Roman"/>
          <w:bCs/>
          <w:sz w:val="20"/>
          <w:szCs w:val="20"/>
        </w:rPr>
        <w:t xml:space="preserve">showed a peak at </w:t>
      </w:r>
      <w:r w:rsidR="008F4333" w:rsidRPr="007E0DA8">
        <w:rPr>
          <w:rFonts w:ascii="Times New Roman" w:hAnsi="Times New Roman" w:cs="Times New Roman"/>
          <w:bCs/>
          <w:i/>
          <w:sz w:val="20"/>
          <w:szCs w:val="20"/>
        </w:rPr>
        <w:t>m/z</w:t>
      </w:r>
      <w:r w:rsidR="008F4333" w:rsidRPr="007E0DA8">
        <w:rPr>
          <w:rFonts w:ascii="Times New Roman" w:hAnsi="Times New Roman" w:cs="Times New Roman"/>
          <w:bCs/>
          <w:sz w:val="20"/>
          <w:szCs w:val="20"/>
        </w:rPr>
        <w:t xml:space="preserve"> 1136.9 </w:t>
      </w:r>
      <w:r w:rsidR="004159E2" w:rsidRPr="007E0DA8">
        <w:rPr>
          <w:rFonts w:ascii="Times New Roman" w:hAnsi="Times New Roman" w:cs="Times New Roman"/>
          <w:bCs/>
          <w:sz w:val="20"/>
          <w:szCs w:val="20"/>
        </w:rPr>
        <w:t>for</w:t>
      </w:r>
      <w:r w:rsidR="008F4333" w:rsidRPr="007E0DA8">
        <w:rPr>
          <w:rFonts w:ascii="Times New Roman" w:hAnsi="Times New Roman" w:cs="Times New Roman"/>
          <w:bCs/>
          <w:sz w:val="20"/>
          <w:szCs w:val="20"/>
        </w:rPr>
        <w:t xml:space="preserve"> [M</w:t>
      </w:r>
      <w:r w:rsidR="008F4333" w:rsidRPr="007E0DA8">
        <w:rPr>
          <w:rFonts w:ascii="Times New Roman" w:hAnsi="Times New Roman" w:cs="Times New Roman"/>
          <w:bCs/>
          <w:sz w:val="20"/>
          <w:szCs w:val="20"/>
          <w:vertAlign w:val="superscript"/>
        </w:rPr>
        <w:t>+</w:t>
      </w:r>
      <w:r w:rsidR="004159E2" w:rsidRPr="007E0DA8">
        <w:rPr>
          <w:rFonts w:ascii="Times New Roman" w:hAnsi="Times New Roman" w:cs="Times New Roman"/>
          <w:bCs/>
          <w:sz w:val="20"/>
          <w:szCs w:val="20"/>
        </w:rPr>
        <w:t>] while t</w:t>
      </w:r>
      <w:r w:rsidR="008F4333" w:rsidRPr="007E0DA8">
        <w:rPr>
          <w:rFonts w:ascii="Times New Roman" w:hAnsi="Times New Roman" w:cs="Times New Roman"/>
          <w:bCs/>
          <w:sz w:val="20"/>
          <w:szCs w:val="20"/>
        </w:rPr>
        <w:t xml:space="preserve">he intense peak at </w:t>
      </w:r>
      <w:r w:rsidR="008F4333" w:rsidRPr="007E0DA8">
        <w:rPr>
          <w:rFonts w:ascii="Times New Roman" w:hAnsi="Times New Roman" w:cs="Times New Roman"/>
          <w:bCs/>
          <w:i/>
          <w:sz w:val="20"/>
          <w:szCs w:val="20"/>
        </w:rPr>
        <w:t>m/z</w:t>
      </w:r>
      <w:r w:rsidR="008F4333" w:rsidRPr="007E0DA8">
        <w:rPr>
          <w:rFonts w:ascii="Times New Roman" w:hAnsi="Times New Roman" w:cs="Times New Roman"/>
          <w:bCs/>
          <w:sz w:val="20"/>
          <w:szCs w:val="20"/>
        </w:rPr>
        <w:t xml:space="preserve"> 496.1 serve</w:t>
      </w:r>
      <w:r w:rsidR="004159E2" w:rsidRPr="007E0DA8">
        <w:rPr>
          <w:rFonts w:ascii="Times New Roman" w:hAnsi="Times New Roman" w:cs="Times New Roman"/>
          <w:bCs/>
          <w:sz w:val="20"/>
          <w:szCs w:val="20"/>
        </w:rPr>
        <w:t>d</w:t>
      </w:r>
      <w:r w:rsidR="008F4333" w:rsidRPr="007E0DA8">
        <w:rPr>
          <w:rFonts w:ascii="Times New Roman" w:hAnsi="Times New Roman" w:cs="Times New Roman"/>
          <w:bCs/>
          <w:sz w:val="20"/>
          <w:szCs w:val="20"/>
        </w:rPr>
        <w:t xml:space="preserve"> as</w:t>
      </w:r>
      <w:r w:rsidR="00332C3B" w:rsidRPr="007E0DA8">
        <w:rPr>
          <w:rFonts w:ascii="Times New Roman" w:hAnsi="Times New Roman" w:cs="Times New Roman"/>
          <w:bCs/>
          <w:sz w:val="20"/>
          <w:szCs w:val="20"/>
        </w:rPr>
        <w:t xml:space="preserve"> the</w:t>
      </w:r>
      <w:r w:rsidR="008F4333" w:rsidRPr="007E0DA8">
        <w:rPr>
          <w:rFonts w:ascii="Times New Roman" w:hAnsi="Times New Roman" w:cs="Times New Roman"/>
          <w:bCs/>
          <w:sz w:val="20"/>
          <w:szCs w:val="20"/>
        </w:rPr>
        <w:t xml:space="preserve"> base peak </w:t>
      </w:r>
      <w:r w:rsidR="004159E2" w:rsidRPr="007E0DA8">
        <w:rPr>
          <w:rFonts w:ascii="Times New Roman" w:hAnsi="Times New Roman" w:cs="Times New Roman"/>
          <w:bCs/>
          <w:sz w:val="20"/>
          <w:szCs w:val="20"/>
        </w:rPr>
        <w:t>for [M</w:t>
      </w:r>
      <w:r w:rsidR="004159E2" w:rsidRPr="007E0DA8">
        <w:rPr>
          <w:rFonts w:ascii="Times New Roman" w:hAnsi="Times New Roman" w:cs="Times New Roman"/>
          <w:bCs/>
          <w:sz w:val="20"/>
          <w:szCs w:val="20"/>
          <w:vertAlign w:val="superscript"/>
        </w:rPr>
        <w:t>2+</w:t>
      </w:r>
      <w:r w:rsidR="004159E2" w:rsidRPr="007E0DA8">
        <w:rPr>
          <w:rFonts w:ascii="Times New Roman" w:hAnsi="Times New Roman" w:cs="Times New Roman"/>
          <w:bCs/>
          <w:sz w:val="20"/>
          <w:szCs w:val="20"/>
        </w:rPr>
        <w:t xml:space="preserve">]. The </w:t>
      </w:r>
      <w:r w:rsidR="004159E2" w:rsidRPr="007E0DA8">
        <w:rPr>
          <w:rFonts w:ascii="Times New Roman" w:hAnsi="Times New Roman" w:cs="Times New Roman"/>
          <w:bCs/>
          <w:sz w:val="20"/>
          <w:szCs w:val="20"/>
          <w:vertAlign w:val="superscript"/>
        </w:rPr>
        <w:t>1</w:t>
      </w:r>
      <w:r w:rsidR="004159E2" w:rsidRPr="007E0DA8">
        <w:rPr>
          <w:rFonts w:ascii="Times New Roman" w:hAnsi="Times New Roman" w:cs="Times New Roman"/>
          <w:bCs/>
          <w:sz w:val="20"/>
          <w:szCs w:val="20"/>
        </w:rPr>
        <w:t xml:space="preserve">H NMR spectrum of </w:t>
      </w:r>
      <w:r w:rsidR="004159E2" w:rsidRPr="007E0DA8">
        <w:rPr>
          <w:rFonts w:ascii="Times New Roman" w:hAnsi="Times New Roman" w:cs="Times New Roman"/>
          <w:sz w:val="20"/>
          <w:szCs w:val="20"/>
        </w:rPr>
        <w:t>[</w:t>
      </w:r>
      <w:proofErr w:type="spellStart"/>
      <w:proofErr w:type="gramStart"/>
      <w:r w:rsidR="004159E2" w:rsidRPr="007E0DA8">
        <w:rPr>
          <w:rFonts w:ascii="Times New Roman" w:hAnsi="Times New Roman" w:cs="Times New Roman"/>
          <w:sz w:val="20"/>
          <w:szCs w:val="20"/>
        </w:rPr>
        <w:t>Ru</w:t>
      </w:r>
      <w:proofErr w:type="spellEnd"/>
      <w:r w:rsidR="004159E2" w:rsidRPr="007E0DA8">
        <w:rPr>
          <w:rFonts w:ascii="Times New Roman" w:hAnsi="Times New Roman" w:cs="Times New Roman"/>
          <w:sz w:val="20"/>
          <w:szCs w:val="20"/>
        </w:rPr>
        <w:t>(</w:t>
      </w:r>
      <w:proofErr w:type="spellStart"/>
      <w:proofErr w:type="gramEnd"/>
      <w:r w:rsidR="004159E2" w:rsidRPr="007E0DA8">
        <w:rPr>
          <w:rFonts w:ascii="Times New Roman" w:hAnsi="Times New Roman" w:cs="Times New Roman"/>
          <w:sz w:val="20"/>
          <w:szCs w:val="20"/>
        </w:rPr>
        <w:t>dppz</w:t>
      </w:r>
      <w:proofErr w:type="spellEnd"/>
      <w:r w:rsidR="004159E2" w:rsidRPr="007E0DA8">
        <w:rPr>
          <w:rFonts w:ascii="Times New Roman" w:hAnsi="Times New Roman" w:cs="Times New Roman"/>
          <w:sz w:val="20"/>
          <w:szCs w:val="20"/>
        </w:rPr>
        <w:t>)</w:t>
      </w:r>
      <w:r w:rsidR="004159E2" w:rsidRPr="007E0DA8">
        <w:rPr>
          <w:rFonts w:ascii="Times New Roman" w:hAnsi="Times New Roman" w:cs="Times New Roman"/>
          <w:sz w:val="20"/>
          <w:szCs w:val="20"/>
          <w:vertAlign w:val="subscript"/>
        </w:rPr>
        <w:t>2</w:t>
      </w:r>
      <w:r w:rsidR="004159E2" w:rsidRPr="007E0DA8">
        <w:rPr>
          <w:rFonts w:ascii="Times New Roman" w:hAnsi="Times New Roman" w:cs="Times New Roman"/>
          <w:sz w:val="20"/>
          <w:szCs w:val="20"/>
        </w:rPr>
        <w:t>p-MOPIP]</w:t>
      </w:r>
      <w:r w:rsidR="004159E2" w:rsidRPr="007E0DA8">
        <w:rPr>
          <w:rFonts w:ascii="Times New Roman" w:hAnsi="Times New Roman" w:cs="Times New Roman"/>
          <w:sz w:val="20"/>
          <w:szCs w:val="20"/>
          <w:vertAlign w:val="superscript"/>
        </w:rPr>
        <w:t>2+</w:t>
      </w:r>
      <w:r w:rsidR="004159E2" w:rsidRPr="007E0DA8">
        <w:rPr>
          <w:rFonts w:ascii="Times New Roman" w:hAnsi="Times New Roman" w:cs="Times New Roman"/>
          <w:sz w:val="20"/>
          <w:szCs w:val="20"/>
        </w:rPr>
        <w:t xml:space="preserve"> </w:t>
      </w:r>
      <w:r w:rsidR="004C6A3F" w:rsidRPr="007E0DA8">
        <w:rPr>
          <w:rFonts w:ascii="Times New Roman" w:hAnsi="Times New Roman" w:cs="Times New Roman"/>
          <w:sz w:val="20"/>
          <w:szCs w:val="20"/>
        </w:rPr>
        <w:t xml:space="preserve">(Figure 1) </w:t>
      </w:r>
      <w:r w:rsidR="004159E2" w:rsidRPr="007E0DA8">
        <w:rPr>
          <w:rFonts w:ascii="Times New Roman" w:hAnsi="Times New Roman" w:cs="Times New Roman"/>
          <w:sz w:val="20"/>
          <w:szCs w:val="20"/>
        </w:rPr>
        <w:t>in</w:t>
      </w:r>
      <w:r w:rsidR="00482684" w:rsidRPr="007E0DA8">
        <w:rPr>
          <w:rFonts w:ascii="Times New Roman" w:hAnsi="Times New Roman" w:cs="Times New Roman"/>
          <w:sz w:val="20"/>
          <w:szCs w:val="20"/>
        </w:rPr>
        <w:t xml:space="preserve"> deuterated</w:t>
      </w:r>
      <w:r w:rsidR="004159E2" w:rsidRPr="007E0DA8">
        <w:rPr>
          <w:rFonts w:ascii="Times New Roman" w:hAnsi="Times New Roman" w:cs="Times New Roman"/>
          <w:sz w:val="20"/>
          <w:szCs w:val="20"/>
        </w:rPr>
        <w:t xml:space="preserve"> acetonitrile </w:t>
      </w:r>
      <w:r w:rsidR="00B55365" w:rsidRPr="007E0DA8">
        <w:rPr>
          <w:rFonts w:ascii="Times New Roman" w:hAnsi="Times New Roman" w:cs="Times New Roman"/>
          <w:sz w:val="20"/>
          <w:szCs w:val="20"/>
        </w:rPr>
        <w:t>were properly defined and integrated</w:t>
      </w:r>
      <w:r w:rsidR="004159E2" w:rsidRPr="007E0DA8">
        <w:rPr>
          <w:rFonts w:ascii="Times New Roman" w:hAnsi="Times New Roman" w:cs="Times New Roman"/>
          <w:sz w:val="20"/>
          <w:szCs w:val="20"/>
        </w:rPr>
        <w:t xml:space="preserve">. </w:t>
      </w:r>
      <w:r w:rsidR="00EA0076" w:rsidRPr="007E0DA8">
        <w:rPr>
          <w:rFonts w:ascii="Times New Roman" w:hAnsi="Times New Roman" w:cs="Times New Roman"/>
          <w:sz w:val="20"/>
          <w:szCs w:val="20"/>
        </w:rPr>
        <w:t>There are nine signals which correspond</w:t>
      </w:r>
      <w:r w:rsidR="00A864B2" w:rsidRPr="007E0DA8">
        <w:rPr>
          <w:rFonts w:ascii="Times New Roman" w:hAnsi="Times New Roman" w:cs="Times New Roman"/>
          <w:sz w:val="20"/>
          <w:szCs w:val="20"/>
        </w:rPr>
        <w:t>ed</w:t>
      </w:r>
      <w:r w:rsidR="00EA0076" w:rsidRPr="007E0DA8">
        <w:rPr>
          <w:rFonts w:ascii="Times New Roman" w:hAnsi="Times New Roman" w:cs="Times New Roman"/>
          <w:sz w:val="20"/>
          <w:szCs w:val="20"/>
        </w:rPr>
        <w:t xml:space="preserve"> to the protons of </w:t>
      </w:r>
      <w:proofErr w:type="spellStart"/>
      <w:r w:rsidR="00EA0076" w:rsidRPr="007E0DA8">
        <w:rPr>
          <w:rFonts w:ascii="Times New Roman" w:hAnsi="Times New Roman" w:cs="Times New Roman"/>
          <w:sz w:val="20"/>
          <w:szCs w:val="20"/>
        </w:rPr>
        <w:t>dppz</w:t>
      </w:r>
      <w:proofErr w:type="spellEnd"/>
      <w:r w:rsidR="00EA0076" w:rsidRPr="007E0DA8">
        <w:rPr>
          <w:rFonts w:ascii="Times New Roman" w:hAnsi="Times New Roman" w:cs="Times New Roman"/>
          <w:sz w:val="20"/>
          <w:szCs w:val="20"/>
        </w:rPr>
        <w:t xml:space="preserve"> and </w:t>
      </w:r>
      <w:r w:rsidR="00EA0076" w:rsidRPr="007E0DA8">
        <w:rPr>
          <w:rFonts w:ascii="Times New Roman" w:hAnsi="Times New Roman" w:cs="Times New Roman"/>
          <w:i/>
          <w:sz w:val="20"/>
          <w:szCs w:val="20"/>
        </w:rPr>
        <w:t>p</w:t>
      </w:r>
      <w:r w:rsidR="00EA0076" w:rsidRPr="007E0DA8">
        <w:rPr>
          <w:rFonts w:ascii="Times New Roman" w:hAnsi="Times New Roman" w:cs="Times New Roman"/>
          <w:sz w:val="20"/>
          <w:szCs w:val="20"/>
        </w:rPr>
        <w:t xml:space="preserve">-MOPIP ligands in the complex. </w:t>
      </w:r>
      <w:r w:rsidR="004C6A3F" w:rsidRPr="007E0DA8">
        <w:rPr>
          <w:rFonts w:ascii="Times New Roman" w:hAnsi="Times New Roman" w:cs="Times New Roman"/>
          <w:sz w:val="20"/>
          <w:szCs w:val="20"/>
        </w:rPr>
        <w:t>The r</w:t>
      </w:r>
      <w:r w:rsidR="00A864B2" w:rsidRPr="007E0DA8">
        <w:rPr>
          <w:rFonts w:ascii="Times New Roman" w:hAnsi="Times New Roman" w:cs="Times New Roman"/>
          <w:sz w:val="20"/>
          <w:szCs w:val="20"/>
        </w:rPr>
        <w:t>esonance at 9.65 ppm corresponded</w:t>
      </w:r>
      <w:r w:rsidR="004C6A3F" w:rsidRPr="007E0DA8">
        <w:rPr>
          <w:rFonts w:ascii="Times New Roman" w:hAnsi="Times New Roman" w:cs="Times New Roman"/>
          <w:sz w:val="20"/>
          <w:szCs w:val="20"/>
        </w:rPr>
        <w:t xml:space="preserve"> to the proton attached to </w:t>
      </w:r>
      <w:r w:rsidR="00A864B2" w:rsidRPr="007E0DA8">
        <w:rPr>
          <w:rFonts w:ascii="Times New Roman" w:hAnsi="Times New Roman" w:cs="Times New Roman"/>
          <w:sz w:val="20"/>
          <w:szCs w:val="20"/>
        </w:rPr>
        <w:t xml:space="preserve">the </w:t>
      </w:r>
      <w:r w:rsidR="004C6A3F" w:rsidRPr="007E0DA8">
        <w:rPr>
          <w:rFonts w:ascii="Times New Roman" w:hAnsi="Times New Roman" w:cs="Times New Roman"/>
          <w:sz w:val="20"/>
          <w:szCs w:val="20"/>
        </w:rPr>
        <w:t>carbon adjacent to a coordinated nitr</w:t>
      </w:r>
      <w:r w:rsidR="00EB2756" w:rsidRPr="007E0DA8">
        <w:rPr>
          <w:rFonts w:ascii="Times New Roman" w:hAnsi="Times New Roman" w:cs="Times New Roman"/>
          <w:sz w:val="20"/>
          <w:szCs w:val="20"/>
        </w:rPr>
        <w:t xml:space="preserve">ogen atom </w:t>
      </w:r>
      <w:r w:rsidR="00ED6C9C" w:rsidRPr="007E0DA8">
        <w:rPr>
          <w:rFonts w:ascii="Times New Roman" w:hAnsi="Times New Roman" w:cs="Times New Roman"/>
          <w:sz w:val="20"/>
          <w:szCs w:val="20"/>
        </w:rPr>
        <w:t>in the aromatic ring while the proton attached to</w:t>
      </w:r>
      <w:r w:rsidR="00A864B2" w:rsidRPr="007E0DA8">
        <w:rPr>
          <w:rFonts w:ascii="Times New Roman" w:hAnsi="Times New Roman" w:cs="Times New Roman"/>
          <w:sz w:val="20"/>
          <w:szCs w:val="20"/>
        </w:rPr>
        <w:t xml:space="preserve"> the</w:t>
      </w:r>
      <w:r w:rsidR="00ED6C9C" w:rsidRPr="007E0DA8">
        <w:rPr>
          <w:rFonts w:ascii="Times New Roman" w:hAnsi="Times New Roman" w:cs="Times New Roman"/>
          <w:sz w:val="20"/>
          <w:szCs w:val="20"/>
        </w:rPr>
        <w:t xml:space="preserve"> neighboring oxygen atom w</w:t>
      </w:r>
      <w:r w:rsidR="00A864B2" w:rsidRPr="007E0DA8">
        <w:rPr>
          <w:rFonts w:ascii="Times New Roman" w:hAnsi="Times New Roman" w:cs="Times New Roman"/>
          <w:sz w:val="20"/>
          <w:szCs w:val="20"/>
        </w:rPr>
        <w:t>as</w:t>
      </w:r>
      <w:r w:rsidR="00ED6C9C" w:rsidRPr="007E0DA8">
        <w:rPr>
          <w:rFonts w:ascii="Times New Roman" w:hAnsi="Times New Roman" w:cs="Times New Roman"/>
          <w:sz w:val="20"/>
          <w:szCs w:val="20"/>
        </w:rPr>
        <w:t xml:space="preserve"> shielded </w:t>
      </w:r>
      <w:r w:rsidR="00A864B2" w:rsidRPr="007E0DA8">
        <w:rPr>
          <w:rFonts w:ascii="Times New Roman" w:hAnsi="Times New Roman" w:cs="Times New Roman"/>
          <w:sz w:val="20"/>
          <w:szCs w:val="20"/>
        </w:rPr>
        <w:t>at</w:t>
      </w:r>
      <w:r w:rsidR="00ED6C9C" w:rsidRPr="007E0DA8">
        <w:rPr>
          <w:rFonts w:ascii="Times New Roman" w:hAnsi="Times New Roman" w:cs="Times New Roman"/>
          <w:sz w:val="20"/>
          <w:szCs w:val="20"/>
        </w:rPr>
        <w:t xml:space="preserve"> 7.20 ppm. The </w:t>
      </w:r>
      <w:r w:rsidR="005A0694" w:rsidRPr="007E0DA8">
        <w:rPr>
          <w:rFonts w:ascii="Times New Roman" w:hAnsi="Times New Roman" w:cs="Times New Roman"/>
          <w:sz w:val="20"/>
          <w:szCs w:val="20"/>
        </w:rPr>
        <w:t xml:space="preserve">proton </w:t>
      </w:r>
      <w:r w:rsidR="00ED6C9C" w:rsidRPr="007E0DA8">
        <w:rPr>
          <w:rFonts w:ascii="Times New Roman" w:hAnsi="Times New Roman" w:cs="Times New Roman"/>
          <w:sz w:val="20"/>
          <w:szCs w:val="20"/>
        </w:rPr>
        <w:t>signal for</w:t>
      </w:r>
      <w:r w:rsidR="00A864B2" w:rsidRPr="007E0DA8">
        <w:rPr>
          <w:rFonts w:ascii="Times New Roman" w:hAnsi="Times New Roman" w:cs="Times New Roman"/>
          <w:sz w:val="20"/>
          <w:szCs w:val="20"/>
        </w:rPr>
        <w:t xml:space="preserve"> the</w:t>
      </w:r>
      <w:r w:rsidR="00ED6C9C" w:rsidRPr="007E0DA8">
        <w:rPr>
          <w:rFonts w:ascii="Times New Roman" w:hAnsi="Times New Roman" w:cs="Times New Roman"/>
          <w:sz w:val="20"/>
          <w:szCs w:val="20"/>
        </w:rPr>
        <w:t xml:space="preserve"> methyl </w:t>
      </w:r>
      <w:r w:rsidR="005A0694" w:rsidRPr="007E0DA8">
        <w:rPr>
          <w:rFonts w:ascii="Times New Roman" w:hAnsi="Times New Roman" w:cs="Times New Roman"/>
          <w:sz w:val="20"/>
          <w:szCs w:val="20"/>
        </w:rPr>
        <w:t>group</w:t>
      </w:r>
      <w:r w:rsidR="00ED6C9C"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was</w:t>
      </w:r>
      <w:r w:rsidR="00ED6C9C" w:rsidRPr="007E0DA8">
        <w:rPr>
          <w:rFonts w:ascii="Times New Roman" w:hAnsi="Times New Roman" w:cs="Times New Roman"/>
          <w:sz w:val="20"/>
          <w:szCs w:val="20"/>
        </w:rPr>
        <w:t xml:space="preserve"> observed at 3.88 ppm as </w:t>
      </w:r>
      <w:r w:rsidR="00A864B2" w:rsidRPr="007E0DA8">
        <w:rPr>
          <w:rFonts w:ascii="Times New Roman" w:hAnsi="Times New Roman" w:cs="Times New Roman"/>
          <w:sz w:val="20"/>
          <w:szCs w:val="20"/>
        </w:rPr>
        <w:t xml:space="preserve">a </w:t>
      </w:r>
      <w:r w:rsidR="00ED6C9C" w:rsidRPr="007E0DA8">
        <w:rPr>
          <w:rFonts w:ascii="Times New Roman" w:hAnsi="Times New Roman" w:cs="Times New Roman"/>
          <w:sz w:val="20"/>
          <w:szCs w:val="20"/>
        </w:rPr>
        <w:t xml:space="preserve">singlet peak. </w:t>
      </w:r>
      <w:r w:rsidR="00250254" w:rsidRPr="007E0DA8">
        <w:rPr>
          <w:rFonts w:ascii="Times New Roman" w:hAnsi="Times New Roman" w:cs="Times New Roman"/>
          <w:sz w:val="20"/>
          <w:szCs w:val="20"/>
        </w:rPr>
        <w:t>Unfortunately</w:t>
      </w:r>
      <w:r w:rsidR="00EA0076" w:rsidRPr="007E0DA8">
        <w:rPr>
          <w:rFonts w:ascii="Times New Roman" w:hAnsi="Times New Roman" w:cs="Times New Roman"/>
          <w:sz w:val="20"/>
          <w:szCs w:val="20"/>
        </w:rPr>
        <w:t xml:space="preserve">, the signal </w:t>
      </w:r>
      <w:r w:rsidR="00A864B2" w:rsidRPr="007E0DA8">
        <w:rPr>
          <w:rFonts w:ascii="Times New Roman" w:hAnsi="Times New Roman" w:cs="Times New Roman"/>
          <w:sz w:val="20"/>
          <w:szCs w:val="20"/>
        </w:rPr>
        <w:t>that corresponded</w:t>
      </w:r>
      <w:r w:rsidR="00EA0076" w:rsidRPr="007E0DA8">
        <w:rPr>
          <w:rFonts w:ascii="Times New Roman" w:hAnsi="Times New Roman" w:cs="Times New Roman"/>
          <w:sz w:val="20"/>
          <w:szCs w:val="20"/>
        </w:rPr>
        <w:t xml:space="preserve"> to </w:t>
      </w:r>
      <w:r w:rsidR="00A864B2" w:rsidRPr="007E0DA8">
        <w:rPr>
          <w:rFonts w:ascii="Times New Roman" w:hAnsi="Times New Roman" w:cs="Times New Roman"/>
          <w:sz w:val="20"/>
          <w:szCs w:val="20"/>
        </w:rPr>
        <w:t xml:space="preserve">the </w:t>
      </w:r>
      <w:r w:rsidR="00EA0076" w:rsidRPr="007E0DA8">
        <w:rPr>
          <w:rFonts w:ascii="Times New Roman" w:hAnsi="Times New Roman" w:cs="Times New Roman"/>
          <w:sz w:val="20"/>
          <w:szCs w:val="20"/>
        </w:rPr>
        <w:t>proton</w:t>
      </w:r>
      <w:r w:rsidR="00ED6C9C" w:rsidRPr="007E0DA8">
        <w:rPr>
          <w:rFonts w:ascii="Times New Roman" w:hAnsi="Times New Roman" w:cs="Times New Roman"/>
          <w:sz w:val="20"/>
          <w:szCs w:val="20"/>
        </w:rPr>
        <w:t xml:space="preserve"> directly</w:t>
      </w:r>
      <w:r w:rsidR="00EA0076" w:rsidRPr="007E0DA8">
        <w:rPr>
          <w:rFonts w:ascii="Times New Roman" w:hAnsi="Times New Roman" w:cs="Times New Roman"/>
          <w:sz w:val="20"/>
          <w:szCs w:val="20"/>
        </w:rPr>
        <w:t xml:space="preserve"> attached to nitrogen atom</w:t>
      </w:r>
      <w:r w:rsidR="00ED6C9C" w:rsidRPr="007E0DA8">
        <w:rPr>
          <w:rFonts w:ascii="Times New Roman" w:hAnsi="Times New Roman" w:cs="Times New Roman"/>
          <w:sz w:val="20"/>
          <w:szCs w:val="20"/>
        </w:rPr>
        <w:t xml:space="preserve"> </w:t>
      </w:r>
      <w:r w:rsidR="00EA0076" w:rsidRPr="007E0DA8">
        <w:rPr>
          <w:rFonts w:ascii="Times New Roman" w:hAnsi="Times New Roman" w:cs="Times New Roman"/>
          <w:sz w:val="20"/>
          <w:szCs w:val="20"/>
        </w:rPr>
        <w:t xml:space="preserve">in </w:t>
      </w:r>
      <w:r w:rsidR="00EA0076" w:rsidRPr="007E0DA8">
        <w:rPr>
          <w:rFonts w:ascii="Times New Roman" w:hAnsi="Times New Roman" w:cs="Times New Roman"/>
          <w:i/>
          <w:sz w:val="20"/>
          <w:szCs w:val="20"/>
        </w:rPr>
        <w:t>p</w:t>
      </w:r>
      <w:r w:rsidR="00EA0076" w:rsidRPr="007E0DA8">
        <w:rPr>
          <w:rFonts w:ascii="Times New Roman" w:hAnsi="Times New Roman" w:cs="Times New Roman"/>
          <w:sz w:val="20"/>
          <w:szCs w:val="20"/>
        </w:rPr>
        <w:t>-MOPIP was not observed in the spectrum, probab</w:t>
      </w:r>
      <w:r w:rsidR="00A864B2" w:rsidRPr="007E0DA8">
        <w:rPr>
          <w:rFonts w:ascii="Times New Roman" w:hAnsi="Times New Roman" w:cs="Times New Roman"/>
          <w:sz w:val="20"/>
          <w:szCs w:val="20"/>
        </w:rPr>
        <w:t>ly due to fast exchange chemistry</w:t>
      </w:r>
      <w:r w:rsidR="00EA0076" w:rsidRPr="007E0DA8">
        <w:rPr>
          <w:rFonts w:ascii="Times New Roman" w:hAnsi="Times New Roman" w:cs="Times New Roman"/>
          <w:sz w:val="20"/>
          <w:szCs w:val="20"/>
        </w:rPr>
        <w:t xml:space="preserve"> of </w:t>
      </w:r>
      <w:r w:rsidR="00A864B2" w:rsidRPr="007E0DA8">
        <w:rPr>
          <w:rFonts w:ascii="Times New Roman" w:hAnsi="Times New Roman" w:cs="Times New Roman"/>
          <w:sz w:val="20"/>
          <w:szCs w:val="20"/>
        </w:rPr>
        <w:t xml:space="preserve">the </w:t>
      </w:r>
      <w:r w:rsidR="00EA0076" w:rsidRPr="007E0DA8">
        <w:rPr>
          <w:rFonts w:ascii="Times New Roman" w:hAnsi="Times New Roman" w:cs="Times New Roman"/>
          <w:sz w:val="20"/>
          <w:szCs w:val="20"/>
        </w:rPr>
        <w:t xml:space="preserve">active proton in the imidazole ring or </w:t>
      </w:r>
      <w:r w:rsidR="00A864B2" w:rsidRPr="007E0DA8">
        <w:rPr>
          <w:rFonts w:ascii="Times New Roman" w:hAnsi="Times New Roman" w:cs="Times New Roman"/>
          <w:sz w:val="20"/>
          <w:szCs w:val="20"/>
        </w:rPr>
        <w:t xml:space="preserve">it was </w:t>
      </w:r>
      <w:r w:rsidR="00EA0076" w:rsidRPr="007E0DA8">
        <w:rPr>
          <w:rFonts w:ascii="Times New Roman" w:hAnsi="Times New Roman" w:cs="Times New Roman"/>
          <w:sz w:val="20"/>
          <w:szCs w:val="20"/>
        </w:rPr>
        <w:t xml:space="preserve">obscured by the nitrogen </w:t>
      </w:r>
      <w:proofErr w:type="spellStart"/>
      <w:r w:rsidR="00EA0076" w:rsidRPr="007E0DA8">
        <w:rPr>
          <w:rFonts w:ascii="Times New Roman" w:hAnsi="Times New Roman" w:cs="Times New Roman"/>
          <w:sz w:val="20"/>
          <w:szCs w:val="20"/>
        </w:rPr>
        <w:t>quadrapole</w:t>
      </w:r>
      <w:proofErr w:type="spellEnd"/>
      <w:r w:rsidR="00EA0076" w:rsidRPr="007E0DA8">
        <w:rPr>
          <w:rFonts w:ascii="Times New Roman" w:hAnsi="Times New Roman" w:cs="Times New Roman"/>
          <w:sz w:val="20"/>
          <w:szCs w:val="20"/>
        </w:rPr>
        <w:t xml:space="preserve"> broadening property</w:t>
      </w:r>
      <w:r w:rsidR="00F35F54" w:rsidRPr="007E0DA8">
        <w:rPr>
          <w:rFonts w:ascii="Times New Roman" w:hAnsi="Times New Roman" w:cs="Times New Roman"/>
          <w:sz w:val="20"/>
          <w:szCs w:val="20"/>
        </w:rPr>
        <w:t xml:space="preserve"> </w:t>
      </w:r>
      <w:r w:rsidR="00F35F54"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ejmech.2013.04.006", "ISSN" : "0223-5234", "author" : [ { "dropping-particle" : "", "family" : "Devi", "given" : "C Shobha", "non-dropping-particle" : "", "parse-names" : false, "suffix" : "" }, { "dropping-particle" : "", "family" : "Kumar", "given" : "D Anil", "non-dropping-particle" : "", "parse-names" : false, "suffix" : "" }, { "dropping-particle" : "", "family" : "Singh", "given" : "Surya S", "non-dropping-particle" : "", "parse-names" : false, "suffix" : "" }, { "dropping-particle" : "", "family" : "Gabra", "given" : "Nazar", "non-dropping-particle" : "", "parse-names" : false, "suffix" : "" }, { "dropping-particle" : "", "family" : "Deepika", "given" : "N", "non-dropping-particle" : "", "parse-names" : false, "suffix" : "" }, { "dropping-particle" : "", "family" : "Kumar", "given" : "Y Praveen", "non-dropping-particle" : "", "parse-names" : false, "suffix" : "" }, { "dropping-particle" : "", "family" : "Satyanarayana", "given" : "S", "non-dropping-particle" : "", "parse-names" : false, "suffix" : "" } ], "container-title" : "European Journal of Medicinal Chemistry", "id" : "ITEM-1", "issued" : { "date-parts" : [ [ "2013" ] ] }, "page" : "410-421", "publisher" : "Elsevier Masson SAS", "title" : "European Journal of Medicinal Chemistry Synthesis , interaction with DNA , cytotoxicity , cell cycle arrest and apoptotic inducing properties of ruthenium ( II ) molecular \u201c light switch \u201d complexes", "type" : "article-journal", "volume" : "64" }, "uris" : [ "http://www.mendeley.com/documents/?uuid=dd2d4128-17e9-4007-912a-ecea70f6e2aa" ] } ], "mendeley" : { "formattedCitation" : "[12]", "plainTextFormattedCitation" : "[12]", "previouslyFormattedCitation" : "[12]" }, "properties" : { "noteIndex" : 0 }, "schema" : "https://github.com/citation-style-language/schema/raw/master/csl-citation.json" }</w:instrText>
      </w:r>
      <w:r w:rsidR="00F35F54"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2]</w:t>
      </w:r>
      <w:r w:rsidR="00F35F54" w:rsidRPr="007E0DA8">
        <w:rPr>
          <w:rFonts w:ascii="Times New Roman" w:hAnsi="Times New Roman" w:cs="Times New Roman"/>
          <w:sz w:val="20"/>
          <w:szCs w:val="20"/>
        </w:rPr>
        <w:fldChar w:fldCharType="end"/>
      </w:r>
      <w:r w:rsidR="00EA0076" w:rsidRPr="007E0DA8">
        <w:rPr>
          <w:rFonts w:ascii="Times New Roman" w:hAnsi="Times New Roman" w:cs="Times New Roman"/>
          <w:sz w:val="20"/>
          <w:szCs w:val="20"/>
        </w:rPr>
        <w:t>.</w:t>
      </w:r>
      <w:r w:rsidR="00250254" w:rsidRPr="007E0DA8">
        <w:rPr>
          <w:rFonts w:ascii="Times New Roman" w:hAnsi="Times New Roman" w:cs="Times New Roman"/>
          <w:sz w:val="20"/>
          <w:szCs w:val="20"/>
        </w:rPr>
        <w:t xml:space="preserve"> However, the presence of NH w</w:t>
      </w:r>
      <w:r w:rsidR="00482684" w:rsidRPr="007E0DA8">
        <w:rPr>
          <w:rFonts w:ascii="Times New Roman" w:hAnsi="Times New Roman" w:cs="Times New Roman"/>
          <w:sz w:val="20"/>
          <w:szCs w:val="20"/>
        </w:rPr>
        <w:t xml:space="preserve">as confirmed by the IR spectrum. </w:t>
      </w:r>
    </w:p>
    <w:p w:rsidR="004C6A3F" w:rsidRPr="007E0DA8" w:rsidRDefault="00482684" w:rsidP="0054470E">
      <w:pPr>
        <w:spacing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e IR </w:t>
      </w:r>
      <w:r w:rsidR="0054470E" w:rsidRPr="007E0DA8">
        <w:rPr>
          <w:rFonts w:ascii="Times New Roman" w:hAnsi="Times New Roman" w:cs="Times New Roman"/>
          <w:sz w:val="20"/>
          <w:szCs w:val="20"/>
        </w:rPr>
        <w:t>spectrums of the complex were</w:t>
      </w:r>
      <w:r w:rsidRPr="007E0DA8">
        <w:rPr>
          <w:rFonts w:ascii="Times New Roman" w:hAnsi="Times New Roman" w:cs="Times New Roman"/>
          <w:sz w:val="20"/>
          <w:szCs w:val="20"/>
        </w:rPr>
        <w:t xml:space="preserve"> </w:t>
      </w:r>
      <w:r w:rsidR="00250254" w:rsidRPr="007E0DA8">
        <w:rPr>
          <w:rFonts w:ascii="Times New Roman" w:hAnsi="Times New Roman" w:cs="Times New Roman"/>
          <w:sz w:val="20"/>
          <w:szCs w:val="20"/>
        </w:rPr>
        <w:t xml:space="preserve">recorded in the region </w:t>
      </w:r>
      <w:r w:rsidR="00BA5EAD" w:rsidRPr="007E0DA8">
        <w:rPr>
          <w:rFonts w:ascii="Times New Roman" w:hAnsi="Times New Roman" w:cs="Times New Roman"/>
          <w:sz w:val="20"/>
          <w:szCs w:val="20"/>
        </w:rPr>
        <w:t xml:space="preserve">of </w:t>
      </w:r>
      <w:r w:rsidR="00250254" w:rsidRPr="007E0DA8">
        <w:rPr>
          <w:rFonts w:ascii="Times New Roman" w:hAnsi="Times New Roman" w:cs="Times New Roman"/>
          <w:sz w:val="20"/>
          <w:szCs w:val="20"/>
        </w:rPr>
        <w:t>4000</w:t>
      </w:r>
      <w:r w:rsidR="0054470E" w:rsidRPr="007E0DA8">
        <w:rPr>
          <w:rFonts w:ascii="Times New Roman" w:hAnsi="Times New Roman" w:cs="Times New Roman"/>
          <w:sz w:val="20"/>
          <w:szCs w:val="20"/>
        </w:rPr>
        <w:t xml:space="preserve"> – </w:t>
      </w:r>
      <w:r w:rsidR="00250254" w:rsidRPr="007E0DA8">
        <w:rPr>
          <w:rFonts w:ascii="Times New Roman" w:hAnsi="Times New Roman" w:cs="Times New Roman"/>
          <w:sz w:val="20"/>
          <w:szCs w:val="20"/>
        </w:rPr>
        <w:t>280 cm</w:t>
      </w:r>
      <w:r w:rsidR="00250254" w:rsidRPr="007E0DA8">
        <w:rPr>
          <w:rFonts w:ascii="Times New Roman" w:hAnsi="Times New Roman" w:cs="Times New Roman"/>
          <w:sz w:val="20"/>
          <w:szCs w:val="20"/>
          <w:vertAlign w:val="superscript"/>
        </w:rPr>
        <w:t>-1</w:t>
      </w:r>
      <w:r w:rsidR="004F53C3" w:rsidRPr="007E0DA8">
        <w:rPr>
          <w:rFonts w:ascii="Times New Roman" w:hAnsi="Times New Roman" w:cs="Times New Roman"/>
          <w:sz w:val="20"/>
          <w:szCs w:val="20"/>
        </w:rPr>
        <w:t xml:space="preserve"> and the data is summarized in Table 1</w:t>
      </w:r>
      <w:r w:rsidR="00250254" w:rsidRPr="007E0DA8">
        <w:rPr>
          <w:rFonts w:ascii="Times New Roman" w:hAnsi="Times New Roman" w:cs="Times New Roman"/>
          <w:sz w:val="20"/>
          <w:szCs w:val="20"/>
        </w:rPr>
        <w:t xml:space="preserve">. A broad and strong peak which gives information on secondary amine group of imidazole </w:t>
      </w:r>
      <w:proofErr w:type="gramStart"/>
      <w:r w:rsidR="00250254" w:rsidRPr="007E0DA8">
        <w:rPr>
          <w:rFonts w:ascii="Times New Roman" w:hAnsi="Times New Roman" w:cs="Times New Roman"/>
          <w:i/>
          <w:sz w:val="20"/>
          <w:szCs w:val="20"/>
        </w:rPr>
        <w:t>v</w:t>
      </w:r>
      <w:r w:rsidR="00250254" w:rsidRPr="007E0DA8">
        <w:rPr>
          <w:rFonts w:ascii="Times New Roman" w:hAnsi="Times New Roman" w:cs="Times New Roman"/>
          <w:sz w:val="20"/>
          <w:szCs w:val="20"/>
        </w:rPr>
        <w:t>(</w:t>
      </w:r>
      <w:proofErr w:type="gramEnd"/>
      <w:r w:rsidR="00250254" w:rsidRPr="007E0DA8">
        <w:rPr>
          <w:rFonts w:ascii="Times New Roman" w:hAnsi="Times New Roman" w:cs="Times New Roman"/>
          <w:sz w:val="20"/>
          <w:szCs w:val="20"/>
        </w:rPr>
        <w:t>N</w:t>
      </w:r>
      <w:r w:rsidR="005A0694" w:rsidRPr="007E0DA8">
        <w:rPr>
          <w:rFonts w:ascii="Times New Roman" w:hAnsi="Times New Roman" w:cs="Times New Roman"/>
          <w:sz w:val="20"/>
          <w:szCs w:val="20"/>
        </w:rPr>
        <w:t>-</w:t>
      </w:r>
      <w:r w:rsidR="00250254" w:rsidRPr="007E0DA8">
        <w:rPr>
          <w:rFonts w:ascii="Times New Roman" w:hAnsi="Times New Roman" w:cs="Times New Roman"/>
          <w:sz w:val="20"/>
          <w:szCs w:val="20"/>
        </w:rPr>
        <w:t xml:space="preserve">H) </w:t>
      </w:r>
      <w:r w:rsidR="00A864B2" w:rsidRPr="007E0DA8">
        <w:rPr>
          <w:rFonts w:ascii="Times New Roman" w:hAnsi="Times New Roman" w:cs="Times New Roman"/>
          <w:sz w:val="20"/>
          <w:szCs w:val="20"/>
        </w:rPr>
        <w:t>was</w:t>
      </w:r>
      <w:r w:rsidR="00250254" w:rsidRPr="007E0DA8">
        <w:rPr>
          <w:rFonts w:ascii="Times New Roman" w:hAnsi="Times New Roman" w:cs="Times New Roman"/>
          <w:sz w:val="20"/>
          <w:szCs w:val="20"/>
        </w:rPr>
        <w:t xml:space="preserve"> </w:t>
      </w:r>
      <w:r w:rsidR="00250254" w:rsidRPr="007E0DA8">
        <w:rPr>
          <w:rFonts w:ascii="Times New Roman" w:hAnsi="Times New Roman" w:cs="Times New Roman"/>
          <w:sz w:val="20"/>
          <w:szCs w:val="20"/>
        </w:rPr>
        <w:lastRenderedPageBreak/>
        <w:t>observed at 3386 cm</w:t>
      </w:r>
      <w:r w:rsidR="00250254" w:rsidRPr="007E0DA8">
        <w:rPr>
          <w:rFonts w:ascii="Times New Roman" w:hAnsi="Times New Roman" w:cs="Times New Roman"/>
          <w:sz w:val="20"/>
          <w:szCs w:val="20"/>
          <w:vertAlign w:val="superscript"/>
        </w:rPr>
        <w:t>-1</w:t>
      </w:r>
      <w:r w:rsidR="00250254" w:rsidRPr="007E0DA8">
        <w:rPr>
          <w:rFonts w:ascii="Times New Roman" w:hAnsi="Times New Roman" w:cs="Times New Roman"/>
          <w:sz w:val="20"/>
          <w:szCs w:val="20"/>
        </w:rPr>
        <w:t xml:space="preserve">. </w:t>
      </w:r>
      <w:r w:rsidR="00B143FE" w:rsidRPr="007E0DA8">
        <w:rPr>
          <w:rFonts w:ascii="Times New Roman" w:hAnsi="Times New Roman" w:cs="Times New Roman"/>
          <w:sz w:val="20"/>
          <w:szCs w:val="20"/>
        </w:rPr>
        <w:t xml:space="preserve">The carbon-nitrogen bonds absorptions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 xml:space="preserve">(C=N) and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C-N) were at 1638 and 1354 cm</w:t>
      </w:r>
      <w:r w:rsidR="00B143FE" w:rsidRPr="007E0DA8">
        <w:rPr>
          <w:rFonts w:ascii="Times New Roman" w:hAnsi="Times New Roman" w:cs="Times New Roman"/>
          <w:sz w:val="20"/>
          <w:szCs w:val="20"/>
          <w:vertAlign w:val="superscript"/>
        </w:rPr>
        <w:t>-1</w:t>
      </w:r>
      <w:r w:rsidR="00BA5EAD" w:rsidRPr="007E0DA8">
        <w:rPr>
          <w:rFonts w:ascii="Times New Roman" w:hAnsi="Times New Roman" w:cs="Times New Roman"/>
          <w:sz w:val="20"/>
          <w:szCs w:val="20"/>
        </w:rPr>
        <w:t>,</w:t>
      </w:r>
      <w:r w:rsidR="00B143FE" w:rsidRPr="007E0DA8">
        <w:rPr>
          <w:rFonts w:ascii="Times New Roman" w:hAnsi="Times New Roman" w:cs="Times New Roman"/>
          <w:sz w:val="20"/>
          <w:szCs w:val="20"/>
        </w:rPr>
        <w:t xml:space="preserve"> respectively. The stretching frequency of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 xml:space="preserve">(C-O) </w:t>
      </w:r>
      <w:r w:rsidR="005A0694" w:rsidRPr="007E0DA8">
        <w:rPr>
          <w:rFonts w:ascii="Times New Roman" w:hAnsi="Times New Roman" w:cs="Times New Roman"/>
          <w:sz w:val="20"/>
          <w:szCs w:val="20"/>
        </w:rPr>
        <w:t>at 1022 cm</w:t>
      </w:r>
      <w:r w:rsidR="005A0694" w:rsidRPr="007E0DA8">
        <w:rPr>
          <w:rFonts w:ascii="Times New Roman" w:hAnsi="Times New Roman" w:cs="Times New Roman"/>
          <w:sz w:val="20"/>
          <w:szCs w:val="20"/>
          <w:vertAlign w:val="superscript"/>
        </w:rPr>
        <w:t>-1</w:t>
      </w:r>
      <w:r w:rsidR="005A0694"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 xml:space="preserve">were </w:t>
      </w:r>
      <w:r w:rsidR="005A0694" w:rsidRPr="007E0DA8">
        <w:rPr>
          <w:rFonts w:ascii="Times New Roman" w:hAnsi="Times New Roman" w:cs="Times New Roman"/>
          <w:sz w:val="20"/>
          <w:szCs w:val="20"/>
        </w:rPr>
        <w:t>indicative of the O-CH</w:t>
      </w:r>
      <w:r w:rsidR="005A0694" w:rsidRPr="007E0DA8">
        <w:rPr>
          <w:rFonts w:ascii="Times New Roman" w:hAnsi="Times New Roman" w:cs="Times New Roman"/>
          <w:sz w:val="20"/>
          <w:szCs w:val="20"/>
          <w:vertAlign w:val="subscript"/>
        </w:rPr>
        <w:t>3</w:t>
      </w:r>
      <w:r w:rsidR="00BA5EAD" w:rsidRPr="007E0DA8">
        <w:rPr>
          <w:rFonts w:ascii="Times New Roman" w:hAnsi="Times New Roman" w:cs="Times New Roman"/>
          <w:sz w:val="20"/>
          <w:szCs w:val="20"/>
        </w:rPr>
        <w:t xml:space="preserve"> group</w:t>
      </w:r>
      <w:r w:rsidR="005A0694" w:rsidRPr="007E0DA8">
        <w:rPr>
          <w:rFonts w:ascii="Times New Roman" w:hAnsi="Times New Roman" w:cs="Times New Roman"/>
          <w:sz w:val="20"/>
          <w:szCs w:val="20"/>
        </w:rPr>
        <w:t xml:space="preserve">. </w:t>
      </w:r>
      <w:r w:rsidRPr="007E0DA8">
        <w:rPr>
          <w:rFonts w:ascii="Times New Roman" w:hAnsi="Times New Roman" w:cs="Times New Roman"/>
          <w:bCs/>
          <w:sz w:val="20"/>
          <w:szCs w:val="20"/>
        </w:rPr>
        <w:t xml:space="preserve">In addition, a strong out of plane </w:t>
      </w:r>
      <w:r w:rsidRPr="007E0DA8">
        <w:rPr>
          <w:rFonts w:ascii="Times New Roman" w:hAnsi="Times New Roman" w:cs="Times New Roman"/>
          <w:bCs/>
          <w:i/>
          <w:sz w:val="20"/>
          <w:szCs w:val="20"/>
        </w:rPr>
        <w:t>v</w:t>
      </w:r>
      <w:r w:rsidRPr="007E0DA8">
        <w:rPr>
          <w:rFonts w:ascii="Times New Roman" w:hAnsi="Times New Roman" w:cs="Times New Roman"/>
          <w:bCs/>
          <w:sz w:val="20"/>
          <w:szCs w:val="20"/>
        </w:rPr>
        <w:t>(C-H) bending frequency</w:t>
      </w:r>
      <w:r w:rsidR="00A864B2" w:rsidRPr="007E0DA8">
        <w:rPr>
          <w:rFonts w:ascii="Times New Roman" w:hAnsi="Times New Roman" w:cs="Times New Roman"/>
          <w:bCs/>
          <w:sz w:val="20"/>
          <w:szCs w:val="20"/>
        </w:rPr>
        <w:t xml:space="preserve"> appeared</w:t>
      </w:r>
      <w:r w:rsidRPr="007E0DA8">
        <w:rPr>
          <w:rFonts w:ascii="Times New Roman" w:hAnsi="Times New Roman" w:cs="Times New Roman"/>
          <w:bCs/>
          <w:sz w:val="20"/>
          <w:szCs w:val="20"/>
        </w:rPr>
        <w:t xml:space="preserve"> at 811 cm</w:t>
      </w:r>
      <w:r w:rsidRPr="007E0DA8">
        <w:rPr>
          <w:rFonts w:ascii="Times New Roman" w:hAnsi="Times New Roman" w:cs="Times New Roman"/>
          <w:bCs/>
          <w:sz w:val="20"/>
          <w:szCs w:val="20"/>
          <w:vertAlign w:val="superscript"/>
        </w:rPr>
        <w:t>-1</w:t>
      </w:r>
      <w:r w:rsidRPr="007E0DA8">
        <w:rPr>
          <w:rFonts w:ascii="Times New Roman" w:hAnsi="Times New Roman" w:cs="Times New Roman"/>
          <w:bCs/>
          <w:sz w:val="20"/>
          <w:szCs w:val="20"/>
        </w:rPr>
        <w:t xml:space="preserve"> indicating that the substitution in the aromatic phenyl referred to </w:t>
      </w:r>
      <w:r w:rsidR="00A864B2" w:rsidRPr="007E0DA8">
        <w:rPr>
          <w:rFonts w:ascii="Times New Roman" w:hAnsi="Times New Roman" w:cs="Times New Roman"/>
          <w:bCs/>
          <w:sz w:val="20"/>
          <w:szCs w:val="20"/>
        </w:rPr>
        <w:t xml:space="preserve">the </w:t>
      </w:r>
      <w:r w:rsidRPr="007E0DA8">
        <w:rPr>
          <w:rFonts w:ascii="Times New Roman" w:hAnsi="Times New Roman" w:cs="Times New Roman"/>
          <w:bCs/>
          <w:i/>
          <w:sz w:val="20"/>
          <w:szCs w:val="20"/>
        </w:rPr>
        <w:t>para</w:t>
      </w:r>
      <w:r w:rsidRPr="007E0DA8">
        <w:rPr>
          <w:rFonts w:ascii="Times New Roman" w:hAnsi="Times New Roman" w:cs="Times New Roman"/>
          <w:bCs/>
          <w:sz w:val="20"/>
          <w:szCs w:val="20"/>
        </w:rPr>
        <w:t>-position.</w:t>
      </w:r>
      <w:r w:rsidRPr="007E0DA8">
        <w:rPr>
          <w:rFonts w:ascii="Times New Roman" w:hAnsi="Times New Roman" w:cs="Times New Roman"/>
          <w:sz w:val="20"/>
          <w:szCs w:val="20"/>
        </w:rPr>
        <w:t xml:space="preserve"> </w:t>
      </w:r>
      <w:r w:rsidR="00B55365" w:rsidRPr="007E0DA8">
        <w:rPr>
          <w:rFonts w:ascii="Times New Roman" w:hAnsi="Times New Roman" w:cs="Times New Roman"/>
          <w:sz w:val="20"/>
          <w:szCs w:val="20"/>
        </w:rPr>
        <w:t xml:space="preserve">The </w:t>
      </w:r>
      <w:r w:rsidR="006D6B2E" w:rsidRPr="007E0DA8">
        <w:rPr>
          <w:rFonts w:ascii="Times New Roman" w:hAnsi="Times New Roman" w:cs="Times New Roman"/>
          <w:sz w:val="20"/>
          <w:szCs w:val="20"/>
        </w:rPr>
        <w:t>accumulated</w:t>
      </w:r>
      <w:r w:rsidR="00A864B2" w:rsidRPr="007E0DA8">
        <w:rPr>
          <w:rFonts w:ascii="Times New Roman" w:hAnsi="Times New Roman" w:cs="Times New Roman"/>
          <w:sz w:val="20"/>
          <w:szCs w:val="20"/>
        </w:rPr>
        <w:t xml:space="preserve"> MS, NMR and IR</w:t>
      </w:r>
      <w:r w:rsidR="006D6B2E" w:rsidRPr="007E0DA8">
        <w:rPr>
          <w:rFonts w:ascii="Times New Roman" w:hAnsi="Times New Roman" w:cs="Times New Roman"/>
          <w:sz w:val="20"/>
          <w:szCs w:val="20"/>
        </w:rPr>
        <w:t xml:space="preserve"> data s</w:t>
      </w:r>
      <w:r w:rsidR="00A864B2" w:rsidRPr="007E0DA8">
        <w:rPr>
          <w:rFonts w:ascii="Times New Roman" w:hAnsi="Times New Roman" w:cs="Times New Roman"/>
          <w:sz w:val="20"/>
          <w:szCs w:val="20"/>
        </w:rPr>
        <w:t>upported by elemental analysis wa</w:t>
      </w:r>
      <w:r w:rsidR="006D6B2E" w:rsidRPr="007E0DA8">
        <w:rPr>
          <w:rFonts w:ascii="Times New Roman" w:hAnsi="Times New Roman" w:cs="Times New Roman"/>
          <w:sz w:val="20"/>
          <w:szCs w:val="20"/>
        </w:rPr>
        <w:t>s consistent with the proposed structure and composition of the complex.</w:t>
      </w:r>
    </w:p>
    <w:p w:rsidR="004C6A3F" w:rsidRPr="007E0DA8" w:rsidRDefault="004C6A3F" w:rsidP="004C6A3F">
      <w:pPr>
        <w:spacing w:after="0" w:line="240" w:lineRule="auto"/>
        <w:jc w:val="center"/>
        <w:rPr>
          <w:rFonts w:ascii="Times New Roman" w:hAnsi="Times New Roman" w:cs="Times New Roman"/>
          <w:sz w:val="20"/>
          <w:szCs w:val="20"/>
        </w:rPr>
      </w:pPr>
    </w:p>
    <w:p w:rsidR="005B3FAC" w:rsidRPr="007E0DA8" w:rsidRDefault="005B3FAC" w:rsidP="004C6A3F">
      <w:pPr>
        <w:spacing w:after="0" w:line="240" w:lineRule="auto"/>
        <w:jc w:val="center"/>
        <w:rPr>
          <w:rFonts w:ascii="Times New Roman" w:hAnsi="Times New Roman" w:cs="Times New Roman"/>
          <w:sz w:val="20"/>
          <w:szCs w:val="20"/>
        </w:rPr>
      </w:pPr>
      <w:r w:rsidRPr="007E0DA8">
        <w:rPr>
          <w:rFonts w:ascii="Times New Roman" w:hAnsi="Times New Roman" w:cs="Times New Roman"/>
          <w:noProof/>
          <w:sz w:val="20"/>
          <w:szCs w:val="20"/>
          <w:lang w:eastAsia="en-US"/>
        </w:rPr>
        <w:drawing>
          <wp:inline distT="0" distB="0" distL="0" distR="0" wp14:anchorId="76847301" wp14:editId="523CF5E2">
            <wp:extent cx="4778734" cy="2329349"/>
            <wp:effectExtent l="19050" t="19050" r="2222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8085" cy="2329033"/>
                    </a:xfrm>
                    <a:prstGeom prst="rect">
                      <a:avLst/>
                    </a:prstGeom>
                    <a:noFill/>
                    <a:ln>
                      <a:solidFill>
                        <a:schemeClr val="tx1"/>
                      </a:solidFill>
                    </a:ln>
                  </pic:spPr>
                </pic:pic>
              </a:graphicData>
            </a:graphic>
          </wp:inline>
        </w:drawing>
      </w:r>
    </w:p>
    <w:p w:rsidR="0054470E" w:rsidRPr="007E0DA8" w:rsidRDefault="0054470E" w:rsidP="004C6A3F">
      <w:pPr>
        <w:spacing w:after="0" w:line="240" w:lineRule="auto"/>
        <w:jc w:val="center"/>
        <w:rPr>
          <w:rFonts w:ascii="Times New Roman" w:hAnsi="Times New Roman" w:cs="Times New Roman"/>
          <w:sz w:val="20"/>
          <w:szCs w:val="20"/>
        </w:rPr>
      </w:pPr>
    </w:p>
    <w:p w:rsidR="004C6A3F" w:rsidRPr="007E0DA8" w:rsidRDefault="004C6A3F" w:rsidP="004C6A3F">
      <w:pPr>
        <w:spacing w:after="0" w:line="240" w:lineRule="auto"/>
        <w:jc w:val="center"/>
        <w:rPr>
          <w:rFonts w:ascii="Times New Roman" w:hAnsi="Times New Roman" w:cs="Times New Roman"/>
          <w:sz w:val="20"/>
          <w:szCs w:val="20"/>
          <w:vertAlign w:val="superscript"/>
        </w:rPr>
      </w:pPr>
      <w:proofErr w:type="gramStart"/>
      <w:r w:rsidRPr="007E0DA8">
        <w:rPr>
          <w:rFonts w:ascii="Times New Roman" w:hAnsi="Times New Roman" w:cs="Times New Roman"/>
          <w:sz w:val="20"/>
          <w:szCs w:val="20"/>
        </w:rPr>
        <w:t>Figure 1</w:t>
      </w:r>
      <w:r w:rsidR="005B3FAC" w:rsidRPr="007E0DA8">
        <w:rPr>
          <w:rFonts w:ascii="Times New Roman" w:hAnsi="Times New Roman" w:cs="Times New Roman"/>
          <w:sz w:val="20"/>
          <w:szCs w:val="20"/>
        </w:rPr>
        <w:t>.</w:t>
      </w:r>
      <w:proofErr w:type="gramEnd"/>
      <w:r w:rsidR="00ED6C9C" w:rsidRPr="007E0DA8">
        <w:rPr>
          <w:rFonts w:ascii="Times New Roman" w:hAnsi="Times New Roman" w:cs="Times New Roman"/>
          <w:sz w:val="20"/>
          <w:szCs w:val="20"/>
        </w:rPr>
        <w:t xml:space="preserve"> </w:t>
      </w:r>
      <w:r w:rsidRPr="007E0DA8">
        <w:rPr>
          <w:rFonts w:ascii="Times New Roman" w:hAnsi="Times New Roman" w:cs="Times New Roman"/>
          <w:sz w:val="20"/>
          <w:szCs w:val="20"/>
          <w:vertAlign w:val="superscript"/>
        </w:rPr>
        <w:t>1</w:t>
      </w:r>
      <w:r w:rsidRPr="007E0DA8">
        <w:rPr>
          <w:rFonts w:ascii="Times New Roman" w:hAnsi="Times New Roman" w:cs="Times New Roman"/>
          <w:sz w:val="20"/>
          <w:szCs w:val="20"/>
        </w:rPr>
        <w:t>H NMR spectrum of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FF0DF0" w:rsidRPr="007E0DA8" w:rsidRDefault="00FF0DF0" w:rsidP="004C6A3F">
      <w:pPr>
        <w:spacing w:after="0" w:line="240" w:lineRule="auto"/>
        <w:jc w:val="center"/>
        <w:rPr>
          <w:rFonts w:ascii="Times New Roman" w:hAnsi="Times New Roman" w:cs="Times New Roman"/>
          <w:sz w:val="20"/>
          <w:szCs w:val="20"/>
          <w:vertAlign w:val="superscript"/>
        </w:rPr>
      </w:pPr>
    </w:p>
    <w:p w:rsidR="00B143FE" w:rsidRPr="007E0DA8" w:rsidRDefault="00B143FE" w:rsidP="004C6A3F">
      <w:pPr>
        <w:spacing w:after="0" w:line="240" w:lineRule="auto"/>
        <w:jc w:val="center"/>
        <w:rPr>
          <w:rFonts w:ascii="Times New Roman" w:hAnsi="Times New Roman" w:cs="Times New Roman"/>
          <w:sz w:val="20"/>
          <w:szCs w:val="20"/>
          <w:vertAlign w:val="superscript"/>
        </w:rPr>
      </w:pPr>
    </w:p>
    <w:p w:rsidR="009202BF" w:rsidRPr="007E0DA8" w:rsidRDefault="00B143FE" w:rsidP="004C6A3F">
      <w:pPr>
        <w:spacing w:after="0" w:line="240" w:lineRule="auto"/>
        <w:jc w:val="center"/>
        <w:rPr>
          <w:rFonts w:ascii="Times New Roman" w:hAnsi="Times New Roman" w:cs="Times New Roman"/>
          <w:sz w:val="20"/>
          <w:szCs w:val="20"/>
          <w:vertAlign w:val="superscript"/>
        </w:rPr>
      </w:pPr>
      <w:r w:rsidRPr="007E0DA8">
        <w:rPr>
          <w:rFonts w:ascii="Times New Roman" w:hAnsi="Times New Roman" w:cs="Times New Roman"/>
          <w:sz w:val="20"/>
          <w:szCs w:val="20"/>
        </w:rPr>
        <w:t>Table 1</w:t>
      </w:r>
      <w:r w:rsidR="005B3FAC" w:rsidRPr="007E0DA8">
        <w:rPr>
          <w:rFonts w:ascii="Times New Roman" w:hAnsi="Times New Roman" w:cs="Times New Roman"/>
          <w:sz w:val="20"/>
          <w:szCs w:val="20"/>
        </w:rPr>
        <w:t>.</w:t>
      </w:r>
      <w:r w:rsidRPr="007E0DA8">
        <w:rPr>
          <w:rFonts w:ascii="Times New Roman" w:hAnsi="Times New Roman" w:cs="Times New Roman"/>
          <w:sz w:val="20"/>
          <w:szCs w:val="20"/>
        </w:rPr>
        <w:t xml:space="preserve"> IR </w:t>
      </w:r>
      <w:r w:rsidR="00A864B2" w:rsidRPr="007E0DA8">
        <w:rPr>
          <w:rFonts w:ascii="Times New Roman" w:hAnsi="Times New Roman" w:cs="Times New Roman"/>
          <w:sz w:val="20"/>
          <w:szCs w:val="20"/>
        </w:rPr>
        <w:t>data</w:t>
      </w:r>
      <w:r w:rsidRPr="007E0DA8">
        <w:rPr>
          <w:rFonts w:ascii="Times New Roman" w:hAnsi="Times New Roman" w:cs="Times New Roman"/>
          <w:sz w:val="20"/>
          <w:szCs w:val="20"/>
        </w:rPr>
        <w:t xml:space="preserve"> of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54470E" w:rsidRPr="007E0DA8" w:rsidRDefault="0054470E" w:rsidP="004C6A3F">
      <w:pPr>
        <w:spacing w:after="0" w:line="240" w:lineRule="auto"/>
        <w:jc w:val="center"/>
        <w:rPr>
          <w:rFonts w:ascii="Times New Roman" w:hAnsi="Times New Roman" w:cs="Times New Roman"/>
          <w:sz w:val="20"/>
          <w:szCs w:val="20"/>
        </w:rPr>
      </w:pPr>
    </w:p>
    <w:tbl>
      <w:tblPr>
        <w:tblStyle w:val="LightShading"/>
        <w:tblW w:w="0" w:type="auto"/>
        <w:jc w:val="center"/>
        <w:tblLook w:val="04A0" w:firstRow="1" w:lastRow="0" w:firstColumn="1" w:lastColumn="0" w:noHBand="0" w:noVBand="1"/>
      </w:tblPr>
      <w:tblGrid>
        <w:gridCol w:w="1530"/>
        <w:gridCol w:w="2056"/>
        <w:gridCol w:w="1904"/>
      </w:tblGrid>
      <w:tr w:rsidR="009202BF" w:rsidRPr="007E0DA8" w:rsidTr="005447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9202BF" w:rsidRPr="007E0DA8" w:rsidRDefault="009202BF" w:rsidP="004C6A3F">
            <w:pPr>
              <w:jc w:val="center"/>
              <w:rPr>
                <w:rFonts w:ascii="Times New Roman" w:hAnsi="Times New Roman" w:cs="Times New Roman"/>
                <w:i/>
                <w:sz w:val="20"/>
                <w:szCs w:val="20"/>
              </w:rPr>
            </w:pPr>
            <w:r w:rsidRPr="007E0DA8">
              <w:rPr>
                <w:rFonts w:ascii="Times New Roman" w:hAnsi="Times New Roman" w:cs="Times New Roman"/>
                <w:i/>
                <w:sz w:val="20"/>
                <w:szCs w:val="20"/>
              </w:rPr>
              <w:t>v</w:t>
            </w:r>
          </w:p>
        </w:tc>
        <w:tc>
          <w:tcPr>
            <w:tcW w:w="2056" w:type="dxa"/>
            <w:shd w:val="clear" w:color="auto" w:fill="auto"/>
          </w:tcPr>
          <w:p w:rsidR="009202BF" w:rsidRPr="007E0DA8" w:rsidRDefault="009202BF" w:rsidP="004C6A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Wave number (cm</w:t>
            </w:r>
            <w:r w:rsidRPr="007E0DA8">
              <w:rPr>
                <w:rFonts w:ascii="Times New Roman" w:hAnsi="Times New Roman" w:cs="Times New Roman"/>
                <w:sz w:val="20"/>
                <w:szCs w:val="20"/>
                <w:vertAlign w:val="superscript"/>
              </w:rPr>
              <w:t>-1</w:t>
            </w:r>
            <w:r w:rsidRPr="007E0DA8">
              <w:rPr>
                <w:rFonts w:ascii="Times New Roman" w:hAnsi="Times New Roman" w:cs="Times New Roman"/>
                <w:sz w:val="20"/>
                <w:szCs w:val="20"/>
              </w:rPr>
              <w:t>)</w:t>
            </w:r>
          </w:p>
        </w:tc>
        <w:tc>
          <w:tcPr>
            <w:tcW w:w="1904" w:type="dxa"/>
            <w:shd w:val="clear" w:color="auto" w:fill="auto"/>
          </w:tcPr>
          <w:p w:rsidR="009202BF" w:rsidRPr="007E0DA8" w:rsidRDefault="009202BF" w:rsidP="004C6A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Intensity</w:t>
            </w:r>
          </w:p>
        </w:tc>
      </w:tr>
      <w:tr w:rsidR="009202BF" w:rsidRPr="007E0DA8" w:rsidTr="005447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N-H)</w:t>
            </w:r>
          </w:p>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w:t>
            </w:r>
            <w:r w:rsidRPr="007E0DA8">
              <w:rPr>
                <w:rFonts w:ascii="Times New Roman" w:hAnsi="Times New Roman" w:cs="Times New Roman"/>
                <w:b w:val="0"/>
                <w:bCs w:val="0"/>
                <w:i/>
                <w:sz w:val="20"/>
                <w:szCs w:val="20"/>
              </w:rPr>
              <w:t>sp</w:t>
            </w:r>
            <w:r w:rsidRPr="007E0DA8">
              <w:rPr>
                <w:rFonts w:ascii="Times New Roman" w:hAnsi="Times New Roman" w:cs="Times New Roman"/>
                <w:b w:val="0"/>
                <w:bCs w:val="0"/>
                <w:i/>
                <w:sz w:val="20"/>
                <w:szCs w:val="20"/>
                <w:vertAlign w:val="superscript"/>
              </w:rPr>
              <w:t>3</w:t>
            </w:r>
            <w:r w:rsidRPr="007E0DA8">
              <w:rPr>
                <w:rFonts w:ascii="Times New Roman" w:hAnsi="Times New Roman" w:cs="Times New Roman"/>
                <w:b w:val="0"/>
                <w:bCs w:val="0"/>
                <w:sz w:val="20"/>
                <w:szCs w:val="20"/>
              </w:rPr>
              <w:t xml:space="preserve"> C-H)</w:t>
            </w:r>
          </w:p>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C)</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O)</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i/>
                <w:sz w:val="20"/>
                <w:szCs w:val="20"/>
              </w:rPr>
              <w:t>Para</w:t>
            </w:r>
            <w:r w:rsidRPr="007E0DA8">
              <w:rPr>
                <w:rFonts w:ascii="Times New Roman" w:hAnsi="Times New Roman" w:cs="Times New Roman"/>
                <w:b w:val="0"/>
                <w:bCs w:val="0"/>
                <w:sz w:val="20"/>
                <w:szCs w:val="20"/>
              </w:rPr>
              <w:t xml:space="preserve"> subs ring</w:t>
            </w:r>
          </w:p>
        </w:tc>
        <w:tc>
          <w:tcPr>
            <w:tcW w:w="2056" w:type="dxa"/>
            <w:shd w:val="clear" w:color="auto" w:fill="auto"/>
          </w:tcPr>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3386</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2954</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638</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458</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354</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022</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811</w:t>
            </w:r>
          </w:p>
        </w:tc>
        <w:tc>
          <w:tcPr>
            <w:tcW w:w="1904" w:type="dxa"/>
            <w:shd w:val="clear" w:color="auto" w:fill="auto"/>
          </w:tcPr>
          <w:p w:rsidR="009202BF"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w:t>
            </w:r>
            <w:r w:rsidR="009202BF" w:rsidRPr="007E0DA8">
              <w:rPr>
                <w:rFonts w:ascii="Times New Roman" w:hAnsi="Times New Roman" w:cs="Times New Roman"/>
                <w:sz w:val="20"/>
                <w:szCs w:val="20"/>
              </w:rPr>
              <w:t>trong</w:t>
            </w:r>
            <w:r w:rsidRPr="007E0DA8">
              <w:rPr>
                <w:rFonts w:ascii="Times New Roman" w:hAnsi="Times New Roman" w:cs="Times New Roman"/>
                <w:sz w:val="20"/>
                <w:szCs w:val="20"/>
              </w:rPr>
              <w:t>, broad</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tc>
      </w:tr>
    </w:tbl>
    <w:p w:rsidR="009202BF" w:rsidRPr="007E0DA8" w:rsidRDefault="009202BF" w:rsidP="004C6A3F">
      <w:pPr>
        <w:spacing w:after="0" w:line="240" w:lineRule="auto"/>
        <w:jc w:val="center"/>
        <w:rPr>
          <w:rFonts w:ascii="Times New Roman" w:hAnsi="Times New Roman" w:cs="Times New Roman"/>
          <w:sz w:val="20"/>
          <w:szCs w:val="20"/>
        </w:rPr>
      </w:pPr>
    </w:p>
    <w:p w:rsidR="00B21FA2" w:rsidRPr="007E0DA8" w:rsidRDefault="00B21FA2" w:rsidP="00B21FA2">
      <w:pPr>
        <w:spacing w:after="0" w:line="240" w:lineRule="auto"/>
        <w:jc w:val="center"/>
        <w:rPr>
          <w:rFonts w:ascii="Times New Roman" w:hAnsi="Times New Roman" w:cs="Times New Roman"/>
          <w:sz w:val="20"/>
          <w:szCs w:val="20"/>
        </w:rPr>
      </w:pPr>
      <w:r w:rsidRPr="007E0DA8">
        <w:rPr>
          <w:noProof/>
          <w:lang w:eastAsia="en-US"/>
        </w:rPr>
        <w:drawing>
          <wp:inline distT="0" distB="0" distL="0" distR="0" wp14:anchorId="07B1B6FF" wp14:editId="47C60A96">
            <wp:extent cx="3514725" cy="2081212"/>
            <wp:effectExtent l="0" t="0" r="952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21FA2" w:rsidRPr="007E0DA8" w:rsidRDefault="00B21FA2" w:rsidP="00B21FA2">
      <w:pPr>
        <w:spacing w:after="0" w:line="240" w:lineRule="auto"/>
        <w:jc w:val="center"/>
        <w:rPr>
          <w:rFonts w:ascii="Times New Roman" w:hAnsi="Times New Roman" w:cs="Times New Roman"/>
          <w:sz w:val="20"/>
          <w:szCs w:val="20"/>
        </w:rPr>
      </w:pPr>
    </w:p>
    <w:p w:rsidR="00B21FA2" w:rsidRPr="007E0DA8" w:rsidRDefault="00B21FA2" w:rsidP="00B21FA2">
      <w:pPr>
        <w:spacing w:after="0" w:line="240" w:lineRule="auto"/>
        <w:jc w:val="center"/>
        <w:rPr>
          <w:rFonts w:ascii="Times New Roman" w:hAnsi="Times New Roman" w:cs="Times New Roman"/>
          <w:sz w:val="20"/>
          <w:szCs w:val="20"/>
        </w:rPr>
      </w:pPr>
      <w:proofErr w:type="gramStart"/>
      <w:r w:rsidRPr="007E0DA8">
        <w:rPr>
          <w:rFonts w:ascii="Times New Roman" w:hAnsi="Times New Roman" w:cs="Times New Roman"/>
          <w:sz w:val="20"/>
          <w:szCs w:val="20"/>
        </w:rPr>
        <w:t>Figure 2.</w:t>
      </w:r>
      <w:proofErr w:type="gramEnd"/>
      <w:r w:rsidRPr="007E0DA8">
        <w:rPr>
          <w:rFonts w:ascii="Times New Roman" w:hAnsi="Times New Roman" w:cs="Times New Roman"/>
          <w:sz w:val="20"/>
          <w:szCs w:val="20"/>
        </w:rPr>
        <w:t xml:space="preserve"> Luminescence spectra of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 xml:space="preserve">2+ </w:t>
      </w:r>
      <w:r w:rsidRPr="007E0DA8">
        <w:rPr>
          <w:rFonts w:ascii="Times New Roman" w:hAnsi="Times New Roman" w:cs="Times New Roman"/>
          <w:sz w:val="20"/>
          <w:szCs w:val="20"/>
        </w:rPr>
        <w:t>in acetonitrile and water</w:t>
      </w:r>
    </w:p>
    <w:p w:rsidR="00B21FA2" w:rsidRPr="007E0DA8" w:rsidRDefault="00B21FA2" w:rsidP="007C541C">
      <w:pPr>
        <w:spacing w:after="0" w:line="240" w:lineRule="auto"/>
        <w:jc w:val="both"/>
        <w:rPr>
          <w:rFonts w:ascii="Times New Roman" w:hAnsi="Times New Roman" w:cs="Times New Roman"/>
          <w:sz w:val="20"/>
          <w:szCs w:val="20"/>
        </w:rPr>
      </w:pPr>
    </w:p>
    <w:p w:rsidR="00B21FA2" w:rsidRPr="007E0DA8" w:rsidRDefault="004F53C3" w:rsidP="00905CD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UV-Visible absorption spectrum for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p-MOPIP]</w:t>
      </w:r>
      <w:r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was recorded in acetonitrile, with</w:t>
      </w:r>
      <w:r w:rsidR="00A864B2" w:rsidRPr="007E0DA8">
        <w:rPr>
          <w:rFonts w:ascii="Times New Roman" w:hAnsi="Times New Roman" w:cs="Times New Roman"/>
          <w:sz w:val="20"/>
          <w:szCs w:val="20"/>
        </w:rPr>
        <w:t xml:space="preserve"> a</w:t>
      </w:r>
      <w:r w:rsidRPr="007E0DA8">
        <w:rPr>
          <w:rFonts w:ascii="Times New Roman" w:hAnsi="Times New Roman" w:cs="Times New Roman"/>
          <w:sz w:val="20"/>
          <w:szCs w:val="20"/>
        </w:rPr>
        <w:t xml:space="preserve"> concentration of 10 µM at room temperature. Through comparison to </w:t>
      </w:r>
      <w:r w:rsidR="004F02B1" w:rsidRPr="007E0DA8">
        <w:rPr>
          <w:rFonts w:ascii="Times New Roman" w:hAnsi="Times New Roman" w:cs="Times New Roman"/>
          <w:sz w:val="20"/>
          <w:szCs w:val="20"/>
        </w:rPr>
        <w:t>related molecules</w:t>
      </w:r>
      <w:r w:rsidR="00F35F54" w:rsidRPr="007E0DA8">
        <w:rPr>
          <w:rFonts w:ascii="Times New Roman" w:hAnsi="Times New Roman" w:cs="Times New Roman"/>
          <w:sz w:val="20"/>
          <w:szCs w:val="20"/>
        </w:rPr>
        <w:t xml:space="preserve"> </w:t>
      </w:r>
      <w:r w:rsidR="00F35F54"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id" : "ITEM-2", "itemData" : { "DOI" : "10.1016/j.molstruc.2009.12.026", "ISSN" : "00222860", "author" : [ { "dropping-particle" : "", "family" : "Huang", "given" : "Hong-Liang", "non-dropping-particle" : "", "parse-names" : false, "suffix" : "" }, { "dropping-particle" : "", "family" : "Liu", "given" : "Yun-Jun", "non-dropping-particle" : "", "parse-names" : false, "suffix" : "" }, { "dropping-particle" : "", "family" : "Zeng", "given" : "Cheng-Hui", "non-dropping-particle" : "", "parse-names" : false, "suffix" : "" }, { "dropping-particle" : "", "family" : "Yao", "given" : "Jun-Hua", "non-dropping-particle" : "", "parse-names" : false, "suffix" : "" }, { "dropping-particle" : "", "family" : "Liang", "given" : "Zhen-Hua", "non-dropping-particle" : "", "parse-names" : false, "suffix" : "" }, { "dropping-particle" : "", "family" : "Li", "given" : "Zheng-Zheng", "non-dropping-particle" : "", "parse-names" : false, "suffix" : "" }, { "dropping-particle" : "", "family" : "Wu", "given" : "Fu-Hai", "non-dropping-particle" : "", "parse-names" : false, "suffix" : "" } ], "container-title" : "Journal of Molecular Structure", "id" : "ITEM-2", "issue" : "1-3", "issued" : { "date-parts" : [ [ "2010", "3" ] ] }, "page" : "136-143", "publisher" : "Elsevier B.V.", "title" : "Studies of ruthenium(II) polypyridyl complexes on cytotoxicity in vitro, apoptosis, DNA-binding and antioxidant activity", "type" : "article-journal", "volume" : "966" }, "uris" : [ "http://www.mendeley.com/documents/?uuid=ca503e7f-900d-4653-96c9-85d023069eb4" ] } ], "mendeley" : { "formattedCitation" : "[13], [14]", "manualFormatting" : "[8, 9]", "plainTextFormattedCitation" : "[13], [14]", "previouslyFormattedCitation" : "[13], [14]" }, "properties" : { "noteIndex" : 0 }, "schema" : "https://github.com/citation-style-language/schema/raw/master/csl-citation.json" }</w:instrText>
      </w:r>
      <w:r w:rsidR="00F35F54" w:rsidRPr="007E0DA8">
        <w:rPr>
          <w:rFonts w:ascii="Times New Roman" w:hAnsi="Times New Roman" w:cs="Times New Roman"/>
          <w:sz w:val="20"/>
          <w:szCs w:val="20"/>
        </w:rPr>
        <w:fldChar w:fldCharType="separate"/>
      </w:r>
      <w:r w:rsidR="00F35F54" w:rsidRPr="007E0DA8">
        <w:rPr>
          <w:rFonts w:ascii="Times New Roman" w:hAnsi="Times New Roman" w:cs="Times New Roman"/>
          <w:noProof/>
          <w:sz w:val="20"/>
          <w:szCs w:val="20"/>
        </w:rPr>
        <w:t>[8, 9]</w:t>
      </w:r>
      <w:r w:rsidR="00F35F54" w:rsidRPr="007E0DA8">
        <w:rPr>
          <w:rFonts w:ascii="Times New Roman" w:hAnsi="Times New Roman" w:cs="Times New Roman"/>
          <w:sz w:val="20"/>
          <w:szCs w:val="20"/>
        </w:rPr>
        <w:fldChar w:fldCharType="end"/>
      </w:r>
      <w:r w:rsidR="004F02B1" w:rsidRPr="007E0DA8">
        <w:rPr>
          <w:rFonts w:ascii="Times New Roman" w:hAnsi="Times New Roman" w:cs="Times New Roman"/>
          <w:sz w:val="20"/>
          <w:szCs w:val="20"/>
        </w:rPr>
        <w:t>,</w:t>
      </w:r>
      <w:r w:rsidR="00A864B2" w:rsidRPr="007E0DA8">
        <w:rPr>
          <w:rFonts w:ascii="Times New Roman" w:hAnsi="Times New Roman" w:cs="Times New Roman"/>
          <w:sz w:val="20"/>
          <w:szCs w:val="20"/>
        </w:rPr>
        <w:t xml:space="preserve"> the</w:t>
      </w:r>
      <w:r w:rsidR="004F02B1" w:rsidRPr="007E0DA8">
        <w:rPr>
          <w:rFonts w:ascii="Times New Roman" w:hAnsi="Times New Roman" w:cs="Times New Roman"/>
          <w:sz w:val="20"/>
          <w:szCs w:val="20"/>
        </w:rPr>
        <w:t xml:space="preserve"> band</w:t>
      </w:r>
      <w:r w:rsidR="00A864B2" w:rsidRPr="007E0DA8">
        <w:rPr>
          <w:rFonts w:ascii="Times New Roman" w:hAnsi="Times New Roman" w:cs="Times New Roman"/>
          <w:sz w:val="20"/>
          <w:szCs w:val="20"/>
        </w:rPr>
        <w:t>s</w:t>
      </w:r>
      <w:r w:rsidR="004F02B1" w:rsidRPr="007E0DA8">
        <w:rPr>
          <w:rFonts w:ascii="Times New Roman" w:hAnsi="Times New Roman" w:cs="Times New Roman"/>
          <w:sz w:val="20"/>
          <w:szCs w:val="20"/>
        </w:rPr>
        <w:t xml:space="preserve"> centered at around 281 nm (</w:t>
      </w:r>
      <w:r w:rsidR="004F02B1" w:rsidRPr="007E0DA8">
        <w:rPr>
          <w:rFonts w:ascii="Times New Roman" w:hAnsi="Times New Roman" w:cs="Times New Roman"/>
          <w:i/>
          <w:sz w:val="20"/>
          <w:szCs w:val="20"/>
        </w:rPr>
        <w:t>ε</w:t>
      </w:r>
      <w:r w:rsidR="004F02B1" w:rsidRPr="007E0DA8">
        <w:rPr>
          <w:rFonts w:ascii="Times New Roman" w:hAnsi="Times New Roman" w:cs="Times New Roman"/>
          <w:sz w:val="20"/>
          <w:szCs w:val="20"/>
        </w:rPr>
        <w:t xml:space="preserve"> = 66600  M</w:t>
      </w:r>
      <w:r w:rsidR="004F02B1" w:rsidRPr="007E0DA8">
        <w:rPr>
          <w:rFonts w:ascii="Times New Roman" w:hAnsi="Times New Roman" w:cs="Times New Roman"/>
          <w:sz w:val="20"/>
          <w:szCs w:val="20"/>
          <w:vertAlign w:val="superscript"/>
        </w:rPr>
        <w:t xml:space="preserve">-1 </w:t>
      </w:r>
      <w:r w:rsidR="004F02B1" w:rsidRPr="007E0DA8">
        <w:rPr>
          <w:rFonts w:ascii="Times New Roman" w:hAnsi="Times New Roman" w:cs="Times New Roman"/>
          <w:sz w:val="20"/>
          <w:szCs w:val="20"/>
        </w:rPr>
        <w:t>cm</w:t>
      </w:r>
      <w:r w:rsidR="004F02B1" w:rsidRPr="007E0DA8">
        <w:rPr>
          <w:rFonts w:ascii="Times New Roman" w:hAnsi="Times New Roman" w:cs="Times New Roman"/>
          <w:sz w:val="20"/>
          <w:szCs w:val="20"/>
          <w:vertAlign w:val="superscript"/>
        </w:rPr>
        <w:t>-1</w:t>
      </w:r>
      <w:r w:rsidR="004F02B1" w:rsidRPr="007E0DA8">
        <w:rPr>
          <w:rFonts w:ascii="Times New Roman" w:hAnsi="Times New Roman" w:cs="Times New Roman"/>
          <w:sz w:val="20"/>
          <w:szCs w:val="20"/>
        </w:rPr>
        <w:t>) and 358 nm (</w:t>
      </w:r>
      <w:r w:rsidR="004F02B1" w:rsidRPr="007E0DA8">
        <w:rPr>
          <w:rFonts w:ascii="Times New Roman" w:hAnsi="Times New Roman" w:cs="Times New Roman"/>
          <w:i/>
          <w:sz w:val="20"/>
          <w:szCs w:val="20"/>
        </w:rPr>
        <w:t>ε</w:t>
      </w:r>
      <w:r w:rsidR="004F02B1" w:rsidRPr="007E0DA8">
        <w:rPr>
          <w:rFonts w:ascii="Times New Roman" w:hAnsi="Times New Roman" w:cs="Times New Roman"/>
          <w:sz w:val="20"/>
          <w:szCs w:val="20"/>
        </w:rPr>
        <w:t xml:space="preserve"> = 17400 M</w:t>
      </w:r>
      <w:r w:rsidR="004F02B1" w:rsidRPr="007E0DA8">
        <w:rPr>
          <w:rFonts w:ascii="Times New Roman" w:hAnsi="Times New Roman" w:cs="Times New Roman"/>
          <w:sz w:val="20"/>
          <w:szCs w:val="20"/>
          <w:vertAlign w:val="superscript"/>
        </w:rPr>
        <w:t xml:space="preserve">-1 </w:t>
      </w:r>
      <w:r w:rsidR="004F02B1" w:rsidRPr="007E0DA8">
        <w:rPr>
          <w:rFonts w:ascii="Times New Roman" w:hAnsi="Times New Roman" w:cs="Times New Roman"/>
          <w:sz w:val="20"/>
          <w:szCs w:val="20"/>
        </w:rPr>
        <w:t>cm</w:t>
      </w:r>
      <w:r w:rsidR="004F02B1" w:rsidRPr="007E0DA8">
        <w:rPr>
          <w:rFonts w:ascii="Times New Roman" w:hAnsi="Times New Roman" w:cs="Times New Roman"/>
          <w:sz w:val="20"/>
          <w:szCs w:val="20"/>
          <w:vertAlign w:val="superscript"/>
        </w:rPr>
        <w:t>-1</w:t>
      </w:r>
      <w:r w:rsidR="004F02B1" w:rsidRPr="007E0DA8">
        <w:rPr>
          <w:rFonts w:ascii="Times New Roman" w:hAnsi="Times New Roman" w:cs="Times New Roman"/>
          <w:sz w:val="20"/>
          <w:szCs w:val="20"/>
        </w:rPr>
        <w:t>) were assigned to intra-ligand π→π</w:t>
      </w:r>
      <w:r w:rsidR="004F02B1" w:rsidRPr="007E0DA8">
        <w:rPr>
          <w:rFonts w:ascii="Times New Roman" w:hAnsi="Times New Roman" w:cs="Times New Roman"/>
          <w:sz w:val="24"/>
          <w:szCs w:val="24"/>
        </w:rPr>
        <w:t xml:space="preserve">* </w:t>
      </w:r>
      <w:r w:rsidR="004F02B1" w:rsidRPr="007E0DA8">
        <w:rPr>
          <w:rFonts w:ascii="Times New Roman" w:hAnsi="Times New Roman" w:cs="Times New Roman"/>
          <w:sz w:val="20"/>
          <w:szCs w:val="20"/>
        </w:rPr>
        <w:t>transitions in the scaffold.</w:t>
      </w:r>
      <w:r w:rsidR="00F35F54" w:rsidRPr="007E0DA8">
        <w:rPr>
          <w:rFonts w:ascii="Times New Roman" w:hAnsi="Times New Roman" w:cs="Times New Roman"/>
          <w:sz w:val="20"/>
          <w:szCs w:val="20"/>
        </w:rPr>
        <w:t xml:space="preserve"> </w:t>
      </w:r>
      <w:r w:rsidR="007705B7" w:rsidRPr="007E0DA8">
        <w:rPr>
          <w:rFonts w:ascii="Times New Roman" w:hAnsi="Times New Roman" w:cs="Times New Roman"/>
          <w:sz w:val="20"/>
          <w:szCs w:val="20"/>
        </w:rPr>
        <w:t xml:space="preserve">The lowest energy band at 460 nm </w:t>
      </w:r>
      <w:r w:rsidR="00181FC1" w:rsidRPr="007E0DA8">
        <w:rPr>
          <w:rFonts w:ascii="Times New Roman" w:hAnsi="Times New Roman" w:cs="Times New Roman"/>
          <w:sz w:val="20"/>
          <w:szCs w:val="20"/>
        </w:rPr>
        <w:t>(</w:t>
      </w:r>
      <w:r w:rsidR="00181FC1" w:rsidRPr="007E0DA8">
        <w:rPr>
          <w:rFonts w:ascii="Times New Roman" w:hAnsi="Times New Roman" w:cs="Times New Roman"/>
          <w:i/>
          <w:sz w:val="20"/>
          <w:szCs w:val="20"/>
        </w:rPr>
        <w:t>ε</w:t>
      </w:r>
      <w:r w:rsidR="00181FC1" w:rsidRPr="007E0DA8">
        <w:rPr>
          <w:rFonts w:ascii="Times New Roman" w:hAnsi="Times New Roman" w:cs="Times New Roman"/>
          <w:sz w:val="20"/>
          <w:szCs w:val="20"/>
        </w:rPr>
        <w:t xml:space="preserve"> = 10200 M</w:t>
      </w:r>
      <w:r w:rsidR="00181FC1" w:rsidRPr="007E0DA8">
        <w:rPr>
          <w:rFonts w:ascii="Times New Roman" w:hAnsi="Times New Roman" w:cs="Times New Roman"/>
          <w:sz w:val="20"/>
          <w:szCs w:val="20"/>
          <w:vertAlign w:val="superscript"/>
        </w:rPr>
        <w:t xml:space="preserve">-1 </w:t>
      </w:r>
      <w:r w:rsidR="00181FC1" w:rsidRPr="007E0DA8">
        <w:rPr>
          <w:rFonts w:ascii="Times New Roman" w:hAnsi="Times New Roman" w:cs="Times New Roman"/>
          <w:sz w:val="20"/>
          <w:szCs w:val="20"/>
        </w:rPr>
        <w:t>cm</w:t>
      </w:r>
      <w:r w:rsidR="00181FC1" w:rsidRPr="007E0DA8">
        <w:rPr>
          <w:rFonts w:ascii="Times New Roman" w:hAnsi="Times New Roman" w:cs="Times New Roman"/>
          <w:sz w:val="20"/>
          <w:szCs w:val="20"/>
          <w:vertAlign w:val="superscript"/>
        </w:rPr>
        <w:t>-1</w:t>
      </w:r>
      <w:r w:rsidR="00181FC1" w:rsidRPr="007E0DA8">
        <w:rPr>
          <w:rFonts w:ascii="Times New Roman" w:hAnsi="Times New Roman" w:cs="Times New Roman"/>
          <w:sz w:val="20"/>
          <w:szCs w:val="20"/>
        </w:rPr>
        <w:t xml:space="preserve">) </w:t>
      </w:r>
      <w:r w:rsidR="007705B7" w:rsidRPr="007E0DA8">
        <w:rPr>
          <w:rFonts w:ascii="Times New Roman" w:hAnsi="Times New Roman" w:cs="Times New Roman"/>
          <w:sz w:val="20"/>
          <w:szCs w:val="20"/>
        </w:rPr>
        <w:t>was attributed to the metal-to-ligand charge transfer (MLCT)</w:t>
      </w:r>
      <w:r w:rsidR="00A864B2" w:rsidRPr="007E0DA8">
        <w:rPr>
          <w:rFonts w:ascii="Times New Roman" w:hAnsi="Times New Roman" w:cs="Times New Roman"/>
          <w:sz w:val="20"/>
          <w:szCs w:val="20"/>
        </w:rPr>
        <w:t xml:space="preserve"> transition</w:t>
      </w:r>
      <w:r w:rsidR="007705B7" w:rsidRPr="007E0DA8">
        <w:rPr>
          <w:rFonts w:ascii="Times New Roman" w:hAnsi="Times New Roman" w:cs="Times New Roman"/>
          <w:sz w:val="20"/>
          <w:szCs w:val="20"/>
        </w:rPr>
        <w:t xml:space="preserve"> of </w:t>
      </w:r>
      <w:r w:rsidR="00A864B2" w:rsidRPr="007E0DA8">
        <w:rPr>
          <w:rFonts w:ascii="Times New Roman" w:hAnsi="Times New Roman" w:cs="Times New Roman"/>
          <w:sz w:val="20"/>
          <w:szCs w:val="20"/>
        </w:rPr>
        <w:t xml:space="preserve">the </w:t>
      </w:r>
      <w:proofErr w:type="gramStart"/>
      <w:r w:rsidR="007705B7" w:rsidRPr="007E0DA8">
        <w:rPr>
          <w:rFonts w:ascii="Times New Roman" w:hAnsi="Times New Roman" w:cs="Times New Roman"/>
          <w:sz w:val="20"/>
          <w:szCs w:val="20"/>
        </w:rPr>
        <w:t>Ru(</w:t>
      </w:r>
      <w:proofErr w:type="gramEnd"/>
      <w:r w:rsidR="007705B7" w:rsidRPr="007E0DA8">
        <w:rPr>
          <w:rFonts w:ascii="Times New Roman" w:hAnsi="Times New Roman" w:cs="Times New Roman"/>
          <w:sz w:val="20"/>
          <w:szCs w:val="20"/>
        </w:rPr>
        <w:t>d</w:t>
      </w:r>
      <w:r w:rsidR="007705B7" w:rsidRPr="007E0DA8">
        <w:rPr>
          <w:rFonts w:ascii="Times New Roman" w:hAnsi="Times New Roman" w:cs="Times New Roman"/>
          <w:sz w:val="20"/>
          <w:szCs w:val="20"/>
          <w:vertAlign w:val="subscript"/>
        </w:rPr>
        <w:t>π</w:t>
      </w:r>
      <w:r w:rsidR="007705B7" w:rsidRPr="007E0DA8">
        <w:rPr>
          <w:rFonts w:ascii="Times New Roman" w:hAnsi="Times New Roman" w:cs="Times New Roman"/>
          <w:sz w:val="20"/>
          <w:szCs w:val="20"/>
        </w:rPr>
        <w:t>)</w:t>
      </w:r>
      <w:r w:rsidR="007705B7" w:rsidRPr="007E0DA8">
        <w:rPr>
          <w:rFonts w:ascii="Times New Roman" w:hAnsi="Times New Roman" w:cs="Times New Roman"/>
          <w:sz w:val="20"/>
          <w:szCs w:val="20"/>
        </w:rPr>
        <w:sym w:font="Wingdings" w:char="F0E0"/>
      </w:r>
      <w:r w:rsidR="007705B7" w:rsidRPr="007E0DA8">
        <w:rPr>
          <w:rFonts w:ascii="Times New Roman" w:hAnsi="Times New Roman" w:cs="Times New Roman"/>
          <w:sz w:val="20"/>
          <w:szCs w:val="20"/>
        </w:rPr>
        <w:t xml:space="preserve">ligand. </w:t>
      </w:r>
      <w:r w:rsidR="007C541C" w:rsidRPr="007E0DA8">
        <w:rPr>
          <w:rFonts w:ascii="Times New Roman" w:hAnsi="Times New Roman" w:cs="Times New Roman"/>
          <w:sz w:val="20"/>
          <w:szCs w:val="20"/>
        </w:rPr>
        <w:t xml:space="preserve">The luminescence spectra of the </w:t>
      </w:r>
      <w:r w:rsidR="007C541C" w:rsidRPr="007E0DA8">
        <w:rPr>
          <w:rFonts w:ascii="Times New Roman" w:hAnsi="Times New Roman" w:cs="Times New Roman"/>
          <w:sz w:val="20"/>
          <w:szCs w:val="20"/>
        </w:rPr>
        <w:lastRenderedPageBreak/>
        <w:t xml:space="preserve">complex upon MLCT excitation was performed at room temperature and the excitation wavelength was set at 460 nm. Figure 2 </w:t>
      </w:r>
      <w:r w:rsidR="00A864B2" w:rsidRPr="007E0DA8">
        <w:rPr>
          <w:rFonts w:ascii="Times New Roman" w:hAnsi="Times New Roman" w:cs="Times New Roman"/>
          <w:sz w:val="20"/>
          <w:szCs w:val="20"/>
          <w:lang w:val="ms-MY"/>
        </w:rPr>
        <w:t>displays</w:t>
      </w:r>
      <w:r w:rsidR="007C541C" w:rsidRPr="007E0DA8">
        <w:rPr>
          <w:rFonts w:ascii="Times New Roman" w:hAnsi="Times New Roman" w:cs="Times New Roman"/>
          <w:sz w:val="20"/>
          <w:szCs w:val="20"/>
          <w:lang w:val="ms-MY"/>
        </w:rPr>
        <w:t xml:space="preserve"> the emission spectra of complex in acetone (</w:t>
      </w:r>
      <w:r w:rsidR="007C541C" w:rsidRPr="007E0DA8">
        <w:rPr>
          <w:rFonts w:ascii="Times New Roman" w:hAnsi="Times New Roman" w:cs="Times New Roman"/>
          <w:b/>
          <w:sz w:val="20"/>
          <w:szCs w:val="20"/>
          <w:lang w:val="ms-MY"/>
        </w:rPr>
        <w:t>blue</w:t>
      </w:r>
      <w:r w:rsidR="007C541C" w:rsidRPr="007E0DA8">
        <w:rPr>
          <w:rFonts w:ascii="Times New Roman" w:hAnsi="Times New Roman" w:cs="Times New Roman"/>
          <w:sz w:val="20"/>
          <w:szCs w:val="20"/>
          <w:lang w:val="ms-MY"/>
        </w:rPr>
        <w:t>) and water (</w:t>
      </w:r>
      <w:r w:rsidR="007C541C" w:rsidRPr="007E0DA8">
        <w:rPr>
          <w:rFonts w:ascii="Times New Roman" w:hAnsi="Times New Roman" w:cs="Times New Roman"/>
          <w:b/>
          <w:sz w:val="20"/>
          <w:szCs w:val="20"/>
          <w:lang w:val="ms-MY"/>
        </w:rPr>
        <w:t>red</w:t>
      </w:r>
      <w:r w:rsidR="007C541C" w:rsidRPr="007E0DA8">
        <w:rPr>
          <w:rFonts w:ascii="Times New Roman" w:hAnsi="Times New Roman" w:cs="Times New Roman"/>
          <w:sz w:val="20"/>
          <w:szCs w:val="20"/>
          <w:lang w:val="ms-MY"/>
        </w:rPr>
        <w:t>) at room temperature to show the effect of</w:t>
      </w:r>
      <w:r w:rsidR="00A864B2" w:rsidRPr="007E0DA8">
        <w:rPr>
          <w:rFonts w:ascii="Times New Roman" w:hAnsi="Times New Roman" w:cs="Times New Roman"/>
          <w:sz w:val="20"/>
          <w:szCs w:val="20"/>
          <w:lang w:val="ms-MY"/>
        </w:rPr>
        <w:t xml:space="preserve"> the</w:t>
      </w:r>
      <w:r w:rsidR="007C541C" w:rsidRPr="007E0DA8">
        <w:rPr>
          <w:rFonts w:ascii="Times New Roman" w:hAnsi="Times New Roman" w:cs="Times New Roman"/>
          <w:sz w:val="20"/>
          <w:szCs w:val="20"/>
          <w:lang w:val="ms-MY"/>
        </w:rPr>
        <w:t xml:space="preserve"> protic solvent on the complex. </w:t>
      </w:r>
      <w:r w:rsidR="00360401" w:rsidRPr="007E0DA8">
        <w:rPr>
          <w:rFonts w:ascii="Times New Roman" w:hAnsi="Times New Roman" w:cs="Times New Roman"/>
          <w:sz w:val="20"/>
          <w:szCs w:val="20"/>
        </w:rPr>
        <w:t xml:space="preserve">The complex displayed high luminescence in acetonitrile but almost no emission in water </w:t>
      </w:r>
      <w:r w:rsidR="004356B4" w:rsidRPr="007E0DA8">
        <w:rPr>
          <w:rFonts w:ascii="Times New Roman" w:hAnsi="Times New Roman" w:cs="Times New Roman"/>
          <w:sz w:val="20"/>
          <w:szCs w:val="20"/>
        </w:rPr>
        <w:t xml:space="preserve">probably </w:t>
      </w:r>
      <w:r w:rsidR="00360401" w:rsidRPr="007E0DA8">
        <w:rPr>
          <w:rFonts w:ascii="Times New Roman" w:hAnsi="Times New Roman" w:cs="Times New Roman"/>
          <w:sz w:val="20"/>
          <w:szCs w:val="20"/>
        </w:rPr>
        <w:t xml:space="preserve">due to the presence of the </w:t>
      </w:r>
      <w:proofErr w:type="spellStart"/>
      <w:r w:rsidR="00360401" w:rsidRPr="007E0DA8">
        <w:rPr>
          <w:rFonts w:ascii="Times New Roman" w:hAnsi="Times New Roman" w:cs="Times New Roman"/>
          <w:sz w:val="20"/>
          <w:szCs w:val="20"/>
        </w:rPr>
        <w:t>dppz</w:t>
      </w:r>
      <w:proofErr w:type="spellEnd"/>
      <w:r w:rsidR="00360401" w:rsidRPr="007E0DA8">
        <w:rPr>
          <w:rFonts w:ascii="Times New Roman" w:hAnsi="Times New Roman" w:cs="Times New Roman"/>
          <w:sz w:val="20"/>
          <w:szCs w:val="20"/>
        </w:rPr>
        <w:t xml:space="preserve"> ligands in the complex. In </w:t>
      </w:r>
      <w:r w:rsidR="00A864B2" w:rsidRPr="007E0DA8">
        <w:rPr>
          <w:rFonts w:ascii="Times New Roman" w:hAnsi="Times New Roman" w:cs="Times New Roman"/>
          <w:sz w:val="20"/>
          <w:szCs w:val="20"/>
        </w:rPr>
        <w:t xml:space="preserve">an </w:t>
      </w:r>
      <w:r w:rsidR="00360401" w:rsidRPr="007E0DA8">
        <w:rPr>
          <w:rFonts w:ascii="Times New Roman" w:hAnsi="Times New Roman" w:cs="Times New Roman"/>
          <w:sz w:val="20"/>
          <w:szCs w:val="20"/>
        </w:rPr>
        <w:t xml:space="preserve">aqueous environment, the free electron on the nitrogen of the </w:t>
      </w:r>
      <w:proofErr w:type="spellStart"/>
      <w:r w:rsidR="00360401" w:rsidRPr="007E0DA8">
        <w:rPr>
          <w:rFonts w:ascii="Times New Roman" w:hAnsi="Times New Roman" w:cs="Times New Roman"/>
          <w:sz w:val="20"/>
          <w:szCs w:val="20"/>
        </w:rPr>
        <w:t>phenazine</w:t>
      </w:r>
      <w:proofErr w:type="spellEnd"/>
      <w:r w:rsidR="00360401" w:rsidRPr="007E0DA8">
        <w:rPr>
          <w:rFonts w:ascii="Times New Roman" w:hAnsi="Times New Roman" w:cs="Times New Roman"/>
          <w:sz w:val="20"/>
          <w:szCs w:val="20"/>
        </w:rPr>
        <w:t xml:space="preserve"> ring can form hydrogen bonds with water molecules </w:t>
      </w:r>
      <w:r w:rsidR="00360401"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author" : [ { "dropping-particle" : "", "family" : "Lan Jin", "given" : "Pin Yang", "non-dropping-particle" : "", "parse-names" : false, "suffix" : "" } ], "container-title" : "Polyhedron", "id" : "ITEM-1", "issue" : "19", "issued" : { "date-parts" : [ [ "1997" ] ] }, "page" : "3395-3398", "title" : "Synthesis and DNA binding studies of C o III mixed-ligand complex containing dipyrido", "type" : "article-journal", "volume" : "16" }, "uris" : [ "http://www.mendeley.com/documents/?uuid=1448b763-0bc8-4d98-9f3c-684e6a32d455" ] } ], "mendeley" : { "formattedCitation" : "[15]", "manualFormatting" : "[14", "plainTextFormattedCitation" : "[15]", "previouslyFormattedCitation" : "[15]" }, "properties" : { "noteIndex" : 0 }, "schema" : "https://github.com/citation-style-language/schema/raw/master/csl-citation.json" }</w:instrText>
      </w:r>
      <w:r w:rsidR="00360401" w:rsidRPr="007E0DA8">
        <w:rPr>
          <w:rFonts w:ascii="Times New Roman" w:hAnsi="Times New Roman" w:cs="Times New Roman"/>
          <w:sz w:val="20"/>
          <w:szCs w:val="20"/>
        </w:rPr>
        <w:fldChar w:fldCharType="separate"/>
      </w:r>
      <w:r w:rsidR="003774EE" w:rsidRPr="007E0DA8">
        <w:rPr>
          <w:rFonts w:ascii="Times New Roman" w:hAnsi="Times New Roman" w:cs="Times New Roman"/>
          <w:noProof/>
          <w:sz w:val="20"/>
          <w:szCs w:val="20"/>
        </w:rPr>
        <w:t>[</w:t>
      </w:r>
      <w:r w:rsidR="00905CD4" w:rsidRPr="007E0DA8">
        <w:rPr>
          <w:rFonts w:ascii="Times New Roman" w:hAnsi="Times New Roman" w:cs="Times New Roman"/>
          <w:noProof/>
          <w:sz w:val="20"/>
          <w:szCs w:val="20"/>
        </w:rPr>
        <w:t>13,</w:t>
      </w:r>
      <w:r w:rsidR="003774EE" w:rsidRPr="007E0DA8">
        <w:rPr>
          <w:rFonts w:ascii="Times New Roman" w:hAnsi="Times New Roman" w:cs="Times New Roman"/>
          <w:noProof/>
          <w:sz w:val="20"/>
          <w:szCs w:val="20"/>
        </w:rPr>
        <w:t>14</w:t>
      </w:r>
      <w:r w:rsidR="00360401" w:rsidRPr="007E0DA8">
        <w:rPr>
          <w:rFonts w:ascii="Times New Roman" w:hAnsi="Times New Roman" w:cs="Times New Roman"/>
          <w:sz w:val="20"/>
          <w:szCs w:val="20"/>
        </w:rPr>
        <w:fldChar w:fldCharType="end"/>
      </w:r>
      <w:r w:rsidR="003774EE" w:rsidRPr="007E0DA8">
        <w:rPr>
          <w:rFonts w:ascii="Times New Roman" w:hAnsi="Times New Roman" w:cs="Times New Roman"/>
          <w:sz w:val="20"/>
          <w:szCs w:val="20"/>
        </w:rPr>
        <w:fldChar w:fldCharType="begin" w:fldLock="1"/>
      </w:r>
      <w:r w:rsidR="00392E3D" w:rsidRPr="007E0DA8">
        <w:rPr>
          <w:rFonts w:ascii="Times New Roman" w:hAnsi="Times New Roman" w:cs="Times New Roman"/>
          <w:sz w:val="20"/>
          <w:szCs w:val="20"/>
        </w:rPr>
        <w:instrText>ADDIN CSL_CITATION { "citationItems" : [ { "id" : "ITEM-1", "itemData" : { "DOI" : "10.1016/j.jinorgbio.2010.04.002", "ISBN" : "0162-0134", "ISSN" : "01620134", "PMID" : "20554006", "abstract" : "The structural and spectroscopic properties of [Ru(phen)2(dppz)]2+ and [Ru(tap)2(dppz)]2+ (phen=1,10-phenanthroline; tap=1,4,5,8-tetraazaphenanthrene; dppz=dipyridophenazine ) have been investigated by means of density functional theory (DFT), time-dependent DFT (TD-DFT) within the polarized continuum model (IEF-PCM) and quantum mechanics/molecular mechanics (QM/MM) calculations. The model of the \u0394 and \u039b enantiomers of Ru(II) intercalated in DNA in the minor and major grooves is limited to the metal complexes intercalated in two guanine-cytosine base pairs. The main experimental spectral features of these complexes reported in DNA or synthetic polynucleotides are better reproduced by the theoretical absorption spectra of the \u0394 enantiomers regardless of intercalation mode (major or minor groove). This is especially true for [Ru(phen)2(dppz)]2+. The visible absorption of [Ru(tap)2(dppz)]2+ is governed by the MLCTtap transitions regardless of the environment (water, acetonitrile or bases pair), the visible absorption of [Ru(phen)2(dppz)]2+ is characterized by transitions to metal-to-ligand-charge-transfer MLCTdppz in water and acetonitrile and to MLCTphen when intercalated in DNA. The response of the ILdppz state to the environment is very sensitive. In vacuum, water and acetonitrile these transitions are characterized by significant oscillator strengths and their positions depend significantly on the medium with blue shifts of about 80nm when going from vacuum to solvent. When the complex is intercalated in the guanine-cytosine base pairs the 1ILdppz transition contributes mainly to the band at 370nm observed in the spectrum of [Ru(phen)2(dppz)]2+ and to the band at 362nm observed in the spectrum of [Ru(tap)2(dppz)]2+. \u00a9 2010 Elsevier Inc.", "author" : [ { "dropping-particle" : "", "family" : "Ambrosek", "given" : "David", "non-dropping-particle" : "", "parse-names" : false, "suffix" : "" }, { "dropping-particle" : "", "family" : "Loos", "given" : "Pierre Fran\u00e7ois", "non-dropping-particle" : "", "parse-names" : false, "suffix" : "" }, { "dropping-particle" : "", "family" : "Assfeld", "given" : "Xavier", "non-dropping-particle" : "", "parse-names" : false, "suffix" : "" }, { "dropping-particle" : "", "family" : "Daniel", "given" : "Chantal", "non-dropping-particle" : "", "parse-names" : false, "suffix" : "" } ], "container-title" : "Journal of Inorganic Biochemistry", "id" : "ITEM-1", "issue" : "9", "issued" : { "date-parts" : [ [ "2010" ] ] }, "page" : "893-901", "publisher" : "Elsevier Inc.", "title" : "A theoretical study of Ru(II) polypyridyl DNA intercalators. Structure and electronic absorption spectroscopy of [Ru(phen)2(dppz)]2+ and [Ru(tap)2(dppz)]2+ complexes intercalated in guanine-cytosine base pairs", "type" : "article-journal", "volume" : "104" }, "uris" : [ "http://www.mendeley.com/documents/?uuid=cdf3ca43-899e-439c-ad7c-564f34b4df43" ] } ], "mendeley" : { "formattedCitation" : "[16]", "manualFormatting" : ",15]", "plainTextFormattedCitation" : "[16]", "previouslyFormattedCitation" : "[16]" }, "properties" : { "noteIndex" : 0 }, "schema" : "https://github.com/citation-style-language/schema/raw/master/csl-citation.json" }</w:instrText>
      </w:r>
      <w:r w:rsidR="003774EE" w:rsidRPr="007E0DA8">
        <w:rPr>
          <w:rFonts w:ascii="Times New Roman" w:hAnsi="Times New Roman" w:cs="Times New Roman"/>
          <w:sz w:val="20"/>
          <w:szCs w:val="20"/>
        </w:rPr>
        <w:fldChar w:fldCharType="separate"/>
      </w:r>
      <w:r w:rsidR="003774EE" w:rsidRPr="007E0DA8">
        <w:rPr>
          <w:rFonts w:ascii="Times New Roman" w:hAnsi="Times New Roman" w:cs="Times New Roman"/>
          <w:noProof/>
          <w:sz w:val="20"/>
          <w:szCs w:val="20"/>
        </w:rPr>
        <w:t>]</w:t>
      </w:r>
      <w:r w:rsidR="003774EE"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 As a result, the excited-state lumines</w:t>
      </w:r>
      <w:r w:rsidR="00A864B2" w:rsidRPr="007E0DA8">
        <w:rPr>
          <w:rFonts w:ascii="Times New Roman" w:hAnsi="Times New Roman" w:cs="Times New Roman"/>
          <w:sz w:val="20"/>
          <w:szCs w:val="20"/>
        </w:rPr>
        <w:t>cence wa</w:t>
      </w:r>
      <w:r w:rsidR="00BA5EAD" w:rsidRPr="007E0DA8">
        <w:rPr>
          <w:rFonts w:ascii="Times New Roman" w:hAnsi="Times New Roman" w:cs="Times New Roman"/>
          <w:sz w:val="20"/>
          <w:szCs w:val="20"/>
        </w:rPr>
        <w:t>s quenched</w:t>
      </w:r>
      <w:r w:rsidR="00F35F54" w:rsidRPr="007E0DA8">
        <w:rPr>
          <w:rFonts w:ascii="Times New Roman" w:hAnsi="Times New Roman" w:cs="Times New Roman"/>
          <w:sz w:val="20"/>
          <w:szCs w:val="20"/>
        </w:rPr>
        <w:t xml:space="preserve"> </w:t>
      </w:r>
      <w:r w:rsidR="00905CD4" w:rsidRPr="007E0DA8">
        <w:rPr>
          <w:rFonts w:ascii="Times New Roman" w:hAnsi="Times New Roman" w:cs="Times New Roman"/>
          <w:sz w:val="20"/>
          <w:szCs w:val="20"/>
        </w:rPr>
        <w:t>[15, 16</w:t>
      </w:r>
      <w:r w:rsidR="00D6509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39/b710949k", "ISSN" : "1359-7345", "PMID" : "17989802", "abstract" : "Since the elucidation of the structure of double helical DNA, the construction of small molecules that recognize and react at specific DNA sites has been an area of considerable interest. In particular, the study of transition metal complexes that bind DNA with specificity has been a burgeoning field. This growth has been due in large part to the useful properties of metal complexes, which possess a wide array of photophysical attributes and allow for the modular assembly of an ensemble of recognition elements. Here we review recent experiments in our laboratory aimed at the design and study of octahedral metal complexes that bind DNA non-covalently and target reactions to specific sites. Emphasis is placed both on the variety of methods employed to confer site-specificity and upon the many applications for these complexes. Particular attention is given to the family of complexes recently designed that target single base mismatches in duplex DNA through metallo-insertion.", "author" : [ { "dropping-particle" : "", "family" : "Zeglis", "given" : "Brian M", "non-dropping-particle" : "", "parse-names" : false, "suffix" : "" }, { "dropping-particle" : "", "family" : "Pierre", "given" : "Valerie C", "non-dropping-particle" : "", "parse-names" : false, "suffix" : "" }, { "dropping-particle" : "", "family" : "Barton", "given" : "Jacqueline K", "non-dropping-particle" : "", "parse-names" : false, "suffix" : "" } ], "container-title" : "Chemical communications (Cambridge, England)", "id" : "ITEM-1", "issue" : "44", "issued" : { "date-parts" : [ [ "2007", "11", "28" ] ] }, "page" : "4565-79", "title" : "Metallo-intercalators and metallo-insertors.", "type" : "article-journal", "volume" : "7345" }, "uris" : [ "http://www.mendeley.com/documents/?uuid=18b06085-62ff-43a9-9ce8-26b0cb9724d0" ] } ], "mendeley" : { "formattedCitation" : "[18]", "manualFormatting" : ",18]", "plainTextFormattedCitation" : "[18]", "previouslyFormattedCitation" : "[18]" }, "properties" : { "noteIndex" : 0 }, "schema" : "https://github.com/citation-style-language/schema/raw/master/csl-citation.json" }</w:instrText>
      </w:r>
      <w:r w:rsidR="00D65098"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w:t>
      </w:r>
      <w:r w:rsidR="00D65098"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 This property is advantag</w:t>
      </w:r>
      <w:r w:rsidR="00A864B2" w:rsidRPr="007E0DA8">
        <w:rPr>
          <w:rFonts w:ascii="Times New Roman" w:hAnsi="Times New Roman" w:cs="Times New Roman"/>
          <w:sz w:val="20"/>
          <w:szCs w:val="20"/>
        </w:rPr>
        <w:t>eous in</w:t>
      </w:r>
      <w:r w:rsidR="00360401" w:rsidRPr="007E0DA8">
        <w:rPr>
          <w:rFonts w:ascii="Times New Roman" w:hAnsi="Times New Roman" w:cs="Times New Roman"/>
          <w:sz w:val="20"/>
          <w:szCs w:val="20"/>
        </w:rPr>
        <w:t xml:space="preserve"> DNA-binding studies using</w:t>
      </w:r>
      <w:r w:rsidR="00A864B2" w:rsidRPr="007E0DA8">
        <w:rPr>
          <w:rFonts w:ascii="Times New Roman" w:hAnsi="Times New Roman" w:cs="Times New Roman"/>
          <w:sz w:val="20"/>
          <w:szCs w:val="20"/>
        </w:rPr>
        <w:t xml:space="preserve"> an</w:t>
      </w:r>
      <w:r w:rsidR="00360401" w:rsidRPr="007E0DA8">
        <w:rPr>
          <w:rFonts w:ascii="Times New Roman" w:hAnsi="Times New Roman" w:cs="Times New Roman"/>
          <w:sz w:val="20"/>
          <w:szCs w:val="20"/>
        </w:rPr>
        <w:t xml:space="preserve"> aqueous buffer, where the complex bind</w:t>
      </w:r>
      <w:r w:rsidR="00A864B2" w:rsidRPr="007E0DA8">
        <w:rPr>
          <w:rFonts w:ascii="Times New Roman" w:hAnsi="Times New Roman" w:cs="Times New Roman"/>
          <w:sz w:val="20"/>
          <w:szCs w:val="20"/>
        </w:rPr>
        <w:t>s</w:t>
      </w:r>
      <w:r w:rsidR="00360401" w:rsidRPr="007E0DA8">
        <w:rPr>
          <w:rFonts w:ascii="Times New Roman" w:hAnsi="Times New Roman" w:cs="Times New Roman"/>
          <w:sz w:val="20"/>
          <w:szCs w:val="20"/>
        </w:rPr>
        <w:t xml:space="preserve"> to DNA,</w:t>
      </w:r>
      <w:r w:rsidR="00A864B2" w:rsidRPr="007E0DA8">
        <w:rPr>
          <w:rFonts w:ascii="Times New Roman" w:hAnsi="Times New Roman" w:cs="Times New Roman"/>
          <w:sz w:val="20"/>
          <w:szCs w:val="20"/>
        </w:rPr>
        <w:t xml:space="preserve"> and the</w:t>
      </w:r>
      <w:r w:rsidR="00360401" w:rsidRPr="007E0DA8">
        <w:rPr>
          <w:rFonts w:ascii="Times New Roman" w:hAnsi="Times New Roman" w:cs="Times New Roman"/>
          <w:sz w:val="20"/>
          <w:szCs w:val="20"/>
        </w:rPr>
        <w:t xml:space="preserve"> </w:t>
      </w:r>
      <w:proofErr w:type="spellStart"/>
      <w:r w:rsidR="00360401" w:rsidRPr="007E0DA8">
        <w:rPr>
          <w:rFonts w:ascii="Times New Roman" w:hAnsi="Times New Roman" w:cs="Times New Roman"/>
          <w:sz w:val="20"/>
          <w:szCs w:val="20"/>
        </w:rPr>
        <w:t>dppz</w:t>
      </w:r>
      <w:proofErr w:type="spellEnd"/>
      <w:r w:rsidR="00360401" w:rsidRPr="007E0DA8">
        <w:rPr>
          <w:rFonts w:ascii="Times New Roman" w:hAnsi="Times New Roman" w:cs="Times New Roman"/>
          <w:sz w:val="20"/>
          <w:szCs w:val="20"/>
        </w:rPr>
        <w:t xml:space="preserve"> ligands were protected from water, thus intense luminescence could be observed. This phenomenon has been termed as</w:t>
      </w:r>
      <w:r w:rsidR="00A864B2" w:rsidRPr="007E0DA8">
        <w:rPr>
          <w:rFonts w:ascii="Times New Roman" w:hAnsi="Times New Roman" w:cs="Times New Roman"/>
          <w:sz w:val="20"/>
          <w:szCs w:val="20"/>
        </w:rPr>
        <w:t xml:space="preserve"> the</w:t>
      </w:r>
      <w:r w:rsidR="00360401" w:rsidRPr="007E0DA8">
        <w:rPr>
          <w:rFonts w:ascii="Times New Roman" w:hAnsi="Times New Roman" w:cs="Times New Roman"/>
          <w:sz w:val="20"/>
          <w:szCs w:val="20"/>
        </w:rPr>
        <w:t xml:space="preserve"> ‘</w:t>
      </w:r>
      <w:r w:rsidR="004356B4" w:rsidRPr="007E0DA8">
        <w:rPr>
          <w:rFonts w:ascii="Times New Roman" w:hAnsi="Times New Roman" w:cs="Times New Roman"/>
          <w:sz w:val="20"/>
          <w:szCs w:val="20"/>
        </w:rPr>
        <w:t xml:space="preserve">molecular </w:t>
      </w:r>
      <w:r w:rsidR="00BA5EAD" w:rsidRPr="007E0DA8">
        <w:rPr>
          <w:rFonts w:ascii="Times New Roman" w:hAnsi="Times New Roman" w:cs="Times New Roman"/>
          <w:sz w:val="20"/>
          <w:szCs w:val="20"/>
        </w:rPr>
        <w:t xml:space="preserve">light </w:t>
      </w:r>
      <w:r w:rsidR="00360401" w:rsidRPr="007E0DA8">
        <w:rPr>
          <w:rFonts w:ascii="Times New Roman" w:hAnsi="Times New Roman" w:cs="Times New Roman"/>
          <w:sz w:val="20"/>
          <w:szCs w:val="20"/>
        </w:rPr>
        <w:t>switch’ effect</w:t>
      </w:r>
      <w:r w:rsidR="00DB79A9" w:rsidRPr="007E0DA8">
        <w:rPr>
          <w:rFonts w:ascii="Times New Roman" w:hAnsi="Times New Roman" w:cs="Times New Roman"/>
          <w:sz w:val="20"/>
          <w:szCs w:val="20"/>
        </w:rPr>
        <w:t xml:space="preserve"> </w:t>
      </w:r>
      <w:r w:rsidR="00DB79A9"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ISSN" : "0305-1048", "PMID" : "2041736", "abstract" : "Photophysical studies have been undertaken to characterize the binding interactions of enantiomers of Ru(phen)3(2+), Ru(DIP)3(2+), and racemic Ru(bpy)2dppz2+ (where phen = 1,10-phenanthroline, DIP = 4,7-diphenylphenanthroline, and dppz = dipyridophenazine) with Z-form poly d(GC). Parallel enhancements in steady state luminescent intensity and a lengthening of luminescent lifetimes are seen for ruthenium enantiomers with Z-DNA as for B-DNA but with enantioselectivities reversed. Greater enhancements are seen for delta-isomers with the right-handed helix but for lambda-isomers with the left-handed helix. Ru(bpy)2dppz2+, an avid intercalator in B-DNA, displays no luminescence free in aqueous solution, but luminesces brightly bound to either B- or Z-poly d(GC). Stern-Volmer quenching studies also support the enantioselective preference in binding to B-DNA by delta-isomers and a reversal with binding to Z-DNA preferentially by the lambda-isomers. Steady state polarization studies indicate a rigid association of the complexes with both B- and Z-DNA on the time-scale of their emission and again with symmetrical enantioselectivities for the left and right-handed helices. Given the well characterized intercalative association of the complexes with B-DNA, the parallel results seen here with Z-DNA point strongly to a comparable intercalative association with the Z-form helix. That molecules may interact with Z-DNA through intercalation has not been demonstrated previously and now requires consideration in describing the range of interactions of small molecules and proteins with Z-DNA.", "author" : [ { "dropping-particle" : "", "family" : "Friedman", "given" : "a E", "non-dropping-particle" : "", "parse-names" : false, "suffix" : "" }, { "dropping-particle" : "V", "family" : "Kumar", "given" : "C", "non-dropping-particle" : "", "parse-names" : false, "suffix" : "" }, { "dropping-particle" : "", "family" : "Turro", "given" : "N J", "non-dropping-particle" : "", "parse-names" : false, "suffix" : "" }, { "dropping-particle" : "", "family" : "Barton", "given" : "J K", "non-dropping-particle" : "", "parse-names" : false, "suffix" : "" } ], "container-title" : "Nucleic acids research", "id" : "ITEM-1", "issue" : "10", "issued" : { "date-parts" : [ [ "1991", "5", "25" ] ] }, "page" : "2595-602", "title" : "Luminescence of ruthenium(II) polypyridyls: evidence for intercalative binding to Z-DNA.", "type" : "article-journal", "volume" : "19" }, "uris" : [ "http://www.mendeley.com/documents/?uuid=6848a32a-45e8-44d2-ad9b-8d3f14a3bd70" ] } ], "mendeley" : { "formattedCitation" : "[19]", "plainTextFormattedCitation" : "[19]", "previouslyFormattedCitation" : "[19]" }, "properties" : { "noteIndex" : 0 }, "schema" : "https://github.com/citation-style-language/schema/raw/master/csl-citation.json" }</w:instrText>
      </w:r>
      <w:r w:rsidR="00DB79A9"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w:t>
      </w:r>
      <w:r w:rsidR="00905CD4" w:rsidRPr="007E0DA8">
        <w:rPr>
          <w:rFonts w:ascii="Times New Roman" w:hAnsi="Times New Roman" w:cs="Times New Roman"/>
          <w:noProof/>
          <w:sz w:val="20"/>
          <w:szCs w:val="20"/>
        </w:rPr>
        <w:t>17</w:t>
      </w:r>
      <w:r w:rsidR="00D65098" w:rsidRPr="007E0DA8">
        <w:rPr>
          <w:rFonts w:ascii="Times New Roman" w:hAnsi="Times New Roman" w:cs="Times New Roman"/>
          <w:noProof/>
          <w:sz w:val="20"/>
          <w:szCs w:val="20"/>
        </w:rPr>
        <w:t>]</w:t>
      </w:r>
      <w:r w:rsidR="00DB79A9"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B21FA2" w:rsidRPr="007E0DA8" w:rsidRDefault="00264A59"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DNA-binding studies</w:t>
      </w:r>
    </w:p>
    <w:p w:rsidR="00B21FA2" w:rsidRPr="007E0DA8" w:rsidRDefault="006A432F"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The interaction of</w:t>
      </w:r>
      <w:r w:rsidR="00A864B2"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w:t>
      </w:r>
      <w:proofErr w:type="gramStart"/>
      <w:r w:rsidRPr="007E0DA8">
        <w:rPr>
          <w:rFonts w:ascii="Times New Roman" w:hAnsi="Times New Roman" w:cs="Times New Roman"/>
          <w:bCs/>
          <w:sz w:val="20"/>
          <w:szCs w:val="20"/>
        </w:rPr>
        <w:t>ruthenium</w:t>
      </w:r>
      <w:r w:rsidR="00D741A6" w:rsidRPr="007E0DA8">
        <w:rPr>
          <w:rFonts w:ascii="Times New Roman" w:hAnsi="Times New Roman" w:cs="Times New Roman"/>
          <w:bCs/>
          <w:sz w:val="20"/>
          <w:szCs w:val="20"/>
        </w:rPr>
        <w:t>(</w:t>
      </w:r>
      <w:proofErr w:type="gramEnd"/>
      <w:r w:rsidR="00D741A6" w:rsidRPr="007E0DA8">
        <w:rPr>
          <w:rFonts w:ascii="Times New Roman" w:hAnsi="Times New Roman" w:cs="Times New Roman"/>
          <w:bCs/>
          <w:sz w:val="20"/>
          <w:szCs w:val="20"/>
        </w:rPr>
        <w:t xml:space="preserve">II) complex, </w:t>
      </w:r>
      <w:r w:rsidR="00D741A6" w:rsidRPr="007E0DA8">
        <w:rPr>
          <w:rFonts w:ascii="Times New Roman" w:hAnsi="Times New Roman" w:cs="Times New Roman"/>
          <w:sz w:val="20"/>
          <w:szCs w:val="20"/>
          <w:lang w:val="ms-MY"/>
        </w:rPr>
        <w:t>[Ru(dppz)</w:t>
      </w:r>
      <w:r w:rsidR="00D741A6" w:rsidRPr="007E0DA8">
        <w:rPr>
          <w:rFonts w:ascii="Times New Roman" w:hAnsi="Times New Roman" w:cs="Times New Roman"/>
          <w:sz w:val="20"/>
          <w:szCs w:val="20"/>
          <w:vertAlign w:val="subscript"/>
          <w:lang w:val="ms-MY"/>
        </w:rPr>
        <w:t>2</w:t>
      </w:r>
      <w:r w:rsidR="00D741A6" w:rsidRPr="007E0DA8">
        <w:rPr>
          <w:rFonts w:ascii="Times New Roman" w:hAnsi="Times New Roman" w:cs="Times New Roman"/>
          <w:sz w:val="20"/>
          <w:szCs w:val="20"/>
          <w:lang w:val="ms-MY"/>
        </w:rPr>
        <w:t>(</w:t>
      </w:r>
      <w:r w:rsidR="00D741A6" w:rsidRPr="007E0DA8">
        <w:rPr>
          <w:rFonts w:ascii="Times New Roman" w:hAnsi="Times New Roman" w:cs="Times New Roman"/>
          <w:i/>
          <w:sz w:val="20"/>
          <w:szCs w:val="20"/>
          <w:lang w:val="ms-MY"/>
        </w:rPr>
        <w:t>p</w:t>
      </w:r>
      <w:r w:rsidR="00D741A6" w:rsidRPr="007E0DA8">
        <w:rPr>
          <w:rFonts w:ascii="Times New Roman" w:hAnsi="Times New Roman" w:cs="Times New Roman"/>
          <w:sz w:val="20"/>
          <w:szCs w:val="20"/>
          <w:lang w:val="ms-MY"/>
        </w:rPr>
        <w:t>-MOPIP)]</w:t>
      </w:r>
      <w:r w:rsidR="00D741A6" w:rsidRPr="007E0DA8">
        <w:rPr>
          <w:rFonts w:ascii="Times New Roman" w:hAnsi="Times New Roman" w:cs="Times New Roman"/>
          <w:sz w:val="20"/>
          <w:szCs w:val="20"/>
          <w:vertAlign w:val="superscript"/>
          <w:lang w:val="ms-MY"/>
        </w:rPr>
        <w:t>2+</w:t>
      </w:r>
      <w:r w:rsidR="00D741A6" w:rsidRPr="007E0DA8">
        <w:rPr>
          <w:rFonts w:ascii="Times New Roman" w:hAnsi="Times New Roman" w:cs="Times New Roman"/>
          <w:bCs/>
          <w:sz w:val="20"/>
          <w:szCs w:val="20"/>
        </w:rPr>
        <w:t xml:space="preserve"> with CT-DNA </w:t>
      </w:r>
      <w:r w:rsidR="00A864B2" w:rsidRPr="007E0DA8">
        <w:rPr>
          <w:rFonts w:ascii="Times New Roman" w:hAnsi="Times New Roman" w:cs="Times New Roman"/>
          <w:bCs/>
          <w:sz w:val="20"/>
          <w:szCs w:val="20"/>
        </w:rPr>
        <w:t>was</w:t>
      </w:r>
      <w:r w:rsidR="00D741A6" w:rsidRPr="007E0DA8">
        <w:rPr>
          <w:rFonts w:ascii="Times New Roman" w:hAnsi="Times New Roman" w:cs="Times New Roman"/>
          <w:bCs/>
          <w:sz w:val="20"/>
          <w:szCs w:val="20"/>
        </w:rPr>
        <w:t xml:space="preserve"> anal</w:t>
      </w:r>
      <w:r w:rsidR="00264A59" w:rsidRPr="007E0DA8">
        <w:rPr>
          <w:rFonts w:ascii="Times New Roman" w:hAnsi="Times New Roman" w:cs="Times New Roman"/>
          <w:bCs/>
          <w:sz w:val="20"/>
          <w:szCs w:val="20"/>
        </w:rPr>
        <w:t xml:space="preserve">yzed using UV-Vis spectroscopy. </w:t>
      </w:r>
      <w:r w:rsidR="00D741A6" w:rsidRPr="007E0DA8">
        <w:rPr>
          <w:rFonts w:ascii="Times New Roman" w:hAnsi="Times New Roman" w:cs="Times New Roman"/>
          <w:sz w:val="20"/>
          <w:szCs w:val="20"/>
        </w:rPr>
        <w:t xml:space="preserve">The UV-Vis titration of </w:t>
      </w:r>
      <w:r w:rsidR="00A864B2" w:rsidRPr="007E0DA8">
        <w:rPr>
          <w:rFonts w:ascii="Times New Roman" w:hAnsi="Times New Roman" w:cs="Times New Roman"/>
          <w:sz w:val="20"/>
          <w:szCs w:val="20"/>
        </w:rPr>
        <w:t xml:space="preserve">the </w:t>
      </w:r>
      <w:r w:rsidR="00D741A6" w:rsidRPr="007E0DA8">
        <w:rPr>
          <w:rFonts w:ascii="Times New Roman" w:hAnsi="Times New Roman" w:cs="Times New Roman"/>
          <w:sz w:val="20"/>
          <w:szCs w:val="20"/>
        </w:rPr>
        <w:t xml:space="preserve">complex in a buffer was performed </w:t>
      </w:r>
      <w:r w:rsidR="00D741A6" w:rsidRPr="007E0DA8">
        <w:rPr>
          <w:rFonts w:ascii="Times New Roman" w:hAnsi="Times New Roman" w:cs="Times New Roman"/>
          <w:bCs/>
          <w:sz w:val="20"/>
          <w:szCs w:val="20"/>
        </w:rPr>
        <w:t>at room temperature</w:t>
      </w:r>
      <w:r w:rsidR="00D741A6" w:rsidRPr="007E0DA8">
        <w:rPr>
          <w:rFonts w:ascii="Times New Roman" w:hAnsi="Times New Roman" w:cs="Times New Roman"/>
          <w:sz w:val="20"/>
          <w:szCs w:val="20"/>
        </w:rPr>
        <w:t xml:space="preserve"> using a fixed concentration of </w:t>
      </w:r>
      <w:r w:rsidR="00A864B2" w:rsidRPr="007E0DA8">
        <w:rPr>
          <w:rFonts w:ascii="Times New Roman" w:hAnsi="Times New Roman" w:cs="Times New Roman"/>
          <w:sz w:val="20"/>
          <w:szCs w:val="20"/>
        </w:rPr>
        <w:t xml:space="preserve">the </w:t>
      </w:r>
      <w:r w:rsidR="00D741A6" w:rsidRPr="007E0DA8">
        <w:rPr>
          <w:rFonts w:ascii="Times New Roman" w:hAnsi="Times New Roman" w:cs="Times New Roman"/>
          <w:sz w:val="20"/>
          <w:szCs w:val="20"/>
        </w:rPr>
        <w:t>complex with increasing concentration of DNA.</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concentration of the [</w:t>
      </w:r>
      <w:proofErr w:type="spellStart"/>
      <w:proofErr w:type="gramStart"/>
      <w:r w:rsidRPr="007E0DA8">
        <w:rPr>
          <w:rFonts w:ascii="Times New Roman" w:hAnsi="Times New Roman" w:cs="Times New Roman"/>
          <w:sz w:val="20"/>
          <w:szCs w:val="20"/>
        </w:rPr>
        <w:t>Ru</w:t>
      </w:r>
      <w:proofErr w:type="spellEnd"/>
      <w:r w:rsidRPr="007E0DA8">
        <w:rPr>
          <w:rFonts w:ascii="Times New Roman" w:hAnsi="Times New Roman" w:cs="Times New Roman"/>
          <w:sz w:val="20"/>
          <w:szCs w:val="20"/>
        </w:rPr>
        <w:t>(</w:t>
      </w:r>
      <w:proofErr w:type="spellStart"/>
      <w:proofErr w:type="gramEnd"/>
      <w:r w:rsidRPr="007E0DA8">
        <w:rPr>
          <w:rFonts w:ascii="Times New Roman" w:hAnsi="Times New Roman" w:cs="Times New Roman"/>
          <w:sz w:val="20"/>
          <w:szCs w:val="20"/>
        </w:rPr>
        <w:t>dppz</w:t>
      </w:r>
      <w:proofErr w:type="spellEnd"/>
      <w:r w:rsidRPr="007E0DA8">
        <w:rPr>
          <w:rFonts w:ascii="Times New Roman" w:hAnsi="Times New Roman" w:cs="Times New Roman"/>
          <w:sz w:val="20"/>
          <w:szCs w:val="20"/>
        </w:rPr>
        <w:t>)</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solution was</w:t>
      </w:r>
      <w:r w:rsidR="00A864B2" w:rsidRPr="007E0DA8">
        <w:rPr>
          <w:rFonts w:ascii="Times New Roman" w:hAnsi="Times New Roman" w:cs="Times New Roman"/>
          <w:sz w:val="20"/>
          <w:szCs w:val="20"/>
        </w:rPr>
        <w:t xml:space="preserve"> at</w:t>
      </w:r>
      <w:r w:rsidRPr="007E0DA8">
        <w:rPr>
          <w:rFonts w:ascii="Times New Roman" w:hAnsi="Times New Roman" w:cs="Times New Roman"/>
          <w:sz w:val="20"/>
          <w:szCs w:val="20"/>
        </w:rPr>
        <w:t xml:space="preserve"> 15 </w:t>
      </w:r>
      <w:proofErr w:type="spellStart"/>
      <w:r w:rsidRPr="007E0DA8">
        <w:rPr>
          <w:rFonts w:ascii="Times New Roman" w:hAnsi="Times New Roman" w:cs="Times New Roman"/>
          <w:sz w:val="20"/>
          <w:szCs w:val="20"/>
        </w:rPr>
        <w:t>μM</w:t>
      </w:r>
      <w:proofErr w:type="spellEnd"/>
      <w:r w:rsidRPr="007E0DA8">
        <w:rPr>
          <w:rFonts w:ascii="Times New Roman" w:hAnsi="Times New Roman" w:cs="Times New Roman"/>
          <w:sz w:val="20"/>
          <w:szCs w:val="20"/>
        </w:rPr>
        <w:t xml:space="preserve"> while the concentration of DNA </w:t>
      </w:r>
      <w:proofErr w:type="spellStart"/>
      <w:r w:rsidR="00A864B2" w:rsidRPr="007E0DA8">
        <w:rPr>
          <w:rFonts w:ascii="Times New Roman" w:hAnsi="Times New Roman" w:cs="Times New Roman"/>
          <w:sz w:val="20"/>
          <w:szCs w:val="20"/>
        </w:rPr>
        <w:t>varried</w:t>
      </w:r>
      <w:proofErr w:type="spellEnd"/>
      <w:r w:rsidR="00A864B2" w:rsidRPr="007E0DA8">
        <w:rPr>
          <w:rFonts w:ascii="Times New Roman" w:hAnsi="Times New Roman" w:cs="Times New Roman"/>
          <w:sz w:val="20"/>
          <w:szCs w:val="20"/>
        </w:rPr>
        <w:t xml:space="preserve"> </w:t>
      </w:r>
      <w:r w:rsidRPr="007E0DA8">
        <w:rPr>
          <w:rFonts w:ascii="Times New Roman" w:hAnsi="Times New Roman" w:cs="Times New Roman"/>
          <w:sz w:val="20"/>
          <w:szCs w:val="20"/>
        </w:rPr>
        <w:t xml:space="preserve">from 0 to 86 </w:t>
      </w:r>
      <w:proofErr w:type="spellStart"/>
      <w:r w:rsidRPr="007E0DA8">
        <w:rPr>
          <w:rFonts w:ascii="Times New Roman" w:hAnsi="Times New Roman" w:cs="Times New Roman"/>
          <w:sz w:val="20"/>
          <w:szCs w:val="20"/>
        </w:rPr>
        <w:t>μM</w:t>
      </w:r>
      <w:proofErr w:type="spellEnd"/>
      <w:r w:rsidRPr="007E0DA8">
        <w:rPr>
          <w:rFonts w:ascii="Times New Roman" w:hAnsi="Times New Roman" w:cs="Times New Roman"/>
          <w:sz w:val="20"/>
          <w:szCs w:val="20"/>
        </w:rPr>
        <w:t>.</w:t>
      </w:r>
      <w:r w:rsidRPr="007E0DA8">
        <w:rPr>
          <w:rFonts w:ascii="Times New Roman" w:hAnsi="Times New Roman" w:cs="Times New Roman"/>
          <w:b/>
          <w:bCs/>
          <w:sz w:val="20"/>
          <w:szCs w:val="20"/>
        </w:rPr>
        <w:t xml:space="preserve"> </w:t>
      </w:r>
      <w:r w:rsidRPr="007E0DA8">
        <w:rPr>
          <w:rFonts w:ascii="Times New Roman" w:hAnsi="Times New Roman" w:cs="Times New Roman"/>
          <w:sz w:val="20"/>
          <w:szCs w:val="20"/>
        </w:rPr>
        <w:t xml:space="preserve">The complex-DNA solution was allowed to incubate for </w:t>
      </w:r>
      <w:r w:rsidR="00BA5EAD" w:rsidRPr="007E0DA8">
        <w:rPr>
          <w:rFonts w:ascii="Times New Roman" w:hAnsi="Times New Roman" w:cs="Times New Roman"/>
          <w:sz w:val="20"/>
          <w:szCs w:val="20"/>
        </w:rPr>
        <w:t>10</w:t>
      </w:r>
      <w:r w:rsidRPr="007E0DA8">
        <w:rPr>
          <w:rFonts w:ascii="Times New Roman" w:hAnsi="Times New Roman" w:cs="Times New Roman"/>
          <w:sz w:val="20"/>
          <w:szCs w:val="20"/>
        </w:rPr>
        <w:t xml:space="preserve"> minutes before the spectra were</w:t>
      </w:r>
      <w:r w:rsidR="000716EE" w:rsidRPr="007E0DA8">
        <w:rPr>
          <w:rFonts w:ascii="Times New Roman" w:hAnsi="Times New Roman" w:cs="Times New Roman"/>
          <w:sz w:val="20"/>
          <w:szCs w:val="20"/>
        </w:rPr>
        <w:t xml:space="preserve"> recorded in order to </w:t>
      </w:r>
      <w:r w:rsidR="00DB2B04" w:rsidRPr="007E0DA8">
        <w:rPr>
          <w:rFonts w:ascii="Times New Roman" w:hAnsi="Times New Roman" w:cs="Times New Roman"/>
          <w:sz w:val="20"/>
          <w:szCs w:val="20"/>
        </w:rPr>
        <w:t>allow the interaction between DNA and the complex</w:t>
      </w:r>
      <w:r w:rsidRPr="007E0DA8">
        <w:rPr>
          <w:rFonts w:ascii="Times New Roman" w:hAnsi="Times New Roman" w:cs="Times New Roman"/>
          <w:sz w:val="20"/>
          <w:szCs w:val="20"/>
        </w:rPr>
        <w:t>. The titration processes</w:t>
      </w:r>
      <w:r w:rsidR="00A864B2" w:rsidRPr="007E0DA8">
        <w:rPr>
          <w:rFonts w:ascii="Times New Roman" w:hAnsi="Times New Roman" w:cs="Times New Roman"/>
          <w:sz w:val="20"/>
          <w:szCs w:val="20"/>
        </w:rPr>
        <w:t xml:space="preserve"> were</w:t>
      </w:r>
      <w:r w:rsidRPr="007E0DA8">
        <w:rPr>
          <w:rFonts w:ascii="Times New Roman" w:hAnsi="Times New Roman" w:cs="Times New Roman"/>
          <w:sz w:val="20"/>
          <w:szCs w:val="20"/>
        </w:rPr>
        <w:t xml:space="preserve"> repeated several times until no more changes were observed in the spectra indicating that the binding saturation</w:t>
      </w:r>
      <w:r w:rsidR="00264A59"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 xml:space="preserve">was </w:t>
      </w:r>
      <w:r w:rsidR="00264A59" w:rsidRPr="007E0DA8">
        <w:rPr>
          <w:rFonts w:ascii="Times New Roman" w:hAnsi="Times New Roman" w:cs="Times New Roman"/>
          <w:sz w:val="20"/>
          <w:szCs w:val="20"/>
        </w:rPr>
        <w:t>achieved. T</w:t>
      </w:r>
      <w:r w:rsidR="007941B4" w:rsidRPr="007E0DA8">
        <w:rPr>
          <w:rFonts w:ascii="Times New Roman" w:hAnsi="Times New Roman" w:cs="Times New Roman"/>
          <w:sz w:val="20"/>
          <w:szCs w:val="20"/>
        </w:rPr>
        <w:t>he changes in the ruthenium</w:t>
      </w:r>
      <w:r w:rsidRPr="007E0DA8">
        <w:rPr>
          <w:rFonts w:ascii="Times New Roman" w:hAnsi="Times New Roman" w:cs="Times New Roman"/>
          <w:sz w:val="20"/>
          <w:szCs w:val="20"/>
        </w:rPr>
        <w:t>(II) complex concentration due to dilution at the end of each titration were</w:t>
      </w:r>
      <w:r w:rsidR="00A864B2" w:rsidRPr="007E0DA8">
        <w:rPr>
          <w:rFonts w:ascii="Times New Roman" w:hAnsi="Times New Roman" w:cs="Times New Roman"/>
          <w:sz w:val="20"/>
          <w:szCs w:val="20"/>
        </w:rPr>
        <w:t xml:space="preserve"> too small and thus we</w:t>
      </w:r>
      <w:r w:rsidR="007941B4" w:rsidRPr="007E0DA8">
        <w:rPr>
          <w:rFonts w:ascii="Times New Roman" w:hAnsi="Times New Roman" w:cs="Times New Roman"/>
          <w:sz w:val="20"/>
          <w:szCs w:val="20"/>
        </w:rPr>
        <w:t>re</w:t>
      </w:r>
      <w:r w:rsidRPr="007E0DA8">
        <w:rPr>
          <w:rFonts w:ascii="Times New Roman" w:hAnsi="Times New Roman" w:cs="Times New Roman"/>
          <w:sz w:val="20"/>
          <w:szCs w:val="20"/>
        </w:rPr>
        <w:t xml:space="preserve"> negligible</w:t>
      </w:r>
      <w:r w:rsidR="007E71E8" w:rsidRPr="007E0DA8">
        <w:rPr>
          <w:rFonts w:ascii="Times New Roman" w:hAnsi="Times New Roman" w:cs="Times New Roman"/>
          <w:sz w:val="20"/>
          <w:szCs w:val="20"/>
        </w:rPr>
        <w:t xml:space="preserve"> </w:t>
      </w:r>
      <w:r w:rsidR="007E71E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371/journal.pone.0050902", "ISBN" : "1932-6203 (Electronic)\r1932-6203 (Linking)", "ISSN" : "19326203", "PMID" : "23236402", "abstract" : "Two ruthenium(II) complexes, \u039b-[Ru(phen)(2)(p-HPIP)](2+) and \u0394-[Ru(phen)(2)(p-HPIP)](2+), were synthesized and characterized via proton nuclear magnetic resonance spectroscopy, electrospray ionization-mass spectrometry, and circular dichroism spectroscopy. This study aims to clarify the anticancer effect of metal complexes as novel and potent telomerase inhibitors and cellular nucleus target drug. First, the chiral selectivity of the compounds and their ability to stabilize quadruplex DNA were studied via absorption and emission analyses, circular dichroism spectroscopy, fluorescence-resonance energy transfer melting assay, electrophoretic mobility shift assay, and polymerase chain reaction stop assay. The two chiral compounds selectively induced and stabilized the G-quadruplex of telomeric DNA with or without metal cations. These results provide new insights into the development of chiral anticancer agents for G-quadruplex DNA targeting. Telomerase repeat amplification protocol reveals the higher inhibitory activity of \u039b-[Ru(phen)(2)(p-HPIP)](2+) against telomerase, suggesting that \u039b-[Ru(phen)(2)(p-HPIP)](2+) may be a potential telomerase inhibitor for cancer chemotherapy. MTT assay results show that these chiral complexes have significant antitumor activities in HepG2 cells. More interestingly, cellular uptake and laser-scanning confocal microscopic studies reveal the efficient uptake of \u039b-[Ru(phen)(2)(p-HPIP)](2+) by HepG2 cells. This complex then enters the cytoplasm and tends to accumulate in the nucleus. This nuclear penetration of the ruthenium complexes and their subsequent accumulation are associated with the chirality of the isomers as well as with the subtle environment of the ruthenium complexes. Therefore, the nucleus can be the cellular target of chiral ruthenium complexes for anticancer therapy.", "author" : [ { "dropping-particle" : "", "family" : "Yu", "given" : "Qianqian", "non-dropping-particle" : "", "parse-names" : false, "suffix" : "" }, { "dropping-particle" : "", "family" : "Liu", "given" : "Yanan", "non-dropping-particle" : "", "parse-names" : false, "suffix" : "" }, { "dropping-particle" : "", "family" : "Wang", "given" : "Chuan", "non-dropping-particle" : "", "parse-names" : false, "suffix" : "" }, { "dropping-particle" : "", "family" : "Sun", "given" : "Dongdong", "non-dropping-particle" : "", "parse-names" : false, "suffix" : "" }, { "dropping-particle" : "", "family" : "Yang", "given" : "Xingcheng", "non-dropping-particle" : "", "parse-names" : false, "suffix" : "" }, { "dropping-particle" : "", "family" : "Liu", "given" : "Yanyu", "non-dropping-particle" : "", "parse-names" : false, "suffix" : "" }, { "dropping-particle" : "", "family" : "Liu", "given" : "Jie", "non-dropping-particle" : "", "parse-names" : false, "suffix" : "" } ], "container-title" : "PLoS ONE", "id" : "ITEM-1", "issue" : "12", "issued" : { "date-parts" : [ [ "2012" ] ] }, "page" : "1-13", "title" : "Chiral Ruthenium(II) Polypyridyl Complexes: Stabilization of G-Quadruplex DNA, Inhibition of Telomerase Activity and Cellular Uptake", "type" : "article-journal", "volume" : "7" }, "uris" : [ "http://www.mendeley.com/documents/?uuid=6893d309-1fb2-4ed0-9635-102f26e9ed64" ] } ], "mendeley" : { "formattedCitation" : "[20]", "plainTextFormattedCitation" : "[20]", "previouslyFormattedCitation" : "[20]" }, "properties" : { "noteIndex" : 0 }, "schema" : "https://github.com/citation-style-language/schema/raw/master/csl-citation.json" }</w:instrText>
      </w:r>
      <w:r w:rsidR="007E71E8" w:rsidRPr="007E0DA8">
        <w:rPr>
          <w:rFonts w:ascii="Times New Roman" w:hAnsi="Times New Roman" w:cs="Times New Roman"/>
          <w:sz w:val="20"/>
          <w:szCs w:val="20"/>
        </w:rPr>
        <w:fldChar w:fldCharType="separate"/>
      </w:r>
      <w:r w:rsidR="00905CD4" w:rsidRPr="007E0DA8">
        <w:rPr>
          <w:rFonts w:ascii="Times New Roman" w:hAnsi="Times New Roman" w:cs="Times New Roman"/>
          <w:noProof/>
          <w:sz w:val="20"/>
          <w:szCs w:val="20"/>
        </w:rPr>
        <w:t>[18</w:t>
      </w:r>
      <w:r w:rsidR="00D65098" w:rsidRPr="007E0DA8">
        <w:rPr>
          <w:rFonts w:ascii="Times New Roman" w:hAnsi="Times New Roman" w:cs="Times New Roman"/>
          <w:noProof/>
          <w:sz w:val="20"/>
          <w:szCs w:val="20"/>
        </w:rPr>
        <w:t>]</w:t>
      </w:r>
      <w:r w:rsidR="007E71E8" w:rsidRPr="007E0DA8">
        <w:rPr>
          <w:rFonts w:ascii="Times New Roman" w:hAnsi="Times New Roman" w:cs="Times New Roman"/>
          <w:sz w:val="20"/>
          <w:szCs w:val="20"/>
        </w:rPr>
        <w:fldChar w:fldCharType="end"/>
      </w:r>
      <w:r w:rsidRPr="007E0DA8">
        <w:rPr>
          <w:rFonts w:ascii="Times New Roman" w:hAnsi="Times New Roman" w:cs="Times New Roman"/>
          <w:sz w:val="20"/>
          <w:szCs w:val="20"/>
        </w:rPr>
        <w:t>. The absorption spectrum of complex with incre</w:t>
      </w:r>
      <w:r w:rsidR="00A864B2" w:rsidRPr="007E0DA8">
        <w:rPr>
          <w:rFonts w:ascii="Times New Roman" w:hAnsi="Times New Roman" w:cs="Times New Roman"/>
          <w:sz w:val="20"/>
          <w:szCs w:val="20"/>
        </w:rPr>
        <w:t>asing concentration of CT-DNA i</w:t>
      </w:r>
      <w:r w:rsidRPr="007E0DA8">
        <w:rPr>
          <w:rFonts w:ascii="Times New Roman" w:hAnsi="Times New Roman" w:cs="Times New Roman"/>
          <w:sz w:val="20"/>
          <w:szCs w:val="20"/>
        </w:rPr>
        <w:t xml:space="preserve">s shown in </w:t>
      </w:r>
      <w:r w:rsidR="00264A59" w:rsidRPr="007E0DA8">
        <w:rPr>
          <w:rFonts w:ascii="Times New Roman" w:hAnsi="Times New Roman" w:cs="Times New Roman"/>
          <w:sz w:val="20"/>
          <w:szCs w:val="20"/>
        </w:rPr>
        <w:t>Figure 3</w:t>
      </w:r>
      <w:r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D741A6">
      <w:pPr>
        <w:spacing w:line="240" w:lineRule="auto"/>
        <w:jc w:val="center"/>
        <w:rPr>
          <w:rFonts w:ascii="Times New Roman" w:hAnsi="Times New Roman" w:cs="Times New Roman"/>
          <w:sz w:val="20"/>
          <w:szCs w:val="20"/>
          <w:lang w:val="ms-MY"/>
        </w:rPr>
      </w:pPr>
      <w:r w:rsidRPr="007E0DA8">
        <w:rPr>
          <w:rFonts w:ascii="Times New Roman" w:hAnsi="Times New Roman" w:cs="Times New Roman"/>
          <w:noProof/>
          <w:sz w:val="20"/>
          <w:szCs w:val="20"/>
          <w:lang w:eastAsia="en-US"/>
        </w:rPr>
        <mc:AlternateContent>
          <mc:Choice Requires="wps">
            <w:drawing>
              <wp:anchor distT="0" distB="0" distL="114300" distR="114300" simplePos="0" relativeHeight="251656192" behindDoc="0" locked="0" layoutInCell="1" allowOverlap="1" wp14:anchorId="1390EDF1" wp14:editId="3A04FB09">
                <wp:simplePos x="0" y="0"/>
                <wp:positionH relativeFrom="column">
                  <wp:posOffset>1958340</wp:posOffset>
                </wp:positionH>
                <wp:positionV relativeFrom="paragraph">
                  <wp:posOffset>81915</wp:posOffset>
                </wp:positionV>
                <wp:extent cx="9525" cy="219075"/>
                <wp:effectExtent l="38100" t="0" r="66675"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8FC3F2D" id="_x0000_t32" coordsize="21600,21600" o:spt="32" o:oned="t" path="m,l21600,21600e" filled="f">
                <v:path arrowok="t" fillok="f" o:connecttype="none"/>
                <o:lock v:ext="edit" shapetype="t"/>
              </v:shapetype>
              <v:shape id="Straight Arrow Connector 8" o:spid="_x0000_s1026" type="#_x0000_t32" style="position:absolute;margin-left:154.2pt;margin-top:6.45pt;width:.75pt;height:1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">
                <v:stroke endarrow="block"/>
              </v:shape>
            </w:pict>
          </mc:Fallback>
        </mc:AlternateContent>
      </w:r>
      <w:r w:rsidRPr="007E0DA8">
        <w:rPr>
          <w:rFonts w:ascii="Times New Roman" w:hAnsi="Times New Roman" w:cs="Times New Roman"/>
          <w:noProof/>
          <w:sz w:val="20"/>
          <w:szCs w:val="20"/>
          <w:lang w:eastAsia="en-US"/>
        </w:rPr>
        <mc:AlternateContent>
          <mc:Choice Requires="wps">
            <w:drawing>
              <wp:anchor distT="0" distB="0" distL="114300" distR="114300" simplePos="0" relativeHeight="251657216" behindDoc="0" locked="0" layoutInCell="1" allowOverlap="1" wp14:anchorId="6C1F62DB" wp14:editId="0B205C8E">
                <wp:simplePos x="0" y="0"/>
                <wp:positionH relativeFrom="column">
                  <wp:posOffset>3682365</wp:posOffset>
                </wp:positionH>
                <wp:positionV relativeFrom="paragraph">
                  <wp:posOffset>1148715</wp:posOffset>
                </wp:positionV>
                <wp:extent cx="0" cy="342900"/>
                <wp:effectExtent l="76200" t="0" r="76200"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3733171" id="Straight Arrow Connector 18" o:spid="_x0000_s1026" type="#_x0000_t32" style="position:absolute;margin-left:289.95pt;margin-top:90.45pt;width:0;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">
                <v:stroke endarrow="block"/>
              </v:shape>
            </w:pict>
          </mc:Fallback>
        </mc:AlternateContent>
      </w:r>
      <w:r w:rsidRPr="007E0DA8">
        <w:rPr>
          <w:rFonts w:ascii="Times New Roman" w:hAnsi="Times New Roman" w:cs="Times New Roman"/>
          <w:noProof/>
          <w:sz w:val="20"/>
          <w:szCs w:val="20"/>
          <w:lang w:eastAsia="en-US"/>
        </w:rPr>
        <mc:AlternateContent>
          <mc:Choice Requires="wps">
            <w:drawing>
              <wp:anchor distT="0" distB="0" distL="114300" distR="114300" simplePos="0" relativeHeight="251658240" behindDoc="0" locked="0" layoutInCell="1" allowOverlap="1" wp14:anchorId="738B63C3" wp14:editId="457F282D">
                <wp:simplePos x="0" y="0"/>
                <wp:positionH relativeFrom="column">
                  <wp:posOffset>2729865</wp:posOffset>
                </wp:positionH>
                <wp:positionV relativeFrom="paragraph">
                  <wp:posOffset>967740</wp:posOffset>
                </wp:positionV>
                <wp:extent cx="0" cy="381000"/>
                <wp:effectExtent l="76200" t="0" r="952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684F81" id="Straight Arrow Connector 15" o:spid="_x0000_s1026" type="#_x0000_t32" style="position:absolute;margin-left:214.95pt;margin-top:76.2pt;width:0;height:3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">
                <v:stroke endarrow="block"/>
              </v:shape>
            </w:pict>
          </mc:Fallback>
        </mc:AlternateContent>
      </w:r>
      <w:r w:rsidRPr="007E0DA8">
        <w:rPr>
          <w:rFonts w:ascii="Times New Roman" w:hAnsi="Times New Roman" w:cs="Times New Roman"/>
          <w:noProof/>
          <w:sz w:val="20"/>
          <w:szCs w:val="20"/>
          <w:lang w:eastAsia="en-US"/>
        </w:rPr>
        <w:drawing>
          <wp:inline distT="0" distB="0" distL="0" distR="0" wp14:anchorId="3A35153F" wp14:editId="217CF5FE">
            <wp:extent cx="4007457" cy="2075290"/>
            <wp:effectExtent l="0" t="0" r="12700" b="2032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741A6" w:rsidRPr="007E0DA8" w:rsidRDefault="00D741A6" w:rsidP="00B21FA2">
      <w:pPr>
        <w:autoSpaceDE w:val="0"/>
        <w:autoSpaceDN w:val="0"/>
        <w:adjustRightInd w:val="0"/>
        <w:spacing w:after="0" w:line="240" w:lineRule="auto"/>
        <w:ind w:left="851" w:hanging="851"/>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 xml:space="preserve">Figure </w:t>
      </w:r>
      <w:r w:rsidR="00264A59" w:rsidRPr="007E0DA8">
        <w:rPr>
          <w:rFonts w:ascii="Times New Roman" w:hAnsi="Times New Roman" w:cs="Times New Roman"/>
          <w:sz w:val="20"/>
          <w:szCs w:val="20"/>
          <w:lang w:val="ms-MY"/>
        </w:rPr>
        <w:t>3</w:t>
      </w:r>
      <w:r w:rsidR="005B3FAC" w:rsidRPr="007E0DA8">
        <w:rPr>
          <w:rFonts w:ascii="Times New Roman" w:hAnsi="Times New Roman" w:cs="Times New Roman"/>
          <w:sz w:val="20"/>
          <w:szCs w:val="20"/>
          <w:lang w:val="ms-MY"/>
        </w:rPr>
        <w:t>.</w:t>
      </w:r>
      <w:r w:rsidRPr="007E0DA8">
        <w:rPr>
          <w:rFonts w:ascii="Times New Roman" w:hAnsi="Times New Roman" w:cs="Times New Roman"/>
          <w:sz w:val="20"/>
          <w:szCs w:val="20"/>
          <w:lang w:val="ms-MY"/>
        </w:rPr>
        <w:t xml:space="preserve">  Absorption spectra of ruthenium(II) complex in Tris-HCl buf</w:t>
      </w:r>
      <w:r w:rsidR="00BA5EAD" w:rsidRPr="007E0DA8">
        <w:rPr>
          <w:rFonts w:ascii="Times New Roman" w:hAnsi="Times New Roman" w:cs="Times New Roman"/>
          <w:sz w:val="20"/>
          <w:szCs w:val="20"/>
          <w:lang w:val="ms-MY"/>
        </w:rPr>
        <w:t>fer upon addition of CT-DNA. [Complex</w:t>
      </w:r>
      <w:r w:rsidR="00B21FA2" w:rsidRPr="007E0DA8">
        <w:rPr>
          <w:rFonts w:ascii="Times New Roman" w:hAnsi="Times New Roman" w:cs="Times New Roman"/>
          <w:sz w:val="20"/>
          <w:szCs w:val="20"/>
          <w:lang w:val="ms-MY"/>
        </w:rPr>
        <w:t>] = 15μM, [DNA]= 0-86 μM</w:t>
      </w:r>
    </w:p>
    <w:p w:rsidR="00B21FA2" w:rsidRPr="007E0DA8" w:rsidRDefault="00B21FA2" w:rsidP="00B21FA2">
      <w:pPr>
        <w:spacing w:after="0" w:line="240" w:lineRule="auto"/>
        <w:jc w:val="both"/>
        <w:rPr>
          <w:rFonts w:ascii="Times New Roman" w:hAnsi="Times New Roman" w:cs="Times New Roman"/>
          <w:sz w:val="20"/>
          <w:szCs w:val="20"/>
          <w:lang w:val="ms-MY"/>
        </w:rPr>
      </w:pPr>
    </w:p>
    <w:p w:rsidR="00B21FA2" w:rsidRPr="007E0DA8" w:rsidRDefault="00D741A6"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lang w:val="ms-MY"/>
        </w:rPr>
        <w:t>The arrows show</w:t>
      </w:r>
      <w:r w:rsidR="00264A59" w:rsidRPr="007E0DA8">
        <w:rPr>
          <w:rFonts w:ascii="Times New Roman" w:hAnsi="Times New Roman" w:cs="Times New Roman"/>
          <w:sz w:val="20"/>
          <w:szCs w:val="20"/>
          <w:lang w:val="ms-MY"/>
        </w:rPr>
        <w:t>ed</w:t>
      </w:r>
      <w:r w:rsidRPr="007E0DA8">
        <w:rPr>
          <w:rFonts w:ascii="Times New Roman" w:hAnsi="Times New Roman" w:cs="Times New Roman"/>
          <w:sz w:val="20"/>
          <w:szCs w:val="20"/>
          <w:lang w:val="ms-MY"/>
        </w:rPr>
        <w:t xml:space="preserve"> the absorban</w:t>
      </w:r>
      <w:r w:rsidR="000D59B5" w:rsidRPr="007E0DA8">
        <w:rPr>
          <w:rFonts w:ascii="Times New Roman" w:hAnsi="Times New Roman" w:cs="Times New Roman"/>
          <w:sz w:val="20"/>
          <w:szCs w:val="20"/>
          <w:lang w:val="ms-MY"/>
        </w:rPr>
        <w:t>ce changing upon the increase in</w:t>
      </w:r>
      <w:r w:rsidRPr="007E0DA8">
        <w:rPr>
          <w:rFonts w:ascii="Times New Roman" w:hAnsi="Times New Roman" w:cs="Times New Roman"/>
          <w:sz w:val="20"/>
          <w:szCs w:val="20"/>
          <w:lang w:val="ms-MY"/>
        </w:rPr>
        <w:t xml:space="preserve"> DNA concentration. </w:t>
      </w:r>
      <w:r w:rsidRPr="007E0DA8">
        <w:rPr>
          <w:rFonts w:ascii="Times New Roman" w:hAnsi="Times New Roman" w:cs="Times New Roman"/>
          <w:sz w:val="20"/>
          <w:szCs w:val="20"/>
        </w:rPr>
        <w:t>Normally, the hypochromic and bathochromic</w:t>
      </w:r>
      <w:r w:rsidR="00BA5EAD" w:rsidRPr="007E0DA8">
        <w:rPr>
          <w:rFonts w:ascii="Times New Roman" w:hAnsi="Times New Roman" w:cs="Times New Roman"/>
          <w:sz w:val="20"/>
          <w:szCs w:val="20"/>
        </w:rPr>
        <w:t xml:space="preserve"> </w:t>
      </w:r>
      <w:r w:rsidRPr="007E0DA8">
        <w:rPr>
          <w:rFonts w:ascii="Times New Roman" w:hAnsi="Times New Roman" w:cs="Times New Roman"/>
          <w:sz w:val="20"/>
          <w:szCs w:val="20"/>
        </w:rPr>
        <w:t xml:space="preserve">effects are seen during the binding process which is due to the perturbation of </w:t>
      </w:r>
      <w:r w:rsidR="000D59B5" w:rsidRPr="007E0DA8">
        <w:rPr>
          <w:rFonts w:ascii="Times New Roman" w:hAnsi="Times New Roman" w:cs="Times New Roman"/>
          <w:sz w:val="20"/>
          <w:szCs w:val="20"/>
        </w:rPr>
        <w:t xml:space="preserve">the </w:t>
      </w:r>
      <w:r w:rsidRPr="007E0DA8">
        <w:rPr>
          <w:rFonts w:ascii="Times New Roman" w:hAnsi="Times New Roman" w:cs="Times New Roman"/>
          <w:sz w:val="20"/>
          <w:szCs w:val="20"/>
        </w:rPr>
        <w:t xml:space="preserve">metal </w:t>
      </w:r>
      <w:proofErr w:type="spellStart"/>
      <w:r w:rsidRPr="007E0DA8">
        <w:rPr>
          <w:rFonts w:ascii="Times New Roman" w:hAnsi="Times New Roman" w:cs="Times New Roman"/>
          <w:sz w:val="20"/>
          <w:szCs w:val="20"/>
        </w:rPr>
        <w:t>centred</w:t>
      </w:r>
      <w:proofErr w:type="spellEnd"/>
      <w:r w:rsidRPr="007E0DA8">
        <w:rPr>
          <w:rFonts w:ascii="Times New Roman" w:hAnsi="Times New Roman" w:cs="Times New Roman"/>
          <w:sz w:val="20"/>
          <w:szCs w:val="20"/>
        </w:rPr>
        <w:t xml:space="preserve"> MLCT band and the ligand </w:t>
      </w:r>
      <w:proofErr w:type="spellStart"/>
      <w:r w:rsidRPr="007E0DA8">
        <w:rPr>
          <w:rFonts w:ascii="Times New Roman" w:hAnsi="Times New Roman" w:cs="Times New Roman"/>
          <w:sz w:val="20"/>
          <w:szCs w:val="20"/>
        </w:rPr>
        <w:t>centred</w:t>
      </w:r>
      <w:proofErr w:type="spellEnd"/>
      <w:r w:rsidRPr="007E0DA8">
        <w:rPr>
          <w:rFonts w:ascii="Times New Roman" w:hAnsi="Times New Roman" w:cs="Times New Roman"/>
          <w:sz w:val="20"/>
          <w:szCs w:val="20"/>
        </w:rPr>
        <w:t xml:space="preserve"> </w:t>
      </w:r>
      <w:r w:rsidRPr="007E0DA8">
        <w:rPr>
          <w:rFonts w:ascii="Times New Roman" w:hAnsi="Times New Roman" w:cs="Times New Roman"/>
          <w:sz w:val="20"/>
          <w:szCs w:val="20"/>
          <w:lang w:val="ms-MY"/>
        </w:rPr>
        <w:t xml:space="preserve">π-π* band of </w:t>
      </w:r>
      <w:r w:rsidR="000D59B5" w:rsidRPr="007E0DA8">
        <w:rPr>
          <w:rFonts w:ascii="Times New Roman" w:hAnsi="Times New Roman" w:cs="Times New Roman"/>
          <w:sz w:val="20"/>
          <w:szCs w:val="20"/>
          <w:lang w:val="ms-MY"/>
        </w:rPr>
        <w:t xml:space="preserve">the </w:t>
      </w:r>
      <w:r w:rsidRPr="007E0DA8">
        <w:rPr>
          <w:rFonts w:ascii="Times New Roman" w:hAnsi="Times New Roman" w:cs="Times New Roman"/>
          <w:sz w:val="20"/>
          <w:szCs w:val="20"/>
          <w:lang w:val="ms-MY"/>
        </w:rPr>
        <w:t>complex</w:t>
      </w:r>
      <w:r w:rsidR="00DB79A9" w:rsidRPr="007E0DA8">
        <w:rPr>
          <w:rFonts w:ascii="Times New Roman" w:hAnsi="Times New Roman" w:cs="Times New Roman"/>
          <w:sz w:val="20"/>
          <w:szCs w:val="20"/>
          <w:lang w:val="ms-MY"/>
        </w:rPr>
        <w:t xml:space="preserve"> </w:t>
      </w:r>
      <w:r w:rsidR="00DB79A9"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00DB79A9" w:rsidRPr="007E0DA8">
        <w:rPr>
          <w:rFonts w:ascii="Times New Roman" w:hAnsi="Times New Roman" w:cs="Times New Roman"/>
          <w:sz w:val="20"/>
          <w:szCs w:val="20"/>
          <w:lang w:val="ms-MY"/>
        </w:rPr>
        <w:fldChar w:fldCharType="separate"/>
      </w:r>
      <w:r w:rsidR="00905CD4" w:rsidRPr="007E0DA8">
        <w:rPr>
          <w:rFonts w:ascii="Times New Roman" w:hAnsi="Times New Roman" w:cs="Times New Roman"/>
          <w:noProof/>
          <w:sz w:val="20"/>
          <w:szCs w:val="20"/>
          <w:lang w:val="ms-MY"/>
        </w:rPr>
        <w:t>[19</w:t>
      </w:r>
      <w:r w:rsidR="00D65098" w:rsidRPr="007E0DA8">
        <w:rPr>
          <w:rFonts w:ascii="Times New Roman" w:hAnsi="Times New Roman" w:cs="Times New Roman"/>
          <w:noProof/>
          <w:sz w:val="20"/>
          <w:szCs w:val="20"/>
          <w:lang w:val="ms-MY"/>
        </w:rPr>
        <w:t>]</w:t>
      </w:r>
      <w:r w:rsidR="00DB79A9"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rPr>
        <w:t xml:space="preserve">For this case, although </w:t>
      </w:r>
      <w:r w:rsidR="00DB79A9" w:rsidRPr="007E0DA8">
        <w:rPr>
          <w:rFonts w:ascii="Times New Roman" w:hAnsi="Times New Roman" w:cs="Times New Roman"/>
          <w:sz w:val="20"/>
          <w:szCs w:val="20"/>
        </w:rPr>
        <w:t xml:space="preserve">there was </w:t>
      </w:r>
      <w:r w:rsidRPr="007E0DA8">
        <w:rPr>
          <w:rFonts w:ascii="Times New Roman" w:hAnsi="Times New Roman" w:cs="Times New Roman"/>
          <w:sz w:val="20"/>
          <w:szCs w:val="20"/>
        </w:rPr>
        <w:t>no</w:t>
      </w:r>
      <w:r w:rsidR="00DB79A9" w:rsidRPr="007E0DA8">
        <w:rPr>
          <w:rFonts w:ascii="Times New Roman" w:hAnsi="Times New Roman" w:cs="Times New Roman"/>
          <w:sz w:val="20"/>
          <w:szCs w:val="20"/>
        </w:rPr>
        <w:t xml:space="preserve"> obvious red shift, </w:t>
      </w:r>
      <w:proofErr w:type="spellStart"/>
      <w:r w:rsidR="00264A59" w:rsidRPr="007E0DA8">
        <w:rPr>
          <w:rFonts w:ascii="Times New Roman" w:hAnsi="Times New Roman" w:cs="Times New Roman"/>
          <w:sz w:val="20"/>
          <w:szCs w:val="20"/>
        </w:rPr>
        <w:t>hypochromicities</w:t>
      </w:r>
      <w:proofErr w:type="spellEnd"/>
      <w:r w:rsidR="00264A59" w:rsidRPr="007E0DA8">
        <w:rPr>
          <w:rFonts w:ascii="Times New Roman" w:hAnsi="Times New Roman" w:cs="Times New Roman"/>
          <w:sz w:val="20"/>
          <w:szCs w:val="20"/>
        </w:rPr>
        <w:t xml:space="preserve"> was observed. The</w:t>
      </w:r>
      <w:r w:rsidRPr="007E0DA8">
        <w:rPr>
          <w:rFonts w:ascii="Times New Roman" w:hAnsi="Times New Roman" w:cs="Times New Roman"/>
          <w:sz w:val="20"/>
          <w:szCs w:val="20"/>
        </w:rPr>
        <w:t xml:space="preserve"> </w:t>
      </w:r>
      <w:proofErr w:type="spellStart"/>
      <w:r w:rsidRPr="007E0DA8">
        <w:rPr>
          <w:rFonts w:ascii="Times New Roman" w:hAnsi="Times New Roman" w:cs="Times New Roman"/>
          <w:sz w:val="20"/>
          <w:szCs w:val="20"/>
        </w:rPr>
        <w:t>hypochromicities</w:t>
      </w:r>
      <w:proofErr w:type="spellEnd"/>
      <w:r w:rsidRPr="007E0DA8">
        <w:rPr>
          <w:rFonts w:ascii="Times New Roman" w:hAnsi="Times New Roman" w:cs="Times New Roman"/>
          <w:sz w:val="20"/>
          <w:szCs w:val="20"/>
        </w:rPr>
        <w:t xml:space="preserve"> in the absorption bands for </w:t>
      </w:r>
      <w:r w:rsidRPr="007E0DA8">
        <w:rPr>
          <w:rFonts w:ascii="Times New Roman" w:hAnsi="Times New Roman" w:cs="Times New Roman"/>
          <w:sz w:val="20"/>
          <w:szCs w:val="20"/>
          <w:lang w:val="ms-MY"/>
        </w:rPr>
        <w:t>[</w:t>
      </w:r>
      <w:proofErr w:type="gramStart"/>
      <w:r w:rsidRPr="007E0DA8">
        <w:rPr>
          <w:rFonts w:ascii="Times New Roman" w:hAnsi="Times New Roman" w:cs="Times New Roman"/>
          <w:sz w:val="20"/>
          <w:szCs w:val="20"/>
          <w:lang w:val="ms-MY"/>
        </w:rPr>
        <w:t>Ru(</w:t>
      </w:r>
      <w:proofErr w:type="gramEnd"/>
      <w:r w:rsidRPr="007E0DA8">
        <w:rPr>
          <w:rFonts w:ascii="Times New Roman" w:hAnsi="Times New Roman" w:cs="Times New Roman"/>
          <w:sz w:val="20"/>
          <w:szCs w:val="20"/>
          <w:lang w:val="ms-MY"/>
        </w:rPr>
        <w:t>dppz)</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rPr>
        <w:t xml:space="preserve"> </w:t>
      </w:r>
      <w:r w:rsidR="00264A59" w:rsidRPr="007E0DA8">
        <w:rPr>
          <w:rFonts w:ascii="Times New Roman" w:hAnsi="Times New Roman" w:cs="Times New Roman"/>
          <w:sz w:val="20"/>
          <w:szCs w:val="20"/>
        </w:rPr>
        <w:t xml:space="preserve">complex </w:t>
      </w:r>
      <w:r w:rsidRPr="007E0DA8">
        <w:rPr>
          <w:rFonts w:ascii="Times New Roman" w:hAnsi="Times New Roman" w:cs="Times New Roman"/>
          <w:sz w:val="20"/>
          <w:szCs w:val="20"/>
        </w:rPr>
        <w:t>by</w:t>
      </w:r>
      <w:r w:rsidR="000D59B5" w:rsidRPr="007E0DA8">
        <w:rPr>
          <w:rFonts w:ascii="Times New Roman" w:hAnsi="Times New Roman" w:cs="Times New Roman"/>
          <w:sz w:val="20"/>
          <w:szCs w:val="20"/>
        </w:rPr>
        <w:t xml:space="preserve"> the</w:t>
      </w:r>
      <w:r w:rsidRPr="007E0DA8">
        <w:rPr>
          <w:rFonts w:ascii="Times New Roman" w:hAnsi="Times New Roman" w:cs="Times New Roman"/>
          <w:sz w:val="20"/>
          <w:szCs w:val="20"/>
        </w:rPr>
        <w:t xml:space="preserve"> additio</w:t>
      </w:r>
      <w:r w:rsidR="000D59B5" w:rsidRPr="007E0DA8">
        <w:rPr>
          <w:rFonts w:ascii="Times New Roman" w:hAnsi="Times New Roman" w:cs="Times New Roman"/>
          <w:sz w:val="20"/>
          <w:szCs w:val="20"/>
        </w:rPr>
        <w:t>n of CT-DNA in aqueous buffer was</w:t>
      </w:r>
      <w:r w:rsidRPr="007E0DA8">
        <w:rPr>
          <w:rFonts w:ascii="Times New Roman" w:hAnsi="Times New Roman" w:cs="Times New Roman"/>
          <w:sz w:val="20"/>
          <w:szCs w:val="20"/>
        </w:rPr>
        <w:t xml:space="preserve"> 29 %. This </w:t>
      </w:r>
      <w:proofErr w:type="spellStart"/>
      <w:r w:rsidRPr="007E0DA8">
        <w:rPr>
          <w:rFonts w:ascii="Times New Roman" w:hAnsi="Times New Roman" w:cs="Times New Roman"/>
          <w:sz w:val="20"/>
          <w:szCs w:val="20"/>
        </w:rPr>
        <w:t>hypochromism</w:t>
      </w:r>
      <w:proofErr w:type="spellEnd"/>
      <w:r w:rsidRPr="007E0DA8">
        <w:rPr>
          <w:rFonts w:ascii="Times New Roman" w:hAnsi="Times New Roman" w:cs="Times New Roman"/>
          <w:sz w:val="20"/>
          <w:szCs w:val="20"/>
        </w:rPr>
        <w:t xml:space="preserve"> effect has been attributed to the presence of synergic non-coval</w:t>
      </w:r>
      <w:r w:rsidR="000D59B5" w:rsidRPr="007E0DA8">
        <w:rPr>
          <w:rFonts w:ascii="Times New Roman" w:hAnsi="Times New Roman" w:cs="Times New Roman"/>
          <w:sz w:val="20"/>
          <w:szCs w:val="20"/>
        </w:rPr>
        <w:t>ent interactions: electrostatic</w:t>
      </w:r>
      <w:r w:rsidRPr="007E0DA8">
        <w:rPr>
          <w:rFonts w:ascii="Times New Roman" w:hAnsi="Times New Roman" w:cs="Times New Roman"/>
          <w:sz w:val="20"/>
          <w:szCs w:val="20"/>
        </w:rPr>
        <w:t xml:space="preserve">, groove or intercalation binding along </w:t>
      </w:r>
      <w:r w:rsidR="000D59B5" w:rsidRPr="007E0DA8">
        <w:rPr>
          <w:rFonts w:ascii="Times New Roman" w:hAnsi="Times New Roman" w:cs="Times New Roman"/>
          <w:sz w:val="20"/>
          <w:szCs w:val="20"/>
        </w:rPr>
        <w:t xml:space="preserve">the </w:t>
      </w:r>
      <w:r w:rsidRPr="007E0DA8">
        <w:rPr>
          <w:rFonts w:ascii="Times New Roman" w:hAnsi="Times New Roman" w:cs="Times New Roman"/>
          <w:sz w:val="20"/>
          <w:szCs w:val="20"/>
        </w:rPr>
        <w:t>outside of DNA helix</w:t>
      </w:r>
      <w:r w:rsidR="00422B61" w:rsidRPr="007E0DA8">
        <w:rPr>
          <w:rFonts w:ascii="Times New Roman" w:hAnsi="Times New Roman" w:cs="Times New Roman"/>
          <w:sz w:val="20"/>
          <w:szCs w:val="20"/>
        </w:rPr>
        <w:t xml:space="preserve">, and often the extent of </w:t>
      </w:r>
      <w:proofErr w:type="spellStart"/>
      <w:r w:rsidR="00422B61" w:rsidRPr="007E0DA8">
        <w:rPr>
          <w:rFonts w:ascii="Times New Roman" w:hAnsi="Times New Roman" w:cs="Times New Roman"/>
          <w:sz w:val="20"/>
          <w:szCs w:val="20"/>
        </w:rPr>
        <w:t>hypochr</w:t>
      </w:r>
      <w:r w:rsidR="000D59B5" w:rsidRPr="007E0DA8">
        <w:rPr>
          <w:rFonts w:ascii="Times New Roman" w:hAnsi="Times New Roman" w:cs="Times New Roman"/>
          <w:sz w:val="20"/>
          <w:szCs w:val="20"/>
        </w:rPr>
        <w:t>omism</w:t>
      </w:r>
      <w:proofErr w:type="spellEnd"/>
      <w:r w:rsidR="000D59B5" w:rsidRPr="007E0DA8">
        <w:rPr>
          <w:rFonts w:ascii="Times New Roman" w:hAnsi="Times New Roman" w:cs="Times New Roman"/>
          <w:sz w:val="20"/>
          <w:szCs w:val="20"/>
        </w:rPr>
        <w:t xml:space="preserve"> was</w:t>
      </w:r>
      <w:r w:rsidR="00422B61" w:rsidRPr="007E0DA8">
        <w:rPr>
          <w:rFonts w:ascii="Times New Roman" w:hAnsi="Times New Roman" w:cs="Times New Roman"/>
          <w:sz w:val="20"/>
          <w:szCs w:val="20"/>
        </w:rPr>
        <w:t xml:space="preserve"> parallel to the intercalative binding strength</w:t>
      </w:r>
      <w:r w:rsidR="00DB79A9" w:rsidRPr="007E0DA8">
        <w:rPr>
          <w:rFonts w:ascii="Times New Roman" w:hAnsi="Times New Roman" w:cs="Times New Roman"/>
          <w:sz w:val="20"/>
          <w:szCs w:val="20"/>
        </w:rPr>
        <w:t xml:space="preserve"> </w:t>
      </w:r>
      <w:r w:rsidR="00DB79A9"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02/chir", "author" : [ { "dropping-particle" : "", "family" : "Shi", "given" : "Shuo", "non-dropping-particle" : "", "parse-names" : false, "suffix" : "" }, { "dropping-particle" : "", "family" : "Yao", "given" : "Tian-ming", "non-dropping-particle" : "", "parse-names" : false, "suffix" : "" }, { "dropping-particle" : "", "family" : "Geng", "given" : "Xiao-ting", "non-dropping-particle" : "", "parse-names" : false, "suffix" : "" }, { "dropping-particle" : "", "family" : "Jiang", "given" : "Ling-feng", "non-dropping-particle" : "", "parse-names" : false, "suffix" : "" }, { "dropping-particle" : "", "family" : "Liu", "given" : "J I E", "non-dropping-particle" : "", "parse-names" : false, "suffix" : "" } ], "id" : "ITEM-1", "issued" : { "date-parts" : [ [ "2009" ] ] }, "page" : "276-283", "title" : "Synthesis , Characterization , and DNA-Binding of Chiral Complexes D - and L - [ Ru ( bpy ) 2 ( pyip )] 2 \u00fe", "type" : "article-journal", "volume" : "283" }, "uris" : [ "http://www.mendeley.com/documents/?uuid=944eabda-c14d-4ec5-854a-8db659350fc8" ] } ], "mendeley" : { "formattedCitation" : "[22]", "plainTextFormattedCitation" : "[22]", "previouslyFormattedCitation" : "[22]" }, "properties" : { "noteIndex" : 0 }, "schema" : "https://github.com/citation-style-language/schema/raw/master/csl-citation.json" }</w:instrText>
      </w:r>
      <w:r w:rsidR="00DB79A9" w:rsidRPr="007E0DA8">
        <w:rPr>
          <w:rFonts w:ascii="Times New Roman" w:hAnsi="Times New Roman" w:cs="Times New Roman"/>
          <w:sz w:val="20"/>
          <w:szCs w:val="20"/>
        </w:rPr>
        <w:fldChar w:fldCharType="separate"/>
      </w:r>
      <w:r w:rsidR="00905CD4" w:rsidRPr="007E0DA8">
        <w:rPr>
          <w:rFonts w:ascii="Times New Roman" w:hAnsi="Times New Roman" w:cs="Times New Roman"/>
          <w:noProof/>
          <w:sz w:val="20"/>
          <w:szCs w:val="20"/>
        </w:rPr>
        <w:t>[20</w:t>
      </w:r>
      <w:r w:rsidR="00D65098" w:rsidRPr="007E0DA8">
        <w:rPr>
          <w:rFonts w:ascii="Times New Roman" w:hAnsi="Times New Roman" w:cs="Times New Roman"/>
          <w:noProof/>
          <w:sz w:val="20"/>
          <w:szCs w:val="20"/>
        </w:rPr>
        <w:t>]</w:t>
      </w:r>
      <w:r w:rsidR="00DB79A9" w:rsidRPr="007E0DA8">
        <w:rPr>
          <w:rFonts w:ascii="Times New Roman" w:hAnsi="Times New Roman" w:cs="Times New Roman"/>
          <w:sz w:val="20"/>
          <w:szCs w:val="20"/>
        </w:rPr>
        <w:fldChar w:fldCharType="end"/>
      </w:r>
      <w:r w:rsidR="00B21FA2"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B21FA2" w:rsidRPr="007E0DA8" w:rsidRDefault="000D59B5"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re we</w:t>
      </w:r>
      <w:r w:rsidR="00D741A6" w:rsidRPr="007E0DA8">
        <w:rPr>
          <w:rFonts w:ascii="Times New Roman" w:hAnsi="Times New Roman" w:cs="Times New Roman"/>
          <w:sz w:val="20"/>
          <w:szCs w:val="20"/>
        </w:rPr>
        <w:t>re three well resolved bands at 284 nm, 363 nm and 474 nm. The absorption bands</w:t>
      </w:r>
      <w:r w:rsidR="00264A59" w:rsidRPr="007E0DA8">
        <w:rPr>
          <w:rFonts w:ascii="Times New Roman" w:hAnsi="Times New Roman" w:cs="Times New Roman"/>
          <w:sz w:val="20"/>
          <w:szCs w:val="20"/>
        </w:rPr>
        <w:t xml:space="preserve"> decreased with higher </w:t>
      </w:r>
      <w:r w:rsidR="00C80474" w:rsidRPr="007E0DA8">
        <w:rPr>
          <w:rFonts w:ascii="Times New Roman" w:hAnsi="Times New Roman" w:cs="Times New Roman"/>
          <w:sz w:val="20"/>
          <w:szCs w:val="20"/>
        </w:rPr>
        <w:t>co</w:t>
      </w:r>
      <w:r w:rsidRPr="007E0DA8">
        <w:rPr>
          <w:rFonts w:ascii="Times New Roman" w:hAnsi="Times New Roman" w:cs="Times New Roman"/>
          <w:sz w:val="20"/>
          <w:szCs w:val="20"/>
        </w:rPr>
        <w:t>ncentration of CT-DNA which fit</w:t>
      </w:r>
      <w:r w:rsidR="00C80474" w:rsidRPr="007E0DA8">
        <w:rPr>
          <w:rFonts w:ascii="Times New Roman" w:hAnsi="Times New Roman" w:cs="Times New Roman"/>
          <w:sz w:val="20"/>
          <w:szCs w:val="20"/>
        </w:rPr>
        <w:t xml:space="preserve"> </w:t>
      </w:r>
      <w:r w:rsidR="00D741A6" w:rsidRPr="007E0DA8">
        <w:rPr>
          <w:rFonts w:ascii="Times New Roman" w:hAnsi="Times New Roman" w:cs="Times New Roman"/>
          <w:sz w:val="20"/>
          <w:szCs w:val="20"/>
        </w:rPr>
        <w:t>a characteristic</w:t>
      </w:r>
      <w:r w:rsidR="00C80474" w:rsidRPr="007E0DA8">
        <w:rPr>
          <w:rFonts w:ascii="Times New Roman" w:hAnsi="Times New Roman" w:cs="Times New Roman"/>
          <w:sz w:val="20"/>
          <w:szCs w:val="20"/>
        </w:rPr>
        <w:t xml:space="preserve"> feature</w:t>
      </w:r>
      <w:r w:rsidR="00D741A6" w:rsidRPr="007E0DA8">
        <w:rPr>
          <w:rFonts w:ascii="Times New Roman" w:hAnsi="Times New Roman" w:cs="Times New Roman"/>
          <w:sz w:val="20"/>
          <w:szCs w:val="20"/>
        </w:rPr>
        <w:t xml:space="preserve"> of CT-DNA binding interaction. </w:t>
      </w:r>
      <w:r w:rsidR="00D741A6" w:rsidRPr="007E0DA8">
        <w:rPr>
          <w:rFonts w:ascii="Times New Roman" w:hAnsi="Times New Roman" w:cs="Times New Roman"/>
          <w:sz w:val="20"/>
          <w:szCs w:val="20"/>
          <w:lang w:val="ms-MY"/>
        </w:rPr>
        <w:t>The ultraviolet band</w:t>
      </w:r>
      <w:r w:rsidR="00C80474" w:rsidRPr="007E0DA8">
        <w:rPr>
          <w:rFonts w:ascii="Times New Roman" w:hAnsi="Times New Roman" w:cs="Times New Roman"/>
          <w:sz w:val="20"/>
          <w:szCs w:val="20"/>
          <w:lang w:val="ms-MY"/>
        </w:rPr>
        <w:t>s</w:t>
      </w:r>
      <w:r w:rsidR="00D741A6" w:rsidRPr="007E0DA8">
        <w:rPr>
          <w:rFonts w:ascii="Times New Roman" w:hAnsi="Times New Roman" w:cs="Times New Roman"/>
          <w:sz w:val="20"/>
          <w:szCs w:val="20"/>
          <w:lang w:val="ms-MY"/>
        </w:rPr>
        <w:t xml:space="preserve"> at 284 nm </w:t>
      </w:r>
      <w:r w:rsidR="00C80474" w:rsidRPr="007E0DA8">
        <w:rPr>
          <w:rFonts w:ascii="Times New Roman" w:hAnsi="Times New Roman" w:cs="Times New Roman"/>
          <w:sz w:val="20"/>
          <w:szCs w:val="20"/>
          <w:lang w:val="ms-MY"/>
        </w:rPr>
        <w:t xml:space="preserve">and 363 nm </w:t>
      </w:r>
      <w:r w:rsidRPr="007E0DA8">
        <w:rPr>
          <w:rFonts w:ascii="Times New Roman" w:hAnsi="Times New Roman" w:cs="Times New Roman"/>
          <w:sz w:val="20"/>
          <w:szCs w:val="20"/>
          <w:lang w:val="ms-MY"/>
        </w:rPr>
        <w:t>correlated</w:t>
      </w:r>
      <w:r w:rsidR="00C80474" w:rsidRPr="007E0DA8">
        <w:rPr>
          <w:rFonts w:ascii="Times New Roman" w:hAnsi="Times New Roman" w:cs="Times New Roman"/>
          <w:sz w:val="20"/>
          <w:szCs w:val="20"/>
          <w:lang w:val="ms-MY"/>
        </w:rPr>
        <w:t xml:space="preserve"> </w:t>
      </w:r>
      <w:r w:rsidR="00D741A6" w:rsidRPr="007E0DA8">
        <w:rPr>
          <w:rFonts w:ascii="Times New Roman" w:hAnsi="Times New Roman" w:cs="Times New Roman"/>
          <w:sz w:val="20"/>
          <w:szCs w:val="20"/>
          <w:lang w:val="ms-MY"/>
        </w:rPr>
        <w:t>to</w:t>
      </w:r>
      <w:r w:rsidR="00C80474" w:rsidRPr="007E0DA8">
        <w:rPr>
          <w:rFonts w:ascii="Times New Roman" w:hAnsi="Times New Roman" w:cs="Times New Roman"/>
          <w:sz w:val="20"/>
          <w:szCs w:val="20"/>
          <w:lang w:val="ms-MY"/>
        </w:rPr>
        <w:t xml:space="preserve"> the</w:t>
      </w:r>
      <w:r w:rsidR="00D741A6" w:rsidRPr="007E0DA8">
        <w:rPr>
          <w:rFonts w:ascii="Times New Roman" w:hAnsi="Times New Roman" w:cs="Times New Roman"/>
          <w:sz w:val="20"/>
          <w:szCs w:val="20"/>
          <w:lang w:val="ms-MY"/>
        </w:rPr>
        <w:t xml:space="preserve"> </w:t>
      </w:r>
      <w:r w:rsidR="00C80474" w:rsidRPr="007E0DA8">
        <w:rPr>
          <w:rFonts w:ascii="Times New Roman" w:hAnsi="Times New Roman" w:cs="Times New Roman"/>
          <w:sz w:val="20"/>
          <w:szCs w:val="20"/>
          <w:lang w:val="ms-MY"/>
        </w:rPr>
        <w:t>intra-ligand</w:t>
      </w:r>
      <w:r w:rsidR="00D741A6" w:rsidRPr="007E0DA8">
        <w:rPr>
          <w:rFonts w:ascii="Times New Roman" w:hAnsi="Times New Roman" w:cs="Times New Roman"/>
          <w:sz w:val="20"/>
          <w:szCs w:val="20"/>
          <w:lang w:val="ms-MY"/>
        </w:rPr>
        <w:t xml:space="preserve"> π-π</w:t>
      </w:r>
      <w:r w:rsidR="00C80474" w:rsidRPr="007E0DA8">
        <w:rPr>
          <w:rFonts w:ascii="Times New Roman" w:hAnsi="Times New Roman" w:cs="Times New Roman"/>
          <w:sz w:val="20"/>
          <w:szCs w:val="20"/>
          <w:lang w:val="ms-MY"/>
        </w:rPr>
        <w:t>* transition</w:t>
      </w:r>
      <w:r w:rsidR="00A51F1B" w:rsidRPr="007E0DA8">
        <w:rPr>
          <w:rFonts w:ascii="Times New Roman" w:hAnsi="Times New Roman" w:cs="Times New Roman"/>
          <w:sz w:val="20"/>
          <w:szCs w:val="20"/>
          <w:lang w:val="ms-MY"/>
        </w:rPr>
        <w:t xml:space="preserve"> </w:t>
      </w:r>
      <w:r w:rsidR="00A51F1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00A51F1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19</w:t>
      </w:r>
      <w:r w:rsidR="00D65098" w:rsidRPr="007E0DA8">
        <w:rPr>
          <w:rFonts w:ascii="Times New Roman" w:hAnsi="Times New Roman" w:cs="Times New Roman"/>
          <w:noProof/>
          <w:sz w:val="20"/>
          <w:szCs w:val="20"/>
          <w:lang w:val="ms-MY"/>
        </w:rPr>
        <w:t>]</w:t>
      </w:r>
      <w:r w:rsidR="00A51F1B" w:rsidRPr="007E0DA8">
        <w:rPr>
          <w:rFonts w:ascii="Times New Roman" w:hAnsi="Times New Roman" w:cs="Times New Roman"/>
          <w:sz w:val="20"/>
          <w:szCs w:val="20"/>
          <w:lang w:val="ms-MY"/>
        </w:rPr>
        <w:fldChar w:fldCharType="end"/>
      </w:r>
      <w:r w:rsidR="00C80474" w:rsidRPr="007E0DA8">
        <w:rPr>
          <w:rFonts w:ascii="Times New Roman" w:hAnsi="Times New Roman" w:cs="Times New Roman"/>
          <w:sz w:val="20"/>
          <w:szCs w:val="20"/>
          <w:lang w:val="ms-MY"/>
        </w:rPr>
        <w:t>. T</w:t>
      </w:r>
      <w:r w:rsidR="00D741A6" w:rsidRPr="007E0DA8">
        <w:rPr>
          <w:rFonts w:ascii="Times New Roman" w:hAnsi="Times New Roman" w:cs="Times New Roman"/>
          <w:sz w:val="20"/>
          <w:szCs w:val="20"/>
          <w:lang w:val="ms-MY"/>
        </w:rPr>
        <w:t>he lowest energy bands at 474 nm was assigned to the MLCT transitions</w:t>
      </w:r>
      <w:r w:rsidR="00C80474"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pf </w:t>
      </w:r>
      <w:r w:rsidR="00C80474" w:rsidRPr="007E0DA8">
        <w:rPr>
          <w:rFonts w:ascii="Times New Roman" w:hAnsi="Times New Roman" w:cs="Times New Roman"/>
          <w:sz w:val="20"/>
          <w:szCs w:val="20"/>
        </w:rPr>
        <w:t>Ru(d</w:t>
      </w:r>
      <w:r w:rsidR="00C80474" w:rsidRPr="007E0DA8">
        <w:rPr>
          <w:rFonts w:ascii="Times New Roman" w:hAnsi="Times New Roman" w:cs="Times New Roman"/>
          <w:sz w:val="20"/>
          <w:szCs w:val="20"/>
          <w:vertAlign w:val="subscript"/>
        </w:rPr>
        <w:t>π</w:t>
      </w:r>
      <w:r w:rsidR="00C80474" w:rsidRPr="007E0DA8">
        <w:rPr>
          <w:rFonts w:ascii="Times New Roman" w:hAnsi="Times New Roman" w:cs="Times New Roman"/>
          <w:sz w:val="20"/>
          <w:szCs w:val="20"/>
        </w:rPr>
        <w:t>)</w:t>
      </w:r>
      <w:r w:rsidR="00C80474" w:rsidRPr="007E0DA8">
        <w:rPr>
          <w:rFonts w:ascii="Times New Roman" w:hAnsi="Times New Roman" w:cs="Times New Roman"/>
          <w:sz w:val="20"/>
          <w:szCs w:val="20"/>
        </w:rPr>
        <w:sym w:font="Wingdings" w:char="F0E0"/>
      </w:r>
      <w:r w:rsidR="00C80474" w:rsidRPr="007E0DA8">
        <w:rPr>
          <w:rFonts w:ascii="Times New Roman" w:hAnsi="Times New Roman" w:cs="Times New Roman"/>
          <w:sz w:val="20"/>
          <w:szCs w:val="20"/>
        </w:rPr>
        <w:t>ligand</w:t>
      </w:r>
      <w:r w:rsidR="00D741A6" w:rsidRPr="007E0DA8">
        <w:rPr>
          <w:rFonts w:ascii="Times New Roman" w:hAnsi="Times New Roman" w:cs="Times New Roman"/>
          <w:sz w:val="20"/>
          <w:szCs w:val="20"/>
          <w:lang w:val="ms-MY"/>
        </w:rPr>
        <w:t xml:space="preserve"> according to the other</w:t>
      </w:r>
      <w:r w:rsidR="00C80474" w:rsidRPr="007E0DA8">
        <w:rPr>
          <w:rFonts w:ascii="Times New Roman" w:hAnsi="Times New Roman" w:cs="Times New Roman"/>
          <w:sz w:val="20"/>
          <w:szCs w:val="20"/>
          <w:lang w:val="ms-MY"/>
        </w:rPr>
        <w:t xml:space="preserve"> related</w:t>
      </w:r>
      <w:r w:rsidR="00A51F1B" w:rsidRPr="007E0DA8">
        <w:rPr>
          <w:rFonts w:ascii="Times New Roman" w:hAnsi="Times New Roman" w:cs="Times New Roman"/>
          <w:sz w:val="20"/>
          <w:szCs w:val="20"/>
          <w:lang w:val="ms-MY"/>
        </w:rPr>
        <w:t xml:space="preserve"> ruthenium (II) complexes </w:t>
      </w:r>
      <w:r w:rsidR="00A51F1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plainTextFormattedCitation" : "[23]", "previouslyFormattedCitation" : "[23]" }, "properties" : { "noteIndex" : 0 }, "schema" : "https://github.com/citation-style-language/schema/raw/master/csl-citation.json" }</w:instrText>
      </w:r>
      <w:r w:rsidR="00A51F1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1</w:t>
      </w:r>
      <w:r w:rsidR="00D65098" w:rsidRPr="007E0DA8">
        <w:rPr>
          <w:rFonts w:ascii="Times New Roman" w:hAnsi="Times New Roman" w:cs="Times New Roman"/>
          <w:noProof/>
          <w:sz w:val="20"/>
          <w:szCs w:val="20"/>
          <w:lang w:val="ms-MY"/>
        </w:rPr>
        <w:t>]</w:t>
      </w:r>
      <w:r w:rsidR="00A51F1B" w:rsidRPr="007E0DA8">
        <w:rPr>
          <w:rFonts w:ascii="Times New Roman" w:hAnsi="Times New Roman" w:cs="Times New Roman"/>
          <w:sz w:val="20"/>
          <w:szCs w:val="20"/>
          <w:lang w:val="ms-MY"/>
        </w:rPr>
        <w:fldChar w:fldCharType="end"/>
      </w:r>
      <w:r w:rsidR="00A51F1B" w:rsidRPr="007E0DA8">
        <w:rPr>
          <w:rFonts w:ascii="Times New Roman" w:hAnsi="Times New Roman" w:cs="Times New Roman"/>
          <w:sz w:val="20"/>
          <w:szCs w:val="20"/>
          <w:lang w:val="ms-MY"/>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In order to quantitatively illustrate the DNA binding strength of the complex, the intrinsic binding constant,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of complex with CT-DNA was determined by monitoring the chan</w:t>
      </w:r>
      <w:r w:rsidR="000D59B5" w:rsidRPr="007E0DA8">
        <w:rPr>
          <w:rFonts w:ascii="Times New Roman" w:hAnsi="Times New Roman" w:cs="Times New Roman"/>
          <w:sz w:val="20"/>
          <w:szCs w:val="20"/>
          <w:lang w:val="ms-MY"/>
        </w:rPr>
        <w:t>ges of absorbance at 284 nm while</w:t>
      </w:r>
      <w:r w:rsidRPr="007E0DA8">
        <w:rPr>
          <w:rFonts w:ascii="Times New Roman" w:hAnsi="Times New Roman" w:cs="Times New Roman"/>
          <w:sz w:val="20"/>
          <w:szCs w:val="20"/>
          <w:lang w:val="ms-MY"/>
        </w:rPr>
        <w:t xml:space="preserve"> increasing the concentration of DNA according to the following equation</w:t>
      </w:r>
      <w:r w:rsidR="00B21FA2" w:rsidRPr="007E0DA8">
        <w:rPr>
          <w:rFonts w:ascii="Times New Roman" w:hAnsi="Times New Roman" w:cs="Times New Roman"/>
          <w:sz w:val="20"/>
          <w:szCs w:val="20"/>
          <w:lang w:val="ms-MY"/>
        </w:rPr>
        <w:t xml:space="preserve"> 1</w:t>
      </w:r>
      <w:r w:rsidR="00CD726B" w:rsidRPr="007E0DA8">
        <w:rPr>
          <w:rFonts w:ascii="Times New Roman" w:hAnsi="Times New Roman" w:cs="Times New Roman"/>
          <w:sz w:val="20"/>
          <w:szCs w:val="20"/>
          <w:lang w:val="ms-MY"/>
        </w:rPr>
        <w:t xml:space="preserve"> </w:t>
      </w:r>
      <w:r w:rsidR="00CD726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DOI" : "10.1016/j.jphotobiol.2014.02.003", "ISSN" : "1873-2682", "PMID" : "24607611", "abstract" : "Three new mononuclear [Ru (phen)2 ptip](2+) (1), [Ru (bpy)2 ptip](2+) (2) and [Ru (dmb)2 ptip](2+) (3) [ptip=(2-(5-phenylthiophen-2-yl)-1H-imidazo[4, 5-f][1,10 phenanthroline, phen=1, 10 phenanthroline, bpy=2, 2' bipyridine, dmb=4, 4'-dimethyl 2, 2' bipyridine] complexes were synthesized and characterised by elemental analysis, IR, NMR and Mass spectra. The DNA-binding behaviours were investigated by electronic absorption titration, luminescence spectra, viscosity measurements and photo-activated cleavage. The DNA-binding constants Kb of complexes 1, 2 and 3 were determined to be 7.0 (\u00b1 0.06)\u00d7 10(5), 3.87 (\u00b1 0.04) \u00d7 10(5), 2.79 (\u00b10.07) \u00d7 10(5) respectively. The results showed that these complexes interact with CT-DNA by intercalative mode. Cell viability experiments indicated that the Ru(II) complex showed significant dose-dependent cytotoxicity to HeLa tumour cell lines. Further flow cytometry experiments showed that the cytotoxic Ru(II) complex induced apoptosis of HeLa tumour cell lines. Our data demonstrated that the Ru(II) polypyridyl complex binds to DNA and thereby induces apoptosis in tumor cells, suggesting that anti-tumor activity of the Ru(II) complex could be related to its interaction with DNA. The molecular dynamic simulations and docking methods were used to predict the DNA binding affinity of ruthenium complexes and with good visualisation images supporting with experimental results.", "author" : [ { "dropping-particle" : "", "family" : "Srishailam", "given" : "a", "non-dropping-particle" : "", "parse-names" : false, "suffix" : "" }, { "dropping-particle" : "", "family" : "Kumar", "given" : "Yata Praveen", "non-dropping-particle" : "", "parse-names" : false, "suffix" : "" }, { "dropping-particle" : "", "family" : "Venkat Reddy", "given" : "P", "non-dropping-particle" : "", "parse-names" : false, "suffix" : "" }, { "dropping-particle" : "", "family" : "Nambigari", "given" : "Navaneetha", "non-dropping-particle" : "", "parse-names" : false, "suffix" : "" }, { "dropping-particle" : "", "family" : "Vuruputuri", "given" : "Uma", "non-dropping-particle" : "", "parse-names" : false, "suffix" : "" }, { "dropping-particle" : "", "family" : "Singh", "given" : "Surya S", "non-dropping-particle" : "", "parse-names" : false, "suffix" : "" }, { "dropping-particle" : "", "family" : "Satyanarayana", "given" : "S", "non-dropping-particle" : "", "parse-names" : false, "suffix" : "" } ], "container-title" : "Journal of photochemistry and photobiology. B, Biology", "id" : "ITEM-1", "issued" : { "date-parts" : [ [ "2014", "3", "5" ] ] }, "page" : "111-23", "publisher" : "Elsevier B.V.", "title" : "Cellular uptake, cytotoxicity, apoptosis, DNA-binding, photocleavage and molecular docking studies of ruthenium(II) polypyridyl complexes.", "type" : "article-journal", "volume" : "132" }, "uris" : [ "http://www.mendeley.com/documents/?uuid=5bef9b56-4943-4410-942e-19c881cc08cf" ] } ], "mendeley" : { "formattedCitation" : "[24]", "plainTextFormattedCitation" : "[24]", "previouslyFormattedCitation" : "[24]" }, "properties" : { "noteIndex" : 0 }, "schema" : "https://github.com/citation-style-language/schema/raw/master/csl-citation.json" }</w:instrText>
      </w:r>
      <w:r w:rsidR="00CD726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2</w:t>
      </w:r>
      <w:r w:rsidR="00D65098" w:rsidRPr="007E0DA8">
        <w:rPr>
          <w:rFonts w:ascii="Times New Roman" w:hAnsi="Times New Roman" w:cs="Times New Roman"/>
          <w:noProof/>
          <w:sz w:val="20"/>
          <w:szCs w:val="20"/>
          <w:lang w:val="ms-MY"/>
        </w:rPr>
        <w:t>]</w:t>
      </w:r>
      <w:r w:rsidR="00CD726B"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autoSpaceDE w:val="0"/>
        <w:autoSpaceDN w:val="0"/>
        <w:adjustRightInd w:val="0"/>
        <w:spacing w:after="0" w:line="240" w:lineRule="auto"/>
        <w:ind w:firstLine="720"/>
        <w:rPr>
          <w:rFonts w:ascii="Times New Roman" w:hAnsi="Times New Roman" w:cs="Times New Roman"/>
          <w:sz w:val="20"/>
          <w:szCs w:val="20"/>
          <w:lang w:val="ms-MY"/>
        </w:rPr>
      </w:pPr>
      <w:r w:rsidRPr="007E0DA8">
        <w:rPr>
          <w:rFonts w:ascii="Times New Roman" w:hAnsi="Times New Roman" w:cs="Times New Roman"/>
          <w:sz w:val="20"/>
          <w:szCs w:val="20"/>
          <w:lang w:val="ms-MY"/>
        </w:rPr>
        <w:lastRenderedPageBreak/>
        <w:t>[DNA]/(ε</w:t>
      </w:r>
      <w:r w:rsidRPr="007E0DA8">
        <w:rPr>
          <w:rFonts w:ascii="Times New Roman" w:hAnsi="Times New Roman" w:cs="Times New Roman"/>
          <w:sz w:val="20"/>
          <w:szCs w:val="20"/>
          <w:vertAlign w:val="subscript"/>
          <w:lang w:val="ms-MY"/>
        </w:rPr>
        <w:t>a</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 [DNA]/( 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 1/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w:t>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t xml:space="preserve">    (1)</w:t>
      </w:r>
    </w:p>
    <w:p w:rsidR="00D741A6" w:rsidRPr="007E0DA8" w:rsidRDefault="00D741A6" w:rsidP="00D741A6">
      <w:pPr>
        <w:autoSpaceDE w:val="0"/>
        <w:autoSpaceDN w:val="0"/>
        <w:adjustRightInd w:val="0"/>
        <w:spacing w:after="0" w:line="240" w:lineRule="auto"/>
        <w:ind w:firstLine="720"/>
        <w:jc w:val="center"/>
        <w:rPr>
          <w:rFonts w:ascii="Times New Roman" w:hAnsi="Times New Roman" w:cs="Times New Roman"/>
          <w:sz w:val="20"/>
          <w:szCs w:val="20"/>
          <w:lang w:val="ms-MY"/>
        </w:rPr>
      </w:pPr>
    </w:p>
    <w:p w:rsidR="00D741A6" w:rsidRPr="007E0DA8" w:rsidRDefault="00D741A6" w:rsidP="00C80474">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Where [DNA] is the concentration of CT-DNA in base pairs, the apparent absorption coefficient, ε</w:t>
      </w:r>
      <w:r w:rsidRPr="007E0DA8">
        <w:rPr>
          <w:rFonts w:ascii="Times New Roman" w:hAnsi="Times New Roman" w:cs="Times New Roman"/>
          <w:sz w:val="20"/>
          <w:szCs w:val="20"/>
          <w:vertAlign w:val="subscript"/>
          <w:lang w:val="ms-MY"/>
        </w:rPr>
        <w:t>a</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xml:space="preserve"> and 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correspond to A</w:t>
      </w:r>
      <w:r w:rsidRPr="007E0DA8">
        <w:rPr>
          <w:rFonts w:ascii="Times New Roman" w:hAnsi="Times New Roman" w:cs="Times New Roman"/>
          <w:sz w:val="20"/>
          <w:szCs w:val="20"/>
          <w:vertAlign w:val="subscript"/>
          <w:lang w:val="ms-MY"/>
        </w:rPr>
        <w:t>observed</w:t>
      </w:r>
      <w:r w:rsidRPr="007E0DA8">
        <w:rPr>
          <w:rFonts w:ascii="Times New Roman" w:hAnsi="Times New Roman" w:cs="Times New Roman"/>
          <w:sz w:val="20"/>
          <w:szCs w:val="20"/>
          <w:lang w:val="ms-MY"/>
        </w:rPr>
        <w:t>/[Ru], the extinction coefficient for the free ruthenium complex and the extinction coefficient for the free ruthenium complex in the fully bound form, respectively</w:t>
      </w:r>
      <w:r w:rsidR="00A51F1B"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 </w:t>
      </w:r>
    </w:p>
    <w:p w:rsidR="00BA5EAD" w:rsidRPr="007E0DA8" w:rsidRDefault="00BA5EAD" w:rsidP="00C80474">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D741A6" w:rsidP="00757A2E">
      <w:pPr>
        <w:autoSpaceDE w:val="0"/>
        <w:autoSpaceDN w:val="0"/>
        <w:adjustRightInd w:val="0"/>
        <w:spacing w:after="0" w:line="240" w:lineRule="auto"/>
        <w:jc w:val="center"/>
        <w:rPr>
          <w:rFonts w:ascii="Times New Roman" w:hAnsi="Times New Roman" w:cs="Times New Roman"/>
          <w:sz w:val="20"/>
          <w:szCs w:val="20"/>
          <w:lang w:val="ms-MY"/>
        </w:rPr>
      </w:pPr>
      <w:r w:rsidRPr="007E0DA8">
        <w:rPr>
          <w:rFonts w:ascii="Times New Roman" w:hAnsi="Times New Roman" w:cs="Times New Roman"/>
          <w:noProof/>
          <w:sz w:val="20"/>
          <w:szCs w:val="20"/>
          <w:lang w:eastAsia="en-US"/>
        </w:rPr>
        <w:drawing>
          <wp:inline distT="0" distB="0" distL="0" distR="0" wp14:anchorId="51F5DE86" wp14:editId="60669EEF">
            <wp:extent cx="3808675" cy="2449002"/>
            <wp:effectExtent l="0" t="0" r="20955" b="279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1FA2" w:rsidRPr="007E0DA8" w:rsidRDefault="00B21FA2" w:rsidP="00757A2E">
      <w:pPr>
        <w:autoSpaceDE w:val="0"/>
        <w:autoSpaceDN w:val="0"/>
        <w:adjustRightInd w:val="0"/>
        <w:spacing w:after="0" w:line="240" w:lineRule="auto"/>
        <w:jc w:val="center"/>
        <w:rPr>
          <w:rFonts w:ascii="Times New Roman" w:hAnsi="Times New Roman" w:cs="Times New Roman"/>
          <w:sz w:val="20"/>
          <w:szCs w:val="20"/>
          <w:lang w:val="ms-MY"/>
        </w:rPr>
      </w:pPr>
    </w:p>
    <w:p w:rsidR="00D741A6" w:rsidRPr="007E0DA8" w:rsidRDefault="00D741A6" w:rsidP="00D741A6">
      <w:pPr>
        <w:autoSpaceDE w:val="0"/>
        <w:autoSpaceDN w:val="0"/>
        <w:adjustRightInd w:val="0"/>
        <w:spacing w:after="0" w:line="240" w:lineRule="auto"/>
        <w:jc w:val="center"/>
        <w:rPr>
          <w:rFonts w:ascii="Times New Roman" w:hAnsi="Times New Roman" w:cs="Times New Roman"/>
          <w:sz w:val="20"/>
          <w:szCs w:val="20"/>
          <w:lang w:val="ms-MY"/>
        </w:rPr>
      </w:pPr>
      <w:r w:rsidRPr="007E0DA8">
        <w:rPr>
          <w:rFonts w:ascii="Times New Roman" w:hAnsi="Times New Roman" w:cs="Times New Roman"/>
          <w:sz w:val="20"/>
          <w:szCs w:val="20"/>
          <w:lang w:val="ms-MY"/>
        </w:rPr>
        <w:t xml:space="preserve">Figure </w:t>
      </w:r>
      <w:r w:rsidR="00C80474" w:rsidRPr="007E0DA8">
        <w:rPr>
          <w:rFonts w:ascii="Times New Roman" w:hAnsi="Times New Roman" w:cs="Times New Roman"/>
          <w:sz w:val="20"/>
          <w:szCs w:val="20"/>
          <w:lang w:val="ms-MY"/>
        </w:rPr>
        <w:t>4</w:t>
      </w:r>
      <w:r w:rsidR="005B3FAC" w:rsidRPr="007E0DA8">
        <w:rPr>
          <w:rFonts w:ascii="Times New Roman" w:hAnsi="Times New Roman" w:cs="Times New Roman"/>
          <w:sz w:val="20"/>
          <w:szCs w:val="20"/>
          <w:lang w:val="ms-MY"/>
        </w:rPr>
        <w:t>.</w:t>
      </w:r>
      <w:r w:rsidR="000D59B5"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DNA]/(∆ε) vs [DNA] for the titration o</w:t>
      </w:r>
      <w:r w:rsidR="00BA5EAD" w:rsidRPr="007E0DA8">
        <w:rPr>
          <w:rFonts w:ascii="Times New Roman" w:hAnsi="Times New Roman" w:cs="Times New Roman"/>
          <w:sz w:val="20"/>
          <w:szCs w:val="20"/>
          <w:lang w:val="ms-MY"/>
        </w:rPr>
        <w:t xml:space="preserve">f DNA with </w:t>
      </w:r>
      <w:r w:rsidR="000D59B5" w:rsidRPr="007E0DA8">
        <w:rPr>
          <w:rFonts w:ascii="Times New Roman" w:hAnsi="Times New Roman" w:cs="Times New Roman"/>
          <w:sz w:val="20"/>
          <w:szCs w:val="20"/>
          <w:lang w:val="ms-MY"/>
        </w:rPr>
        <w:t xml:space="preserve">the </w:t>
      </w:r>
      <w:r w:rsidR="00BA5EAD" w:rsidRPr="007E0DA8">
        <w:rPr>
          <w:rFonts w:ascii="Times New Roman" w:hAnsi="Times New Roman" w:cs="Times New Roman"/>
          <w:sz w:val="20"/>
          <w:szCs w:val="20"/>
          <w:lang w:val="ms-MY"/>
        </w:rPr>
        <w:t>ruthenium(II)complex</w:t>
      </w:r>
    </w:p>
    <w:p w:rsidR="00D741A6" w:rsidRPr="007E0DA8" w:rsidRDefault="00D741A6" w:rsidP="00D741A6">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D741A6" w:rsidP="00741760">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was determined by the r</w:t>
      </w:r>
      <w:r w:rsidR="00BA5EAD" w:rsidRPr="007E0DA8">
        <w:rPr>
          <w:rFonts w:ascii="Times New Roman" w:hAnsi="Times New Roman" w:cs="Times New Roman"/>
          <w:sz w:val="20"/>
          <w:szCs w:val="20"/>
          <w:lang w:val="ms-MY"/>
        </w:rPr>
        <w:t xml:space="preserve">atio of slope to the intercept </w:t>
      </w:r>
      <w:r w:rsidRPr="007E0DA8">
        <w:rPr>
          <w:rFonts w:ascii="Times New Roman" w:hAnsi="Times New Roman" w:cs="Times New Roman"/>
          <w:sz w:val="20"/>
          <w:szCs w:val="20"/>
          <w:lang w:val="ms-MY"/>
        </w:rPr>
        <w:t>and the value obtained was 1.67 x 10</w:t>
      </w:r>
      <w:r w:rsidRPr="007E0DA8">
        <w:rPr>
          <w:rFonts w:ascii="Times New Roman" w:hAnsi="Times New Roman" w:cs="Times New Roman"/>
          <w:sz w:val="20"/>
          <w:szCs w:val="20"/>
          <w:vertAlign w:val="superscript"/>
          <w:lang w:val="ms-MY"/>
        </w:rPr>
        <w:t>6</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Pr="007E0DA8">
        <w:rPr>
          <w:rFonts w:ascii="Times New Roman" w:hAnsi="Times New Roman" w:cs="Times New Roman"/>
          <w:sz w:val="20"/>
          <w:szCs w:val="20"/>
          <w:lang w:val="ms-MY"/>
        </w:rPr>
        <w:t>. By comparing with other</w:t>
      </w:r>
      <w:r w:rsidR="00741760" w:rsidRPr="007E0DA8">
        <w:rPr>
          <w:rFonts w:ascii="Times New Roman" w:hAnsi="Times New Roman" w:cs="Times New Roman"/>
          <w:sz w:val="20"/>
          <w:szCs w:val="20"/>
          <w:lang w:val="ms-MY"/>
        </w:rPr>
        <w:t xml:space="preserve"> similar</w:t>
      </w:r>
      <w:r w:rsidRPr="007E0DA8">
        <w:rPr>
          <w:rFonts w:ascii="Times New Roman" w:hAnsi="Times New Roman" w:cs="Times New Roman"/>
          <w:sz w:val="20"/>
          <w:szCs w:val="20"/>
          <w:lang w:val="ms-MY"/>
        </w:rPr>
        <w:t xml:space="preserve"> ruthe</w:t>
      </w:r>
      <w:r w:rsidR="00BA5EAD" w:rsidRPr="007E0DA8">
        <w:rPr>
          <w:rFonts w:ascii="Times New Roman" w:hAnsi="Times New Roman" w:cs="Times New Roman"/>
          <w:sz w:val="20"/>
          <w:szCs w:val="20"/>
          <w:lang w:val="ms-MY"/>
        </w:rPr>
        <w:t>nium</w:t>
      </w:r>
      <w:r w:rsidRPr="007E0DA8">
        <w:rPr>
          <w:rFonts w:ascii="Times New Roman" w:hAnsi="Times New Roman" w:cs="Times New Roman"/>
          <w:sz w:val="20"/>
          <w:szCs w:val="20"/>
          <w:lang w:val="ms-MY"/>
        </w:rPr>
        <w:t xml:space="preserve">(II) complexes that </w:t>
      </w:r>
      <w:r w:rsidR="004C4A1E" w:rsidRPr="007E0DA8">
        <w:rPr>
          <w:rFonts w:ascii="Times New Roman" w:hAnsi="Times New Roman" w:cs="Times New Roman"/>
          <w:sz w:val="20"/>
          <w:szCs w:val="20"/>
          <w:lang w:val="ms-MY"/>
        </w:rPr>
        <w:t>contained</w:t>
      </w:r>
      <w:r w:rsidRPr="007E0DA8">
        <w:rPr>
          <w:rFonts w:ascii="Times New Roman" w:hAnsi="Times New Roman" w:cs="Times New Roman"/>
          <w:sz w:val="20"/>
          <w:szCs w:val="20"/>
          <w:lang w:val="ms-MY"/>
        </w:rPr>
        <w:t xml:space="preserve"> </w:t>
      </w:r>
      <w:r w:rsidRPr="007E0DA8">
        <w:rPr>
          <w:rFonts w:ascii="Times New Roman" w:hAnsi="Times New Roman" w:cs="Times New Roman"/>
          <w:i/>
          <w:sz w:val="20"/>
          <w:szCs w:val="20"/>
          <w:lang w:val="ms-MY"/>
        </w:rPr>
        <w:t>p</w:t>
      </w:r>
      <w:r w:rsidR="000D59B5" w:rsidRPr="007E0DA8">
        <w:rPr>
          <w:rFonts w:ascii="Times New Roman" w:hAnsi="Times New Roman" w:cs="Times New Roman"/>
          <w:sz w:val="20"/>
          <w:szCs w:val="20"/>
          <w:lang w:val="ms-MY"/>
        </w:rPr>
        <w:t>-MOPIP as ligand, this value wa</w:t>
      </w:r>
      <w:r w:rsidRPr="007E0DA8">
        <w:rPr>
          <w:rFonts w:ascii="Times New Roman" w:hAnsi="Times New Roman" w:cs="Times New Roman"/>
          <w:sz w:val="20"/>
          <w:szCs w:val="20"/>
          <w:lang w:val="ms-MY"/>
        </w:rPr>
        <w:t xml:space="preserve">s greater </w:t>
      </w:r>
      <w:r w:rsidR="004C4A1E" w:rsidRPr="007E0DA8">
        <w:rPr>
          <w:rFonts w:ascii="Times New Roman" w:hAnsi="Times New Roman" w:cs="Times New Roman"/>
          <w:sz w:val="20"/>
          <w:szCs w:val="20"/>
          <w:lang w:val="ms-MY"/>
        </w:rPr>
        <w:t>compared</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 xml:space="preserve">to </w:t>
      </w:r>
      <w:r w:rsidRPr="007E0DA8">
        <w:rPr>
          <w:rFonts w:ascii="Times New Roman" w:hAnsi="Times New Roman" w:cs="Times New Roman"/>
          <w:sz w:val="20"/>
          <w:szCs w:val="20"/>
          <w:lang w:val="ms-MY"/>
        </w:rPr>
        <w:t>[Ru(bpy)</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lang w:val="ms-MY"/>
        </w:rPr>
        <w:t xml:space="preserve"> and [Ru(phen)</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 xml:space="preserve">2+ </w:t>
      </w:r>
      <w:r w:rsidR="00741760" w:rsidRPr="007E0DA8">
        <w:rPr>
          <w:rFonts w:ascii="Times New Roman" w:hAnsi="Times New Roman" w:cs="Times New Roman"/>
          <w:sz w:val="20"/>
          <w:szCs w:val="20"/>
          <w:lang w:val="ms-MY"/>
        </w:rPr>
        <w:t>where the</w:t>
      </w:r>
      <w:r w:rsidRPr="007E0DA8">
        <w:rPr>
          <w:rFonts w:ascii="Times New Roman" w:hAnsi="Times New Roman" w:cs="Times New Roman"/>
          <w:sz w:val="20"/>
          <w:szCs w:val="20"/>
          <w:lang w:val="ms-MY"/>
        </w:rPr>
        <w:t xml:space="preserve"> value </w:t>
      </w:r>
      <w:r w:rsidR="004C4A1E" w:rsidRPr="007E0DA8">
        <w:rPr>
          <w:rFonts w:ascii="Times New Roman" w:hAnsi="Times New Roman" w:cs="Times New Roman"/>
          <w:sz w:val="20"/>
          <w:szCs w:val="20"/>
          <w:lang w:val="ms-MY"/>
        </w:rPr>
        <w:t xml:space="preserve">of </w:t>
      </w:r>
      <w:r w:rsidRPr="007E0DA8">
        <w:rPr>
          <w:rFonts w:ascii="Times New Roman" w:hAnsi="Times New Roman" w:cs="Times New Roman"/>
          <w:sz w:val="20"/>
          <w:szCs w:val="20"/>
          <w:lang w:val="ms-MY"/>
        </w:rPr>
        <w:t>K</w:t>
      </w:r>
      <w:r w:rsidRPr="007E0DA8">
        <w:rPr>
          <w:rFonts w:ascii="Times New Roman" w:hAnsi="Times New Roman" w:cs="Times New Roman"/>
          <w:sz w:val="20"/>
          <w:szCs w:val="20"/>
          <w:vertAlign w:val="subscript"/>
          <w:lang w:val="ms-MY"/>
        </w:rPr>
        <w:t>b</w:t>
      </w:r>
      <w:r w:rsidR="000D59B5" w:rsidRPr="007E0DA8">
        <w:rPr>
          <w:rFonts w:ascii="Times New Roman" w:hAnsi="Times New Roman" w:cs="Times New Roman"/>
          <w:sz w:val="20"/>
          <w:szCs w:val="20"/>
          <w:lang w:val="ms-MY"/>
        </w:rPr>
        <w:t xml:space="preserve"> we</w:t>
      </w:r>
      <w:r w:rsidRPr="007E0DA8">
        <w:rPr>
          <w:rFonts w:ascii="Times New Roman" w:hAnsi="Times New Roman" w:cs="Times New Roman"/>
          <w:sz w:val="20"/>
          <w:szCs w:val="20"/>
          <w:lang w:val="ms-MY"/>
        </w:rPr>
        <w:t>re 5.0 x 10</w:t>
      </w:r>
      <w:r w:rsidRPr="007E0DA8">
        <w:rPr>
          <w:rFonts w:ascii="Times New Roman" w:hAnsi="Times New Roman" w:cs="Times New Roman"/>
          <w:sz w:val="20"/>
          <w:szCs w:val="20"/>
          <w:vertAlign w:val="superscript"/>
          <w:lang w:val="ms-MY"/>
        </w:rPr>
        <w:t>5</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Pr="007E0DA8">
        <w:rPr>
          <w:rFonts w:ascii="Times New Roman" w:hAnsi="Times New Roman" w:cs="Times New Roman"/>
          <w:sz w:val="20"/>
          <w:szCs w:val="20"/>
          <w:lang w:val="ms-MY"/>
        </w:rPr>
        <w:t xml:space="preserve"> and 0.20 x 10</w:t>
      </w:r>
      <w:r w:rsidRPr="007E0DA8">
        <w:rPr>
          <w:rFonts w:ascii="Times New Roman" w:hAnsi="Times New Roman" w:cs="Times New Roman"/>
          <w:sz w:val="20"/>
          <w:szCs w:val="20"/>
          <w:vertAlign w:val="superscript"/>
          <w:lang w:val="ms-MY"/>
        </w:rPr>
        <w:t>5</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00EC1621" w:rsidRPr="007E0DA8">
        <w:rPr>
          <w:rFonts w:ascii="Times New Roman" w:hAnsi="Times New Roman" w:cs="Times New Roman"/>
          <w:sz w:val="20"/>
          <w:szCs w:val="20"/>
          <w:vertAlign w:val="superscript"/>
          <w:lang w:val="ms-MY"/>
        </w:rPr>
        <w:t xml:space="preserve"> </w:t>
      </w:r>
      <w:r w:rsidR="00EC1621" w:rsidRPr="007E0DA8">
        <w:rPr>
          <w:rFonts w:ascii="Times New Roman" w:hAnsi="Times New Roman" w:cs="Times New Roman"/>
          <w:sz w:val="20"/>
          <w:szCs w:val="20"/>
          <w:lang w:val="ms-MY"/>
        </w:rPr>
        <w:t>[10, 13]</w:t>
      </w:r>
      <w:r w:rsidR="004C4A1E"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respectively. This signified</w:t>
      </w:r>
      <w:r w:rsidR="00741760"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that [Ru(dppz)</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lang w:val="ms-MY"/>
        </w:rPr>
        <w:t xml:space="preserve"> </w:t>
      </w:r>
      <w:r w:rsidR="00741760" w:rsidRPr="007E0DA8">
        <w:rPr>
          <w:rFonts w:ascii="Times New Roman" w:hAnsi="Times New Roman" w:cs="Times New Roman"/>
          <w:sz w:val="20"/>
          <w:szCs w:val="20"/>
          <w:lang w:val="ms-MY"/>
        </w:rPr>
        <w:t>b</w:t>
      </w:r>
      <w:r w:rsidR="000D59B5" w:rsidRPr="007E0DA8">
        <w:rPr>
          <w:rFonts w:ascii="Times New Roman" w:hAnsi="Times New Roman" w:cs="Times New Roman"/>
          <w:sz w:val="20"/>
          <w:szCs w:val="20"/>
          <w:lang w:val="ms-MY"/>
        </w:rPr>
        <w:t>ound</w:t>
      </w:r>
      <w:r w:rsidRPr="007E0DA8">
        <w:rPr>
          <w:rFonts w:ascii="Times New Roman" w:hAnsi="Times New Roman" w:cs="Times New Roman"/>
          <w:sz w:val="20"/>
          <w:szCs w:val="20"/>
          <w:lang w:val="ms-MY"/>
        </w:rPr>
        <w:t xml:space="preserve"> more tightly to DNA compare</w:t>
      </w:r>
      <w:r w:rsidR="00741760" w:rsidRPr="007E0DA8">
        <w:rPr>
          <w:rFonts w:ascii="Times New Roman" w:hAnsi="Times New Roman" w:cs="Times New Roman"/>
          <w:sz w:val="20"/>
          <w:szCs w:val="20"/>
          <w:lang w:val="ms-MY"/>
        </w:rPr>
        <w:t>d</w:t>
      </w:r>
      <w:r w:rsidRPr="007E0DA8">
        <w:rPr>
          <w:rFonts w:ascii="Times New Roman" w:hAnsi="Times New Roman" w:cs="Times New Roman"/>
          <w:sz w:val="20"/>
          <w:szCs w:val="20"/>
          <w:lang w:val="ms-MY"/>
        </w:rPr>
        <w:t xml:space="preserve"> to those complexes.</w:t>
      </w:r>
      <w:r w:rsidR="00741760" w:rsidRPr="007E0DA8">
        <w:rPr>
          <w:rFonts w:ascii="Times New Roman" w:hAnsi="Times New Roman" w:cs="Times New Roman"/>
          <w:sz w:val="20"/>
          <w:szCs w:val="20"/>
          <w:lang w:val="ms-MY"/>
        </w:rPr>
        <w:t xml:space="preserve"> In this case, the ancillary ligand dppz might hav</w:t>
      </w:r>
      <w:r w:rsidR="000D59B5" w:rsidRPr="007E0DA8">
        <w:rPr>
          <w:rFonts w:ascii="Times New Roman" w:hAnsi="Times New Roman" w:cs="Times New Roman"/>
          <w:sz w:val="20"/>
          <w:szCs w:val="20"/>
          <w:lang w:val="ms-MY"/>
        </w:rPr>
        <w:t>e played an important influence</w:t>
      </w:r>
      <w:r w:rsidR="00741760"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suggesting that </w:t>
      </w:r>
      <w:r w:rsidR="000D59B5" w:rsidRPr="007E0DA8">
        <w:rPr>
          <w:rFonts w:ascii="Times New Roman" w:hAnsi="Times New Roman" w:cs="Times New Roman"/>
          <w:sz w:val="20"/>
          <w:szCs w:val="20"/>
          <w:lang w:val="ms-MY"/>
        </w:rPr>
        <w:t xml:space="preserve">the </w:t>
      </w:r>
      <w:r w:rsidR="00741760" w:rsidRPr="007E0DA8">
        <w:rPr>
          <w:rFonts w:ascii="Times New Roman" w:hAnsi="Times New Roman" w:cs="Times New Roman"/>
          <w:sz w:val="20"/>
          <w:szCs w:val="20"/>
          <w:lang w:val="ms-MY"/>
        </w:rPr>
        <w:t>high</w:t>
      </w:r>
      <w:r w:rsidRPr="007E0DA8">
        <w:rPr>
          <w:rFonts w:ascii="Times New Roman" w:hAnsi="Times New Roman" w:cs="Times New Roman"/>
          <w:sz w:val="20"/>
          <w:szCs w:val="20"/>
          <w:lang w:val="ms-MY"/>
        </w:rPr>
        <w:t xml:space="preserve"> DN</w:t>
      </w:r>
      <w:r w:rsidR="000D59B5" w:rsidRPr="007E0DA8">
        <w:rPr>
          <w:rFonts w:ascii="Times New Roman" w:hAnsi="Times New Roman" w:cs="Times New Roman"/>
          <w:sz w:val="20"/>
          <w:szCs w:val="20"/>
          <w:lang w:val="ms-MY"/>
        </w:rPr>
        <w:t>A binding affinity was</w:t>
      </w:r>
      <w:r w:rsidR="00741760" w:rsidRPr="007E0DA8">
        <w:rPr>
          <w:rFonts w:ascii="Times New Roman" w:hAnsi="Times New Roman" w:cs="Times New Roman"/>
          <w:sz w:val="20"/>
          <w:szCs w:val="20"/>
          <w:lang w:val="ms-MY"/>
        </w:rPr>
        <w:t xml:space="preserve"> relative</w:t>
      </w:r>
      <w:r w:rsidRPr="007E0DA8">
        <w:rPr>
          <w:rFonts w:ascii="Times New Roman" w:hAnsi="Times New Roman" w:cs="Times New Roman"/>
          <w:sz w:val="20"/>
          <w:szCs w:val="20"/>
          <w:lang w:val="ms-MY"/>
        </w:rPr>
        <w:t xml:space="preserve"> to the dimension of π-conjugated aromatic a</w:t>
      </w:r>
      <w:r w:rsidR="000D59B5" w:rsidRPr="007E0DA8">
        <w:rPr>
          <w:rFonts w:ascii="Times New Roman" w:hAnsi="Times New Roman" w:cs="Times New Roman"/>
          <w:sz w:val="20"/>
          <w:szCs w:val="20"/>
          <w:lang w:val="ms-MY"/>
        </w:rPr>
        <w:t>rea of ancillary ligands. This wa</w:t>
      </w:r>
      <w:r w:rsidRPr="007E0DA8">
        <w:rPr>
          <w:rFonts w:ascii="Times New Roman" w:hAnsi="Times New Roman" w:cs="Times New Roman"/>
          <w:sz w:val="20"/>
          <w:szCs w:val="20"/>
          <w:lang w:val="ms-MY"/>
        </w:rPr>
        <w:t xml:space="preserve">s mainly </w:t>
      </w:r>
      <w:r w:rsidR="004356B4" w:rsidRPr="007E0DA8">
        <w:rPr>
          <w:rFonts w:ascii="Times New Roman" w:hAnsi="Times New Roman" w:cs="Times New Roman"/>
          <w:sz w:val="20"/>
          <w:szCs w:val="20"/>
          <w:lang w:val="ms-MY"/>
        </w:rPr>
        <w:t>induced by</w:t>
      </w:r>
      <w:r w:rsidR="000D59B5" w:rsidRPr="007E0DA8">
        <w:rPr>
          <w:rFonts w:ascii="Times New Roman" w:hAnsi="Times New Roman" w:cs="Times New Roman"/>
          <w:sz w:val="20"/>
          <w:szCs w:val="20"/>
          <w:lang w:val="ms-MY"/>
        </w:rPr>
        <w:t xml:space="preserve"> the</w:t>
      </w:r>
      <w:r w:rsidRPr="007E0DA8">
        <w:rPr>
          <w:rFonts w:ascii="Times New Roman" w:hAnsi="Times New Roman" w:cs="Times New Roman"/>
          <w:sz w:val="20"/>
          <w:szCs w:val="20"/>
          <w:lang w:val="ms-MY"/>
        </w:rPr>
        <w:t xml:space="preserve"> extended-aromatic structure of </w:t>
      </w:r>
      <w:r w:rsidR="000D59B5" w:rsidRPr="007E0DA8">
        <w:rPr>
          <w:rFonts w:ascii="Times New Roman" w:hAnsi="Times New Roman" w:cs="Times New Roman"/>
          <w:sz w:val="20"/>
          <w:szCs w:val="20"/>
          <w:lang w:val="ms-MY"/>
        </w:rPr>
        <w:t>the ancillary ligand which was dppz that increased</w:t>
      </w:r>
      <w:r w:rsidRPr="007E0DA8">
        <w:rPr>
          <w:rFonts w:ascii="Times New Roman" w:hAnsi="Times New Roman" w:cs="Times New Roman"/>
          <w:sz w:val="20"/>
          <w:szCs w:val="20"/>
          <w:lang w:val="ms-MY"/>
        </w:rPr>
        <w:t xml:space="preserve"> the action between the complexes and DNA.</w:t>
      </w:r>
      <w:r w:rsidR="00741760" w:rsidRPr="007E0DA8">
        <w:rPr>
          <w:rFonts w:ascii="Times New Roman" w:hAnsi="Times New Roman" w:cs="Times New Roman"/>
          <w:sz w:val="20"/>
          <w:szCs w:val="20"/>
          <w:lang w:val="ms-MY"/>
        </w:rPr>
        <w:t xml:space="preserve"> The d</w:t>
      </w:r>
      <w:r w:rsidRPr="007E0DA8">
        <w:rPr>
          <w:rFonts w:ascii="Times New Roman" w:hAnsi="Times New Roman" w:cs="Times New Roman"/>
          <w:sz w:val="20"/>
          <w:szCs w:val="20"/>
          <w:lang w:val="ms-MY"/>
        </w:rPr>
        <w:t>ppz</w:t>
      </w:r>
      <w:r w:rsidR="00741760" w:rsidRPr="007E0DA8">
        <w:rPr>
          <w:rFonts w:ascii="Times New Roman" w:hAnsi="Times New Roman" w:cs="Times New Roman"/>
          <w:sz w:val="20"/>
          <w:szCs w:val="20"/>
          <w:lang w:val="ms-MY"/>
        </w:rPr>
        <w:t xml:space="preserve"> itself</w:t>
      </w:r>
      <w:r w:rsidRPr="007E0DA8">
        <w:rPr>
          <w:rFonts w:ascii="Times New Roman" w:hAnsi="Times New Roman" w:cs="Times New Roman"/>
          <w:sz w:val="20"/>
          <w:szCs w:val="20"/>
          <w:lang w:val="ms-MY"/>
        </w:rPr>
        <w:t xml:space="preserve"> might also react with DNA </w:t>
      </w:r>
      <w:r w:rsidR="00741760" w:rsidRPr="007E0DA8">
        <w:rPr>
          <w:rFonts w:ascii="Times New Roman" w:hAnsi="Times New Roman" w:cs="Times New Roman"/>
          <w:sz w:val="20"/>
          <w:szCs w:val="20"/>
          <w:lang w:val="ms-MY"/>
        </w:rPr>
        <w:t>consequently giving</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 xml:space="preserve">a </w:t>
      </w:r>
      <w:r w:rsidRPr="007E0DA8">
        <w:rPr>
          <w:rFonts w:ascii="Times New Roman" w:hAnsi="Times New Roman" w:cs="Times New Roman"/>
          <w:sz w:val="20"/>
          <w:szCs w:val="20"/>
          <w:lang w:val="ms-MY"/>
        </w:rPr>
        <w:t>higher value of binding constant as mentioned before.</w:t>
      </w:r>
    </w:p>
    <w:p w:rsidR="00D741A6" w:rsidRPr="007E0DA8" w:rsidRDefault="00D741A6" w:rsidP="003D11E1">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3D11E1" w:rsidP="008845EC">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The 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value wa</w:t>
      </w:r>
      <w:r w:rsidR="008845EC" w:rsidRPr="007E0DA8">
        <w:rPr>
          <w:rFonts w:ascii="Times New Roman" w:hAnsi="Times New Roman" w:cs="Times New Roman"/>
          <w:sz w:val="20"/>
          <w:szCs w:val="20"/>
          <w:lang w:val="ms-MY"/>
        </w:rPr>
        <w:t>s consiste</w:t>
      </w:r>
      <w:r w:rsidRPr="007E0DA8">
        <w:rPr>
          <w:rFonts w:ascii="Times New Roman" w:hAnsi="Times New Roman" w:cs="Times New Roman"/>
          <w:sz w:val="20"/>
          <w:szCs w:val="20"/>
          <w:lang w:val="ms-MY"/>
        </w:rPr>
        <w:t xml:space="preserve">nt with previous report by </w:t>
      </w:r>
      <w:r w:rsidR="00703ACF" w:rsidRPr="007E0DA8">
        <w:rPr>
          <w:rFonts w:ascii="Times New Roman" w:hAnsi="Times New Roman" w:cs="Times New Roman"/>
          <w:sz w:val="20"/>
          <w:szCs w:val="20"/>
          <w:lang w:val="ms-MY"/>
        </w:rPr>
        <w:t xml:space="preserve">Sun </w:t>
      </w:r>
      <w:r w:rsidR="00B21FA2" w:rsidRPr="007E0DA8">
        <w:rPr>
          <w:rFonts w:ascii="Times New Roman" w:hAnsi="Times New Roman" w:cs="Times New Roman"/>
          <w:sz w:val="20"/>
          <w:szCs w:val="20"/>
          <w:lang w:val="ms-MY"/>
        </w:rPr>
        <w:t>et al.</w:t>
      </w:r>
      <w:r w:rsidR="00703ACF" w:rsidRPr="007E0DA8">
        <w:rPr>
          <w:rFonts w:ascii="Times New Roman" w:hAnsi="Times New Roman" w:cs="Times New Roman"/>
          <w:sz w:val="20"/>
          <w:szCs w:val="20"/>
          <w:lang w:val="ms-MY"/>
        </w:rPr>
        <w:t xml:space="preserve"> </w:t>
      </w:r>
      <w:r w:rsidR="00703ACF" w:rsidRPr="007E0DA8">
        <w:rPr>
          <w:rFonts w:ascii="Times New Roman" w:hAnsi="Times New Roman" w:cs="Times New Roman"/>
          <w:sz w:val="20"/>
          <w:szCs w:val="20"/>
          <w:lang w:val="ms-MY"/>
        </w:rPr>
        <w:fldChar w:fldCharType="begin" w:fldLock="1"/>
      </w:r>
      <w:r w:rsidR="00703ACF" w:rsidRPr="007E0DA8">
        <w:rPr>
          <w:rFonts w:ascii="Times New Roman" w:hAnsi="Times New Roman" w:cs="Times New Roman"/>
          <w:sz w:val="20"/>
          <w:szCs w:val="20"/>
          <w:lang w:val="ms-MY"/>
        </w:rPr>
        <w:instrText>ADDIN CSL_CITATION { "citationItems" : [ { "id" : "ITEM-1", "itemData" : { "DOI" : "10.1016/j.jinorgbio.2010.10.005", "ISSN" : "0162-0134", "author" : [ { "dropping-particle" : "", "family" : "Sun", "given" : "Jing", "non-dropping-particle" : "", "parse-names" : false, "suffix" : "" }, { "dropping-particle" : "", "family" : "An", "given" : "Yan", "non-dropping-particle" : "", "parse-names" : false, "suffix" : "" }, { "dropping-particle" : "", "family" : "Zhang", "given" : "Li", "non-dropping-particle" : "", "parse-names" : false, "suffix" : "" }, { "dropping-particle" : "", "family" : "Chen", "given" : "Huo-yan", "non-dropping-particle" : "", "parse-names" : false, "suffix" : "" }, { "dropping-particle" : "", "family" : "Han", "given" : "Yan", "non-dropping-particle" : "", "parse-names" : false, "suffix" : "" }, { "dropping-particle" : "", "family" : "Wang", "given" : "Yu-jia", "non-dropping-particle" : "", "parse-names" : false, "suffix" : "" }, { "dropping-particle" : "", "family" : "Mao", "given" : "Zong-wan", "non-dropping-particle" : "", "parse-names" : false, "suffix" : "" }, { "dropping-particle" : "", "family" : "Ji", "given" : "Liang-nian", "non-dropping-particle" : "", "parse-names" : false, "suffix" : "" } ], "container-title" : "Journal of Inorganic Biochemistry", "id" : "ITEM-1", "issue" : "2", "issued" : { "date-parts" : [ [ "2011" ] ] }, "page" : "149-154", "publisher" : "Elsevier Inc.", "title" : "Studies on synthesis , characterization , and G-quadruplex binding of Ru ( II ) complexes containing two dppz ligands", "type" : "article-journal", "volume" : "105" }, "uris" : [ "http://www.mendeley.com/documents/?uuid=8ee0b840-5e3f-449a-b9be-1b755ab11bbf" ] } ], "mendeley" : { "formattedCitation" : "[25]", "plainTextFormattedCitation" : "[25]", "previouslyFormattedCitation" : "[25]" }, "properties" : { "noteIndex" : 0 }, "schema" : "https://github.com/citation-style-language/schema/raw/master/csl-citation.json" }</w:instrText>
      </w:r>
      <w:r w:rsidR="00703ACF"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3</w:t>
      </w:r>
      <w:r w:rsidR="00703ACF" w:rsidRPr="007E0DA8">
        <w:rPr>
          <w:rFonts w:ascii="Times New Roman" w:hAnsi="Times New Roman" w:cs="Times New Roman"/>
          <w:noProof/>
          <w:sz w:val="20"/>
          <w:szCs w:val="20"/>
          <w:lang w:val="ms-MY"/>
        </w:rPr>
        <w:t>]</w:t>
      </w:r>
      <w:r w:rsidR="00703ACF"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 xml:space="preserve"> on</w:t>
      </w:r>
      <w:r w:rsidR="000D59B5" w:rsidRPr="007E0DA8">
        <w:rPr>
          <w:rFonts w:ascii="Times New Roman" w:hAnsi="Times New Roman" w:cs="Times New Roman"/>
          <w:sz w:val="20"/>
          <w:szCs w:val="20"/>
          <w:lang w:val="ms-MY"/>
        </w:rPr>
        <w:t xml:space="preserve"> a</w:t>
      </w:r>
      <w:r w:rsidRPr="007E0DA8">
        <w:rPr>
          <w:rFonts w:ascii="Times New Roman" w:hAnsi="Times New Roman" w:cs="Times New Roman"/>
          <w:sz w:val="20"/>
          <w:szCs w:val="20"/>
          <w:lang w:val="ms-MY"/>
        </w:rPr>
        <w:t xml:space="preserve"> c</w:t>
      </w:r>
      <w:r w:rsidR="000D59B5" w:rsidRPr="007E0DA8">
        <w:rPr>
          <w:rFonts w:ascii="Times New Roman" w:hAnsi="Times New Roman" w:cs="Times New Roman"/>
          <w:sz w:val="20"/>
          <w:szCs w:val="20"/>
          <w:lang w:val="ms-MY"/>
        </w:rPr>
        <w:t>losely related compound consisting</w:t>
      </w:r>
      <w:r w:rsidRPr="007E0DA8">
        <w:rPr>
          <w:rFonts w:ascii="Times New Roman" w:hAnsi="Times New Roman" w:cs="Times New Roman"/>
          <w:sz w:val="20"/>
          <w:szCs w:val="20"/>
          <w:lang w:val="ms-MY"/>
        </w:rPr>
        <w:t xml:space="preserve"> of two dppz ligand</w:t>
      </w:r>
      <w:r w:rsidR="000D59B5" w:rsidRPr="007E0DA8">
        <w:rPr>
          <w:rFonts w:ascii="Times New Roman" w:hAnsi="Times New Roman" w:cs="Times New Roman"/>
          <w:sz w:val="20"/>
          <w:szCs w:val="20"/>
          <w:lang w:val="ms-MY"/>
        </w:rPr>
        <w:t>s</w:t>
      </w:r>
      <w:r w:rsidRPr="007E0DA8">
        <w:rPr>
          <w:rFonts w:ascii="Times New Roman" w:hAnsi="Times New Roman" w:cs="Times New Roman"/>
          <w:sz w:val="20"/>
          <w:szCs w:val="20"/>
          <w:lang w:val="ms-MY"/>
        </w:rPr>
        <w:t xml:space="preserve"> in one system</w:t>
      </w:r>
      <w:r w:rsidR="008845EC" w:rsidRPr="007E0DA8">
        <w:rPr>
          <w:rFonts w:ascii="Times New Roman" w:hAnsi="Times New Roman" w:cs="Times New Roman"/>
          <w:sz w:val="20"/>
          <w:szCs w:val="20"/>
          <w:lang w:val="ms-MY"/>
        </w:rPr>
        <w:t>, [Ru(dppz)</w:t>
      </w:r>
      <w:r w:rsidR="008845EC" w:rsidRPr="007E0DA8">
        <w:rPr>
          <w:rFonts w:ascii="Times New Roman" w:hAnsi="Times New Roman" w:cs="Times New Roman"/>
          <w:sz w:val="20"/>
          <w:szCs w:val="20"/>
          <w:vertAlign w:val="subscript"/>
          <w:lang w:val="ms-MY"/>
        </w:rPr>
        <w:t>2</w:t>
      </w:r>
      <w:r w:rsidR="008845EC" w:rsidRPr="007E0DA8">
        <w:rPr>
          <w:rFonts w:ascii="Times New Roman" w:hAnsi="Times New Roman" w:cs="Times New Roman"/>
          <w:sz w:val="20"/>
          <w:szCs w:val="20"/>
          <w:lang w:val="ms-MY"/>
        </w:rPr>
        <w:t>(L</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w:t>
      </w:r>
      <w:r w:rsidR="008845EC" w:rsidRPr="007E0DA8">
        <w:rPr>
          <w:rFonts w:ascii="Times New Roman" w:hAnsi="Times New Roman" w:cs="Times New Roman"/>
          <w:sz w:val="20"/>
          <w:szCs w:val="20"/>
          <w:vertAlign w:val="superscript"/>
          <w:lang w:val="ms-MY"/>
        </w:rPr>
        <w:t>2+</w:t>
      </w:r>
      <w:r w:rsidR="008845EC" w:rsidRPr="007E0DA8">
        <w:rPr>
          <w:rFonts w:ascii="Times New Roman" w:hAnsi="Times New Roman" w:cs="Times New Roman"/>
          <w:sz w:val="20"/>
          <w:szCs w:val="20"/>
          <w:lang w:val="ms-MY"/>
        </w:rPr>
        <w:t>, (L</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5,5’-di(1-(trimethylammonio)meth</w:t>
      </w:r>
      <w:r w:rsidR="000D59B5" w:rsidRPr="007E0DA8">
        <w:rPr>
          <w:rFonts w:ascii="Times New Roman" w:hAnsi="Times New Roman" w:cs="Times New Roman"/>
          <w:sz w:val="20"/>
          <w:szCs w:val="20"/>
          <w:lang w:val="ms-MY"/>
        </w:rPr>
        <w:t xml:space="preserve">yl)-2,2’-dipyridyl cation) </w:t>
      </w:r>
      <w:r w:rsidR="008845EC" w:rsidRPr="007E0DA8">
        <w:rPr>
          <w:rFonts w:ascii="Times New Roman" w:hAnsi="Times New Roman" w:cs="Times New Roman"/>
          <w:sz w:val="20"/>
          <w:szCs w:val="20"/>
          <w:lang w:val="ms-MY"/>
        </w:rPr>
        <w:t>showed the effect of</w:t>
      </w:r>
      <w:r w:rsidR="000D59B5" w:rsidRPr="007E0DA8">
        <w:rPr>
          <w:rFonts w:ascii="Times New Roman" w:hAnsi="Times New Roman" w:cs="Times New Roman"/>
          <w:sz w:val="20"/>
          <w:szCs w:val="20"/>
          <w:lang w:val="ms-MY"/>
        </w:rPr>
        <w:t xml:space="preserve"> the</w:t>
      </w:r>
      <w:r w:rsidR="008845EC" w:rsidRPr="007E0DA8">
        <w:rPr>
          <w:rFonts w:ascii="Times New Roman" w:hAnsi="Times New Roman" w:cs="Times New Roman"/>
          <w:sz w:val="20"/>
          <w:szCs w:val="20"/>
          <w:lang w:val="ms-MY"/>
        </w:rPr>
        <w:t xml:space="preserve"> intercalating ligand in DNA binding, with K</w:t>
      </w:r>
      <w:r w:rsidR="008845EC" w:rsidRPr="007E0DA8">
        <w:rPr>
          <w:rFonts w:ascii="Times New Roman" w:hAnsi="Times New Roman" w:cs="Times New Roman"/>
          <w:sz w:val="20"/>
          <w:szCs w:val="20"/>
          <w:vertAlign w:val="subscript"/>
          <w:lang w:val="ms-MY"/>
        </w:rPr>
        <w:t>b</w:t>
      </w:r>
      <w:r w:rsidR="000D59B5" w:rsidRPr="007E0DA8">
        <w:rPr>
          <w:rFonts w:ascii="Times New Roman" w:hAnsi="Times New Roman" w:cs="Times New Roman"/>
          <w:sz w:val="20"/>
          <w:szCs w:val="20"/>
          <w:lang w:val="ms-MY"/>
        </w:rPr>
        <w:t xml:space="preserve"> values </w:t>
      </w:r>
      <w:r w:rsidR="008845EC" w:rsidRPr="007E0DA8">
        <w:rPr>
          <w:rFonts w:ascii="Times New Roman" w:hAnsi="Times New Roman" w:cs="Times New Roman"/>
          <w:sz w:val="20"/>
          <w:szCs w:val="20"/>
          <w:lang w:val="ms-MY"/>
        </w:rPr>
        <w:t>at 0.58 x 10</w:t>
      </w:r>
      <w:r w:rsidR="008845EC" w:rsidRPr="007E0DA8">
        <w:rPr>
          <w:rFonts w:ascii="Times New Roman" w:hAnsi="Times New Roman" w:cs="Times New Roman"/>
          <w:sz w:val="20"/>
          <w:szCs w:val="20"/>
          <w:vertAlign w:val="superscript"/>
          <w:lang w:val="ms-MY"/>
        </w:rPr>
        <w:t>6</w:t>
      </w:r>
      <w:r w:rsidR="008845EC" w:rsidRPr="007E0DA8">
        <w:rPr>
          <w:rFonts w:ascii="Times New Roman" w:hAnsi="Times New Roman" w:cs="Times New Roman"/>
          <w:sz w:val="20"/>
          <w:szCs w:val="20"/>
          <w:lang w:val="ms-MY"/>
        </w:rPr>
        <w:t xml:space="preserve"> M</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 xml:space="preserve">. </w:t>
      </w:r>
      <w:r w:rsidR="002D31CC" w:rsidRPr="007E0DA8">
        <w:rPr>
          <w:rFonts w:ascii="Times New Roman" w:hAnsi="Times New Roman" w:cs="Times New Roman"/>
          <w:sz w:val="20"/>
          <w:szCs w:val="20"/>
          <w:lang w:val="ms-MY"/>
        </w:rPr>
        <w:t>T</w:t>
      </w:r>
      <w:r w:rsidR="00900A12" w:rsidRPr="007E0DA8">
        <w:rPr>
          <w:rFonts w:ascii="Times New Roman" w:hAnsi="Times New Roman" w:cs="Times New Roman"/>
          <w:sz w:val="20"/>
          <w:szCs w:val="20"/>
          <w:lang w:val="ms-MY"/>
        </w:rPr>
        <w:t>he distinct</w:t>
      </w:r>
      <w:r w:rsidR="00A96E2A" w:rsidRPr="007E0DA8">
        <w:rPr>
          <w:rFonts w:ascii="Times New Roman" w:hAnsi="Times New Roman" w:cs="Times New Roman"/>
          <w:sz w:val="20"/>
          <w:szCs w:val="20"/>
          <w:lang w:val="ms-MY"/>
        </w:rPr>
        <w:t xml:space="preserve"> structu</w:t>
      </w:r>
      <w:r w:rsidR="00900A12" w:rsidRPr="007E0DA8">
        <w:rPr>
          <w:rFonts w:ascii="Times New Roman" w:hAnsi="Times New Roman" w:cs="Times New Roman"/>
          <w:sz w:val="20"/>
          <w:szCs w:val="20"/>
          <w:lang w:val="ms-MY"/>
        </w:rPr>
        <w:t xml:space="preserve">re of </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 xml:space="preserve">-MOPIP which comprised of </w:t>
      </w:r>
      <w:r w:rsidR="000D59B5" w:rsidRPr="007E0DA8">
        <w:rPr>
          <w:rFonts w:ascii="Times New Roman" w:hAnsi="Times New Roman" w:cs="Times New Roman"/>
          <w:sz w:val="20"/>
          <w:szCs w:val="20"/>
          <w:lang w:val="ms-MY"/>
        </w:rPr>
        <w:t xml:space="preserve">an </w:t>
      </w:r>
      <w:r w:rsidR="00900A12" w:rsidRPr="007E0DA8">
        <w:rPr>
          <w:rFonts w:ascii="Times New Roman" w:hAnsi="Times New Roman" w:cs="Times New Roman"/>
          <w:sz w:val="20"/>
          <w:szCs w:val="20"/>
          <w:lang w:val="ms-MY"/>
        </w:rPr>
        <w:t>extended aromatic area</w:t>
      </w:r>
      <w:r w:rsidR="002D31CC" w:rsidRPr="007E0DA8">
        <w:rPr>
          <w:rFonts w:ascii="Times New Roman" w:hAnsi="Times New Roman" w:cs="Times New Roman"/>
          <w:sz w:val="20"/>
          <w:szCs w:val="20"/>
          <w:lang w:val="ms-MY"/>
        </w:rPr>
        <w:t xml:space="preserve"> assisted</w:t>
      </w:r>
      <w:r w:rsidR="00900A12" w:rsidRPr="007E0DA8">
        <w:rPr>
          <w:rFonts w:ascii="Times New Roman" w:hAnsi="Times New Roman" w:cs="Times New Roman"/>
          <w:sz w:val="20"/>
          <w:szCs w:val="20"/>
          <w:lang w:val="ms-MY"/>
        </w:rPr>
        <w:t xml:space="preserve"> [Ru(dppz)</w:t>
      </w:r>
      <w:r w:rsidR="00900A12" w:rsidRPr="007E0DA8">
        <w:rPr>
          <w:rFonts w:ascii="Times New Roman" w:hAnsi="Times New Roman" w:cs="Times New Roman"/>
          <w:sz w:val="20"/>
          <w:szCs w:val="20"/>
          <w:vertAlign w:val="subscript"/>
          <w:lang w:val="ms-MY"/>
        </w:rPr>
        <w:t>2</w:t>
      </w:r>
      <w:r w:rsidR="00900A12" w:rsidRPr="007E0DA8">
        <w:rPr>
          <w:rFonts w:ascii="Times New Roman" w:hAnsi="Times New Roman" w:cs="Times New Roman"/>
          <w:sz w:val="20"/>
          <w:szCs w:val="20"/>
          <w:lang w:val="ms-MY"/>
        </w:rPr>
        <w:t>(</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MOPIP)]</w:t>
      </w:r>
      <w:r w:rsidR="00900A12" w:rsidRPr="007E0DA8">
        <w:rPr>
          <w:rFonts w:ascii="Times New Roman" w:hAnsi="Times New Roman" w:cs="Times New Roman"/>
          <w:sz w:val="20"/>
          <w:szCs w:val="20"/>
          <w:vertAlign w:val="superscript"/>
          <w:lang w:val="ms-MY"/>
        </w:rPr>
        <w:t>2</w:t>
      </w:r>
      <w:r w:rsidR="00900A12" w:rsidRPr="007E0DA8">
        <w:rPr>
          <w:rFonts w:ascii="Times New Roman" w:hAnsi="Times New Roman" w:cs="Times New Roman"/>
          <w:sz w:val="20"/>
          <w:szCs w:val="20"/>
          <w:lang w:val="ms-MY"/>
        </w:rPr>
        <w:t xml:space="preserve"> </w:t>
      </w:r>
      <w:r w:rsidR="002D31CC" w:rsidRPr="007E0DA8">
        <w:rPr>
          <w:rFonts w:ascii="Times New Roman" w:hAnsi="Times New Roman" w:cs="Times New Roman"/>
          <w:sz w:val="20"/>
          <w:szCs w:val="20"/>
          <w:lang w:val="ms-MY"/>
        </w:rPr>
        <w:t xml:space="preserve">to </w:t>
      </w:r>
      <w:r w:rsidR="004C2EF5" w:rsidRPr="007E0DA8">
        <w:rPr>
          <w:rFonts w:ascii="Times New Roman" w:hAnsi="Times New Roman" w:cs="Times New Roman"/>
          <w:sz w:val="20"/>
          <w:szCs w:val="20"/>
          <w:lang w:val="ms-MY"/>
        </w:rPr>
        <w:t>bind</w:t>
      </w:r>
      <w:r w:rsidR="00900A12"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strongly</w:t>
      </w:r>
      <w:r w:rsidR="003E1F93" w:rsidRPr="007E0DA8">
        <w:rPr>
          <w:rFonts w:ascii="Times New Roman" w:hAnsi="Times New Roman" w:cs="Times New Roman"/>
          <w:sz w:val="20"/>
          <w:szCs w:val="20"/>
          <w:lang w:val="ms-MY"/>
        </w:rPr>
        <w:t xml:space="preserve"> </w:t>
      </w:r>
      <w:r w:rsidR="00900A12" w:rsidRPr="007E0DA8">
        <w:rPr>
          <w:rFonts w:ascii="Times New Roman" w:hAnsi="Times New Roman" w:cs="Times New Roman"/>
          <w:sz w:val="20"/>
          <w:szCs w:val="20"/>
          <w:lang w:val="ms-MY"/>
        </w:rPr>
        <w:t xml:space="preserve">to DNA </w:t>
      </w:r>
      <w:r w:rsidR="002D31CC" w:rsidRPr="007E0DA8">
        <w:rPr>
          <w:rFonts w:ascii="Times New Roman" w:hAnsi="Times New Roman" w:cs="Times New Roman"/>
          <w:sz w:val="20"/>
          <w:szCs w:val="20"/>
          <w:lang w:val="ms-MY"/>
        </w:rPr>
        <w:t xml:space="preserve">through intercalation </w:t>
      </w:r>
      <w:r w:rsidR="00900A12" w:rsidRPr="007E0DA8">
        <w:rPr>
          <w:rFonts w:ascii="Times New Roman" w:hAnsi="Times New Roman" w:cs="Times New Roman"/>
          <w:sz w:val="20"/>
          <w:szCs w:val="20"/>
          <w:lang w:val="ms-MY"/>
        </w:rPr>
        <w:t>compared to [Ru(dppz)</w:t>
      </w:r>
      <w:r w:rsidR="00900A12" w:rsidRPr="007E0DA8">
        <w:rPr>
          <w:rFonts w:ascii="Times New Roman" w:hAnsi="Times New Roman" w:cs="Times New Roman"/>
          <w:sz w:val="20"/>
          <w:szCs w:val="20"/>
          <w:vertAlign w:val="subscript"/>
          <w:lang w:val="ms-MY"/>
        </w:rPr>
        <w:t>2</w:t>
      </w:r>
      <w:r w:rsidR="00900A12" w:rsidRPr="007E0DA8">
        <w:rPr>
          <w:rFonts w:ascii="Times New Roman" w:hAnsi="Times New Roman" w:cs="Times New Roman"/>
          <w:sz w:val="20"/>
          <w:szCs w:val="20"/>
          <w:lang w:val="ms-MY"/>
        </w:rPr>
        <w:t>(L</w:t>
      </w:r>
      <w:r w:rsidR="00900A12" w:rsidRPr="007E0DA8">
        <w:rPr>
          <w:rFonts w:ascii="Times New Roman" w:hAnsi="Times New Roman" w:cs="Times New Roman"/>
          <w:sz w:val="20"/>
          <w:szCs w:val="20"/>
          <w:vertAlign w:val="superscript"/>
          <w:lang w:val="ms-MY"/>
        </w:rPr>
        <w:t>1</w:t>
      </w:r>
      <w:r w:rsidR="00900A12" w:rsidRPr="007E0DA8">
        <w:rPr>
          <w:rFonts w:ascii="Times New Roman" w:hAnsi="Times New Roman" w:cs="Times New Roman"/>
          <w:sz w:val="20"/>
          <w:szCs w:val="20"/>
          <w:lang w:val="ms-MY"/>
        </w:rPr>
        <w:t>)]</w:t>
      </w:r>
      <w:r w:rsidR="00900A12" w:rsidRPr="007E0DA8">
        <w:rPr>
          <w:rFonts w:ascii="Times New Roman" w:hAnsi="Times New Roman" w:cs="Times New Roman"/>
          <w:sz w:val="20"/>
          <w:szCs w:val="20"/>
          <w:vertAlign w:val="superscript"/>
          <w:lang w:val="ms-MY"/>
        </w:rPr>
        <w:t>2+</w:t>
      </w:r>
      <w:r w:rsidR="002D31CC" w:rsidRPr="007E0DA8">
        <w:rPr>
          <w:rFonts w:ascii="Times New Roman" w:hAnsi="Times New Roman" w:cs="Times New Roman"/>
          <w:sz w:val="20"/>
          <w:szCs w:val="20"/>
          <w:vertAlign w:val="superscript"/>
          <w:lang w:val="ms-MY"/>
        </w:rPr>
        <w:t xml:space="preserve"> </w:t>
      </w:r>
      <w:r w:rsidR="002D31CC" w:rsidRPr="007E0DA8">
        <w:rPr>
          <w:rFonts w:ascii="Times New Roman" w:hAnsi="Times New Roman" w:cs="Times New Roman"/>
          <w:sz w:val="20"/>
          <w:szCs w:val="20"/>
          <w:lang w:val="ms-MY"/>
        </w:rPr>
        <w:t>where L</w:t>
      </w:r>
      <w:r w:rsidR="002D31CC" w:rsidRPr="007E0DA8">
        <w:rPr>
          <w:rFonts w:ascii="Times New Roman" w:hAnsi="Times New Roman" w:cs="Times New Roman"/>
          <w:sz w:val="20"/>
          <w:szCs w:val="20"/>
          <w:vertAlign w:val="superscript"/>
          <w:lang w:val="ms-MY"/>
        </w:rPr>
        <w:t>1</w:t>
      </w:r>
      <w:r w:rsidR="002D31CC" w:rsidRPr="007E0DA8">
        <w:rPr>
          <w:rFonts w:ascii="Times New Roman" w:hAnsi="Times New Roman" w:cs="Times New Roman"/>
          <w:sz w:val="20"/>
          <w:szCs w:val="20"/>
          <w:lang w:val="ms-MY"/>
        </w:rPr>
        <w:t xml:space="preserve"> contained longer alkyl group</w:t>
      </w:r>
      <w:r w:rsidR="000D59B5" w:rsidRPr="007E0DA8">
        <w:rPr>
          <w:rFonts w:ascii="Times New Roman" w:hAnsi="Times New Roman" w:cs="Times New Roman"/>
          <w:sz w:val="20"/>
          <w:szCs w:val="20"/>
          <w:lang w:val="ms-MY"/>
        </w:rPr>
        <w:t>s</w:t>
      </w:r>
      <w:r w:rsidR="002D31CC" w:rsidRPr="007E0DA8">
        <w:rPr>
          <w:rFonts w:ascii="Times New Roman" w:hAnsi="Times New Roman" w:cs="Times New Roman"/>
          <w:sz w:val="20"/>
          <w:szCs w:val="20"/>
          <w:lang w:val="ms-MY"/>
        </w:rPr>
        <w:t xml:space="preserve"> in the ligand</w:t>
      </w:r>
      <w:r w:rsidR="00900A12" w:rsidRPr="007E0DA8">
        <w:rPr>
          <w:rFonts w:ascii="Times New Roman" w:hAnsi="Times New Roman" w:cs="Times New Roman"/>
          <w:sz w:val="20"/>
          <w:szCs w:val="20"/>
          <w:lang w:val="ms-MY"/>
        </w:rPr>
        <w:t xml:space="preserve">.  </w:t>
      </w:r>
      <w:r w:rsidR="00C446D5" w:rsidRPr="007E0DA8">
        <w:rPr>
          <w:rFonts w:ascii="Times New Roman" w:hAnsi="Times New Roman" w:cs="Times New Roman"/>
          <w:sz w:val="20"/>
          <w:szCs w:val="20"/>
          <w:lang w:val="ms-MY"/>
        </w:rPr>
        <w:t xml:space="preserve">The binding </w:t>
      </w:r>
      <w:r w:rsidR="00900A12" w:rsidRPr="007E0DA8">
        <w:rPr>
          <w:rFonts w:ascii="Times New Roman" w:hAnsi="Times New Roman" w:cs="Times New Roman"/>
          <w:sz w:val="20"/>
          <w:szCs w:val="20"/>
          <w:lang w:val="ms-MY"/>
        </w:rPr>
        <w:t xml:space="preserve">affinity </w:t>
      </w:r>
      <w:r w:rsidR="00C446D5" w:rsidRPr="007E0DA8">
        <w:rPr>
          <w:rFonts w:ascii="Times New Roman" w:hAnsi="Times New Roman" w:cs="Times New Roman"/>
          <w:sz w:val="20"/>
          <w:szCs w:val="20"/>
          <w:lang w:val="ms-MY"/>
        </w:rPr>
        <w:t>of [Ru(dppz)</w:t>
      </w:r>
      <w:r w:rsidR="00C446D5" w:rsidRPr="007E0DA8">
        <w:rPr>
          <w:rFonts w:ascii="Times New Roman" w:hAnsi="Times New Roman" w:cs="Times New Roman"/>
          <w:sz w:val="20"/>
          <w:szCs w:val="20"/>
          <w:vertAlign w:val="subscript"/>
          <w:lang w:val="ms-MY"/>
        </w:rPr>
        <w:t>2</w:t>
      </w:r>
      <w:r w:rsidR="00C446D5" w:rsidRPr="007E0DA8">
        <w:rPr>
          <w:rFonts w:ascii="Times New Roman" w:hAnsi="Times New Roman" w:cs="Times New Roman"/>
          <w:sz w:val="20"/>
          <w:szCs w:val="20"/>
          <w:lang w:val="ms-MY"/>
        </w:rPr>
        <w:t>(</w:t>
      </w:r>
      <w:r w:rsidR="00C446D5" w:rsidRPr="007E0DA8">
        <w:rPr>
          <w:rFonts w:ascii="Times New Roman" w:hAnsi="Times New Roman" w:cs="Times New Roman"/>
          <w:i/>
          <w:sz w:val="20"/>
          <w:szCs w:val="20"/>
          <w:lang w:val="ms-MY"/>
        </w:rPr>
        <w:t>p</w:t>
      </w:r>
      <w:r w:rsidR="00C446D5" w:rsidRPr="007E0DA8">
        <w:rPr>
          <w:rFonts w:ascii="Times New Roman" w:hAnsi="Times New Roman" w:cs="Times New Roman"/>
          <w:sz w:val="20"/>
          <w:szCs w:val="20"/>
          <w:lang w:val="ms-MY"/>
        </w:rPr>
        <w:t>-MOPIP)]</w:t>
      </w:r>
      <w:r w:rsidR="00C446D5" w:rsidRPr="007E0DA8">
        <w:rPr>
          <w:rFonts w:ascii="Times New Roman" w:hAnsi="Times New Roman" w:cs="Times New Roman"/>
          <w:sz w:val="20"/>
          <w:szCs w:val="20"/>
          <w:vertAlign w:val="superscript"/>
          <w:lang w:val="ms-MY"/>
        </w:rPr>
        <w:t>2+</w:t>
      </w:r>
      <w:r w:rsidR="00900A12" w:rsidRPr="007E0DA8">
        <w:rPr>
          <w:rFonts w:ascii="Times New Roman" w:hAnsi="Times New Roman" w:cs="Times New Roman"/>
          <w:sz w:val="20"/>
          <w:szCs w:val="20"/>
          <w:lang w:val="ms-MY"/>
        </w:rPr>
        <w:t xml:space="preserve"> w</w:t>
      </w:r>
      <w:r w:rsidR="00C446D5" w:rsidRPr="007E0DA8">
        <w:rPr>
          <w:rFonts w:ascii="Times New Roman" w:hAnsi="Times New Roman" w:cs="Times New Roman"/>
          <w:sz w:val="20"/>
          <w:szCs w:val="20"/>
          <w:lang w:val="ms-MY"/>
        </w:rPr>
        <w:t xml:space="preserve">as </w:t>
      </w:r>
      <w:r w:rsidR="00900A12" w:rsidRPr="007E0DA8">
        <w:rPr>
          <w:rFonts w:ascii="Times New Roman" w:hAnsi="Times New Roman" w:cs="Times New Roman"/>
          <w:sz w:val="20"/>
          <w:szCs w:val="20"/>
          <w:lang w:val="ms-MY"/>
        </w:rPr>
        <w:t>improved by bis-intercalation due to presence of mor</w:t>
      </w:r>
      <w:r w:rsidR="000D59B5" w:rsidRPr="007E0DA8">
        <w:rPr>
          <w:rFonts w:ascii="Times New Roman" w:hAnsi="Times New Roman" w:cs="Times New Roman"/>
          <w:sz w:val="20"/>
          <w:szCs w:val="20"/>
          <w:lang w:val="ms-MY"/>
        </w:rPr>
        <w:t>e than one intercalating ligand</w:t>
      </w:r>
      <w:r w:rsidR="00900A12" w:rsidRPr="007E0DA8">
        <w:rPr>
          <w:rFonts w:ascii="Times New Roman" w:hAnsi="Times New Roman" w:cs="Times New Roman"/>
          <w:sz w:val="20"/>
          <w:szCs w:val="20"/>
          <w:lang w:val="ms-MY"/>
        </w:rPr>
        <w:t xml:space="preserve"> in one system, namely </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MOPIP and two sites of dppz</w:t>
      </w:r>
      <w:r w:rsidR="004846F8" w:rsidRPr="007E0DA8">
        <w:rPr>
          <w:rFonts w:ascii="Times New Roman" w:hAnsi="Times New Roman" w:cs="Times New Roman"/>
          <w:sz w:val="20"/>
          <w:szCs w:val="20"/>
          <w:lang w:val="ms-MY"/>
        </w:rPr>
        <w:t xml:space="preserve"> </w:t>
      </w:r>
      <w:r w:rsidR="004846F8" w:rsidRPr="007E0DA8">
        <w:rPr>
          <w:rFonts w:ascii="Times New Roman" w:hAnsi="Times New Roman" w:cs="Times New Roman"/>
          <w:sz w:val="20"/>
          <w:szCs w:val="20"/>
          <w:lang w:val="ms-MY"/>
        </w:rPr>
        <w:fldChar w:fldCharType="begin" w:fldLock="1"/>
      </w:r>
      <w:r w:rsidR="004846F8" w:rsidRPr="007E0DA8">
        <w:rPr>
          <w:rFonts w:ascii="Times New Roman" w:hAnsi="Times New Roman" w:cs="Times New Roman"/>
          <w:sz w:val="20"/>
          <w:szCs w:val="20"/>
          <w:lang w:val="ms-MY"/>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mendeley" : { "formattedCitation" : "[13]", "manualFormatting" : "[8,", "plainTextFormattedCitation" : "[13]", "previouslyFormattedCitation" : "[13]" }, "properties" : { "noteIndex" : 0 }, "schema" : "https://github.com/citation-style-language/schema/raw/master/csl-citation.json" }</w:instrText>
      </w:r>
      <w:r w:rsidR="004846F8" w:rsidRPr="007E0DA8">
        <w:rPr>
          <w:rFonts w:ascii="Times New Roman" w:hAnsi="Times New Roman" w:cs="Times New Roman"/>
          <w:sz w:val="20"/>
          <w:szCs w:val="20"/>
          <w:lang w:val="ms-MY"/>
        </w:rPr>
        <w:fldChar w:fldCharType="separate"/>
      </w:r>
      <w:r w:rsidR="004846F8" w:rsidRPr="007E0DA8">
        <w:rPr>
          <w:rFonts w:ascii="Times New Roman" w:hAnsi="Times New Roman" w:cs="Times New Roman"/>
          <w:noProof/>
          <w:sz w:val="20"/>
          <w:szCs w:val="20"/>
          <w:lang w:val="ms-MY"/>
        </w:rPr>
        <w:t>[8,</w:t>
      </w:r>
      <w:r w:rsidR="004846F8" w:rsidRPr="007E0DA8">
        <w:rPr>
          <w:rFonts w:ascii="Times New Roman" w:hAnsi="Times New Roman" w:cs="Times New Roman"/>
          <w:sz w:val="20"/>
          <w:szCs w:val="20"/>
          <w:lang w:val="ms-MY"/>
        </w:rPr>
        <w:fldChar w:fldCharType="end"/>
      </w:r>
      <w:r w:rsidR="004846F8" w:rsidRPr="007E0DA8">
        <w:rPr>
          <w:rFonts w:ascii="Times New Roman" w:hAnsi="Times New Roman" w:cs="Times New Roman"/>
          <w:sz w:val="20"/>
          <w:szCs w:val="20"/>
          <w:lang w:val="ms-MY"/>
        </w:rPr>
        <w:fldChar w:fldCharType="begin" w:fldLock="1"/>
      </w:r>
      <w:r w:rsidR="004846F8" w:rsidRPr="007E0DA8">
        <w:rPr>
          <w:rFonts w:ascii="Times New Roman" w:hAnsi="Times New Roman" w:cs="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manualFormatting" : "15]", "plainTextFormattedCitation" : "[23]", "previouslyFormattedCitation" : "[23]" }, "properties" : { "noteIndex" : 0 }, "schema" : "https://github.com/citation-style-language/schema/raw/master/csl-citation.json" }</w:instrText>
      </w:r>
      <w:r w:rsidR="004846F8"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14</w:t>
      </w:r>
      <w:r w:rsidR="004846F8" w:rsidRPr="007E0DA8">
        <w:rPr>
          <w:rFonts w:ascii="Times New Roman" w:hAnsi="Times New Roman" w:cs="Times New Roman"/>
          <w:noProof/>
          <w:sz w:val="20"/>
          <w:szCs w:val="20"/>
          <w:lang w:val="ms-MY"/>
        </w:rPr>
        <w:t>]</w:t>
      </w:r>
      <w:r w:rsidR="004846F8" w:rsidRPr="007E0DA8">
        <w:rPr>
          <w:rFonts w:ascii="Times New Roman" w:hAnsi="Times New Roman" w:cs="Times New Roman"/>
          <w:sz w:val="20"/>
          <w:szCs w:val="20"/>
          <w:lang w:val="ms-MY"/>
        </w:rPr>
        <w:fldChar w:fldCharType="end"/>
      </w:r>
      <w:r w:rsidR="00D741A6" w:rsidRPr="007E0DA8">
        <w:rPr>
          <w:rFonts w:ascii="Times New Roman" w:hAnsi="Times New Roman" w:cs="Times New Roman"/>
          <w:sz w:val="20"/>
          <w:szCs w:val="20"/>
          <w:lang w:val="ms-MY"/>
        </w:rPr>
        <w:t>.</w:t>
      </w:r>
    </w:p>
    <w:p w:rsidR="002D31CC" w:rsidRPr="007E0DA8" w:rsidRDefault="002D31CC" w:rsidP="002D31CC">
      <w:pPr>
        <w:autoSpaceDE w:val="0"/>
        <w:autoSpaceDN w:val="0"/>
        <w:adjustRightInd w:val="0"/>
        <w:spacing w:after="0" w:line="240" w:lineRule="auto"/>
        <w:jc w:val="both"/>
        <w:rPr>
          <w:rFonts w:ascii="Times New Roman" w:hAnsi="Times New Roman" w:cs="Times New Roman"/>
          <w:sz w:val="20"/>
          <w:szCs w:val="20"/>
          <w:lang w:val="ms-MY"/>
        </w:rPr>
      </w:pPr>
    </w:p>
    <w:p w:rsidR="00E27E9D" w:rsidRPr="007E0DA8" w:rsidRDefault="00E27E9D" w:rsidP="00E27E9D">
      <w:pPr>
        <w:autoSpaceDE w:val="0"/>
        <w:autoSpaceDN w:val="0"/>
        <w:adjustRightInd w:val="0"/>
        <w:spacing w:after="0" w:line="240" w:lineRule="auto"/>
        <w:jc w:val="both"/>
        <w:rPr>
          <w:rFonts w:ascii="Times New Roman" w:hAnsi="Times New Roman" w:cs="Times New Roman"/>
          <w:b/>
          <w:bCs/>
          <w:sz w:val="20"/>
          <w:szCs w:val="20"/>
        </w:rPr>
      </w:pPr>
      <w:r w:rsidRPr="007E0DA8">
        <w:rPr>
          <w:rFonts w:ascii="Times New Roman" w:hAnsi="Times New Roman" w:cs="Times New Roman"/>
          <w:bCs/>
          <w:sz w:val="20"/>
          <w:szCs w:val="20"/>
          <w:lang w:val="ms-MY"/>
        </w:rPr>
        <w:t>The intrinsic fluorescence emission spectra of complex in  Tris buffer was carri</w:t>
      </w:r>
      <w:r w:rsidR="0077456B" w:rsidRPr="007E0DA8">
        <w:rPr>
          <w:rFonts w:ascii="Times New Roman" w:hAnsi="Times New Roman" w:cs="Times New Roman"/>
          <w:bCs/>
          <w:sz w:val="20"/>
          <w:szCs w:val="20"/>
          <w:lang w:val="ms-MY"/>
        </w:rPr>
        <w:t>ed out by using</w:t>
      </w:r>
      <w:r w:rsidR="000D59B5" w:rsidRPr="007E0DA8">
        <w:rPr>
          <w:rFonts w:ascii="Times New Roman" w:hAnsi="Times New Roman" w:cs="Times New Roman"/>
          <w:bCs/>
          <w:sz w:val="20"/>
          <w:szCs w:val="20"/>
          <w:lang w:val="ms-MY"/>
        </w:rPr>
        <w:t xml:space="preserve"> a</w:t>
      </w:r>
      <w:r w:rsidR="0077456B" w:rsidRPr="007E0DA8">
        <w:rPr>
          <w:rFonts w:ascii="Times New Roman" w:hAnsi="Times New Roman" w:cs="Times New Roman"/>
          <w:bCs/>
          <w:sz w:val="20"/>
          <w:szCs w:val="20"/>
          <w:lang w:val="ms-MY"/>
        </w:rPr>
        <w:t xml:space="preserve"> fixed ruthenium</w:t>
      </w:r>
      <w:r w:rsidRPr="007E0DA8">
        <w:rPr>
          <w:rFonts w:ascii="Times New Roman" w:hAnsi="Times New Roman" w:cs="Times New Roman"/>
          <w:bCs/>
          <w:sz w:val="20"/>
          <w:szCs w:val="20"/>
          <w:lang w:val="ms-MY"/>
        </w:rPr>
        <w:t xml:space="preserve">(II) concentration to which increments of the DNA stock solution were added. </w:t>
      </w:r>
      <w:r w:rsidRPr="007E0DA8">
        <w:rPr>
          <w:rFonts w:ascii="Times New Roman" w:hAnsi="Times New Roman" w:cs="Times New Roman"/>
          <w:bCs/>
          <w:sz w:val="20"/>
          <w:szCs w:val="20"/>
        </w:rPr>
        <w:t>Ruthenium-DNA soluti</w:t>
      </w:r>
      <w:r w:rsidR="00EF6DE7" w:rsidRPr="007E0DA8">
        <w:rPr>
          <w:rFonts w:ascii="Times New Roman" w:hAnsi="Times New Roman" w:cs="Times New Roman"/>
          <w:bCs/>
          <w:sz w:val="20"/>
          <w:szCs w:val="20"/>
        </w:rPr>
        <w:t>on was allowed to incubate for 10</w:t>
      </w:r>
      <w:r w:rsidRPr="007E0DA8">
        <w:rPr>
          <w:rFonts w:ascii="Times New Roman" w:hAnsi="Times New Roman" w:cs="Times New Roman"/>
          <w:bCs/>
          <w:sz w:val="20"/>
          <w:szCs w:val="20"/>
        </w:rPr>
        <w:t xml:space="preserve"> minutes before the emission spectra were recorded. The excitation </w:t>
      </w:r>
      <w:r w:rsidR="00255635" w:rsidRPr="007E0DA8">
        <w:rPr>
          <w:rFonts w:ascii="Times New Roman" w:hAnsi="Times New Roman" w:cs="Times New Roman"/>
          <w:bCs/>
          <w:sz w:val="20"/>
          <w:szCs w:val="20"/>
        </w:rPr>
        <w:t xml:space="preserve">wavelength </w:t>
      </w:r>
      <w:r w:rsidRPr="007E0DA8">
        <w:rPr>
          <w:rFonts w:ascii="Times New Roman" w:hAnsi="Times New Roman" w:cs="Times New Roman"/>
          <w:bCs/>
          <w:sz w:val="20"/>
          <w:szCs w:val="20"/>
        </w:rPr>
        <w:t xml:space="preserve">was set at 460 nm. </w:t>
      </w:r>
    </w:p>
    <w:p w:rsidR="00255635" w:rsidRPr="007E0DA8" w:rsidRDefault="00255635" w:rsidP="00E27E9D">
      <w:pPr>
        <w:autoSpaceDE w:val="0"/>
        <w:autoSpaceDN w:val="0"/>
        <w:adjustRightInd w:val="0"/>
        <w:spacing w:after="0" w:line="240" w:lineRule="auto"/>
        <w:jc w:val="both"/>
        <w:rPr>
          <w:rFonts w:ascii="Times New Roman" w:hAnsi="Times New Roman" w:cs="Times New Roman"/>
          <w:b/>
          <w:bCs/>
          <w:sz w:val="20"/>
          <w:szCs w:val="20"/>
        </w:rPr>
      </w:pPr>
    </w:p>
    <w:p w:rsidR="00DC4FFD" w:rsidRPr="007E0DA8" w:rsidRDefault="00DC4FFD" w:rsidP="00DC4FFD">
      <w:pPr>
        <w:autoSpaceDE w:val="0"/>
        <w:autoSpaceDN w:val="0"/>
        <w:adjustRightInd w:val="0"/>
        <w:spacing w:after="0" w:line="240" w:lineRule="auto"/>
        <w:jc w:val="both"/>
        <w:rPr>
          <w:rFonts w:ascii="Times New Roman" w:hAnsi="Times New Roman" w:cs="Times New Roman"/>
          <w:color w:val="000000"/>
          <w:sz w:val="20"/>
          <w:szCs w:val="20"/>
          <w:lang w:val="ms-MY"/>
        </w:rPr>
      </w:pPr>
      <w:r w:rsidRPr="007E0DA8">
        <w:rPr>
          <w:rFonts w:ascii="Times New Roman" w:hAnsi="Times New Roman" w:cs="Times New Roman"/>
          <w:color w:val="000000"/>
          <w:sz w:val="20"/>
          <w:szCs w:val="20"/>
          <w:lang w:val="ms-MY"/>
        </w:rPr>
        <w:t>In the emission spectra (Figure 5),</w:t>
      </w:r>
      <w:r w:rsidR="000D59B5" w:rsidRPr="007E0DA8">
        <w:rPr>
          <w:rFonts w:ascii="Times New Roman" w:hAnsi="Times New Roman" w:cs="Times New Roman"/>
          <w:color w:val="000000"/>
          <w:sz w:val="20"/>
          <w:szCs w:val="20"/>
          <w:lang w:val="ms-MY"/>
        </w:rPr>
        <w:t xml:space="preserve"> the arrow showed</w:t>
      </w:r>
      <w:r w:rsidRPr="007E0DA8">
        <w:rPr>
          <w:rFonts w:ascii="Times New Roman" w:hAnsi="Times New Roman" w:cs="Times New Roman"/>
          <w:color w:val="000000"/>
          <w:sz w:val="20"/>
          <w:szCs w:val="20"/>
          <w:lang w:val="ms-MY"/>
        </w:rPr>
        <w:t xml:space="preserve"> the emission intensity changes upon increasing the DNA concentration. The concentration</w:t>
      </w:r>
      <w:r w:rsidR="000D59B5" w:rsidRPr="007E0DA8">
        <w:rPr>
          <w:rFonts w:ascii="Times New Roman" w:hAnsi="Times New Roman" w:cs="Times New Roman"/>
          <w:color w:val="000000"/>
          <w:sz w:val="20"/>
          <w:szCs w:val="20"/>
          <w:lang w:val="ms-MY"/>
        </w:rPr>
        <w:t>s</w:t>
      </w:r>
      <w:r w:rsidRPr="007E0DA8">
        <w:rPr>
          <w:rFonts w:ascii="Times New Roman" w:hAnsi="Times New Roman" w:cs="Times New Roman"/>
          <w:color w:val="000000"/>
          <w:sz w:val="20"/>
          <w:szCs w:val="20"/>
          <w:lang w:val="ms-MY"/>
        </w:rPr>
        <w:t xml:space="preserve"> of </w:t>
      </w:r>
      <w:r w:rsidR="000D59B5" w:rsidRPr="007E0DA8">
        <w:rPr>
          <w:rFonts w:ascii="Times New Roman" w:hAnsi="Times New Roman" w:cs="Times New Roman"/>
          <w:color w:val="000000"/>
          <w:sz w:val="20"/>
          <w:szCs w:val="20"/>
          <w:lang w:val="ms-MY"/>
        </w:rPr>
        <w:t xml:space="preserve">the </w:t>
      </w:r>
      <w:r w:rsidRPr="007E0DA8">
        <w:rPr>
          <w:rFonts w:ascii="Times New Roman" w:hAnsi="Times New Roman" w:cs="Times New Roman"/>
          <w:color w:val="000000"/>
          <w:sz w:val="20"/>
          <w:szCs w:val="20"/>
          <w:lang w:val="ms-MY"/>
        </w:rPr>
        <w:t>rut</w:t>
      </w:r>
      <w:r w:rsidR="000D59B5" w:rsidRPr="007E0DA8">
        <w:rPr>
          <w:rFonts w:ascii="Times New Roman" w:hAnsi="Times New Roman" w:cs="Times New Roman"/>
          <w:color w:val="000000"/>
          <w:sz w:val="20"/>
          <w:szCs w:val="20"/>
          <w:lang w:val="ms-MY"/>
        </w:rPr>
        <w:t>henium(II) complex and CT-DNA wer</w:t>
      </w:r>
      <w:r w:rsidRPr="007E0DA8">
        <w:rPr>
          <w:rFonts w:ascii="Times New Roman" w:hAnsi="Times New Roman" w:cs="Times New Roman"/>
          <w:color w:val="000000"/>
          <w:sz w:val="20"/>
          <w:szCs w:val="20"/>
          <w:lang w:val="ms-MY"/>
        </w:rPr>
        <w:t xml:space="preserve">e 30 μM and 0-200 μM, respectively. </w:t>
      </w:r>
      <w:r w:rsidRPr="007E0DA8">
        <w:rPr>
          <w:rFonts w:ascii="Times New Roman" w:hAnsi="Times New Roman" w:cs="Times New Roman"/>
          <w:bCs/>
          <w:sz w:val="20"/>
          <w:szCs w:val="20"/>
        </w:rPr>
        <w:t xml:space="preserve">The interaction of </w:t>
      </w:r>
      <w:r w:rsidR="000D59B5" w:rsidRPr="007E0DA8">
        <w:rPr>
          <w:rFonts w:ascii="Times New Roman" w:hAnsi="Times New Roman" w:cs="Times New Roman"/>
          <w:bCs/>
          <w:sz w:val="20"/>
          <w:szCs w:val="20"/>
        </w:rPr>
        <w:t xml:space="preserve">the </w:t>
      </w:r>
      <w:r w:rsidRPr="007E0DA8">
        <w:rPr>
          <w:rFonts w:ascii="Times New Roman" w:hAnsi="Times New Roman" w:cs="Times New Roman"/>
          <w:bCs/>
          <w:sz w:val="20"/>
          <w:szCs w:val="20"/>
        </w:rPr>
        <w:t>complex with DNA shows increased emission intensity in buffer solution.</w:t>
      </w:r>
      <w:r w:rsidR="000D59B5" w:rsidRPr="007E0DA8">
        <w:rPr>
          <w:rFonts w:ascii="Times New Roman" w:hAnsi="Times New Roman" w:cs="Times New Roman"/>
          <w:bCs/>
          <w:sz w:val="20"/>
          <w:szCs w:val="20"/>
        </w:rPr>
        <w:t xml:space="preserve"> However, the emission changes we</w:t>
      </w:r>
      <w:r w:rsidRPr="007E0DA8">
        <w:rPr>
          <w:rFonts w:ascii="Times New Roman" w:hAnsi="Times New Roman" w:cs="Times New Roman"/>
          <w:bCs/>
          <w:sz w:val="20"/>
          <w:szCs w:val="20"/>
        </w:rPr>
        <w:t xml:space="preserve">re not so pronounced even after excess addition of DNA because of solvent quenching and enhancement of emission intensity when bound </w:t>
      </w:r>
      <w:proofErr w:type="spellStart"/>
      <w:r w:rsidRPr="007E0DA8">
        <w:rPr>
          <w:rFonts w:ascii="Times New Roman" w:hAnsi="Times New Roman" w:cs="Times New Roman"/>
          <w:bCs/>
          <w:sz w:val="20"/>
          <w:szCs w:val="20"/>
        </w:rPr>
        <w:t>intercalatively</w:t>
      </w:r>
      <w:proofErr w:type="spellEnd"/>
      <w:r w:rsidRPr="007E0DA8">
        <w:rPr>
          <w:rFonts w:ascii="Times New Roman" w:hAnsi="Times New Roman" w:cs="Times New Roman"/>
          <w:bCs/>
          <w:sz w:val="20"/>
          <w:szCs w:val="20"/>
        </w:rPr>
        <w:t xml:space="preserve"> to DNA.</w:t>
      </w:r>
      <w:r w:rsidR="000D59B5" w:rsidRPr="007E0DA8">
        <w:rPr>
          <w:rFonts w:ascii="Times New Roman" w:hAnsi="Times New Roman" w:cs="Times New Roman"/>
          <w:color w:val="000000"/>
          <w:sz w:val="20"/>
          <w:szCs w:val="20"/>
          <w:lang w:val="ms-MY"/>
        </w:rPr>
        <w:t xml:space="preserve"> This implied</w:t>
      </w:r>
      <w:r w:rsidR="004563FF" w:rsidRPr="007E0DA8">
        <w:rPr>
          <w:rFonts w:ascii="Times New Roman" w:hAnsi="Times New Roman" w:cs="Times New Roman"/>
          <w:color w:val="000000"/>
          <w:sz w:val="20"/>
          <w:szCs w:val="20"/>
          <w:lang w:val="ms-MY"/>
        </w:rPr>
        <w:t xml:space="preserve"> that </w:t>
      </w:r>
      <w:r w:rsidR="000D59B5" w:rsidRPr="007E0DA8">
        <w:rPr>
          <w:rFonts w:ascii="Times New Roman" w:hAnsi="Times New Roman" w:cs="Times New Roman"/>
          <w:color w:val="000000"/>
          <w:sz w:val="20"/>
          <w:szCs w:val="20"/>
          <w:lang w:val="ms-MY"/>
        </w:rPr>
        <w:t xml:space="preserve">the </w:t>
      </w:r>
      <w:r w:rsidR="004563FF" w:rsidRPr="007E0DA8">
        <w:rPr>
          <w:rFonts w:ascii="Times New Roman" w:hAnsi="Times New Roman" w:cs="Times New Roman"/>
          <w:color w:val="000000"/>
          <w:sz w:val="20"/>
          <w:szCs w:val="20"/>
          <w:lang w:val="ms-MY"/>
        </w:rPr>
        <w:t>ruthenium</w:t>
      </w:r>
      <w:r w:rsidRPr="007E0DA8">
        <w:rPr>
          <w:rFonts w:ascii="Times New Roman" w:hAnsi="Times New Roman" w:cs="Times New Roman"/>
          <w:color w:val="000000"/>
          <w:sz w:val="20"/>
          <w:szCs w:val="20"/>
          <w:lang w:val="ms-MY"/>
        </w:rPr>
        <w:t>(II) co</w:t>
      </w:r>
      <w:r w:rsidR="000D59B5" w:rsidRPr="007E0DA8">
        <w:rPr>
          <w:rFonts w:ascii="Times New Roman" w:hAnsi="Times New Roman" w:cs="Times New Roman"/>
          <w:color w:val="000000"/>
          <w:sz w:val="20"/>
          <w:szCs w:val="20"/>
          <w:lang w:val="ms-MY"/>
        </w:rPr>
        <w:t>mplex could</w:t>
      </w:r>
      <w:r w:rsidRPr="007E0DA8">
        <w:rPr>
          <w:rFonts w:ascii="Times New Roman" w:hAnsi="Times New Roman" w:cs="Times New Roman"/>
          <w:color w:val="000000"/>
          <w:sz w:val="20"/>
          <w:szCs w:val="20"/>
          <w:lang w:val="ms-MY"/>
        </w:rPr>
        <w:t xml:space="preserve"> strongly interact with DNA and be protected by DNA efficiently. In other words, the hydrophobic environm</w:t>
      </w:r>
      <w:r w:rsidR="00A607B6" w:rsidRPr="007E0DA8">
        <w:rPr>
          <w:rFonts w:ascii="Times New Roman" w:hAnsi="Times New Roman" w:cs="Times New Roman"/>
          <w:color w:val="000000"/>
          <w:sz w:val="20"/>
          <w:szCs w:val="20"/>
          <w:lang w:val="ms-MY"/>
        </w:rPr>
        <w:t>ent inside the DNA helix reduced</w:t>
      </w:r>
      <w:r w:rsidRPr="007E0DA8">
        <w:rPr>
          <w:rFonts w:ascii="Times New Roman" w:hAnsi="Times New Roman" w:cs="Times New Roman"/>
          <w:color w:val="000000"/>
          <w:sz w:val="20"/>
          <w:szCs w:val="20"/>
          <w:lang w:val="ms-MY"/>
        </w:rPr>
        <w:t xml:space="preserve"> the accessibility of solvent water molecules to the co</w:t>
      </w:r>
      <w:r w:rsidR="00A607B6" w:rsidRPr="007E0DA8">
        <w:rPr>
          <w:rFonts w:ascii="Times New Roman" w:hAnsi="Times New Roman" w:cs="Times New Roman"/>
          <w:color w:val="000000"/>
          <w:sz w:val="20"/>
          <w:szCs w:val="20"/>
          <w:lang w:val="ms-MY"/>
        </w:rPr>
        <w:t>mplex and the complex mobility wa</w:t>
      </w:r>
      <w:r w:rsidRPr="007E0DA8">
        <w:rPr>
          <w:rFonts w:ascii="Times New Roman" w:hAnsi="Times New Roman" w:cs="Times New Roman"/>
          <w:color w:val="000000"/>
          <w:sz w:val="20"/>
          <w:szCs w:val="20"/>
          <w:lang w:val="ms-MY"/>
        </w:rPr>
        <w:t>s restricted at the binding site</w:t>
      </w:r>
      <w:r w:rsidR="00703ACF" w:rsidRPr="007E0DA8">
        <w:rPr>
          <w:rFonts w:ascii="Times New Roman" w:hAnsi="Times New Roman" w:cs="Times New Roman"/>
          <w:color w:val="000000"/>
          <w:sz w:val="20"/>
          <w:szCs w:val="20"/>
          <w:lang w:val="ms-MY"/>
        </w:rPr>
        <w:t xml:space="preserve"> </w:t>
      </w:r>
      <w:r w:rsidR="00703ACF" w:rsidRPr="007E0DA8">
        <w:rPr>
          <w:rFonts w:ascii="Times New Roman" w:hAnsi="Times New Roman" w:cs="Times New Roman"/>
          <w:color w:val="000000"/>
          <w:sz w:val="20"/>
          <w:szCs w:val="20"/>
          <w:lang w:val="ms-MY"/>
        </w:rPr>
        <w:fldChar w:fldCharType="begin" w:fldLock="1"/>
      </w:r>
      <w:r w:rsidR="00B47187" w:rsidRPr="007E0DA8">
        <w:rPr>
          <w:rFonts w:ascii="Times New Roman" w:hAnsi="Times New Roman" w:cs="Times New Roman"/>
          <w:color w:val="000000"/>
          <w:sz w:val="20"/>
          <w:szCs w:val="20"/>
          <w:lang w:val="ms-MY"/>
        </w:rPr>
        <w:instrText>ADDIN CSL_CITATION { "citationItems" : [ { "id" : "ITEM-1", "itemData" : { "DOI" : "10.1371/journal.pone.0096082", "ISSN" : "1932-6203", "author" : [ { "dropping-particle" : "", "family" : "Xu", "given" : "Li", "non-dropping-particle" : "", "parse-names" : false, "suffix" : "" }, { "dropping-particle" : "", "family" : "Zhong", "given" : "Nan-Jing", "non-dropping-particle" : "", "parse-names" : false, "suffix" : "" }, { "dropping-particle" : "", "family" : "Xie", "given" : "Yang-Yin", "non-dropping-particle" : "", "parse-names" : false, "suffix" : "" }, { "dropping-particle" : "", "family" : "Huang", "given" : "Hong-Liang", "non-dropping-particle" : "", "parse-names" : false, "suffix" : "" }, { "dropping-particle" : "", "family" : "Jiang", "given" : "Guang-Bin", "non-dropping-particle" : "", "parse-names" : false, "suffix" : "" }, { "dropping-particle" : "", "family" : "Liu", "given" : "Yun-Jun", "non-dropping-particle" : "", "parse-names" : false, "suffix" : "" } ], "container-title" : "PLoS ONE", "id" : "ITEM-1", "issue" : "5", "issued" : { "date-parts" : [ [ "2014" ] ] }, "page" : "e96082", "title" : "Synthesis, Characterization, In Vitro Cytotoxicity, and Apoptosis-Inducing Properties of Ruthenium(II) Complexes", "type" : "article-journal", "volume" : "9" }, "uris" : [ "http://www.mendeley.com/documents/?uuid=ca7cf354-bb06-4276-8ab9-e6e5f8f36378" ] } ], "mendeley" : { "formattedCitation" : "[26]", "plainTextFormattedCitation" : "[26]", "previouslyFormattedCitation" : "[26]" }, "properties" : { "noteIndex" : 0 }, "schema" : "https://github.com/citation-style-language/schema/raw/master/csl-citation.json" }</w:instrText>
      </w:r>
      <w:r w:rsidR="00703ACF" w:rsidRPr="007E0DA8">
        <w:rPr>
          <w:rFonts w:ascii="Times New Roman" w:hAnsi="Times New Roman" w:cs="Times New Roman"/>
          <w:color w:val="000000"/>
          <w:sz w:val="20"/>
          <w:szCs w:val="20"/>
          <w:lang w:val="ms-MY"/>
        </w:rPr>
        <w:fldChar w:fldCharType="separate"/>
      </w:r>
      <w:r w:rsidR="006C2D61" w:rsidRPr="007E0DA8">
        <w:rPr>
          <w:rFonts w:ascii="Times New Roman" w:hAnsi="Times New Roman" w:cs="Times New Roman"/>
          <w:noProof/>
          <w:color w:val="000000"/>
          <w:sz w:val="20"/>
          <w:szCs w:val="20"/>
          <w:lang w:val="ms-MY"/>
        </w:rPr>
        <w:t>[24</w:t>
      </w:r>
      <w:r w:rsidR="00703ACF" w:rsidRPr="007E0DA8">
        <w:rPr>
          <w:rFonts w:ascii="Times New Roman" w:hAnsi="Times New Roman" w:cs="Times New Roman"/>
          <w:noProof/>
          <w:color w:val="000000"/>
          <w:sz w:val="20"/>
          <w:szCs w:val="20"/>
          <w:lang w:val="ms-MY"/>
        </w:rPr>
        <w:t>]</w:t>
      </w:r>
      <w:r w:rsidR="00703ACF" w:rsidRPr="007E0DA8">
        <w:rPr>
          <w:rFonts w:ascii="Times New Roman" w:hAnsi="Times New Roman" w:cs="Times New Roman"/>
          <w:color w:val="000000"/>
          <w:sz w:val="20"/>
          <w:szCs w:val="20"/>
          <w:lang w:val="ms-MY"/>
        </w:rPr>
        <w:fldChar w:fldCharType="end"/>
      </w:r>
      <w:r w:rsidRPr="007E0DA8">
        <w:rPr>
          <w:rFonts w:ascii="Times New Roman" w:hAnsi="Times New Roman" w:cs="Times New Roman"/>
          <w:color w:val="000000"/>
          <w:sz w:val="20"/>
          <w:szCs w:val="20"/>
          <w:lang w:val="ms-MY"/>
        </w:rPr>
        <w:t xml:space="preserve">, leading to </w:t>
      </w:r>
      <w:r w:rsidR="00A607B6" w:rsidRPr="007E0DA8">
        <w:rPr>
          <w:rFonts w:ascii="Times New Roman" w:hAnsi="Times New Roman" w:cs="Times New Roman"/>
          <w:color w:val="000000"/>
          <w:sz w:val="20"/>
          <w:szCs w:val="20"/>
          <w:lang w:val="ms-MY"/>
        </w:rPr>
        <w:t xml:space="preserve">a </w:t>
      </w:r>
      <w:r w:rsidRPr="007E0DA8">
        <w:rPr>
          <w:rFonts w:ascii="Times New Roman" w:hAnsi="Times New Roman" w:cs="Times New Roman"/>
          <w:color w:val="000000"/>
          <w:sz w:val="20"/>
          <w:szCs w:val="20"/>
          <w:lang w:val="ms-MY"/>
        </w:rPr>
        <w:t>decrease of the vibrational modes of relaxation.</w:t>
      </w:r>
      <w:r w:rsidRPr="007E0DA8">
        <w:rPr>
          <w:rFonts w:ascii="Times New Roman" w:hAnsi="Times New Roman" w:cs="Times New Roman"/>
          <w:bCs/>
          <w:sz w:val="20"/>
          <w:szCs w:val="20"/>
          <w:lang w:val="ms-MY"/>
        </w:rPr>
        <w:t xml:space="preserve"> </w:t>
      </w:r>
      <w:r w:rsidR="00A607B6" w:rsidRPr="007E0DA8">
        <w:rPr>
          <w:rFonts w:ascii="Times New Roman" w:hAnsi="Times New Roman" w:cs="Times New Roman"/>
          <w:color w:val="000000"/>
          <w:sz w:val="20"/>
          <w:szCs w:val="20"/>
          <w:lang w:val="ms-MY"/>
        </w:rPr>
        <w:t xml:space="preserve"> Increase in emission wa</w:t>
      </w:r>
      <w:r w:rsidRPr="007E0DA8">
        <w:rPr>
          <w:rFonts w:ascii="Times New Roman" w:hAnsi="Times New Roman" w:cs="Times New Roman"/>
          <w:color w:val="000000"/>
          <w:sz w:val="20"/>
          <w:szCs w:val="20"/>
          <w:lang w:val="ms-MY"/>
        </w:rPr>
        <w:t>s an indication of intercalation between CT-DNA and the complex.</w:t>
      </w:r>
    </w:p>
    <w:p w:rsidR="00DC4FFD" w:rsidRPr="007E0DA8" w:rsidRDefault="00DC4FFD" w:rsidP="00E27E9D">
      <w:pPr>
        <w:autoSpaceDE w:val="0"/>
        <w:autoSpaceDN w:val="0"/>
        <w:adjustRightInd w:val="0"/>
        <w:spacing w:after="0" w:line="240" w:lineRule="auto"/>
        <w:jc w:val="both"/>
        <w:rPr>
          <w:rFonts w:ascii="Times New Roman" w:hAnsi="Times New Roman" w:cs="Times New Roman"/>
          <w:b/>
          <w:bCs/>
          <w:sz w:val="20"/>
          <w:szCs w:val="20"/>
          <w:lang w:val="ms-MY"/>
        </w:rPr>
      </w:pPr>
    </w:p>
    <w:p w:rsidR="00E27E9D" w:rsidRPr="007E0DA8" w:rsidRDefault="00E27E9D" w:rsidP="00255635">
      <w:pPr>
        <w:autoSpaceDE w:val="0"/>
        <w:autoSpaceDN w:val="0"/>
        <w:adjustRightInd w:val="0"/>
        <w:spacing w:after="0" w:line="240" w:lineRule="auto"/>
        <w:jc w:val="center"/>
        <w:rPr>
          <w:rFonts w:ascii="Times New Roman" w:hAnsi="Times New Roman" w:cs="Times New Roman"/>
          <w:bCs/>
          <w:sz w:val="20"/>
          <w:szCs w:val="20"/>
        </w:rPr>
      </w:pPr>
      <w:r w:rsidRPr="007E0DA8">
        <w:rPr>
          <w:rFonts w:ascii="Times New Roman" w:hAnsi="Times New Roman" w:cs="Times New Roman"/>
          <w:noProof/>
          <w:sz w:val="20"/>
          <w:szCs w:val="20"/>
          <w:lang w:eastAsia="en-US"/>
        </w:rPr>
        <w:lastRenderedPageBreak/>
        <mc:AlternateContent>
          <mc:Choice Requires="wps">
            <w:drawing>
              <wp:anchor distT="0" distB="0" distL="114300" distR="114300" simplePos="0" relativeHeight="251659264" behindDoc="0" locked="0" layoutInCell="1" allowOverlap="1" wp14:anchorId="5BEC1203" wp14:editId="0A7BD91B">
                <wp:simplePos x="0" y="0"/>
                <wp:positionH relativeFrom="column">
                  <wp:posOffset>3958590</wp:posOffset>
                </wp:positionH>
                <wp:positionV relativeFrom="paragraph">
                  <wp:posOffset>196215</wp:posOffset>
                </wp:positionV>
                <wp:extent cx="0" cy="923925"/>
                <wp:effectExtent l="76200" t="38100" r="57150"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23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8A6346" id="Straight Arrow Connector 6" o:spid="_x0000_s1026" type="#_x0000_t32" style="position:absolute;margin-left:311.7pt;margin-top:15.45pt;width:0;height:72.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">
                <v:stroke endarrow="block"/>
              </v:shape>
            </w:pict>
          </mc:Fallback>
        </mc:AlternateContent>
      </w:r>
      <w:r w:rsidRPr="007E0DA8">
        <w:rPr>
          <w:rFonts w:ascii="Times New Roman" w:hAnsi="Times New Roman" w:cs="Times New Roman"/>
          <w:noProof/>
          <w:sz w:val="20"/>
          <w:szCs w:val="20"/>
          <w:lang w:eastAsia="en-US"/>
        </w:rPr>
        <w:drawing>
          <wp:inline distT="0" distB="0" distL="0" distR="0" wp14:anchorId="4C449662" wp14:editId="7E4A0291">
            <wp:extent cx="3343275" cy="2219325"/>
            <wp:effectExtent l="0" t="0" r="952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1FA2" w:rsidRPr="007E0DA8" w:rsidRDefault="00B21FA2" w:rsidP="00255635">
      <w:pPr>
        <w:autoSpaceDE w:val="0"/>
        <w:autoSpaceDN w:val="0"/>
        <w:adjustRightInd w:val="0"/>
        <w:spacing w:after="0" w:line="240" w:lineRule="auto"/>
        <w:jc w:val="center"/>
        <w:rPr>
          <w:rFonts w:ascii="Times New Roman" w:hAnsi="Times New Roman" w:cs="Times New Roman"/>
          <w:bCs/>
          <w:sz w:val="20"/>
          <w:szCs w:val="20"/>
        </w:rPr>
      </w:pPr>
    </w:p>
    <w:p w:rsidR="00E27E9D" w:rsidRPr="007E0DA8" w:rsidRDefault="00255635" w:rsidP="00B21FA2">
      <w:pPr>
        <w:autoSpaceDE w:val="0"/>
        <w:autoSpaceDN w:val="0"/>
        <w:adjustRightInd w:val="0"/>
        <w:spacing w:after="0" w:line="240" w:lineRule="auto"/>
        <w:ind w:left="851" w:hanging="851"/>
        <w:jc w:val="both"/>
        <w:rPr>
          <w:rFonts w:ascii="Times New Roman" w:hAnsi="Times New Roman" w:cs="Times New Roman"/>
          <w:bCs/>
          <w:sz w:val="20"/>
          <w:szCs w:val="20"/>
        </w:rPr>
      </w:pPr>
      <w:r w:rsidRPr="007E0DA8">
        <w:rPr>
          <w:rFonts w:ascii="Times New Roman" w:hAnsi="Times New Roman" w:cs="Times New Roman"/>
          <w:bCs/>
          <w:sz w:val="20"/>
          <w:szCs w:val="20"/>
        </w:rPr>
        <w:t>Figure 5</w:t>
      </w:r>
      <w:r w:rsidR="005B3FAC" w:rsidRPr="007E0DA8">
        <w:rPr>
          <w:rFonts w:ascii="Times New Roman" w:hAnsi="Times New Roman" w:cs="Times New Roman"/>
          <w:bCs/>
          <w:sz w:val="20"/>
          <w:szCs w:val="20"/>
        </w:rPr>
        <w:t>.</w:t>
      </w:r>
      <w:r w:rsidR="00DC4FFD" w:rsidRPr="007E0DA8">
        <w:rPr>
          <w:rFonts w:ascii="Times New Roman" w:hAnsi="Times New Roman" w:cs="Times New Roman"/>
          <w:bCs/>
          <w:sz w:val="20"/>
          <w:szCs w:val="20"/>
        </w:rPr>
        <w:t xml:space="preserve"> The emission spectra</w:t>
      </w:r>
      <w:r w:rsidR="004563FF" w:rsidRPr="007E0DA8">
        <w:rPr>
          <w:rFonts w:ascii="Times New Roman" w:hAnsi="Times New Roman" w:cs="Times New Roman"/>
          <w:bCs/>
          <w:sz w:val="20"/>
          <w:szCs w:val="20"/>
        </w:rPr>
        <w:t xml:space="preserve"> of</w:t>
      </w:r>
      <w:r w:rsidR="00A607B6" w:rsidRPr="007E0DA8">
        <w:rPr>
          <w:rFonts w:ascii="Times New Roman" w:hAnsi="Times New Roman" w:cs="Times New Roman"/>
          <w:bCs/>
          <w:sz w:val="20"/>
          <w:szCs w:val="20"/>
        </w:rPr>
        <w:t xml:space="preserve"> the</w:t>
      </w:r>
      <w:r w:rsidR="004563FF" w:rsidRPr="007E0DA8">
        <w:rPr>
          <w:rFonts w:ascii="Times New Roman" w:hAnsi="Times New Roman" w:cs="Times New Roman"/>
          <w:bCs/>
          <w:sz w:val="20"/>
          <w:szCs w:val="20"/>
        </w:rPr>
        <w:t xml:space="preserve"> </w:t>
      </w:r>
      <w:proofErr w:type="gramStart"/>
      <w:r w:rsidR="004563FF" w:rsidRPr="007E0DA8">
        <w:rPr>
          <w:rFonts w:ascii="Times New Roman" w:hAnsi="Times New Roman" w:cs="Times New Roman"/>
          <w:bCs/>
          <w:sz w:val="20"/>
          <w:szCs w:val="20"/>
        </w:rPr>
        <w:t>ruthenium</w:t>
      </w:r>
      <w:r w:rsidR="00E27E9D" w:rsidRPr="007E0DA8">
        <w:rPr>
          <w:rFonts w:ascii="Times New Roman" w:hAnsi="Times New Roman" w:cs="Times New Roman"/>
          <w:bCs/>
          <w:sz w:val="20"/>
          <w:szCs w:val="20"/>
        </w:rPr>
        <w:t>(</w:t>
      </w:r>
      <w:proofErr w:type="gramEnd"/>
      <w:r w:rsidR="00E27E9D" w:rsidRPr="007E0DA8">
        <w:rPr>
          <w:rFonts w:ascii="Times New Roman" w:hAnsi="Times New Roman" w:cs="Times New Roman"/>
          <w:bCs/>
          <w:sz w:val="20"/>
          <w:szCs w:val="20"/>
        </w:rPr>
        <w:t>II) complex in buffer in the presence of increasing amounts of CT-DNA, [Ru]= 30μM, [DNA] = 0 - 200μM</w:t>
      </w:r>
    </w:p>
    <w:p w:rsidR="00EF6DE7" w:rsidRPr="007E0DA8" w:rsidRDefault="00EF6DE7" w:rsidP="00E27E9D">
      <w:pPr>
        <w:autoSpaceDE w:val="0"/>
        <w:autoSpaceDN w:val="0"/>
        <w:adjustRightInd w:val="0"/>
        <w:spacing w:after="0" w:line="240" w:lineRule="auto"/>
        <w:jc w:val="both"/>
        <w:rPr>
          <w:rFonts w:ascii="Times New Roman" w:hAnsi="Times New Roman" w:cs="Times New Roman"/>
          <w:color w:val="000000"/>
          <w:sz w:val="20"/>
          <w:szCs w:val="20"/>
          <w:lang w:val="ms-MY"/>
        </w:rPr>
      </w:pPr>
    </w:p>
    <w:p w:rsidR="00E27E9D" w:rsidRPr="007E0DA8" w:rsidRDefault="00E27E9D" w:rsidP="00B21FA2">
      <w:pPr>
        <w:autoSpaceDE w:val="0"/>
        <w:autoSpaceDN w:val="0"/>
        <w:adjustRightInd w:val="0"/>
        <w:spacing w:after="0" w:line="240" w:lineRule="auto"/>
        <w:jc w:val="both"/>
        <w:rPr>
          <w:rFonts w:ascii="Times New Roman" w:hAnsi="Times New Roman" w:cs="Times New Roman"/>
          <w:bCs/>
          <w:sz w:val="20"/>
          <w:szCs w:val="20"/>
        </w:rPr>
      </w:pPr>
      <w:r w:rsidRPr="007E0DA8">
        <w:rPr>
          <w:rFonts w:ascii="Times New Roman" w:hAnsi="Times New Roman" w:cs="Times New Roman"/>
          <w:bCs/>
          <w:sz w:val="20"/>
          <w:szCs w:val="20"/>
        </w:rPr>
        <w:t xml:space="preserve">This result </w:t>
      </w:r>
      <w:r w:rsidR="00EF6DE7" w:rsidRPr="007E0DA8">
        <w:rPr>
          <w:rFonts w:ascii="Times New Roman" w:hAnsi="Times New Roman" w:cs="Times New Roman"/>
          <w:bCs/>
          <w:sz w:val="20"/>
          <w:szCs w:val="20"/>
        </w:rPr>
        <w:t xml:space="preserve">also </w:t>
      </w:r>
      <w:r w:rsidR="00046628" w:rsidRPr="007E0DA8">
        <w:rPr>
          <w:rFonts w:ascii="Times New Roman" w:hAnsi="Times New Roman" w:cs="Times New Roman"/>
          <w:bCs/>
          <w:sz w:val="20"/>
          <w:szCs w:val="20"/>
        </w:rPr>
        <w:t>revealed the</w:t>
      </w:r>
      <w:r w:rsidRPr="007E0DA8">
        <w:rPr>
          <w:rFonts w:ascii="Times New Roman" w:hAnsi="Times New Roman" w:cs="Times New Roman"/>
          <w:bCs/>
          <w:sz w:val="20"/>
          <w:szCs w:val="20"/>
        </w:rPr>
        <w:t xml:space="preserve"> selective nature of [</w:t>
      </w:r>
      <w:proofErr w:type="spellStart"/>
      <w:r w:rsidRPr="007E0DA8">
        <w:rPr>
          <w:rFonts w:ascii="Times New Roman" w:hAnsi="Times New Roman" w:cs="Times New Roman"/>
          <w:bCs/>
          <w:sz w:val="20"/>
          <w:szCs w:val="20"/>
        </w:rPr>
        <w:t>Ru</w:t>
      </w:r>
      <w:proofErr w:type="spellEnd"/>
      <w:r w:rsidRPr="007E0DA8">
        <w:rPr>
          <w:rFonts w:ascii="Times New Roman" w:hAnsi="Times New Roman" w:cs="Times New Roman"/>
          <w:bCs/>
          <w:sz w:val="20"/>
          <w:szCs w:val="20"/>
        </w:rPr>
        <w:t>(</w:t>
      </w:r>
      <w:proofErr w:type="spellStart"/>
      <w:r w:rsidRPr="007E0DA8">
        <w:rPr>
          <w:rFonts w:ascii="Times New Roman" w:hAnsi="Times New Roman" w:cs="Times New Roman"/>
          <w:bCs/>
          <w:sz w:val="20"/>
          <w:szCs w:val="20"/>
        </w:rPr>
        <w:t>dppz</w:t>
      </w:r>
      <w:proofErr w:type="spellEnd"/>
      <w:r w:rsidRPr="007E0DA8">
        <w:rPr>
          <w:rFonts w:ascii="Times New Roman" w:hAnsi="Times New Roman" w:cs="Times New Roman"/>
          <w:bCs/>
          <w:sz w:val="20"/>
          <w:szCs w:val="20"/>
        </w:rPr>
        <w:t>)</w:t>
      </w:r>
      <w:r w:rsidRPr="007E0DA8">
        <w:rPr>
          <w:rFonts w:ascii="Times New Roman" w:hAnsi="Times New Roman" w:cs="Times New Roman"/>
          <w:bCs/>
          <w:sz w:val="20"/>
          <w:szCs w:val="20"/>
          <w:vertAlign w:val="subscript"/>
        </w:rPr>
        <w:t>2</w:t>
      </w:r>
      <w:r w:rsidRPr="007E0DA8">
        <w:rPr>
          <w:rFonts w:ascii="Times New Roman" w:hAnsi="Times New Roman" w:cs="Times New Roman"/>
          <w:bCs/>
          <w:sz w:val="20"/>
          <w:szCs w:val="20"/>
        </w:rPr>
        <w:t>(</w:t>
      </w:r>
      <w:r w:rsidRPr="007E0DA8">
        <w:rPr>
          <w:rFonts w:ascii="Times New Roman" w:hAnsi="Times New Roman" w:cs="Times New Roman"/>
          <w:bCs/>
          <w:i/>
          <w:sz w:val="20"/>
          <w:szCs w:val="20"/>
        </w:rPr>
        <w:t>p</w:t>
      </w:r>
      <w:r w:rsidRPr="007E0DA8">
        <w:rPr>
          <w:rFonts w:ascii="Times New Roman" w:hAnsi="Times New Roman" w:cs="Times New Roman"/>
          <w:bCs/>
          <w:sz w:val="20"/>
          <w:szCs w:val="20"/>
        </w:rPr>
        <w:t>-MOPIP)]</w:t>
      </w:r>
      <w:r w:rsidRPr="007E0DA8">
        <w:rPr>
          <w:rFonts w:ascii="Times New Roman" w:hAnsi="Times New Roman" w:cs="Times New Roman"/>
          <w:bCs/>
          <w:sz w:val="20"/>
          <w:szCs w:val="20"/>
          <w:vertAlign w:val="superscript"/>
        </w:rPr>
        <w:t>2+</w:t>
      </w:r>
      <w:r w:rsidRPr="007E0DA8">
        <w:rPr>
          <w:rFonts w:ascii="Times New Roman" w:hAnsi="Times New Roman" w:cs="Times New Roman"/>
          <w:bCs/>
          <w:sz w:val="20"/>
          <w:szCs w:val="20"/>
        </w:rPr>
        <w:t xml:space="preserve"> as a molecular switch, responding sensitively to the su</w:t>
      </w:r>
      <w:r w:rsidR="00A607B6" w:rsidRPr="007E0DA8">
        <w:rPr>
          <w:rFonts w:ascii="Times New Roman" w:hAnsi="Times New Roman" w:cs="Times New Roman"/>
          <w:bCs/>
          <w:sz w:val="20"/>
          <w:szCs w:val="20"/>
        </w:rPr>
        <w:t>itable changes in the structure</w:t>
      </w:r>
      <w:r w:rsidRPr="007E0DA8">
        <w:rPr>
          <w:rFonts w:ascii="Times New Roman" w:hAnsi="Times New Roman" w:cs="Times New Roman"/>
          <w:bCs/>
          <w:sz w:val="20"/>
          <w:szCs w:val="20"/>
        </w:rPr>
        <w:t xml:space="preserve"> of the helix</w:t>
      </w:r>
      <w:r w:rsidR="00A607B6" w:rsidRPr="007E0DA8">
        <w:rPr>
          <w:rFonts w:ascii="Times New Roman" w:hAnsi="Times New Roman" w:cs="Times New Roman"/>
          <w:bCs/>
          <w:sz w:val="20"/>
          <w:szCs w:val="20"/>
        </w:rPr>
        <w:t>, a</w:t>
      </w:r>
      <w:r w:rsidRPr="007E0DA8">
        <w:rPr>
          <w:rFonts w:ascii="Times New Roman" w:hAnsi="Times New Roman" w:cs="Times New Roman"/>
          <w:bCs/>
          <w:sz w:val="20"/>
          <w:szCs w:val="20"/>
        </w:rPr>
        <w:t xml:space="preserve"> phenomenon call</w:t>
      </w:r>
      <w:r w:rsidR="00A607B6" w:rsidRPr="007E0DA8">
        <w:rPr>
          <w:rFonts w:ascii="Times New Roman" w:hAnsi="Times New Roman" w:cs="Times New Roman"/>
          <w:bCs/>
          <w:sz w:val="20"/>
          <w:szCs w:val="20"/>
        </w:rPr>
        <w:t>ed the</w:t>
      </w:r>
      <w:r w:rsidRPr="007E0DA8">
        <w:rPr>
          <w:rFonts w:ascii="Times New Roman" w:hAnsi="Times New Roman" w:cs="Times New Roman"/>
          <w:bCs/>
          <w:sz w:val="20"/>
          <w:szCs w:val="20"/>
        </w:rPr>
        <w:t xml:space="preserve"> ‘molecular </w:t>
      </w:r>
      <w:r w:rsidR="00D06B25" w:rsidRPr="007E0DA8">
        <w:rPr>
          <w:rFonts w:ascii="Times New Roman" w:hAnsi="Times New Roman" w:cs="Times New Roman"/>
          <w:bCs/>
          <w:sz w:val="20"/>
          <w:szCs w:val="20"/>
        </w:rPr>
        <w:t xml:space="preserve">light </w:t>
      </w:r>
      <w:r w:rsidRPr="007E0DA8">
        <w:rPr>
          <w:rFonts w:ascii="Times New Roman" w:hAnsi="Times New Roman" w:cs="Times New Roman"/>
          <w:bCs/>
          <w:sz w:val="20"/>
          <w:szCs w:val="20"/>
        </w:rPr>
        <w:t>switch’ effect</w:t>
      </w:r>
      <w:r w:rsidR="00A607B6" w:rsidRPr="007E0DA8">
        <w:rPr>
          <w:rFonts w:ascii="Times New Roman" w:hAnsi="Times New Roman" w:cs="Times New Roman"/>
          <w:bCs/>
          <w:sz w:val="20"/>
          <w:szCs w:val="20"/>
        </w:rPr>
        <w:t>,</w:t>
      </w:r>
      <w:r w:rsidRPr="007E0DA8">
        <w:rPr>
          <w:rFonts w:ascii="Times New Roman" w:hAnsi="Times New Roman" w:cs="Times New Roman"/>
          <w:bCs/>
          <w:sz w:val="20"/>
          <w:szCs w:val="20"/>
        </w:rPr>
        <w:t xml:space="preserve"> due to presence of</w:t>
      </w:r>
      <w:r w:rsidR="00A607B6"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w:t>
      </w:r>
      <w:proofErr w:type="spellStart"/>
      <w:r w:rsidRPr="007E0DA8">
        <w:rPr>
          <w:rFonts w:ascii="Times New Roman" w:hAnsi="Times New Roman" w:cs="Times New Roman"/>
          <w:bCs/>
          <w:sz w:val="20"/>
          <w:szCs w:val="20"/>
        </w:rPr>
        <w:t>dppz</w:t>
      </w:r>
      <w:proofErr w:type="spellEnd"/>
      <w:r w:rsidRPr="007E0DA8">
        <w:rPr>
          <w:rFonts w:ascii="Times New Roman" w:hAnsi="Times New Roman" w:cs="Times New Roman"/>
          <w:bCs/>
          <w:sz w:val="20"/>
          <w:szCs w:val="20"/>
        </w:rPr>
        <w:t xml:space="preserve"> ligands. </w:t>
      </w:r>
    </w:p>
    <w:p w:rsidR="00B21FA2" w:rsidRPr="007E0DA8" w:rsidRDefault="00B21FA2" w:rsidP="00B21FA2">
      <w:pPr>
        <w:autoSpaceDE w:val="0"/>
        <w:autoSpaceDN w:val="0"/>
        <w:adjustRightInd w:val="0"/>
        <w:spacing w:after="0" w:line="240" w:lineRule="auto"/>
        <w:jc w:val="both"/>
        <w:rPr>
          <w:rFonts w:ascii="Times New Roman" w:hAnsi="Times New Roman" w:cs="Times New Roman"/>
          <w:bCs/>
          <w:sz w:val="20"/>
          <w:szCs w:val="20"/>
        </w:rPr>
      </w:pPr>
    </w:p>
    <w:p w:rsidR="006E2E6B" w:rsidRPr="007E0DA8" w:rsidRDefault="00372993" w:rsidP="00E27E9D">
      <w:pPr>
        <w:spacing w:line="240" w:lineRule="auto"/>
        <w:jc w:val="both"/>
        <w:rPr>
          <w:rFonts w:ascii="Times New Roman" w:hAnsi="Times New Roman" w:cs="Times New Roman"/>
          <w:bCs/>
          <w:sz w:val="20"/>
          <w:szCs w:val="20"/>
        </w:rPr>
      </w:pPr>
      <w:r w:rsidRPr="007E0DA8">
        <w:rPr>
          <w:rFonts w:ascii="Times New Roman" w:hAnsi="Times New Roman" w:cs="Times New Roman"/>
          <w:sz w:val="20"/>
          <w:szCs w:val="20"/>
        </w:rPr>
        <w:t xml:space="preserve">In order to </w:t>
      </w:r>
      <w:r w:rsidR="006E2E6B" w:rsidRPr="007E0DA8">
        <w:rPr>
          <w:rFonts w:ascii="Times New Roman" w:hAnsi="Times New Roman" w:cs="Times New Roman"/>
          <w:sz w:val="20"/>
          <w:szCs w:val="20"/>
        </w:rPr>
        <w:t xml:space="preserve">elucidate the binding mode of </w:t>
      </w:r>
      <w:r w:rsidR="006E2E6B" w:rsidRPr="007E0DA8">
        <w:rPr>
          <w:rFonts w:ascii="Times New Roman" w:hAnsi="Times New Roman" w:cs="Times New Roman"/>
          <w:bCs/>
          <w:sz w:val="20"/>
          <w:szCs w:val="20"/>
        </w:rPr>
        <w:t>[</w:t>
      </w:r>
      <w:proofErr w:type="spellStart"/>
      <w:proofErr w:type="gramStart"/>
      <w:r w:rsidR="006E2E6B" w:rsidRPr="007E0DA8">
        <w:rPr>
          <w:rFonts w:ascii="Times New Roman" w:hAnsi="Times New Roman" w:cs="Times New Roman"/>
          <w:bCs/>
          <w:sz w:val="20"/>
          <w:szCs w:val="20"/>
        </w:rPr>
        <w:t>Ru</w:t>
      </w:r>
      <w:proofErr w:type="spellEnd"/>
      <w:r w:rsidR="006E2E6B" w:rsidRPr="007E0DA8">
        <w:rPr>
          <w:rFonts w:ascii="Times New Roman" w:hAnsi="Times New Roman" w:cs="Times New Roman"/>
          <w:bCs/>
          <w:sz w:val="20"/>
          <w:szCs w:val="20"/>
        </w:rPr>
        <w:t>(</w:t>
      </w:r>
      <w:proofErr w:type="spellStart"/>
      <w:proofErr w:type="gramEnd"/>
      <w:r w:rsidR="006E2E6B" w:rsidRPr="007E0DA8">
        <w:rPr>
          <w:rFonts w:ascii="Times New Roman" w:hAnsi="Times New Roman" w:cs="Times New Roman"/>
          <w:bCs/>
          <w:sz w:val="20"/>
          <w:szCs w:val="20"/>
        </w:rPr>
        <w:t>dppz</w:t>
      </w:r>
      <w:proofErr w:type="spellEnd"/>
      <w:r w:rsidR="006E2E6B" w:rsidRPr="007E0DA8">
        <w:rPr>
          <w:rFonts w:ascii="Times New Roman" w:hAnsi="Times New Roman" w:cs="Times New Roman"/>
          <w:bCs/>
          <w:sz w:val="20"/>
          <w:szCs w:val="20"/>
        </w:rPr>
        <w:t>)</w:t>
      </w:r>
      <w:r w:rsidR="006E2E6B" w:rsidRPr="007E0DA8">
        <w:rPr>
          <w:rFonts w:ascii="Times New Roman" w:hAnsi="Times New Roman" w:cs="Times New Roman"/>
          <w:bCs/>
          <w:sz w:val="20"/>
          <w:szCs w:val="20"/>
          <w:vertAlign w:val="subscript"/>
        </w:rPr>
        <w:t>2</w:t>
      </w:r>
      <w:r w:rsidR="006E2E6B" w:rsidRPr="007E0DA8">
        <w:rPr>
          <w:rFonts w:ascii="Times New Roman" w:hAnsi="Times New Roman" w:cs="Times New Roman"/>
          <w:bCs/>
          <w:sz w:val="20"/>
          <w:szCs w:val="20"/>
        </w:rPr>
        <w:t>(</w:t>
      </w:r>
      <w:r w:rsidR="006E2E6B" w:rsidRPr="007E0DA8">
        <w:rPr>
          <w:rFonts w:ascii="Times New Roman" w:hAnsi="Times New Roman" w:cs="Times New Roman"/>
          <w:bCs/>
          <w:i/>
          <w:sz w:val="20"/>
          <w:szCs w:val="20"/>
        </w:rPr>
        <w:t>p</w:t>
      </w:r>
      <w:r w:rsidR="006E2E6B" w:rsidRPr="007E0DA8">
        <w:rPr>
          <w:rFonts w:ascii="Times New Roman" w:hAnsi="Times New Roman" w:cs="Times New Roman"/>
          <w:bCs/>
          <w:sz w:val="20"/>
          <w:szCs w:val="20"/>
        </w:rPr>
        <w:t>-MOPIP)]</w:t>
      </w:r>
      <w:r w:rsidR="006E2E6B" w:rsidRPr="007E0DA8">
        <w:rPr>
          <w:rFonts w:ascii="Times New Roman" w:hAnsi="Times New Roman" w:cs="Times New Roman"/>
          <w:bCs/>
          <w:sz w:val="20"/>
          <w:szCs w:val="20"/>
          <w:vertAlign w:val="superscript"/>
        </w:rPr>
        <w:t>2+</w:t>
      </w:r>
      <w:r w:rsidR="006E2E6B" w:rsidRPr="007E0DA8">
        <w:rPr>
          <w:rFonts w:ascii="Times New Roman" w:hAnsi="Times New Roman" w:cs="Times New Roman"/>
          <w:bCs/>
          <w:sz w:val="20"/>
          <w:szCs w:val="20"/>
        </w:rPr>
        <w:t xml:space="preserve">, viscosity measurements were carried out by keeping a constant concentration of </w:t>
      </w:r>
      <w:r w:rsidR="0060185D" w:rsidRPr="007E0DA8">
        <w:rPr>
          <w:rFonts w:ascii="Times New Roman" w:hAnsi="Times New Roman" w:cs="Times New Roman"/>
          <w:bCs/>
          <w:sz w:val="20"/>
          <w:szCs w:val="20"/>
        </w:rPr>
        <w:t>CT-</w:t>
      </w:r>
      <w:r w:rsidR="006E2E6B" w:rsidRPr="007E0DA8">
        <w:rPr>
          <w:rFonts w:ascii="Times New Roman" w:hAnsi="Times New Roman" w:cs="Times New Roman"/>
          <w:bCs/>
          <w:sz w:val="20"/>
          <w:szCs w:val="20"/>
        </w:rPr>
        <w:t xml:space="preserve">DNA and varying the concentration of </w:t>
      </w:r>
      <w:r w:rsidR="00A607B6" w:rsidRPr="007E0DA8">
        <w:rPr>
          <w:rFonts w:ascii="Times New Roman" w:hAnsi="Times New Roman" w:cs="Times New Roman"/>
          <w:bCs/>
          <w:sz w:val="20"/>
          <w:szCs w:val="20"/>
        </w:rPr>
        <w:t xml:space="preserve">the </w:t>
      </w:r>
      <w:r w:rsidR="006E2E6B" w:rsidRPr="007E0DA8">
        <w:rPr>
          <w:rFonts w:ascii="Times New Roman" w:hAnsi="Times New Roman" w:cs="Times New Roman"/>
          <w:bCs/>
          <w:sz w:val="20"/>
          <w:szCs w:val="20"/>
        </w:rPr>
        <w:t>complex.</w:t>
      </w:r>
      <w:r w:rsidRPr="007E0DA8">
        <w:rPr>
          <w:rFonts w:ascii="Times New Roman" w:hAnsi="Times New Roman" w:cs="Times New Roman"/>
          <w:bCs/>
          <w:sz w:val="20"/>
          <w:szCs w:val="20"/>
        </w:rPr>
        <w:t xml:space="preserve"> Viscosity measurement</w:t>
      </w:r>
      <w:r w:rsidR="00A607B6" w:rsidRPr="007E0DA8">
        <w:rPr>
          <w:rFonts w:ascii="Times New Roman" w:hAnsi="Times New Roman" w:cs="Times New Roman"/>
          <w:bCs/>
          <w:sz w:val="20"/>
          <w:szCs w:val="20"/>
        </w:rPr>
        <w:t>s provided</w:t>
      </w:r>
      <w:r w:rsidRPr="007E0DA8">
        <w:rPr>
          <w:rFonts w:ascii="Times New Roman" w:hAnsi="Times New Roman" w:cs="Times New Roman"/>
          <w:bCs/>
          <w:sz w:val="20"/>
          <w:szCs w:val="20"/>
        </w:rPr>
        <w:t xml:space="preserve"> reliable </w:t>
      </w:r>
      <w:r w:rsidR="00D939D6" w:rsidRPr="007E0DA8">
        <w:rPr>
          <w:rFonts w:ascii="Times New Roman" w:hAnsi="Times New Roman" w:cs="Times New Roman"/>
          <w:bCs/>
          <w:sz w:val="20"/>
          <w:szCs w:val="20"/>
        </w:rPr>
        <w:t xml:space="preserve">evidence to study the mode of interaction. Electrostatic </w:t>
      </w:r>
      <w:r w:rsidR="00A607B6" w:rsidRPr="007E0DA8">
        <w:rPr>
          <w:rFonts w:ascii="Times New Roman" w:hAnsi="Times New Roman" w:cs="Times New Roman"/>
          <w:bCs/>
          <w:sz w:val="20"/>
          <w:szCs w:val="20"/>
        </w:rPr>
        <w:t xml:space="preserve">or groove binding generally had no significant consequence on </w:t>
      </w:r>
      <w:r w:rsidR="00D939D6" w:rsidRPr="007E0DA8">
        <w:rPr>
          <w:rFonts w:ascii="Times New Roman" w:hAnsi="Times New Roman" w:cs="Times New Roman"/>
          <w:bCs/>
          <w:sz w:val="20"/>
          <w:szCs w:val="20"/>
        </w:rPr>
        <w:t>the viscosity of DNA, whereas classical intercalation affects the lengthening of DNA helix as base pairs are separated to accommodate foreign molecules, there</w:t>
      </w:r>
      <w:r w:rsidR="00A607B6" w:rsidRPr="007E0DA8">
        <w:rPr>
          <w:rFonts w:ascii="Times New Roman" w:hAnsi="Times New Roman" w:cs="Times New Roman"/>
          <w:bCs/>
          <w:sz w:val="20"/>
          <w:szCs w:val="20"/>
        </w:rPr>
        <w:t>fore, increasing</w:t>
      </w:r>
      <w:r w:rsidR="00D939D6" w:rsidRPr="007E0DA8">
        <w:rPr>
          <w:rFonts w:ascii="Times New Roman" w:hAnsi="Times New Roman" w:cs="Times New Roman"/>
          <w:bCs/>
          <w:sz w:val="20"/>
          <w:szCs w:val="20"/>
        </w:rPr>
        <w:t xml:space="preserve"> the viscosity of DNA</w:t>
      </w:r>
      <w:r w:rsidR="00703ACF" w:rsidRPr="007E0DA8">
        <w:rPr>
          <w:rFonts w:ascii="Times New Roman" w:hAnsi="Times New Roman" w:cs="Times New Roman"/>
          <w:bCs/>
          <w:sz w:val="20"/>
          <w:szCs w:val="20"/>
        </w:rPr>
        <w:t xml:space="preserve"> </w:t>
      </w:r>
      <w:r w:rsidR="00392E3D" w:rsidRPr="007E0DA8">
        <w:rPr>
          <w:rFonts w:ascii="Times New Roman" w:hAnsi="Times New Roman" w:cs="Times New Roman"/>
          <w:bCs/>
          <w:sz w:val="20"/>
          <w:szCs w:val="20"/>
        </w:rPr>
        <w:fldChar w:fldCharType="begin" w:fldLock="1"/>
      </w:r>
      <w:r w:rsidR="00B47187" w:rsidRPr="007E0DA8">
        <w:rPr>
          <w:rFonts w:ascii="Times New Roman" w:hAnsi="Times New Roman" w:cs="Times New Roman"/>
          <w:bCs/>
          <w:sz w:val="20"/>
          <w:szCs w:val="20"/>
        </w:rPr>
        <w:instrText>ADDIN CSL_CITATION { "citationItems" : [ { "id" : "ITEM-1", "itemData" : { "DOI" : "10.1371/journal.pone.0093913", "ISSN" : "19326203", "author" : [ { "dropping-particle" : "", "family" : "Rehman", "given" : "Sayeed Ur", "non-dropping-particle" : "", "parse-names" : false, "suffix" : "" }, { "dropping-particle" : "", "family" : "Yaseen", "given" : "Zahid", "non-dropping-particle" : "", "parse-names" : false, "suffix" : "" }, { "dropping-particle" : "", "family" : "Husain", "given" : "Mohammed Amir", "non-dropping-particle" : "", "parse-names" : false, "suffix" : "" }, { "dropping-particle" : "", "family" : "Sarwar", "given" : "Tarique", "non-dropping-particle" : "", "parse-names" : false, "suffix" : "" }, { "dropping-particle" : "", "family" : "Ishqi", "given" : "Hassan Mubarak", "non-dropping-particle" : "", "parse-names" : false, "suffix" : "" }, { "dropping-particle" : "", "family" : "Tabish", "given" : "Mohammad", "non-dropping-particle" : "", "parse-names" : false, "suffix" : "" } ], "container-title" : "PLoS ONE", "id" : "ITEM-1", "issue" : "4", "issued" : { "date-parts" : [ [ "2014" ] ] }, "page" : "1-11", "title" : "Interaction of 6 mercaptopurine with calf thymus DNA - Deciphering the binding mode and photoinduced DNA damage", "type" : "article-journal", "volume" : "9" }, "uris" : [ "http://www.mendeley.com/documents/?uuid=94d02afa-b462-4d05-994f-9e54e33a74e5" ] } ], "mendeley" : { "formattedCitation" : "[27]", "plainTextFormattedCitation" : "[27]", "previouslyFormattedCitation" : "[27]" }, "properties" : { "noteIndex" : 0 }, "schema" : "https://github.com/citation-style-language/schema/raw/master/csl-citation.json" }</w:instrText>
      </w:r>
      <w:r w:rsidR="00392E3D" w:rsidRPr="007E0DA8">
        <w:rPr>
          <w:rFonts w:ascii="Times New Roman" w:hAnsi="Times New Roman" w:cs="Times New Roman"/>
          <w:bCs/>
          <w:sz w:val="20"/>
          <w:szCs w:val="20"/>
        </w:rPr>
        <w:fldChar w:fldCharType="separate"/>
      </w:r>
      <w:r w:rsidR="006C2D61" w:rsidRPr="007E0DA8">
        <w:rPr>
          <w:rFonts w:ascii="Times New Roman" w:hAnsi="Times New Roman" w:cs="Times New Roman"/>
          <w:bCs/>
          <w:noProof/>
          <w:sz w:val="20"/>
          <w:szCs w:val="20"/>
        </w:rPr>
        <w:t>[25</w:t>
      </w:r>
      <w:r w:rsidR="00703ACF" w:rsidRPr="007E0DA8">
        <w:rPr>
          <w:rFonts w:ascii="Times New Roman" w:hAnsi="Times New Roman" w:cs="Times New Roman"/>
          <w:bCs/>
          <w:noProof/>
          <w:sz w:val="20"/>
          <w:szCs w:val="20"/>
        </w:rPr>
        <w:t>]</w:t>
      </w:r>
      <w:r w:rsidR="00392E3D" w:rsidRPr="007E0DA8">
        <w:rPr>
          <w:rFonts w:ascii="Times New Roman" w:hAnsi="Times New Roman" w:cs="Times New Roman"/>
          <w:bCs/>
          <w:sz w:val="20"/>
          <w:szCs w:val="20"/>
        </w:rPr>
        <w:fldChar w:fldCharType="end"/>
      </w:r>
      <w:r w:rsidR="00D939D6" w:rsidRPr="007E0DA8">
        <w:rPr>
          <w:rFonts w:ascii="Times New Roman" w:hAnsi="Times New Roman" w:cs="Times New Roman"/>
          <w:bCs/>
          <w:sz w:val="20"/>
          <w:szCs w:val="20"/>
        </w:rPr>
        <w:t>.</w:t>
      </w:r>
      <w:r w:rsidR="0060185D" w:rsidRPr="007E0DA8">
        <w:rPr>
          <w:rFonts w:ascii="Times New Roman" w:hAnsi="Times New Roman" w:cs="Times New Roman"/>
          <w:bCs/>
          <w:sz w:val="20"/>
          <w:szCs w:val="20"/>
        </w:rPr>
        <w:t xml:space="preserve"> As shown in Figure 6, with continuing addition of [</w:t>
      </w:r>
      <w:proofErr w:type="spellStart"/>
      <w:proofErr w:type="gramStart"/>
      <w:r w:rsidR="0060185D" w:rsidRPr="007E0DA8">
        <w:rPr>
          <w:rFonts w:ascii="Times New Roman" w:hAnsi="Times New Roman" w:cs="Times New Roman"/>
          <w:bCs/>
          <w:sz w:val="20"/>
          <w:szCs w:val="20"/>
        </w:rPr>
        <w:t>Ru</w:t>
      </w:r>
      <w:proofErr w:type="spellEnd"/>
      <w:r w:rsidR="0060185D" w:rsidRPr="007E0DA8">
        <w:rPr>
          <w:rFonts w:ascii="Times New Roman" w:hAnsi="Times New Roman" w:cs="Times New Roman"/>
          <w:bCs/>
          <w:sz w:val="20"/>
          <w:szCs w:val="20"/>
        </w:rPr>
        <w:t>(</w:t>
      </w:r>
      <w:proofErr w:type="spellStart"/>
      <w:proofErr w:type="gramEnd"/>
      <w:r w:rsidR="0060185D" w:rsidRPr="007E0DA8">
        <w:rPr>
          <w:rFonts w:ascii="Times New Roman" w:hAnsi="Times New Roman" w:cs="Times New Roman"/>
          <w:bCs/>
          <w:sz w:val="20"/>
          <w:szCs w:val="20"/>
        </w:rPr>
        <w:t>dppz</w:t>
      </w:r>
      <w:proofErr w:type="spellEnd"/>
      <w:r w:rsidR="0060185D" w:rsidRPr="007E0DA8">
        <w:rPr>
          <w:rFonts w:ascii="Times New Roman" w:hAnsi="Times New Roman" w:cs="Times New Roman"/>
          <w:bCs/>
          <w:sz w:val="20"/>
          <w:szCs w:val="20"/>
        </w:rPr>
        <w:t>)</w:t>
      </w:r>
      <w:r w:rsidR="0060185D" w:rsidRPr="007E0DA8">
        <w:rPr>
          <w:rFonts w:ascii="Times New Roman" w:hAnsi="Times New Roman" w:cs="Times New Roman"/>
          <w:bCs/>
          <w:sz w:val="20"/>
          <w:szCs w:val="20"/>
          <w:vertAlign w:val="subscript"/>
        </w:rPr>
        <w:t>2</w:t>
      </w:r>
      <w:r w:rsidR="0060185D" w:rsidRPr="007E0DA8">
        <w:rPr>
          <w:rFonts w:ascii="Times New Roman" w:hAnsi="Times New Roman" w:cs="Times New Roman"/>
          <w:bCs/>
          <w:sz w:val="20"/>
          <w:szCs w:val="20"/>
        </w:rPr>
        <w:t>(</w:t>
      </w:r>
      <w:r w:rsidR="0060185D" w:rsidRPr="007E0DA8">
        <w:rPr>
          <w:rFonts w:ascii="Times New Roman" w:hAnsi="Times New Roman" w:cs="Times New Roman"/>
          <w:bCs/>
          <w:i/>
          <w:sz w:val="20"/>
          <w:szCs w:val="20"/>
        </w:rPr>
        <w:t>p</w:t>
      </w:r>
      <w:r w:rsidR="0060185D" w:rsidRPr="007E0DA8">
        <w:rPr>
          <w:rFonts w:ascii="Times New Roman" w:hAnsi="Times New Roman" w:cs="Times New Roman"/>
          <w:bCs/>
          <w:sz w:val="20"/>
          <w:szCs w:val="20"/>
        </w:rPr>
        <w:t>-MOPIP)]</w:t>
      </w:r>
      <w:r w:rsidR="0060185D" w:rsidRPr="007E0DA8">
        <w:rPr>
          <w:rFonts w:ascii="Times New Roman" w:hAnsi="Times New Roman" w:cs="Times New Roman"/>
          <w:bCs/>
          <w:sz w:val="20"/>
          <w:szCs w:val="20"/>
          <w:vertAlign w:val="superscript"/>
        </w:rPr>
        <w:t>2+</w:t>
      </w:r>
      <w:r w:rsidR="0060185D" w:rsidRPr="007E0DA8">
        <w:rPr>
          <w:rFonts w:ascii="Times New Roman" w:hAnsi="Times New Roman" w:cs="Times New Roman"/>
          <w:bCs/>
          <w:sz w:val="20"/>
          <w:szCs w:val="20"/>
        </w:rPr>
        <w:t xml:space="preserve"> to CT-DNA solution, the viscosity of CT-DNA increased. This </w:t>
      </w:r>
      <w:r w:rsidR="00A607B6" w:rsidRPr="007E0DA8">
        <w:rPr>
          <w:rFonts w:ascii="Times New Roman" w:hAnsi="Times New Roman" w:cs="Times New Roman"/>
          <w:bCs/>
          <w:sz w:val="20"/>
          <w:szCs w:val="20"/>
        </w:rPr>
        <w:t>result validated</w:t>
      </w:r>
      <w:r w:rsidR="0060185D" w:rsidRPr="007E0DA8">
        <w:rPr>
          <w:rFonts w:ascii="Times New Roman" w:hAnsi="Times New Roman" w:cs="Times New Roman"/>
          <w:bCs/>
          <w:sz w:val="20"/>
          <w:szCs w:val="20"/>
        </w:rPr>
        <w:t xml:space="preserve"> </w:t>
      </w:r>
      <w:r w:rsidR="00A607B6" w:rsidRPr="007E0DA8">
        <w:rPr>
          <w:rFonts w:ascii="Times New Roman" w:hAnsi="Times New Roman" w:cs="Times New Roman"/>
          <w:bCs/>
          <w:sz w:val="20"/>
          <w:szCs w:val="20"/>
        </w:rPr>
        <w:t xml:space="preserve">the hypothesis </w:t>
      </w:r>
      <w:r w:rsidR="0060185D" w:rsidRPr="007E0DA8">
        <w:rPr>
          <w:rFonts w:ascii="Times New Roman" w:hAnsi="Times New Roman" w:cs="Times New Roman"/>
          <w:bCs/>
          <w:sz w:val="20"/>
          <w:szCs w:val="20"/>
        </w:rPr>
        <w:t>that [</w:t>
      </w:r>
      <w:proofErr w:type="spellStart"/>
      <w:proofErr w:type="gramStart"/>
      <w:r w:rsidR="0060185D" w:rsidRPr="007E0DA8">
        <w:rPr>
          <w:rFonts w:ascii="Times New Roman" w:hAnsi="Times New Roman" w:cs="Times New Roman"/>
          <w:bCs/>
          <w:sz w:val="20"/>
          <w:szCs w:val="20"/>
        </w:rPr>
        <w:t>Ru</w:t>
      </w:r>
      <w:proofErr w:type="spellEnd"/>
      <w:r w:rsidR="0060185D" w:rsidRPr="007E0DA8">
        <w:rPr>
          <w:rFonts w:ascii="Times New Roman" w:hAnsi="Times New Roman" w:cs="Times New Roman"/>
          <w:bCs/>
          <w:sz w:val="20"/>
          <w:szCs w:val="20"/>
        </w:rPr>
        <w:t>(</w:t>
      </w:r>
      <w:proofErr w:type="spellStart"/>
      <w:proofErr w:type="gramEnd"/>
      <w:r w:rsidR="0060185D" w:rsidRPr="007E0DA8">
        <w:rPr>
          <w:rFonts w:ascii="Times New Roman" w:hAnsi="Times New Roman" w:cs="Times New Roman"/>
          <w:bCs/>
          <w:sz w:val="20"/>
          <w:szCs w:val="20"/>
        </w:rPr>
        <w:t>dppz</w:t>
      </w:r>
      <w:proofErr w:type="spellEnd"/>
      <w:r w:rsidR="0060185D" w:rsidRPr="007E0DA8">
        <w:rPr>
          <w:rFonts w:ascii="Times New Roman" w:hAnsi="Times New Roman" w:cs="Times New Roman"/>
          <w:bCs/>
          <w:sz w:val="20"/>
          <w:szCs w:val="20"/>
        </w:rPr>
        <w:t>)</w:t>
      </w:r>
      <w:r w:rsidR="0060185D" w:rsidRPr="007E0DA8">
        <w:rPr>
          <w:rFonts w:ascii="Times New Roman" w:hAnsi="Times New Roman" w:cs="Times New Roman"/>
          <w:bCs/>
          <w:sz w:val="20"/>
          <w:szCs w:val="20"/>
          <w:vertAlign w:val="subscript"/>
        </w:rPr>
        <w:t>2</w:t>
      </w:r>
      <w:r w:rsidR="0060185D" w:rsidRPr="007E0DA8">
        <w:rPr>
          <w:rFonts w:ascii="Times New Roman" w:hAnsi="Times New Roman" w:cs="Times New Roman"/>
          <w:bCs/>
          <w:sz w:val="20"/>
          <w:szCs w:val="20"/>
        </w:rPr>
        <w:t>(</w:t>
      </w:r>
      <w:r w:rsidR="0060185D" w:rsidRPr="007E0DA8">
        <w:rPr>
          <w:rFonts w:ascii="Times New Roman" w:hAnsi="Times New Roman" w:cs="Times New Roman"/>
          <w:bCs/>
          <w:i/>
          <w:sz w:val="20"/>
          <w:szCs w:val="20"/>
        </w:rPr>
        <w:t>p</w:t>
      </w:r>
      <w:r w:rsidR="0060185D" w:rsidRPr="007E0DA8">
        <w:rPr>
          <w:rFonts w:ascii="Times New Roman" w:hAnsi="Times New Roman" w:cs="Times New Roman"/>
          <w:bCs/>
          <w:sz w:val="20"/>
          <w:szCs w:val="20"/>
        </w:rPr>
        <w:t>-MOPIP)]</w:t>
      </w:r>
      <w:r w:rsidR="0060185D" w:rsidRPr="007E0DA8">
        <w:rPr>
          <w:rFonts w:ascii="Times New Roman" w:hAnsi="Times New Roman" w:cs="Times New Roman"/>
          <w:bCs/>
          <w:sz w:val="20"/>
          <w:szCs w:val="20"/>
          <w:vertAlign w:val="superscript"/>
        </w:rPr>
        <w:t>2+</w:t>
      </w:r>
      <w:r w:rsidR="00A607B6" w:rsidRPr="007E0DA8">
        <w:rPr>
          <w:rFonts w:ascii="Times New Roman" w:hAnsi="Times New Roman" w:cs="Times New Roman"/>
          <w:bCs/>
          <w:sz w:val="20"/>
          <w:szCs w:val="20"/>
        </w:rPr>
        <w:t xml:space="preserve"> bound</w:t>
      </w:r>
      <w:r w:rsidR="0060185D" w:rsidRPr="007E0DA8">
        <w:rPr>
          <w:rFonts w:ascii="Times New Roman" w:hAnsi="Times New Roman" w:cs="Times New Roman"/>
          <w:bCs/>
          <w:sz w:val="20"/>
          <w:szCs w:val="20"/>
        </w:rPr>
        <w:t xml:space="preserve"> to DNA </w:t>
      </w:r>
      <w:r w:rsidR="0060185D" w:rsidRPr="007E0DA8">
        <w:rPr>
          <w:rFonts w:ascii="Times New Roman" w:hAnsi="Times New Roman" w:cs="Times New Roman"/>
          <w:bCs/>
          <w:i/>
          <w:sz w:val="20"/>
          <w:szCs w:val="20"/>
        </w:rPr>
        <w:t>via</w:t>
      </w:r>
      <w:r w:rsidR="0060185D" w:rsidRPr="007E0DA8">
        <w:rPr>
          <w:rFonts w:ascii="Times New Roman" w:hAnsi="Times New Roman" w:cs="Times New Roman"/>
          <w:bCs/>
          <w:sz w:val="20"/>
          <w:szCs w:val="20"/>
        </w:rPr>
        <w:t xml:space="preserve"> intercalation.</w:t>
      </w:r>
      <w:r w:rsidR="00A607B6" w:rsidRPr="007E0DA8">
        <w:rPr>
          <w:rFonts w:ascii="Times New Roman" w:hAnsi="Times New Roman" w:cs="Times New Roman"/>
          <w:bCs/>
          <w:sz w:val="20"/>
          <w:szCs w:val="20"/>
        </w:rPr>
        <w:t xml:space="preserve"> This result wa</w:t>
      </w:r>
      <w:r w:rsidR="002D3281" w:rsidRPr="007E0DA8">
        <w:rPr>
          <w:rFonts w:ascii="Times New Roman" w:hAnsi="Times New Roman" w:cs="Times New Roman"/>
          <w:bCs/>
          <w:sz w:val="20"/>
          <w:szCs w:val="20"/>
        </w:rPr>
        <w:t xml:space="preserve">s in agreement </w:t>
      </w:r>
      <w:r w:rsidR="00A607B6" w:rsidRPr="007E0DA8">
        <w:rPr>
          <w:rFonts w:ascii="Times New Roman" w:hAnsi="Times New Roman" w:cs="Times New Roman"/>
          <w:bCs/>
          <w:sz w:val="20"/>
          <w:szCs w:val="20"/>
        </w:rPr>
        <w:t xml:space="preserve">with other previous reports on </w:t>
      </w:r>
      <w:proofErr w:type="gramStart"/>
      <w:r w:rsidR="00A607B6" w:rsidRPr="007E0DA8">
        <w:rPr>
          <w:rFonts w:ascii="Times New Roman" w:hAnsi="Times New Roman" w:cs="Times New Roman"/>
          <w:bCs/>
          <w:sz w:val="20"/>
          <w:szCs w:val="20"/>
        </w:rPr>
        <w:t>r</w:t>
      </w:r>
      <w:r w:rsidR="002D3281" w:rsidRPr="007E0DA8">
        <w:rPr>
          <w:rFonts w:ascii="Times New Roman" w:hAnsi="Times New Roman" w:cs="Times New Roman"/>
          <w:bCs/>
          <w:sz w:val="20"/>
          <w:szCs w:val="20"/>
        </w:rPr>
        <w:t>uthenium(</w:t>
      </w:r>
      <w:proofErr w:type="gramEnd"/>
      <w:r w:rsidR="002D3281" w:rsidRPr="007E0DA8">
        <w:rPr>
          <w:rFonts w:ascii="Times New Roman" w:hAnsi="Times New Roman" w:cs="Times New Roman"/>
          <w:bCs/>
          <w:sz w:val="20"/>
          <w:szCs w:val="20"/>
        </w:rPr>
        <w:t xml:space="preserve">II) </w:t>
      </w:r>
      <w:proofErr w:type="spellStart"/>
      <w:r w:rsidR="002D3281" w:rsidRPr="007E0DA8">
        <w:rPr>
          <w:rFonts w:ascii="Times New Roman" w:hAnsi="Times New Roman" w:cs="Times New Roman"/>
          <w:bCs/>
          <w:sz w:val="20"/>
          <w:szCs w:val="20"/>
        </w:rPr>
        <w:t>polypyridyl</w:t>
      </w:r>
      <w:proofErr w:type="spellEnd"/>
      <w:r w:rsidR="002D3281" w:rsidRPr="007E0DA8">
        <w:rPr>
          <w:rFonts w:ascii="Times New Roman" w:hAnsi="Times New Roman" w:cs="Times New Roman"/>
          <w:bCs/>
          <w:sz w:val="20"/>
          <w:szCs w:val="20"/>
        </w:rPr>
        <w:t xml:space="preserve"> complexes </w:t>
      </w:r>
      <w:r w:rsidR="009F4AC3" w:rsidRPr="007E0DA8">
        <w:rPr>
          <w:rFonts w:ascii="Times New Roman" w:hAnsi="Times New Roman" w:cs="Times New Roman"/>
          <w:bCs/>
          <w:sz w:val="20"/>
          <w:szCs w:val="20"/>
        </w:rPr>
        <w:t xml:space="preserve">[10, </w:t>
      </w:r>
      <w:r w:rsidR="006C2D61" w:rsidRPr="007E0DA8">
        <w:rPr>
          <w:rFonts w:ascii="Times New Roman" w:hAnsi="Times New Roman" w:cs="Times New Roman"/>
          <w:bCs/>
          <w:sz w:val="20"/>
          <w:szCs w:val="20"/>
        </w:rPr>
        <w:t>26</w:t>
      </w:r>
      <w:r w:rsidR="009F4AC3" w:rsidRPr="007E0DA8">
        <w:rPr>
          <w:rFonts w:ascii="Times New Roman" w:hAnsi="Times New Roman" w:cs="Times New Roman"/>
          <w:bCs/>
          <w:sz w:val="20"/>
          <w:szCs w:val="20"/>
        </w:rPr>
        <w:t>].</w:t>
      </w:r>
    </w:p>
    <w:p w:rsidR="00B21FA2" w:rsidRPr="007E0DA8" w:rsidRDefault="00B21FA2" w:rsidP="00B21FA2">
      <w:pPr>
        <w:spacing w:after="0" w:line="240" w:lineRule="auto"/>
        <w:jc w:val="both"/>
        <w:rPr>
          <w:rFonts w:ascii="Times New Roman" w:hAnsi="Times New Roman" w:cs="Times New Roman"/>
          <w:bCs/>
          <w:sz w:val="20"/>
          <w:szCs w:val="20"/>
        </w:rPr>
      </w:pPr>
    </w:p>
    <w:p w:rsidR="00372993" w:rsidRPr="007E0DA8" w:rsidRDefault="006D5443" w:rsidP="00FF0DF0">
      <w:pPr>
        <w:spacing w:after="120" w:line="240" w:lineRule="auto"/>
        <w:jc w:val="center"/>
        <w:rPr>
          <w:rFonts w:ascii="Times New Roman" w:hAnsi="Times New Roman" w:cs="Times New Roman"/>
          <w:sz w:val="20"/>
          <w:szCs w:val="20"/>
        </w:rPr>
      </w:pPr>
      <w:r w:rsidRPr="007E0DA8">
        <w:rPr>
          <w:noProof/>
          <w:lang w:eastAsia="en-US"/>
        </w:rPr>
        <w:drawing>
          <wp:inline distT="0" distB="0" distL="0" distR="0" wp14:anchorId="78517420" wp14:editId="67E0EEC7">
            <wp:extent cx="3419475" cy="20193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150F6" w:rsidRPr="007E0DA8" w:rsidRDefault="005B3FAC" w:rsidP="00B21FA2">
      <w:pPr>
        <w:spacing w:after="120" w:line="240" w:lineRule="auto"/>
        <w:jc w:val="center"/>
        <w:rPr>
          <w:rFonts w:ascii="Times New Roman" w:hAnsi="Times New Roman" w:cs="Times New Roman"/>
          <w:bCs/>
          <w:sz w:val="20"/>
          <w:szCs w:val="20"/>
        </w:rPr>
      </w:pPr>
      <w:r w:rsidRPr="007E0DA8">
        <w:rPr>
          <w:rFonts w:ascii="Times New Roman" w:hAnsi="Times New Roman" w:cs="Times New Roman"/>
          <w:sz w:val="20"/>
          <w:szCs w:val="20"/>
        </w:rPr>
        <w:t>Figure 6</w:t>
      </w:r>
      <w:r w:rsidR="004C2EF5" w:rsidRPr="007E0DA8">
        <w:rPr>
          <w:rFonts w:ascii="Times New Roman" w:hAnsi="Times New Roman" w:cs="Times New Roman"/>
          <w:sz w:val="20"/>
          <w:szCs w:val="20"/>
        </w:rPr>
        <w:t xml:space="preserve">. Effect of increasing concentration of </w:t>
      </w:r>
      <w:r w:rsidR="004C2EF5" w:rsidRPr="007E0DA8">
        <w:rPr>
          <w:rFonts w:ascii="Times New Roman" w:hAnsi="Times New Roman" w:cs="Times New Roman"/>
          <w:bCs/>
          <w:sz w:val="20"/>
          <w:szCs w:val="20"/>
        </w:rPr>
        <w:t>[</w:t>
      </w:r>
      <w:proofErr w:type="spellStart"/>
      <w:proofErr w:type="gramStart"/>
      <w:r w:rsidR="004C2EF5" w:rsidRPr="007E0DA8">
        <w:rPr>
          <w:rFonts w:ascii="Times New Roman" w:hAnsi="Times New Roman" w:cs="Times New Roman"/>
          <w:bCs/>
          <w:sz w:val="20"/>
          <w:szCs w:val="20"/>
        </w:rPr>
        <w:t>Ru</w:t>
      </w:r>
      <w:proofErr w:type="spellEnd"/>
      <w:r w:rsidR="004C2EF5" w:rsidRPr="007E0DA8">
        <w:rPr>
          <w:rFonts w:ascii="Times New Roman" w:hAnsi="Times New Roman" w:cs="Times New Roman"/>
          <w:bCs/>
          <w:sz w:val="20"/>
          <w:szCs w:val="20"/>
        </w:rPr>
        <w:t>(</w:t>
      </w:r>
      <w:proofErr w:type="spellStart"/>
      <w:proofErr w:type="gramEnd"/>
      <w:r w:rsidR="004C2EF5" w:rsidRPr="007E0DA8">
        <w:rPr>
          <w:rFonts w:ascii="Times New Roman" w:hAnsi="Times New Roman" w:cs="Times New Roman"/>
          <w:bCs/>
          <w:sz w:val="20"/>
          <w:szCs w:val="20"/>
        </w:rPr>
        <w:t>dppz</w:t>
      </w:r>
      <w:proofErr w:type="spellEnd"/>
      <w:r w:rsidR="004C2EF5" w:rsidRPr="007E0DA8">
        <w:rPr>
          <w:rFonts w:ascii="Times New Roman" w:hAnsi="Times New Roman" w:cs="Times New Roman"/>
          <w:bCs/>
          <w:sz w:val="20"/>
          <w:szCs w:val="20"/>
        </w:rPr>
        <w:t>)</w:t>
      </w:r>
      <w:r w:rsidR="004C2EF5" w:rsidRPr="007E0DA8">
        <w:rPr>
          <w:rFonts w:ascii="Times New Roman" w:hAnsi="Times New Roman" w:cs="Times New Roman"/>
          <w:bCs/>
          <w:sz w:val="20"/>
          <w:szCs w:val="20"/>
          <w:vertAlign w:val="subscript"/>
        </w:rPr>
        <w:t>2</w:t>
      </w:r>
      <w:r w:rsidR="004C2EF5" w:rsidRPr="007E0DA8">
        <w:rPr>
          <w:rFonts w:ascii="Times New Roman" w:hAnsi="Times New Roman" w:cs="Times New Roman"/>
          <w:bCs/>
          <w:sz w:val="20"/>
          <w:szCs w:val="20"/>
        </w:rPr>
        <w:t>(</w:t>
      </w:r>
      <w:r w:rsidR="004C2EF5" w:rsidRPr="007E0DA8">
        <w:rPr>
          <w:rFonts w:ascii="Times New Roman" w:hAnsi="Times New Roman" w:cs="Times New Roman"/>
          <w:bCs/>
          <w:i/>
          <w:sz w:val="20"/>
          <w:szCs w:val="20"/>
        </w:rPr>
        <w:t>p</w:t>
      </w:r>
      <w:r w:rsidR="004C2EF5" w:rsidRPr="007E0DA8">
        <w:rPr>
          <w:rFonts w:ascii="Times New Roman" w:hAnsi="Times New Roman" w:cs="Times New Roman"/>
          <w:bCs/>
          <w:sz w:val="20"/>
          <w:szCs w:val="20"/>
        </w:rPr>
        <w:t>-MOPIP)]</w:t>
      </w:r>
      <w:r w:rsidR="004C2EF5" w:rsidRPr="007E0DA8">
        <w:rPr>
          <w:rFonts w:ascii="Times New Roman" w:hAnsi="Times New Roman" w:cs="Times New Roman"/>
          <w:bCs/>
          <w:sz w:val="20"/>
          <w:szCs w:val="20"/>
          <w:vertAlign w:val="superscript"/>
        </w:rPr>
        <w:t>2+</w:t>
      </w:r>
      <w:r w:rsidR="00A8784F" w:rsidRPr="007E0DA8">
        <w:rPr>
          <w:rFonts w:ascii="Times New Roman" w:hAnsi="Times New Roman" w:cs="Times New Roman"/>
          <w:bCs/>
          <w:sz w:val="20"/>
          <w:szCs w:val="20"/>
        </w:rPr>
        <w:t xml:space="preserve"> on </w:t>
      </w:r>
      <w:r w:rsidR="00C95A36" w:rsidRPr="007E0DA8">
        <w:rPr>
          <w:rFonts w:ascii="Times New Roman" w:hAnsi="Times New Roman" w:cs="Times New Roman"/>
          <w:bCs/>
          <w:sz w:val="20"/>
          <w:szCs w:val="20"/>
        </w:rPr>
        <w:t xml:space="preserve">the </w:t>
      </w:r>
      <w:r w:rsidR="00433DCA" w:rsidRPr="007E0DA8">
        <w:rPr>
          <w:rFonts w:ascii="Times New Roman" w:hAnsi="Times New Roman" w:cs="Times New Roman"/>
          <w:bCs/>
          <w:sz w:val="20"/>
          <w:szCs w:val="20"/>
        </w:rPr>
        <w:t>viscosity of CT-DNA</w:t>
      </w:r>
    </w:p>
    <w:p w:rsidR="00433DCA" w:rsidRPr="007E0DA8" w:rsidRDefault="00433DCA" w:rsidP="00433DCA">
      <w:pPr>
        <w:spacing w:after="0" w:line="240" w:lineRule="auto"/>
        <w:jc w:val="center"/>
        <w:rPr>
          <w:rFonts w:ascii="Times New Roman" w:hAnsi="Times New Roman" w:cs="Times New Roman"/>
          <w:sz w:val="20"/>
          <w:szCs w:val="20"/>
        </w:rPr>
      </w:pPr>
    </w:p>
    <w:p w:rsidR="005B7C7F" w:rsidRPr="007E0DA8" w:rsidRDefault="005B7C7F" w:rsidP="00433DCA">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Conclusion</w:t>
      </w:r>
    </w:p>
    <w:p w:rsidR="003023DF" w:rsidRPr="007E0DA8" w:rsidRDefault="004356B4" w:rsidP="00433DCA">
      <w:pPr>
        <w:spacing w:after="0" w:line="240" w:lineRule="auto"/>
        <w:jc w:val="both"/>
        <w:rPr>
          <w:rFonts w:ascii="Times New Roman" w:hAnsi="Times New Roman" w:cs="Times New Roman"/>
          <w:bCs/>
          <w:sz w:val="20"/>
          <w:szCs w:val="20"/>
        </w:rPr>
      </w:pPr>
      <w:r w:rsidRPr="007E0DA8">
        <w:rPr>
          <w:rFonts w:ascii="Times New Roman" w:hAnsi="Times New Roman" w:cs="Times New Roman"/>
          <w:bCs/>
          <w:sz w:val="20"/>
          <w:szCs w:val="20"/>
        </w:rPr>
        <w:t>In this study, a novel complex</w:t>
      </w:r>
      <w:r w:rsidR="003023DF" w:rsidRPr="007E0DA8">
        <w:rPr>
          <w:rFonts w:ascii="Times New Roman" w:hAnsi="Times New Roman" w:cs="Times New Roman"/>
          <w:bCs/>
          <w:sz w:val="20"/>
          <w:szCs w:val="20"/>
        </w:rPr>
        <w:t xml:space="preserve"> [</w:t>
      </w:r>
      <w:proofErr w:type="spellStart"/>
      <w:proofErr w:type="gramStart"/>
      <w:r w:rsidR="003023DF" w:rsidRPr="007E0DA8">
        <w:rPr>
          <w:rFonts w:ascii="Times New Roman" w:hAnsi="Times New Roman" w:cs="Times New Roman"/>
          <w:bCs/>
          <w:sz w:val="20"/>
          <w:szCs w:val="20"/>
        </w:rPr>
        <w:t>Ru</w:t>
      </w:r>
      <w:proofErr w:type="spellEnd"/>
      <w:r w:rsidR="003023DF" w:rsidRPr="007E0DA8">
        <w:rPr>
          <w:rFonts w:ascii="Times New Roman" w:hAnsi="Times New Roman" w:cs="Times New Roman"/>
          <w:bCs/>
          <w:sz w:val="20"/>
          <w:szCs w:val="20"/>
        </w:rPr>
        <w:t>(</w:t>
      </w:r>
      <w:proofErr w:type="spellStart"/>
      <w:proofErr w:type="gramEnd"/>
      <w:r w:rsidR="003023DF" w:rsidRPr="007E0DA8">
        <w:rPr>
          <w:rFonts w:ascii="Times New Roman" w:hAnsi="Times New Roman" w:cs="Times New Roman"/>
          <w:bCs/>
          <w:sz w:val="20"/>
          <w:szCs w:val="20"/>
        </w:rPr>
        <w:t>dppz</w:t>
      </w:r>
      <w:proofErr w:type="spellEnd"/>
      <w:r w:rsidR="003023DF" w:rsidRPr="007E0DA8">
        <w:rPr>
          <w:rFonts w:ascii="Times New Roman" w:hAnsi="Times New Roman" w:cs="Times New Roman"/>
          <w:bCs/>
          <w:sz w:val="20"/>
          <w:szCs w:val="20"/>
        </w:rPr>
        <w:t>)</w:t>
      </w:r>
      <w:r w:rsidR="003023DF" w:rsidRPr="007E0DA8">
        <w:rPr>
          <w:rFonts w:ascii="Times New Roman" w:hAnsi="Times New Roman" w:cs="Times New Roman"/>
          <w:bCs/>
          <w:sz w:val="20"/>
          <w:szCs w:val="20"/>
          <w:vertAlign w:val="subscript"/>
        </w:rPr>
        <w:t>2</w:t>
      </w:r>
      <w:r w:rsidR="003023DF" w:rsidRPr="007E0DA8">
        <w:rPr>
          <w:rFonts w:ascii="Times New Roman" w:hAnsi="Times New Roman" w:cs="Times New Roman"/>
          <w:bCs/>
          <w:sz w:val="20"/>
          <w:szCs w:val="20"/>
        </w:rPr>
        <w:t>(</w:t>
      </w:r>
      <w:r w:rsidR="003023DF" w:rsidRPr="007E0DA8">
        <w:rPr>
          <w:rFonts w:ascii="Times New Roman" w:hAnsi="Times New Roman" w:cs="Times New Roman"/>
          <w:bCs/>
          <w:i/>
          <w:sz w:val="20"/>
          <w:szCs w:val="20"/>
        </w:rPr>
        <w:t>p</w:t>
      </w:r>
      <w:r w:rsidR="003023DF" w:rsidRPr="007E0DA8">
        <w:rPr>
          <w:rFonts w:ascii="Times New Roman" w:hAnsi="Times New Roman" w:cs="Times New Roman"/>
          <w:bCs/>
          <w:sz w:val="20"/>
          <w:szCs w:val="20"/>
        </w:rPr>
        <w:t>-MOPIP)]</w:t>
      </w:r>
      <w:r w:rsidR="003023DF" w:rsidRPr="007E0DA8">
        <w:rPr>
          <w:rFonts w:ascii="Times New Roman" w:hAnsi="Times New Roman" w:cs="Times New Roman"/>
          <w:bCs/>
          <w:sz w:val="20"/>
          <w:szCs w:val="20"/>
          <w:vertAlign w:val="superscript"/>
        </w:rPr>
        <w:t>2+</w:t>
      </w:r>
      <w:r w:rsidRPr="007E0DA8">
        <w:rPr>
          <w:rFonts w:ascii="Times New Roman" w:hAnsi="Times New Roman" w:cs="Times New Roman"/>
          <w:bCs/>
          <w:sz w:val="20"/>
          <w:szCs w:val="20"/>
        </w:rPr>
        <w:t xml:space="preserve"> has been synthesized. The structure and composition was supported by</w:t>
      </w:r>
      <w:r w:rsidR="00684D28" w:rsidRPr="007E0DA8">
        <w:rPr>
          <w:rFonts w:ascii="Times New Roman" w:hAnsi="Times New Roman" w:cs="Times New Roman"/>
          <w:bCs/>
          <w:sz w:val="20"/>
          <w:szCs w:val="20"/>
        </w:rPr>
        <w:t xml:space="preserve"> analysis </w:t>
      </w:r>
      <w:r w:rsidR="00C95A36" w:rsidRPr="007E0DA8">
        <w:rPr>
          <w:rFonts w:ascii="Times New Roman" w:hAnsi="Times New Roman" w:cs="Times New Roman"/>
          <w:bCs/>
          <w:i/>
          <w:sz w:val="20"/>
          <w:szCs w:val="20"/>
        </w:rPr>
        <w:t>via</w:t>
      </w:r>
      <w:r w:rsidR="003023DF" w:rsidRPr="007E0DA8">
        <w:rPr>
          <w:rFonts w:ascii="Times New Roman" w:hAnsi="Times New Roman" w:cs="Times New Roman"/>
          <w:bCs/>
          <w:sz w:val="20"/>
          <w:szCs w:val="20"/>
        </w:rPr>
        <w:t xml:space="preserve"> </w:t>
      </w:r>
      <w:r w:rsidR="003023DF" w:rsidRPr="007E0DA8">
        <w:rPr>
          <w:rFonts w:ascii="Times New Roman" w:hAnsi="Times New Roman" w:cs="Times New Roman"/>
          <w:bCs/>
          <w:sz w:val="20"/>
          <w:szCs w:val="20"/>
          <w:vertAlign w:val="superscript"/>
        </w:rPr>
        <w:t>1</w:t>
      </w:r>
      <w:r w:rsidR="00C95A36" w:rsidRPr="007E0DA8">
        <w:rPr>
          <w:rFonts w:ascii="Times New Roman" w:hAnsi="Times New Roman" w:cs="Times New Roman"/>
          <w:bCs/>
          <w:sz w:val="20"/>
          <w:szCs w:val="20"/>
        </w:rPr>
        <w:t>H-NMR, m</w:t>
      </w:r>
      <w:r w:rsidR="00684D28" w:rsidRPr="007E0DA8">
        <w:rPr>
          <w:rFonts w:ascii="Times New Roman" w:hAnsi="Times New Roman" w:cs="Times New Roman"/>
          <w:bCs/>
          <w:sz w:val="20"/>
          <w:szCs w:val="20"/>
        </w:rPr>
        <w:t>ass spectrometry</w:t>
      </w:r>
      <w:r w:rsidR="00C95A36" w:rsidRPr="007E0DA8">
        <w:rPr>
          <w:rFonts w:ascii="Times New Roman" w:hAnsi="Times New Roman" w:cs="Times New Roman"/>
          <w:bCs/>
          <w:sz w:val="20"/>
          <w:szCs w:val="20"/>
        </w:rPr>
        <w:t>, elemental a</w:t>
      </w:r>
      <w:r w:rsidR="003023DF" w:rsidRPr="007E0DA8">
        <w:rPr>
          <w:rFonts w:ascii="Times New Roman" w:hAnsi="Times New Roman" w:cs="Times New Roman"/>
          <w:bCs/>
          <w:sz w:val="20"/>
          <w:szCs w:val="20"/>
        </w:rPr>
        <w:t>nalysis, FT</w:t>
      </w:r>
      <w:r w:rsidR="00684D28" w:rsidRPr="007E0DA8">
        <w:rPr>
          <w:rFonts w:ascii="Times New Roman" w:hAnsi="Times New Roman" w:cs="Times New Roman"/>
          <w:bCs/>
          <w:sz w:val="20"/>
          <w:szCs w:val="20"/>
        </w:rPr>
        <w:t>-</w:t>
      </w:r>
      <w:r w:rsidR="003023DF" w:rsidRPr="007E0DA8">
        <w:rPr>
          <w:rFonts w:ascii="Times New Roman" w:hAnsi="Times New Roman" w:cs="Times New Roman"/>
          <w:bCs/>
          <w:sz w:val="20"/>
          <w:szCs w:val="20"/>
        </w:rPr>
        <w:t xml:space="preserve">IR, </w:t>
      </w:r>
      <w:r w:rsidR="00684D28" w:rsidRPr="007E0DA8">
        <w:rPr>
          <w:rFonts w:ascii="Times New Roman" w:hAnsi="Times New Roman" w:cs="Times New Roman"/>
          <w:bCs/>
          <w:sz w:val="20"/>
          <w:szCs w:val="20"/>
        </w:rPr>
        <w:t>and UV-Vis spectroscop</w:t>
      </w:r>
      <w:r w:rsidR="0001109A" w:rsidRPr="007E0DA8">
        <w:rPr>
          <w:rFonts w:ascii="Times New Roman" w:hAnsi="Times New Roman" w:cs="Times New Roman"/>
          <w:bCs/>
          <w:sz w:val="20"/>
          <w:szCs w:val="20"/>
        </w:rPr>
        <w:t>y</w:t>
      </w:r>
      <w:r w:rsidR="003023DF" w:rsidRPr="007E0DA8">
        <w:rPr>
          <w:rFonts w:ascii="Times New Roman" w:hAnsi="Times New Roman" w:cs="Times New Roman"/>
          <w:bCs/>
          <w:sz w:val="20"/>
          <w:szCs w:val="20"/>
        </w:rPr>
        <w:t>.</w:t>
      </w:r>
      <w:r w:rsidR="003023DF" w:rsidRPr="007E0DA8">
        <w:rPr>
          <w:rFonts w:ascii="Times New Roman" w:hAnsi="Times New Roman" w:cs="Times New Roman"/>
          <w:sz w:val="20"/>
          <w:szCs w:val="20"/>
        </w:rPr>
        <w:t xml:space="preserve"> </w:t>
      </w:r>
      <w:r w:rsidR="003023DF" w:rsidRPr="007E0DA8">
        <w:rPr>
          <w:rFonts w:ascii="Times New Roman" w:hAnsi="Times New Roman" w:cs="Times New Roman"/>
          <w:bCs/>
          <w:sz w:val="20"/>
          <w:szCs w:val="20"/>
        </w:rPr>
        <w:t>The binding properties of CT-DNA with</w:t>
      </w:r>
      <w:r w:rsidR="00C95A36" w:rsidRPr="007E0DA8">
        <w:rPr>
          <w:rFonts w:ascii="Times New Roman" w:hAnsi="Times New Roman" w:cs="Times New Roman"/>
          <w:bCs/>
          <w:sz w:val="20"/>
          <w:szCs w:val="20"/>
        </w:rPr>
        <w:t xml:space="preserve"> the</w:t>
      </w:r>
      <w:r w:rsidR="003023DF" w:rsidRPr="007E0DA8">
        <w:rPr>
          <w:rFonts w:ascii="Times New Roman" w:hAnsi="Times New Roman" w:cs="Times New Roman"/>
          <w:bCs/>
          <w:sz w:val="20"/>
          <w:szCs w:val="20"/>
        </w:rPr>
        <w:t xml:space="preserve"> complex </w:t>
      </w:r>
      <w:r w:rsidR="00C95A36" w:rsidRPr="007E0DA8">
        <w:rPr>
          <w:rFonts w:ascii="Times New Roman" w:hAnsi="Times New Roman" w:cs="Times New Roman"/>
          <w:bCs/>
          <w:sz w:val="20"/>
          <w:szCs w:val="20"/>
        </w:rPr>
        <w:t>were studied by UV-Vis titration</w:t>
      </w:r>
      <w:r w:rsidR="00F439FC" w:rsidRPr="007E0DA8">
        <w:rPr>
          <w:rFonts w:ascii="Times New Roman" w:hAnsi="Times New Roman" w:cs="Times New Roman"/>
          <w:bCs/>
          <w:sz w:val="20"/>
          <w:szCs w:val="20"/>
        </w:rPr>
        <w:t xml:space="preserve"> and viscosity measurements</w:t>
      </w:r>
      <w:r w:rsidR="00684D28" w:rsidRPr="007E0DA8">
        <w:rPr>
          <w:rFonts w:ascii="Times New Roman" w:hAnsi="Times New Roman" w:cs="Times New Roman"/>
          <w:bCs/>
          <w:sz w:val="20"/>
          <w:szCs w:val="20"/>
        </w:rPr>
        <w:t xml:space="preserve"> showed that </w:t>
      </w:r>
      <w:r w:rsidR="003023DF" w:rsidRPr="007E0DA8">
        <w:rPr>
          <w:rFonts w:ascii="Times New Roman" w:hAnsi="Times New Roman" w:cs="Times New Roman"/>
          <w:bCs/>
          <w:sz w:val="20"/>
          <w:szCs w:val="20"/>
        </w:rPr>
        <w:t xml:space="preserve">the interaction occurred </w:t>
      </w:r>
      <w:r w:rsidR="003023DF" w:rsidRPr="007E0DA8">
        <w:rPr>
          <w:rFonts w:ascii="Times New Roman" w:hAnsi="Times New Roman" w:cs="Times New Roman"/>
          <w:bCs/>
          <w:i/>
          <w:sz w:val="20"/>
          <w:szCs w:val="20"/>
        </w:rPr>
        <w:t>via</w:t>
      </w:r>
      <w:r w:rsidR="00684D28" w:rsidRPr="007E0DA8">
        <w:rPr>
          <w:rFonts w:ascii="Times New Roman" w:hAnsi="Times New Roman" w:cs="Times New Roman"/>
          <w:bCs/>
          <w:sz w:val="20"/>
          <w:szCs w:val="20"/>
        </w:rPr>
        <w:t xml:space="preserve"> intercalation mode giving the intri</w:t>
      </w:r>
      <w:r w:rsidR="00C95A36" w:rsidRPr="007E0DA8">
        <w:rPr>
          <w:rFonts w:ascii="Times New Roman" w:hAnsi="Times New Roman" w:cs="Times New Roman"/>
          <w:bCs/>
          <w:sz w:val="20"/>
          <w:szCs w:val="20"/>
        </w:rPr>
        <w:t>nsic binding constant of</w:t>
      </w:r>
      <w:r w:rsidR="00684D28" w:rsidRPr="007E0DA8">
        <w:rPr>
          <w:rFonts w:ascii="Times New Roman" w:hAnsi="Times New Roman" w:cs="Times New Roman"/>
          <w:bCs/>
          <w:sz w:val="20"/>
          <w:szCs w:val="20"/>
        </w:rPr>
        <w:t xml:space="preserve"> </w:t>
      </w:r>
      <w:r w:rsidR="0001109A" w:rsidRPr="007E0DA8">
        <w:rPr>
          <w:rFonts w:ascii="Times New Roman" w:hAnsi="Times New Roman" w:cs="Times New Roman"/>
          <w:bCs/>
          <w:sz w:val="20"/>
          <w:szCs w:val="20"/>
        </w:rPr>
        <w:t>K</w:t>
      </w:r>
      <w:r w:rsidR="00684D28" w:rsidRPr="007E0DA8">
        <w:rPr>
          <w:rFonts w:ascii="Times New Roman" w:hAnsi="Times New Roman" w:cs="Times New Roman"/>
          <w:bCs/>
          <w:sz w:val="20"/>
          <w:szCs w:val="20"/>
          <w:vertAlign w:val="subscript"/>
        </w:rPr>
        <w:t>b</w:t>
      </w:r>
      <w:r w:rsidR="00684D28" w:rsidRPr="007E0DA8">
        <w:rPr>
          <w:rFonts w:ascii="Times New Roman" w:hAnsi="Times New Roman" w:cs="Times New Roman"/>
          <w:bCs/>
          <w:sz w:val="20"/>
          <w:szCs w:val="20"/>
        </w:rPr>
        <w:t xml:space="preserve"> = </w:t>
      </w:r>
      <w:r w:rsidR="003023DF" w:rsidRPr="007E0DA8">
        <w:rPr>
          <w:rFonts w:ascii="Times New Roman" w:hAnsi="Times New Roman" w:cs="Times New Roman"/>
          <w:bCs/>
          <w:sz w:val="20"/>
          <w:szCs w:val="20"/>
        </w:rPr>
        <w:t>1.67 x 10</w:t>
      </w:r>
      <w:r w:rsidR="003023DF" w:rsidRPr="007E0DA8">
        <w:rPr>
          <w:rFonts w:ascii="Times New Roman" w:hAnsi="Times New Roman" w:cs="Times New Roman"/>
          <w:bCs/>
          <w:sz w:val="20"/>
          <w:szCs w:val="20"/>
          <w:vertAlign w:val="superscript"/>
        </w:rPr>
        <w:t>6</w:t>
      </w:r>
      <w:r w:rsidR="003023DF" w:rsidRPr="007E0DA8">
        <w:rPr>
          <w:rFonts w:ascii="Times New Roman" w:hAnsi="Times New Roman" w:cs="Times New Roman"/>
          <w:bCs/>
          <w:sz w:val="20"/>
          <w:szCs w:val="20"/>
        </w:rPr>
        <w:t xml:space="preserve"> M</w:t>
      </w:r>
      <w:r w:rsidR="003023DF" w:rsidRPr="007E0DA8">
        <w:rPr>
          <w:rFonts w:ascii="Times New Roman" w:hAnsi="Times New Roman" w:cs="Times New Roman"/>
          <w:bCs/>
          <w:sz w:val="20"/>
          <w:szCs w:val="20"/>
          <w:vertAlign w:val="superscript"/>
        </w:rPr>
        <w:t>-1</w:t>
      </w:r>
      <w:r w:rsidR="00433DCA" w:rsidRPr="007E0DA8">
        <w:rPr>
          <w:rFonts w:ascii="Times New Roman" w:hAnsi="Times New Roman" w:cs="Times New Roman"/>
          <w:bCs/>
          <w:sz w:val="20"/>
          <w:szCs w:val="20"/>
        </w:rPr>
        <w:t xml:space="preserve">. </w:t>
      </w:r>
      <w:r w:rsidR="003023DF" w:rsidRPr="007E0DA8">
        <w:rPr>
          <w:rFonts w:ascii="Times New Roman" w:hAnsi="Times New Roman" w:cs="Times New Roman"/>
          <w:bCs/>
          <w:sz w:val="20"/>
          <w:szCs w:val="20"/>
        </w:rPr>
        <w:t>[</w:t>
      </w:r>
      <w:proofErr w:type="spellStart"/>
      <w:proofErr w:type="gramStart"/>
      <w:r w:rsidR="003023DF" w:rsidRPr="007E0DA8">
        <w:rPr>
          <w:rFonts w:ascii="Times New Roman" w:hAnsi="Times New Roman" w:cs="Times New Roman"/>
          <w:bCs/>
          <w:sz w:val="20"/>
          <w:szCs w:val="20"/>
        </w:rPr>
        <w:t>Ru</w:t>
      </w:r>
      <w:proofErr w:type="spellEnd"/>
      <w:r w:rsidR="003023DF" w:rsidRPr="007E0DA8">
        <w:rPr>
          <w:rFonts w:ascii="Times New Roman" w:hAnsi="Times New Roman" w:cs="Times New Roman"/>
          <w:bCs/>
          <w:sz w:val="20"/>
          <w:szCs w:val="20"/>
        </w:rPr>
        <w:t>(</w:t>
      </w:r>
      <w:proofErr w:type="spellStart"/>
      <w:proofErr w:type="gramEnd"/>
      <w:r w:rsidR="003023DF" w:rsidRPr="007E0DA8">
        <w:rPr>
          <w:rFonts w:ascii="Times New Roman" w:hAnsi="Times New Roman" w:cs="Times New Roman"/>
          <w:bCs/>
          <w:sz w:val="20"/>
          <w:szCs w:val="20"/>
        </w:rPr>
        <w:t>dppz</w:t>
      </w:r>
      <w:proofErr w:type="spellEnd"/>
      <w:r w:rsidR="003023DF" w:rsidRPr="007E0DA8">
        <w:rPr>
          <w:rFonts w:ascii="Times New Roman" w:hAnsi="Times New Roman" w:cs="Times New Roman"/>
          <w:bCs/>
          <w:sz w:val="20"/>
          <w:szCs w:val="20"/>
        </w:rPr>
        <w:t>)</w:t>
      </w:r>
      <w:r w:rsidR="003023DF" w:rsidRPr="007E0DA8">
        <w:rPr>
          <w:rFonts w:ascii="Times New Roman" w:hAnsi="Times New Roman" w:cs="Times New Roman"/>
          <w:bCs/>
          <w:sz w:val="20"/>
          <w:szCs w:val="20"/>
          <w:vertAlign w:val="subscript"/>
        </w:rPr>
        <w:t>2</w:t>
      </w:r>
      <w:r w:rsidR="003023DF" w:rsidRPr="007E0DA8">
        <w:rPr>
          <w:rFonts w:ascii="Times New Roman" w:hAnsi="Times New Roman" w:cs="Times New Roman"/>
          <w:bCs/>
          <w:sz w:val="20"/>
          <w:szCs w:val="20"/>
        </w:rPr>
        <w:t>(</w:t>
      </w:r>
      <w:r w:rsidR="003023DF" w:rsidRPr="007E0DA8">
        <w:rPr>
          <w:rFonts w:ascii="Times New Roman" w:hAnsi="Times New Roman" w:cs="Times New Roman"/>
          <w:bCs/>
          <w:i/>
          <w:sz w:val="20"/>
          <w:szCs w:val="20"/>
        </w:rPr>
        <w:t>p</w:t>
      </w:r>
      <w:r w:rsidR="003023DF" w:rsidRPr="007E0DA8">
        <w:rPr>
          <w:rFonts w:ascii="Times New Roman" w:hAnsi="Times New Roman" w:cs="Times New Roman"/>
          <w:bCs/>
          <w:sz w:val="20"/>
          <w:szCs w:val="20"/>
        </w:rPr>
        <w:t>-MO</w:t>
      </w:r>
      <w:r w:rsidR="0001109A" w:rsidRPr="007E0DA8">
        <w:rPr>
          <w:rFonts w:ascii="Times New Roman" w:hAnsi="Times New Roman" w:cs="Times New Roman"/>
          <w:bCs/>
          <w:sz w:val="20"/>
          <w:szCs w:val="20"/>
        </w:rPr>
        <w:t>P</w:t>
      </w:r>
      <w:r w:rsidR="003023DF" w:rsidRPr="007E0DA8">
        <w:rPr>
          <w:rFonts w:ascii="Times New Roman" w:hAnsi="Times New Roman" w:cs="Times New Roman"/>
          <w:bCs/>
          <w:sz w:val="20"/>
          <w:szCs w:val="20"/>
        </w:rPr>
        <w:t>IP)]</w:t>
      </w:r>
      <w:r w:rsidR="003023DF" w:rsidRPr="007E0DA8">
        <w:rPr>
          <w:rFonts w:ascii="Times New Roman" w:hAnsi="Times New Roman" w:cs="Times New Roman"/>
          <w:bCs/>
          <w:sz w:val="20"/>
          <w:szCs w:val="20"/>
          <w:vertAlign w:val="superscript"/>
        </w:rPr>
        <w:t>2+</w:t>
      </w:r>
      <w:r w:rsidR="003023DF" w:rsidRPr="007E0DA8">
        <w:rPr>
          <w:rFonts w:ascii="Times New Roman" w:hAnsi="Times New Roman" w:cs="Times New Roman"/>
          <w:bCs/>
          <w:sz w:val="20"/>
          <w:szCs w:val="20"/>
        </w:rPr>
        <w:t xml:space="preserve"> </w:t>
      </w:r>
      <w:r w:rsidR="00433DCA" w:rsidRPr="007E0DA8">
        <w:rPr>
          <w:rFonts w:ascii="Times New Roman" w:hAnsi="Times New Roman" w:cs="Times New Roman"/>
          <w:bCs/>
          <w:sz w:val="20"/>
          <w:szCs w:val="20"/>
        </w:rPr>
        <w:t xml:space="preserve">was </w:t>
      </w:r>
      <w:r w:rsidR="003023DF" w:rsidRPr="007E0DA8">
        <w:rPr>
          <w:rFonts w:ascii="Times New Roman" w:hAnsi="Times New Roman" w:cs="Times New Roman"/>
          <w:bCs/>
          <w:sz w:val="20"/>
          <w:szCs w:val="20"/>
        </w:rPr>
        <w:t>b</w:t>
      </w:r>
      <w:r w:rsidR="00C95A36" w:rsidRPr="007E0DA8">
        <w:rPr>
          <w:rFonts w:ascii="Times New Roman" w:hAnsi="Times New Roman" w:cs="Times New Roman"/>
          <w:bCs/>
          <w:sz w:val="20"/>
          <w:szCs w:val="20"/>
        </w:rPr>
        <w:t>ound</w:t>
      </w:r>
      <w:r w:rsidR="003023DF" w:rsidRPr="007E0DA8">
        <w:rPr>
          <w:rFonts w:ascii="Times New Roman" w:hAnsi="Times New Roman" w:cs="Times New Roman"/>
          <w:bCs/>
          <w:sz w:val="20"/>
          <w:szCs w:val="20"/>
        </w:rPr>
        <w:t xml:space="preserve"> more tightly than </w:t>
      </w:r>
      <w:r w:rsidR="00684D28" w:rsidRPr="007E0DA8">
        <w:rPr>
          <w:rFonts w:ascii="Times New Roman" w:hAnsi="Times New Roman" w:cs="Times New Roman"/>
          <w:bCs/>
          <w:sz w:val="20"/>
          <w:szCs w:val="20"/>
        </w:rPr>
        <w:t xml:space="preserve">similar related </w:t>
      </w:r>
      <w:r w:rsidR="003023DF" w:rsidRPr="007E0DA8">
        <w:rPr>
          <w:rFonts w:ascii="Times New Roman" w:hAnsi="Times New Roman" w:cs="Times New Roman"/>
          <w:bCs/>
          <w:sz w:val="20"/>
          <w:szCs w:val="20"/>
        </w:rPr>
        <w:t>comp</w:t>
      </w:r>
      <w:r w:rsidR="00C95A36" w:rsidRPr="007E0DA8">
        <w:rPr>
          <w:rFonts w:ascii="Times New Roman" w:hAnsi="Times New Roman" w:cs="Times New Roman"/>
          <w:bCs/>
          <w:sz w:val="20"/>
          <w:szCs w:val="20"/>
        </w:rPr>
        <w:t>lexes. From the comparison, it wa</w:t>
      </w:r>
      <w:r w:rsidR="003023DF" w:rsidRPr="007E0DA8">
        <w:rPr>
          <w:rFonts w:ascii="Times New Roman" w:hAnsi="Times New Roman" w:cs="Times New Roman"/>
          <w:bCs/>
          <w:sz w:val="20"/>
          <w:szCs w:val="20"/>
        </w:rPr>
        <w:t>s clear that the extended aromatic</w:t>
      </w:r>
      <w:r w:rsidR="00C95A36" w:rsidRPr="007E0DA8">
        <w:rPr>
          <w:rFonts w:ascii="Times New Roman" w:hAnsi="Times New Roman" w:cs="Times New Roman"/>
          <w:bCs/>
          <w:sz w:val="20"/>
          <w:szCs w:val="20"/>
        </w:rPr>
        <w:t>ity</w:t>
      </w:r>
      <w:r w:rsidR="003023DF" w:rsidRPr="007E0DA8">
        <w:rPr>
          <w:rFonts w:ascii="Times New Roman" w:hAnsi="Times New Roman" w:cs="Times New Roman"/>
          <w:bCs/>
          <w:sz w:val="20"/>
          <w:szCs w:val="20"/>
        </w:rPr>
        <w:t xml:space="preserve"> of </w:t>
      </w:r>
      <w:r w:rsidR="00C95A36" w:rsidRPr="007E0DA8">
        <w:rPr>
          <w:rFonts w:ascii="Times New Roman" w:hAnsi="Times New Roman" w:cs="Times New Roman"/>
          <w:bCs/>
          <w:sz w:val="20"/>
          <w:szCs w:val="20"/>
        </w:rPr>
        <w:t xml:space="preserve">the </w:t>
      </w:r>
      <w:r w:rsidR="00C95A36" w:rsidRPr="007E0DA8">
        <w:rPr>
          <w:rFonts w:ascii="Times New Roman" w:hAnsi="Times New Roman" w:cs="Times New Roman"/>
          <w:sz w:val="20"/>
          <w:szCs w:val="20"/>
          <w:lang w:val="ms-MY"/>
        </w:rPr>
        <w:t>ancillary ligand</w:t>
      </w:r>
      <w:r w:rsidR="003023DF" w:rsidRPr="007E0DA8">
        <w:rPr>
          <w:rFonts w:ascii="Times New Roman" w:hAnsi="Times New Roman" w:cs="Times New Roman"/>
          <w:sz w:val="20"/>
          <w:szCs w:val="20"/>
          <w:lang w:val="ms-MY"/>
        </w:rPr>
        <w:t xml:space="preserve"> </w:t>
      </w:r>
      <w:r w:rsidR="00684D28" w:rsidRPr="007E0DA8">
        <w:rPr>
          <w:rFonts w:ascii="Times New Roman" w:hAnsi="Times New Roman" w:cs="Times New Roman"/>
          <w:sz w:val="20"/>
          <w:szCs w:val="20"/>
          <w:lang w:val="ms-MY"/>
        </w:rPr>
        <w:t>influenced th</w:t>
      </w:r>
      <w:r w:rsidR="002C765F" w:rsidRPr="007E0DA8">
        <w:rPr>
          <w:rFonts w:ascii="Times New Roman" w:hAnsi="Times New Roman" w:cs="Times New Roman"/>
          <w:sz w:val="20"/>
          <w:szCs w:val="20"/>
          <w:lang w:val="ms-MY"/>
        </w:rPr>
        <w:t xml:space="preserve">e binding strength of </w:t>
      </w:r>
      <w:proofErr w:type="gramStart"/>
      <w:r w:rsidR="002C765F" w:rsidRPr="007E0DA8">
        <w:rPr>
          <w:rFonts w:ascii="Times New Roman" w:hAnsi="Times New Roman" w:cs="Times New Roman"/>
          <w:sz w:val="20"/>
          <w:szCs w:val="20"/>
          <w:lang w:val="ms-MY"/>
        </w:rPr>
        <w:t>ruthenium</w:t>
      </w:r>
      <w:r w:rsidR="003023DF" w:rsidRPr="007E0DA8">
        <w:rPr>
          <w:rFonts w:ascii="Times New Roman" w:hAnsi="Times New Roman" w:cs="Times New Roman"/>
          <w:sz w:val="20"/>
          <w:szCs w:val="20"/>
          <w:lang w:val="ms-MY"/>
        </w:rPr>
        <w:t>(</w:t>
      </w:r>
      <w:proofErr w:type="gramEnd"/>
      <w:r w:rsidR="003023DF" w:rsidRPr="007E0DA8">
        <w:rPr>
          <w:rFonts w:ascii="Times New Roman" w:hAnsi="Times New Roman" w:cs="Times New Roman"/>
          <w:sz w:val="20"/>
          <w:szCs w:val="20"/>
          <w:lang w:val="ms-MY"/>
        </w:rPr>
        <w:t xml:space="preserve">II) complex to DNA. </w:t>
      </w:r>
      <w:r w:rsidR="00684D28" w:rsidRPr="007E0DA8">
        <w:rPr>
          <w:rFonts w:ascii="Times New Roman" w:hAnsi="Times New Roman" w:cs="Times New Roman"/>
          <w:bCs/>
          <w:sz w:val="20"/>
          <w:szCs w:val="20"/>
        </w:rPr>
        <w:t>In the</w:t>
      </w:r>
      <w:r w:rsidR="00C95A36" w:rsidRPr="007E0DA8">
        <w:rPr>
          <w:rFonts w:ascii="Times New Roman" w:hAnsi="Times New Roman" w:cs="Times New Roman"/>
          <w:bCs/>
          <w:sz w:val="20"/>
          <w:szCs w:val="20"/>
        </w:rPr>
        <w:t xml:space="preserve"> luminescence titration, it was</w:t>
      </w:r>
      <w:r w:rsidR="00684D28" w:rsidRPr="007E0DA8">
        <w:rPr>
          <w:rFonts w:ascii="Times New Roman" w:hAnsi="Times New Roman" w:cs="Times New Roman"/>
          <w:bCs/>
          <w:sz w:val="20"/>
          <w:szCs w:val="20"/>
        </w:rPr>
        <w:t xml:space="preserve"> found that the [</w:t>
      </w:r>
      <w:proofErr w:type="spellStart"/>
      <w:proofErr w:type="gramStart"/>
      <w:r w:rsidR="00684D28" w:rsidRPr="007E0DA8">
        <w:rPr>
          <w:rFonts w:ascii="Times New Roman" w:hAnsi="Times New Roman" w:cs="Times New Roman"/>
          <w:bCs/>
          <w:sz w:val="20"/>
          <w:szCs w:val="20"/>
        </w:rPr>
        <w:t>Ru</w:t>
      </w:r>
      <w:proofErr w:type="spellEnd"/>
      <w:r w:rsidR="00684D28" w:rsidRPr="007E0DA8">
        <w:rPr>
          <w:rFonts w:ascii="Times New Roman" w:hAnsi="Times New Roman" w:cs="Times New Roman"/>
          <w:bCs/>
          <w:sz w:val="20"/>
          <w:szCs w:val="20"/>
        </w:rPr>
        <w:t>(</w:t>
      </w:r>
      <w:proofErr w:type="spellStart"/>
      <w:proofErr w:type="gramEnd"/>
      <w:r w:rsidR="00684D28" w:rsidRPr="007E0DA8">
        <w:rPr>
          <w:rFonts w:ascii="Times New Roman" w:hAnsi="Times New Roman" w:cs="Times New Roman"/>
          <w:bCs/>
          <w:sz w:val="20"/>
          <w:szCs w:val="20"/>
        </w:rPr>
        <w:t>dppz</w:t>
      </w:r>
      <w:proofErr w:type="spellEnd"/>
      <w:r w:rsidR="00684D28" w:rsidRPr="007E0DA8">
        <w:rPr>
          <w:rFonts w:ascii="Times New Roman" w:hAnsi="Times New Roman" w:cs="Times New Roman"/>
          <w:bCs/>
          <w:sz w:val="20"/>
          <w:szCs w:val="20"/>
        </w:rPr>
        <w:t>)</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was </w:t>
      </w:r>
      <w:r w:rsidR="00C95A36" w:rsidRPr="007E0DA8">
        <w:rPr>
          <w:rFonts w:ascii="Times New Roman" w:hAnsi="Times New Roman" w:cs="Times New Roman"/>
          <w:bCs/>
          <w:sz w:val="20"/>
          <w:szCs w:val="20"/>
        </w:rPr>
        <w:t xml:space="preserve">a </w:t>
      </w:r>
      <w:r w:rsidR="00684D28" w:rsidRPr="007E0DA8">
        <w:rPr>
          <w:rFonts w:ascii="Times New Roman" w:hAnsi="Times New Roman" w:cs="Times New Roman"/>
          <w:bCs/>
          <w:sz w:val="20"/>
          <w:szCs w:val="20"/>
        </w:rPr>
        <w:t>highly sensitive spectroscopic reporter of double-helical DNA. Where</w:t>
      </w:r>
      <w:r w:rsidR="00ED6223" w:rsidRPr="007E0DA8">
        <w:rPr>
          <w:rFonts w:ascii="Times New Roman" w:hAnsi="Times New Roman" w:cs="Times New Roman"/>
          <w:bCs/>
          <w:sz w:val="20"/>
          <w:szCs w:val="20"/>
        </w:rPr>
        <w:t>as</w:t>
      </w:r>
      <w:r w:rsidR="00684D28" w:rsidRPr="007E0DA8">
        <w:rPr>
          <w:rFonts w:ascii="Times New Roman" w:hAnsi="Times New Roman" w:cs="Times New Roman"/>
          <w:bCs/>
          <w:sz w:val="20"/>
          <w:szCs w:val="20"/>
        </w:rPr>
        <w:t xml:space="preserve"> in </w:t>
      </w:r>
      <w:r w:rsidR="00684D28" w:rsidRPr="007E0DA8">
        <w:rPr>
          <w:rFonts w:ascii="Times New Roman" w:hAnsi="Times New Roman" w:cs="Times New Roman"/>
          <w:bCs/>
          <w:sz w:val="20"/>
          <w:szCs w:val="20"/>
        </w:rPr>
        <w:lastRenderedPageBreak/>
        <w:t xml:space="preserve">aqueous solution, </w:t>
      </w:r>
      <w:r w:rsidR="00ED6223" w:rsidRPr="007E0DA8">
        <w:rPr>
          <w:rFonts w:ascii="Times New Roman" w:hAnsi="Times New Roman" w:cs="Times New Roman"/>
          <w:bCs/>
          <w:sz w:val="20"/>
          <w:szCs w:val="20"/>
        </w:rPr>
        <w:t xml:space="preserve">the </w:t>
      </w:r>
      <w:r w:rsidR="00684D28" w:rsidRPr="007E0DA8">
        <w:rPr>
          <w:rFonts w:ascii="Times New Roman" w:hAnsi="Times New Roman" w:cs="Times New Roman"/>
          <w:bCs/>
          <w:sz w:val="20"/>
          <w:szCs w:val="20"/>
        </w:rPr>
        <w:t>luminescence was detectable only when [</w:t>
      </w:r>
      <w:proofErr w:type="spellStart"/>
      <w:proofErr w:type="gramStart"/>
      <w:r w:rsidR="00684D28" w:rsidRPr="007E0DA8">
        <w:rPr>
          <w:rFonts w:ascii="Times New Roman" w:hAnsi="Times New Roman" w:cs="Times New Roman"/>
          <w:bCs/>
          <w:sz w:val="20"/>
          <w:szCs w:val="20"/>
        </w:rPr>
        <w:t>Ru</w:t>
      </w:r>
      <w:proofErr w:type="spellEnd"/>
      <w:r w:rsidR="00684D28" w:rsidRPr="007E0DA8">
        <w:rPr>
          <w:rFonts w:ascii="Times New Roman" w:hAnsi="Times New Roman" w:cs="Times New Roman"/>
          <w:bCs/>
          <w:sz w:val="20"/>
          <w:szCs w:val="20"/>
        </w:rPr>
        <w:t>(</w:t>
      </w:r>
      <w:proofErr w:type="spellStart"/>
      <w:proofErr w:type="gramEnd"/>
      <w:r w:rsidR="00684D28" w:rsidRPr="007E0DA8">
        <w:rPr>
          <w:rFonts w:ascii="Times New Roman" w:hAnsi="Times New Roman" w:cs="Times New Roman"/>
          <w:bCs/>
          <w:sz w:val="20"/>
          <w:szCs w:val="20"/>
        </w:rPr>
        <w:t>dppz</w:t>
      </w:r>
      <w:proofErr w:type="spellEnd"/>
      <w:r w:rsidR="00684D28" w:rsidRPr="007E0DA8">
        <w:rPr>
          <w:rFonts w:ascii="Times New Roman" w:hAnsi="Times New Roman" w:cs="Times New Roman"/>
          <w:bCs/>
          <w:sz w:val="20"/>
          <w:szCs w:val="20"/>
        </w:rPr>
        <w:t>)</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intercalated in t</w:t>
      </w:r>
      <w:r w:rsidR="00ED6223" w:rsidRPr="007E0DA8">
        <w:rPr>
          <w:rFonts w:ascii="Times New Roman" w:hAnsi="Times New Roman" w:cs="Times New Roman"/>
          <w:bCs/>
          <w:sz w:val="20"/>
          <w:szCs w:val="20"/>
        </w:rPr>
        <w:t>he nucleic acid structure and was</w:t>
      </w:r>
      <w:r w:rsidR="00684D28" w:rsidRPr="007E0DA8">
        <w:rPr>
          <w:rFonts w:ascii="Times New Roman" w:hAnsi="Times New Roman" w:cs="Times New Roman"/>
          <w:bCs/>
          <w:sz w:val="20"/>
          <w:szCs w:val="20"/>
        </w:rPr>
        <w:t xml:space="preserve"> perhaps shielded by DN</w:t>
      </w:r>
      <w:r w:rsidR="00433DCA" w:rsidRPr="007E0DA8">
        <w:rPr>
          <w:rFonts w:ascii="Times New Roman" w:hAnsi="Times New Roman" w:cs="Times New Roman"/>
          <w:bCs/>
          <w:sz w:val="20"/>
          <w:szCs w:val="20"/>
        </w:rPr>
        <w:t xml:space="preserve">A. Therefore, </w:t>
      </w:r>
      <w:r w:rsidR="00684D28" w:rsidRPr="007E0DA8">
        <w:rPr>
          <w:rFonts w:ascii="Times New Roman" w:hAnsi="Times New Roman" w:cs="Times New Roman"/>
          <w:bCs/>
          <w:sz w:val="20"/>
          <w:szCs w:val="20"/>
        </w:rPr>
        <w:t>[</w:t>
      </w:r>
      <w:proofErr w:type="spellStart"/>
      <w:proofErr w:type="gramStart"/>
      <w:r w:rsidR="00684D28" w:rsidRPr="007E0DA8">
        <w:rPr>
          <w:rFonts w:ascii="Times New Roman" w:hAnsi="Times New Roman" w:cs="Times New Roman"/>
          <w:bCs/>
          <w:sz w:val="20"/>
          <w:szCs w:val="20"/>
        </w:rPr>
        <w:t>Ru</w:t>
      </w:r>
      <w:proofErr w:type="spellEnd"/>
      <w:r w:rsidR="00684D28" w:rsidRPr="007E0DA8">
        <w:rPr>
          <w:rFonts w:ascii="Times New Roman" w:hAnsi="Times New Roman" w:cs="Times New Roman"/>
          <w:bCs/>
          <w:sz w:val="20"/>
          <w:szCs w:val="20"/>
        </w:rPr>
        <w:t>(</w:t>
      </w:r>
      <w:proofErr w:type="spellStart"/>
      <w:proofErr w:type="gramEnd"/>
      <w:r w:rsidR="00684D28" w:rsidRPr="007E0DA8">
        <w:rPr>
          <w:rFonts w:ascii="Times New Roman" w:hAnsi="Times New Roman" w:cs="Times New Roman"/>
          <w:bCs/>
          <w:sz w:val="20"/>
          <w:szCs w:val="20"/>
        </w:rPr>
        <w:t>dppz</w:t>
      </w:r>
      <w:proofErr w:type="spellEnd"/>
      <w:r w:rsidR="00684D28" w:rsidRPr="007E0DA8">
        <w:rPr>
          <w:rFonts w:ascii="Times New Roman" w:hAnsi="Times New Roman" w:cs="Times New Roman"/>
          <w:bCs/>
          <w:sz w:val="20"/>
          <w:szCs w:val="20"/>
        </w:rPr>
        <w:t>)</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w:t>
      </w:r>
      <w:r w:rsidR="00433DCA" w:rsidRPr="007E0DA8">
        <w:rPr>
          <w:rFonts w:ascii="Times New Roman" w:hAnsi="Times New Roman" w:cs="Times New Roman"/>
          <w:bCs/>
          <w:sz w:val="20"/>
          <w:szCs w:val="20"/>
        </w:rPr>
        <w:t xml:space="preserve">was concluded that </w:t>
      </w:r>
      <w:r w:rsidR="00684D28" w:rsidRPr="007E0DA8">
        <w:rPr>
          <w:rFonts w:ascii="Times New Roman" w:hAnsi="Times New Roman" w:cs="Times New Roman"/>
          <w:bCs/>
          <w:sz w:val="20"/>
          <w:szCs w:val="20"/>
        </w:rPr>
        <w:t xml:space="preserve">served as a true ‘molecular </w:t>
      </w:r>
      <w:r w:rsidR="002C765F" w:rsidRPr="007E0DA8">
        <w:rPr>
          <w:rFonts w:ascii="Times New Roman" w:hAnsi="Times New Roman" w:cs="Times New Roman"/>
          <w:bCs/>
          <w:sz w:val="20"/>
          <w:szCs w:val="20"/>
        </w:rPr>
        <w:t xml:space="preserve">light </w:t>
      </w:r>
      <w:r w:rsidR="00684D28" w:rsidRPr="007E0DA8">
        <w:rPr>
          <w:rFonts w:ascii="Times New Roman" w:hAnsi="Times New Roman" w:cs="Times New Roman"/>
          <w:bCs/>
          <w:sz w:val="20"/>
          <w:szCs w:val="20"/>
        </w:rPr>
        <w:t xml:space="preserve">switch’ for </w:t>
      </w:r>
      <w:r w:rsidR="00ED6223" w:rsidRPr="007E0DA8">
        <w:rPr>
          <w:rFonts w:ascii="Times New Roman" w:hAnsi="Times New Roman" w:cs="Times New Roman"/>
          <w:bCs/>
          <w:sz w:val="20"/>
          <w:szCs w:val="20"/>
        </w:rPr>
        <w:t xml:space="preserve">the </w:t>
      </w:r>
      <w:r w:rsidR="00684D28" w:rsidRPr="007E0DA8">
        <w:rPr>
          <w:rFonts w:ascii="Times New Roman" w:hAnsi="Times New Roman" w:cs="Times New Roman"/>
          <w:bCs/>
          <w:sz w:val="20"/>
          <w:szCs w:val="20"/>
        </w:rPr>
        <w:t xml:space="preserve">DNA structures. The stark contrast between the </w:t>
      </w:r>
      <w:r w:rsidR="0001109A" w:rsidRPr="007E0DA8">
        <w:rPr>
          <w:rFonts w:ascii="Times New Roman" w:hAnsi="Times New Roman" w:cs="Times New Roman"/>
          <w:bCs/>
          <w:sz w:val="20"/>
          <w:szCs w:val="20"/>
        </w:rPr>
        <w:t>‘</w:t>
      </w:r>
      <w:r w:rsidR="00E629BF" w:rsidRPr="007E0DA8">
        <w:rPr>
          <w:rFonts w:ascii="Times New Roman" w:hAnsi="Times New Roman" w:cs="Times New Roman"/>
          <w:bCs/>
          <w:sz w:val="20"/>
          <w:szCs w:val="20"/>
        </w:rPr>
        <w:t>off</w:t>
      </w:r>
      <w:r w:rsidR="0001109A" w:rsidRPr="007E0DA8">
        <w:rPr>
          <w:rFonts w:ascii="Times New Roman" w:hAnsi="Times New Roman" w:cs="Times New Roman"/>
          <w:bCs/>
          <w:sz w:val="20"/>
          <w:szCs w:val="20"/>
        </w:rPr>
        <w:t>’ and ‘</w:t>
      </w:r>
      <w:r w:rsidR="00E629BF" w:rsidRPr="007E0DA8">
        <w:rPr>
          <w:rFonts w:ascii="Times New Roman" w:hAnsi="Times New Roman" w:cs="Times New Roman"/>
          <w:bCs/>
          <w:sz w:val="20"/>
          <w:szCs w:val="20"/>
        </w:rPr>
        <w:t>on</w:t>
      </w:r>
      <w:r w:rsidR="0001109A" w:rsidRPr="007E0DA8">
        <w:rPr>
          <w:rFonts w:ascii="Times New Roman" w:hAnsi="Times New Roman" w:cs="Times New Roman"/>
          <w:bCs/>
          <w:sz w:val="20"/>
          <w:szCs w:val="20"/>
        </w:rPr>
        <w:t>’</w:t>
      </w:r>
      <w:r w:rsidR="00684D28" w:rsidRPr="007E0DA8">
        <w:rPr>
          <w:rFonts w:ascii="Times New Roman" w:hAnsi="Times New Roman" w:cs="Times New Roman"/>
          <w:bCs/>
          <w:sz w:val="20"/>
          <w:szCs w:val="20"/>
        </w:rPr>
        <w:t xml:space="preserve"> states of [</w:t>
      </w:r>
      <w:proofErr w:type="spellStart"/>
      <w:proofErr w:type="gramStart"/>
      <w:r w:rsidR="00684D28" w:rsidRPr="007E0DA8">
        <w:rPr>
          <w:rFonts w:ascii="Times New Roman" w:hAnsi="Times New Roman" w:cs="Times New Roman"/>
          <w:bCs/>
          <w:sz w:val="20"/>
          <w:szCs w:val="20"/>
        </w:rPr>
        <w:t>Ru</w:t>
      </w:r>
      <w:proofErr w:type="spellEnd"/>
      <w:r w:rsidR="00684D28" w:rsidRPr="007E0DA8">
        <w:rPr>
          <w:rFonts w:ascii="Times New Roman" w:hAnsi="Times New Roman" w:cs="Times New Roman"/>
          <w:bCs/>
          <w:sz w:val="20"/>
          <w:szCs w:val="20"/>
        </w:rPr>
        <w:t>(</w:t>
      </w:r>
      <w:proofErr w:type="spellStart"/>
      <w:proofErr w:type="gramEnd"/>
      <w:r w:rsidR="00684D28" w:rsidRPr="007E0DA8">
        <w:rPr>
          <w:rFonts w:ascii="Times New Roman" w:hAnsi="Times New Roman" w:cs="Times New Roman"/>
          <w:bCs/>
          <w:sz w:val="20"/>
          <w:szCs w:val="20"/>
        </w:rPr>
        <w:t>dppz</w:t>
      </w:r>
      <w:proofErr w:type="spellEnd"/>
      <w:r w:rsidR="00684D28" w:rsidRPr="007E0DA8">
        <w:rPr>
          <w:rFonts w:ascii="Times New Roman" w:hAnsi="Times New Roman" w:cs="Times New Roman"/>
          <w:bCs/>
          <w:sz w:val="20"/>
          <w:szCs w:val="20"/>
        </w:rPr>
        <w:t>)</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made this complex useful for the quantitative study of DNA and other non-polar microenvironments, a significant outcome for the design of novel </w:t>
      </w:r>
      <w:proofErr w:type="spellStart"/>
      <w:r w:rsidR="00684D28" w:rsidRPr="007E0DA8">
        <w:rPr>
          <w:rFonts w:ascii="Times New Roman" w:hAnsi="Times New Roman" w:cs="Times New Roman"/>
          <w:bCs/>
          <w:sz w:val="20"/>
          <w:szCs w:val="20"/>
        </w:rPr>
        <w:t>intercalator</w:t>
      </w:r>
      <w:proofErr w:type="spellEnd"/>
      <w:r w:rsidR="00684D28" w:rsidRPr="007E0DA8">
        <w:rPr>
          <w:rFonts w:ascii="Times New Roman" w:hAnsi="Times New Roman" w:cs="Times New Roman"/>
          <w:bCs/>
          <w:sz w:val="20"/>
          <w:szCs w:val="20"/>
        </w:rPr>
        <w:t xml:space="preserve"> reagents. </w:t>
      </w:r>
      <w:r w:rsidR="003023DF" w:rsidRPr="007E0DA8">
        <w:rPr>
          <w:rFonts w:ascii="Times New Roman" w:hAnsi="Times New Roman" w:cs="Times New Roman"/>
          <w:sz w:val="20"/>
          <w:szCs w:val="20"/>
          <w:lang w:val="ms-MY"/>
        </w:rPr>
        <w:t xml:space="preserve">However, </w:t>
      </w:r>
      <w:r w:rsidR="003023DF" w:rsidRPr="007E0DA8">
        <w:rPr>
          <w:rFonts w:ascii="Times New Roman" w:hAnsi="Times New Roman" w:cs="Times New Roman"/>
          <w:bCs/>
          <w:sz w:val="20"/>
          <w:szCs w:val="20"/>
        </w:rPr>
        <w:t>the details of binding of complex with the sequence of DNA is not clear ye</w:t>
      </w:r>
      <w:r w:rsidR="00684D28" w:rsidRPr="007E0DA8">
        <w:rPr>
          <w:rFonts w:ascii="Times New Roman" w:hAnsi="Times New Roman" w:cs="Times New Roman"/>
          <w:bCs/>
          <w:sz w:val="20"/>
          <w:szCs w:val="20"/>
        </w:rPr>
        <w:t>t and further studies are required</w:t>
      </w:r>
      <w:r w:rsidR="003023DF" w:rsidRPr="007E0DA8">
        <w:rPr>
          <w:rFonts w:ascii="Times New Roman" w:hAnsi="Times New Roman" w:cs="Times New Roman"/>
          <w:bCs/>
          <w:sz w:val="20"/>
          <w:szCs w:val="20"/>
        </w:rPr>
        <w:t>.</w:t>
      </w:r>
    </w:p>
    <w:p w:rsidR="00433DCA" w:rsidRPr="007E0DA8" w:rsidRDefault="00433DCA" w:rsidP="00433DCA">
      <w:pPr>
        <w:spacing w:after="0" w:line="240" w:lineRule="auto"/>
        <w:jc w:val="both"/>
        <w:rPr>
          <w:rFonts w:ascii="Times New Roman" w:hAnsi="Times New Roman" w:cs="Times New Roman"/>
          <w:bCs/>
          <w:sz w:val="20"/>
          <w:szCs w:val="20"/>
        </w:rPr>
      </w:pPr>
    </w:p>
    <w:p w:rsidR="005B7C7F" w:rsidRPr="007E0DA8" w:rsidRDefault="005B7C7F" w:rsidP="00433DCA">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Acknowledgement</w:t>
      </w:r>
    </w:p>
    <w:p w:rsidR="00AC137B" w:rsidRPr="007E0DA8" w:rsidRDefault="00AC137B" w:rsidP="00433DCA">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authors gratefully acknowledge</w:t>
      </w:r>
      <w:r w:rsidR="00ED6223" w:rsidRPr="007E0DA8">
        <w:rPr>
          <w:rFonts w:ascii="Times New Roman" w:hAnsi="Times New Roman" w:cs="Times New Roman"/>
          <w:sz w:val="20"/>
          <w:szCs w:val="20"/>
        </w:rPr>
        <w:t xml:space="preserve"> the</w:t>
      </w:r>
      <w:r w:rsidRPr="007E0DA8">
        <w:rPr>
          <w:rFonts w:ascii="Times New Roman" w:hAnsi="Times New Roman" w:cs="Times New Roman"/>
          <w:sz w:val="20"/>
          <w:szCs w:val="20"/>
        </w:rPr>
        <w:t xml:space="preserve"> Government of Malaysia for financial aid through Fundamental Research Grant Scheme (FRGS) project 01-01-14-1466FR. The authors would like to extend our thanks to those directly and indirectly involved in this project.</w:t>
      </w:r>
    </w:p>
    <w:p w:rsidR="00B47187" w:rsidRPr="007E0DA8" w:rsidRDefault="00B47187" w:rsidP="00AC137B">
      <w:pPr>
        <w:spacing w:line="240" w:lineRule="auto"/>
        <w:jc w:val="both"/>
        <w:rPr>
          <w:rFonts w:ascii="Times New Roman" w:hAnsi="Times New Roman" w:cs="Times New Roman"/>
          <w:sz w:val="20"/>
          <w:szCs w:val="20"/>
        </w:rPr>
      </w:pPr>
    </w:p>
    <w:p w:rsidR="005B7C7F" w:rsidRPr="007E0DA8" w:rsidRDefault="005B7C7F" w:rsidP="00B47187">
      <w:pPr>
        <w:spacing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References</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b/>
          <w:sz w:val="20"/>
          <w:szCs w:val="20"/>
        </w:rPr>
        <w:fldChar w:fldCharType="begin" w:fldLock="1"/>
      </w:r>
      <w:r w:rsidRPr="007E0DA8">
        <w:rPr>
          <w:b/>
          <w:sz w:val="20"/>
          <w:szCs w:val="20"/>
        </w:rPr>
        <w:instrText xml:space="preserve">ADDIN Mendeley Bibliography CSL_BIBLIOGRAPHY </w:instrText>
      </w:r>
      <w:r w:rsidRPr="007E0DA8">
        <w:rPr>
          <w:b/>
          <w:sz w:val="20"/>
          <w:szCs w:val="20"/>
        </w:rPr>
        <w:fldChar w:fldCharType="separate"/>
      </w:r>
      <w:r w:rsidRPr="007E0DA8">
        <w:rPr>
          <w:noProof/>
          <w:sz w:val="20"/>
        </w:rPr>
        <w:t>Balzani,V., Juris, A., Venturi, M., Campagna, S. and Serroni, S. (1996)</w:t>
      </w:r>
      <w:r w:rsidR="0050742E" w:rsidRPr="007E0DA8">
        <w:rPr>
          <w:noProof/>
          <w:sz w:val="20"/>
        </w:rPr>
        <w:t>.</w:t>
      </w:r>
      <w:r w:rsidRPr="007E0DA8">
        <w:rPr>
          <w:noProof/>
          <w:sz w:val="20"/>
        </w:rPr>
        <w:t xml:space="preserve"> Luminescent and redox-active polynuclear transition metal complexes. </w:t>
      </w:r>
      <w:r w:rsidRPr="007E0DA8">
        <w:rPr>
          <w:i/>
          <w:iCs/>
          <w:noProof/>
          <w:sz w:val="20"/>
        </w:rPr>
        <w:t>Chemical Reviews</w:t>
      </w:r>
      <w:r w:rsidRPr="007E0DA8">
        <w:rPr>
          <w:noProof/>
          <w:sz w:val="20"/>
        </w:rPr>
        <w:t>, 96 (2): 759</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834.</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Clarke, M. J. (2003)</w:t>
      </w:r>
      <w:r w:rsidR="0050742E" w:rsidRPr="007E0DA8">
        <w:rPr>
          <w:noProof/>
          <w:sz w:val="20"/>
        </w:rPr>
        <w:t>.</w:t>
      </w:r>
      <w:r w:rsidRPr="007E0DA8">
        <w:rPr>
          <w:noProof/>
          <w:sz w:val="20"/>
        </w:rPr>
        <w:t xml:space="preserve"> Ruthenium metallopharmaceuticals. </w:t>
      </w:r>
      <w:r w:rsidRPr="007E0DA8">
        <w:rPr>
          <w:i/>
          <w:iCs/>
          <w:noProof/>
          <w:sz w:val="20"/>
        </w:rPr>
        <w:t>Coordination Chemistry Reviews,</w:t>
      </w:r>
      <w:r w:rsidRPr="007E0DA8">
        <w:rPr>
          <w:noProof/>
          <w:sz w:val="20"/>
        </w:rPr>
        <w:t xml:space="preserve"> 236 (1–2): 209</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33</w:t>
      </w:r>
      <w:r w:rsidR="00433DCA" w:rsidRPr="007E0DA8">
        <w:rPr>
          <w:noProof/>
          <w:sz w:val="20"/>
        </w:rPr>
        <w:t>.</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Brabec, V. and Nováková, O. (2006)</w:t>
      </w:r>
      <w:r w:rsidR="0050742E" w:rsidRPr="007E0DA8">
        <w:rPr>
          <w:noProof/>
          <w:sz w:val="20"/>
        </w:rPr>
        <w:t>.</w:t>
      </w:r>
      <w:r w:rsidRPr="007E0DA8">
        <w:rPr>
          <w:noProof/>
          <w:sz w:val="20"/>
        </w:rPr>
        <w:t xml:space="preserve"> DNA binding mode of ruthenium complexes and relationship to tumor cell toxicity. </w:t>
      </w:r>
      <w:r w:rsidRPr="007E0DA8">
        <w:rPr>
          <w:i/>
          <w:iCs/>
          <w:noProof/>
          <w:sz w:val="20"/>
        </w:rPr>
        <w:t>Drug Resistance Update.</w:t>
      </w:r>
      <w:r w:rsidRPr="007E0DA8">
        <w:rPr>
          <w:noProof/>
          <w:sz w:val="20"/>
        </w:rPr>
        <w:t>, 9 (3): 111</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2</w:t>
      </w:r>
      <w:r w:rsidR="00433DCA" w:rsidRPr="007E0DA8">
        <w:rPr>
          <w:noProof/>
          <w:sz w:val="20"/>
        </w:rPr>
        <w:t>.</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llardyce, C. S. and Dyson, P. J. (2001)</w:t>
      </w:r>
      <w:r w:rsidR="0050742E" w:rsidRPr="007E0DA8">
        <w:rPr>
          <w:noProof/>
          <w:sz w:val="20"/>
        </w:rPr>
        <w:t>.</w:t>
      </w:r>
      <w:r w:rsidRPr="007E0DA8">
        <w:rPr>
          <w:noProof/>
          <w:sz w:val="20"/>
        </w:rPr>
        <w:t xml:space="preserve"> Ruthenium in medicine : Current clinical uses and future prospects. </w:t>
      </w:r>
      <w:r w:rsidRPr="007E0DA8">
        <w:rPr>
          <w:i/>
          <w:iCs/>
          <w:noProof/>
          <w:sz w:val="20"/>
        </w:rPr>
        <w:t>Platinum Metal Reviews</w:t>
      </w:r>
      <w:r w:rsidRPr="007E0DA8">
        <w:rPr>
          <w:noProof/>
          <w:sz w:val="20"/>
        </w:rPr>
        <w:t>, 45 (2): 62</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69.</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llardyce, C. S., Dorcier, A., Scolaro, C. and Dyson, P. J. (2005)</w:t>
      </w:r>
      <w:r w:rsidR="0050742E" w:rsidRPr="007E0DA8">
        <w:rPr>
          <w:noProof/>
          <w:sz w:val="20"/>
        </w:rPr>
        <w:t>.</w:t>
      </w:r>
      <w:r w:rsidRPr="007E0DA8">
        <w:rPr>
          <w:noProof/>
          <w:sz w:val="20"/>
        </w:rPr>
        <w:t xml:space="preserve"> Development of organometallic (organo-transition metal) pharmaceuticals. </w:t>
      </w:r>
      <w:r w:rsidRPr="007E0DA8">
        <w:rPr>
          <w:i/>
          <w:iCs/>
          <w:noProof/>
          <w:sz w:val="20"/>
        </w:rPr>
        <w:t>Applied Organometallic Chemistry</w:t>
      </w:r>
      <w:r w:rsidRPr="007E0DA8">
        <w:rPr>
          <w:noProof/>
          <w:sz w:val="20"/>
        </w:rPr>
        <w:t>, 19(1): 1–10.</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Stephenson, T. and Wilkinson, G. (1966)</w:t>
      </w:r>
      <w:r w:rsidR="0050742E" w:rsidRPr="007E0DA8">
        <w:rPr>
          <w:noProof/>
          <w:sz w:val="20"/>
        </w:rPr>
        <w:t>.</w:t>
      </w:r>
      <w:r w:rsidRPr="007E0DA8">
        <w:rPr>
          <w:noProof/>
          <w:sz w:val="20"/>
        </w:rPr>
        <w:t xml:space="preserve"> Carboxylatoruthenium chlorides.  </w:t>
      </w:r>
      <w:r w:rsidRPr="007E0DA8">
        <w:rPr>
          <w:i/>
          <w:iCs/>
          <w:noProof/>
          <w:sz w:val="20"/>
        </w:rPr>
        <w:t>Journal of Inorganic Nuclear Chemistry</w:t>
      </w:r>
      <w:r w:rsidRPr="007E0DA8">
        <w:rPr>
          <w:noProof/>
          <w:sz w:val="20"/>
        </w:rPr>
        <w:t>, 28: 2285</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29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Maheswari, P. U., Rajendiran, V., Palaniandavar, M., Parthasarathi, R. and Subramanian, V. (2006)</w:t>
      </w:r>
      <w:r w:rsidR="0050742E" w:rsidRPr="007E0DA8">
        <w:rPr>
          <w:noProof/>
          <w:sz w:val="20"/>
        </w:rPr>
        <w:t>.</w:t>
      </w:r>
      <w:r w:rsidRPr="007E0DA8">
        <w:rPr>
          <w:noProof/>
          <w:sz w:val="20"/>
        </w:rPr>
        <w:t xml:space="preserve">  Synthesis, characterization and DNA binding properties of rac-[Ru(5,6-dmp)</w:t>
      </w:r>
      <w:r w:rsidRPr="007E0DA8">
        <w:rPr>
          <w:noProof/>
          <w:sz w:val="20"/>
          <w:vertAlign w:val="subscript"/>
        </w:rPr>
        <w:t>2</w:t>
      </w:r>
      <w:r w:rsidRPr="007E0DA8">
        <w:rPr>
          <w:noProof/>
          <w:sz w:val="20"/>
        </w:rPr>
        <w:t>(dppz)]</w:t>
      </w:r>
      <w:r w:rsidRPr="007E0DA8">
        <w:rPr>
          <w:noProof/>
          <w:sz w:val="20"/>
          <w:vertAlign w:val="superscript"/>
        </w:rPr>
        <w:t>2+</w:t>
      </w:r>
      <w:r w:rsidR="00433DCA" w:rsidRPr="007E0DA8">
        <w:rPr>
          <w:noProof/>
          <w:sz w:val="20"/>
        </w:rPr>
        <w:t xml:space="preserve"> - e</w:t>
      </w:r>
      <w:r w:rsidRPr="007E0DA8">
        <w:rPr>
          <w:noProof/>
          <w:sz w:val="20"/>
        </w:rPr>
        <w:t xml:space="preserve">nantiopreferential DNA binding and co-ligand promoted exciton coupling. </w:t>
      </w:r>
      <w:r w:rsidRPr="007E0DA8">
        <w:rPr>
          <w:i/>
          <w:iCs/>
          <w:noProof/>
          <w:sz w:val="20"/>
        </w:rPr>
        <w:t>Journal of Inorganic Biochemistry</w:t>
      </w:r>
      <w:r w:rsidRPr="007E0DA8">
        <w:rPr>
          <w:noProof/>
          <w:sz w:val="20"/>
        </w:rPr>
        <w:t>, 100(1): 3</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17</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Zhong, V., Huang, H., He, A. and Zhang, H. (2008)</w:t>
      </w:r>
      <w:r w:rsidR="0050742E" w:rsidRPr="007E0DA8">
        <w:rPr>
          <w:noProof/>
          <w:sz w:val="20"/>
        </w:rPr>
        <w:t>.</w:t>
      </w:r>
      <w:r w:rsidRPr="007E0DA8">
        <w:rPr>
          <w:noProof/>
          <w:sz w:val="20"/>
        </w:rPr>
        <w:t xml:space="preserve"> Synthesis and luminescent properties of novel polymeric metal complexes with bis(1,10-phenanthroline) group. </w:t>
      </w:r>
      <w:r w:rsidRPr="007E0DA8">
        <w:rPr>
          <w:i/>
          <w:iCs/>
          <w:noProof/>
          <w:sz w:val="20"/>
        </w:rPr>
        <w:t xml:space="preserve">Dye Pigment, </w:t>
      </w:r>
      <w:r w:rsidRPr="007E0DA8">
        <w:rPr>
          <w:noProof/>
          <w:sz w:val="20"/>
        </w:rPr>
        <w:t>77 (3): 578</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58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Hiort, C., Lincoln, P. and Norden, B. (1993)</w:t>
      </w:r>
      <w:r w:rsidR="0050742E" w:rsidRPr="007E0DA8">
        <w:rPr>
          <w:noProof/>
          <w:sz w:val="20"/>
        </w:rPr>
        <w:t>.</w:t>
      </w:r>
      <w:r w:rsidRPr="007E0DA8">
        <w:rPr>
          <w:noProof/>
          <w:sz w:val="20"/>
        </w:rPr>
        <w:t xml:space="preserve"> </w:t>
      </w:r>
      <w:r w:rsidR="0050742E" w:rsidRPr="007E0DA8">
        <w:rPr>
          <w:noProof/>
          <w:sz w:val="20"/>
        </w:rPr>
        <w:t xml:space="preserve">DNA binding of </w:t>
      </w:r>
      <w:r w:rsidRPr="007E0DA8">
        <w:rPr>
          <w:noProof/>
          <w:sz w:val="20"/>
        </w:rPr>
        <w:t>DEL</w:t>
      </w:r>
      <w:r w:rsidR="0050742E" w:rsidRPr="007E0DA8">
        <w:rPr>
          <w:noProof/>
          <w:sz w:val="20"/>
        </w:rPr>
        <w:t>TA- and LAMBDA</w:t>
      </w:r>
      <w:r w:rsidRPr="007E0DA8">
        <w:rPr>
          <w:noProof/>
          <w:sz w:val="20"/>
        </w:rPr>
        <w:t>-[Ru(phen)</w:t>
      </w:r>
      <w:r w:rsidRPr="007E0DA8">
        <w:rPr>
          <w:noProof/>
          <w:sz w:val="20"/>
          <w:vertAlign w:val="subscript"/>
        </w:rPr>
        <w:t>2</w:t>
      </w:r>
      <w:r w:rsidRPr="007E0DA8">
        <w:rPr>
          <w:noProof/>
          <w:sz w:val="20"/>
        </w:rPr>
        <w:t>dppz]</w:t>
      </w:r>
      <w:r w:rsidRPr="007E0DA8">
        <w:rPr>
          <w:noProof/>
          <w:sz w:val="20"/>
          <w:vertAlign w:val="superscript"/>
        </w:rPr>
        <w:t>2+</w:t>
      </w:r>
      <w:r w:rsidRPr="007E0DA8">
        <w:rPr>
          <w:noProof/>
          <w:sz w:val="20"/>
        </w:rPr>
        <w:t xml:space="preserve">.  </w:t>
      </w:r>
      <w:r w:rsidRPr="007E0DA8">
        <w:rPr>
          <w:i/>
          <w:iCs/>
          <w:noProof/>
          <w:sz w:val="20"/>
        </w:rPr>
        <w:t xml:space="preserve">Journal of The American Chemical Society, </w:t>
      </w:r>
      <w:r w:rsidRPr="007E0DA8">
        <w:rPr>
          <w:noProof/>
          <w:sz w:val="20"/>
        </w:rPr>
        <w:t>115 (9): 3448</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3454.</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iu, J., Zheng W., Shi, S., Tan, C., Chen, J., Zheng, K. and Ji, L. (2008). Synthesis, antitumor activity and structure-activity relationships of a series of Ru(II) complexes. </w:t>
      </w:r>
      <w:r w:rsidRPr="007E0DA8">
        <w:rPr>
          <w:i/>
          <w:iCs/>
          <w:noProof/>
          <w:sz w:val="20"/>
        </w:rPr>
        <w:t>Journal of Inorganic Biochemistry</w:t>
      </w:r>
      <w:r w:rsidRPr="007E0DA8">
        <w:rPr>
          <w:noProof/>
          <w:sz w:val="20"/>
        </w:rPr>
        <w:t>, 102 (2): 193</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02.</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ullivan, B. P., Meyer, T. J. and Salmon, D. J. (1978). Mixed phosphine 2,2’-bipyridine complexes of ruthenium. </w:t>
      </w:r>
      <w:r w:rsidRPr="007E0DA8">
        <w:rPr>
          <w:i/>
          <w:iCs/>
          <w:noProof/>
          <w:sz w:val="20"/>
        </w:rPr>
        <w:t xml:space="preserve">Inorganic Chemistry, </w:t>
      </w:r>
      <w:r w:rsidRPr="007E0DA8">
        <w:rPr>
          <w:noProof/>
          <w:sz w:val="20"/>
        </w:rPr>
        <w:t>17 (12): 3334</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4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Devi, C. S., Kumar, D. A., Singh, S. S., Gabra, N., Deepika, N., Kumar, Y. P. and Satyanarayana, S. (2013). </w:t>
      </w:r>
      <w:r w:rsidR="006C2D61" w:rsidRPr="007E0DA8">
        <w:rPr>
          <w:noProof/>
          <w:sz w:val="20"/>
        </w:rPr>
        <w:t>Synthesis, interaction with DNA, cytotoxicity</w:t>
      </w:r>
      <w:r w:rsidRPr="007E0DA8">
        <w:rPr>
          <w:noProof/>
          <w:sz w:val="20"/>
        </w:rPr>
        <w:t>, cell cycle arrest and apoptotic inducing properties of ruthenium(II) molec</w:t>
      </w:r>
      <w:r w:rsidR="006C2D61" w:rsidRPr="007E0DA8">
        <w:rPr>
          <w:noProof/>
          <w:sz w:val="20"/>
        </w:rPr>
        <w:t>ular ‘light switch</w:t>
      </w:r>
      <w:r w:rsidRPr="007E0DA8">
        <w:rPr>
          <w:noProof/>
          <w:sz w:val="20"/>
        </w:rPr>
        <w:t xml:space="preserve">’ complexes. </w:t>
      </w:r>
      <w:r w:rsidRPr="007E0DA8">
        <w:rPr>
          <w:i/>
          <w:iCs/>
          <w:noProof/>
          <w:sz w:val="20"/>
        </w:rPr>
        <w:t xml:space="preserve">European Journal of Medicinal Chemistry </w:t>
      </w:r>
      <w:r w:rsidRPr="007E0DA8">
        <w:rPr>
          <w:noProof/>
          <w:sz w:val="20"/>
        </w:rPr>
        <w:t>64: 410</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42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Huang, H-L., Liu, Y-J., Zeng, C-H., Yao, J-H., Liang, Z-H., Li, Z-Z. and Wu, F-H. (2010). Studies of ruthenium(II) polypyridyl complexes on cytotoxicity in vitro, apoptosis, DNA-binding and antioxidant activity. </w:t>
      </w:r>
      <w:r w:rsidRPr="007E0DA8">
        <w:rPr>
          <w:i/>
          <w:iCs/>
          <w:noProof/>
          <w:sz w:val="20"/>
        </w:rPr>
        <w:t xml:space="preserve">Journal of Molecular Structure,  </w:t>
      </w:r>
      <w:r w:rsidRPr="007E0DA8">
        <w:rPr>
          <w:noProof/>
          <w:sz w:val="20"/>
        </w:rPr>
        <w:t>966(1–3): 136</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14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an Jin, P. Y. (1997). Synthesis and DNA binding studies of Co(III) mixed-ligand complex containing dipyrido. </w:t>
      </w:r>
      <w:r w:rsidRPr="007E0DA8">
        <w:rPr>
          <w:i/>
          <w:iCs/>
          <w:noProof/>
          <w:sz w:val="20"/>
        </w:rPr>
        <w:t>Polyhedron</w:t>
      </w:r>
      <w:r w:rsidRPr="007E0DA8">
        <w:rPr>
          <w:noProof/>
          <w:sz w:val="20"/>
        </w:rPr>
        <w:t>, 16 (19): 3395</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98.</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akowicz, J. (2007). Quenching of fluorescence.  </w:t>
      </w:r>
      <w:r w:rsidRPr="007E0DA8">
        <w:rPr>
          <w:i/>
          <w:iCs/>
          <w:noProof/>
          <w:sz w:val="20"/>
        </w:rPr>
        <w:t>Principles of fluorescence spectroscopy</w:t>
      </w:r>
      <w:r w:rsidRPr="007E0DA8">
        <w:rPr>
          <w:noProof/>
          <w:sz w:val="20"/>
        </w:rPr>
        <w:t>, 277</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0.</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Zeglis, B. M., Pierre, V. C. and Barton, J. K. (2007) Metallo-intercalators and metallo-insertors. </w:t>
      </w:r>
      <w:r w:rsidRPr="007E0DA8">
        <w:rPr>
          <w:i/>
          <w:iCs/>
          <w:noProof/>
          <w:sz w:val="20"/>
        </w:rPr>
        <w:t>Chemical Communicatios (Cambridge)</w:t>
      </w:r>
      <w:r w:rsidRPr="007E0DA8">
        <w:rPr>
          <w:noProof/>
          <w:sz w:val="20"/>
        </w:rPr>
        <w:t>,7345 (44): 4565</w:t>
      </w:r>
      <w:r w:rsidR="006C2D61" w:rsidRPr="007E0DA8">
        <w:rPr>
          <w:noProof/>
          <w:sz w:val="20"/>
        </w:rPr>
        <w:t xml:space="preserve"> </w:t>
      </w:r>
      <w:r w:rsidRPr="007E0DA8">
        <w:rPr>
          <w:noProof/>
          <w:sz w:val="20"/>
        </w:rPr>
        <w:t>–</w:t>
      </w:r>
      <w:r w:rsidR="006C2D61" w:rsidRPr="007E0DA8">
        <w:rPr>
          <w:noProof/>
          <w:sz w:val="20"/>
        </w:rPr>
        <w:t xml:space="preserve"> 45</w:t>
      </w:r>
      <w:r w:rsidRPr="007E0DA8">
        <w:rPr>
          <w:noProof/>
          <w:sz w:val="20"/>
        </w:rPr>
        <w:t>79.</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Friedman, A. E., Kumar, C. V., Turro, N. J. and Barton, J. K. (1991)</w:t>
      </w:r>
      <w:r w:rsidR="0050742E" w:rsidRPr="007E0DA8">
        <w:rPr>
          <w:noProof/>
          <w:sz w:val="20"/>
        </w:rPr>
        <w:t>.</w:t>
      </w:r>
      <w:r w:rsidRPr="007E0DA8">
        <w:rPr>
          <w:noProof/>
          <w:sz w:val="20"/>
        </w:rPr>
        <w:t xml:space="preserve"> Luminescence of ruthenium(II) polypyridyls: Evidence for intercalative binding to Z-DNA. </w:t>
      </w:r>
      <w:r w:rsidRPr="007E0DA8">
        <w:rPr>
          <w:i/>
          <w:iCs/>
          <w:noProof/>
          <w:sz w:val="20"/>
        </w:rPr>
        <w:t>Nucleic Acids Research,</w:t>
      </w:r>
      <w:r w:rsidRPr="007E0DA8">
        <w:rPr>
          <w:noProof/>
          <w:sz w:val="20"/>
        </w:rPr>
        <w:t xml:space="preserve"> 19 (10): 2595</w:t>
      </w:r>
      <w:r w:rsidR="006C2D61" w:rsidRPr="007E0DA8">
        <w:rPr>
          <w:noProof/>
          <w:sz w:val="20"/>
        </w:rPr>
        <w:t xml:space="preserve"> </w:t>
      </w:r>
      <w:r w:rsidRPr="007E0DA8">
        <w:rPr>
          <w:noProof/>
          <w:sz w:val="20"/>
        </w:rPr>
        <w:t>–</w:t>
      </w:r>
      <w:r w:rsidR="006C2D61" w:rsidRPr="007E0DA8">
        <w:rPr>
          <w:noProof/>
          <w:sz w:val="20"/>
        </w:rPr>
        <w:t>2</w:t>
      </w:r>
      <w:r w:rsidRPr="007E0DA8">
        <w:rPr>
          <w:noProof/>
          <w:sz w:val="20"/>
        </w:rPr>
        <w:t>602.</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Yu, Q., Liu, Y., Wang, C., Sun, D., Yang, X., Liu, Y. and Liu, J. (2012). Chiral ruthenium(II) polypyridyl complexes: Stabilization of G-Quadruplex DNA, inhibition of telomerase activity and cellular uptake. </w:t>
      </w:r>
      <w:r w:rsidRPr="007E0DA8">
        <w:rPr>
          <w:i/>
          <w:iCs/>
          <w:noProof/>
          <w:sz w:val="20"/>
        </w:rPr>
        <w:t>PLoS One</w:t>
      </w:r>
      <w:r w:rsidRPr="007E0DA8">
        <w:rPr>
          <w:noProof/>
          <w:sz w:val="20"/>
        </w:rPr>
        <w:t>, 7 (12): 1</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1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hmad, H. (2009). Kinetically locked metallomacrocycles as self-assembled hosts for b</w:t>
      </w:r>
      <w:r w:rsidR="007E0DA8">
        <w:rPr>
          <w:noProof/>
          <w:sz w:val="20"/>
        </w:rPr>
        <w:t>iomolecules.</w:t>
      </w:r>
      <w:r w:rsidRPr="007E0DA8">
        <w:rPr>
          <w:noProof/>
          <w:sz w:val="20"/>
        </w:rPr>
        <w:t xml:space="preserve"> Ph.D Thesis.</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lastRenderedPageBreak/>
        <w:t>Shi, S., Yao, T., Geng, X., Jiang, L. and Liu, J. (2009)</w:t>
      </w:r>
      <w:r w:rsidR="0050742E" w:rsidRPr="007E0DA8">
        <w:rPr>
          <w:noProof/>
          <w:sz w:val="20"/>
        </w:rPr>
        <w:t>.</w:t>
      </w:r>
      <w:r w:rsidRPr="007E0DA8">
        <w:rPr>
          <w:noProof/>
          <w:sz w:val="20"/>
        </w:rPr>
        <w:t xml:space="preserve"> Synth</w:t>
      </w:r>
      <w:r w:rsidR="006C2D61" w:rsidRPr="007E0DA8">
        <w:rPr>
          <w:noProof/>
          <w:sz w:val="20"/>
        </w:rPr>
        <w:t>esis, characterization</w:t>
      </w:r>
      <w:r w:rsidRPr="007E0DA8">
        <w:rPr>
          <w:noProof/>
          <w:sz w:val="20"/>
        </w:rPr>
        <w:t>, and DNA binding of chiral complexes D - and L - [ Ru(bpy)</w:t>
      </w:r>
      <w:r w:rsidRPr="007E0DA8">
        <w:rPr>
          <w:noProof/>
          <w:sz w:val="20"/>
          <w:vertAlign w:val="subscript"/>
        </w:rPr>
        <w:t>2</w:t>
      </w:r>
      <w:r w:rsidRPr="007E0DA8">
        <w:rPr>
          <w:noProof/>
          <w:sz w:val="20"/>
        </w:rPr>
        <w:t>(pyip)]</w:t>
      </w:r>
      <w:r w:rsidRPr="007E0DA8">
        <w:rPr>
          <w:noProof/>
          <w:sz w:val="20"/>
          <w:vertAlign w:val="superscript"/>
        </w:rPr>
        <w:t>2+</w:t>
      </w:r>
      <w:r w:rsidRPr="007E0DA8">
        <w:rPr>
          <w:noProof/>
          <w:sz w:val="20"/>
        </w:rPr>
        <w:t xml:space="preserve">. </w:t>
      </w:r>
      <w:r w:rsidRPr="007E0DA8">
        <w:rPr>
          <w:i/>
          <w:noProof/>
          <w:sz w:val="20"/>
        </w:rPr>
        <w:t>Chirality</w:t>
      </w:r>
      <w:r w:rsidRPr="007E0DA8">
        <w:rPr>
          <w:noProof/>
          <w:sz w:val="20"/>
        </w:rPr>
        <w:t>, 283: 276</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28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Liu, J., Mei, W. J., Lin, L. J., Zheng, K. C., Chao, H., Yun, F. C. and Ji, L. N. (2004). Electronic effects on the interactions of complexes [Ru(phen)</w:t>
      </w:r>
      <w:r w:rsidRPr="007E0DA8">
        <w:rPr>
          <w:noProof/>
          <w:sz w:val="20"/>
          <w:vertAlign w:val="subscript"/>
        </w:rPr>
        <w:t>2</w:t>
      </w:r>
      <w:r w:rsidRPr="007E0DA8">
        <w:rPr>
          <w:noProof/>
          <w:sz w:val="20"/>
        </w:rPr>
        <w:t>(p-L)]</w:t>
      </w:r>
      <w:r w:rsidRPr="007E0DA8">
        <w:rPr>
          <w:noProof/>
          <w:sz w:val="20"/>
          <w:vertAlign w:val="superscript"/>
        </w:rPr>
        <w:t>2+</w:t>
      </w:r>
      <w:r w:rsidRPr="007E0DA8">
        <w:rPr>
          <w:noProof/>
          <w:sz w:val="20"/>
        </w:rPr>
        <w:t xml:space="preserve"> (L=MOPIP, HPIP, and NPIP) with DNA. </w:t>
      </w:r>
      <w:r w:rsidRPr="007E0DA8">
        <w:rPr>
          <w:i/>
          <w:iCs/>
          <w:noProof/>
          <w:sz w:val="20"/>
        </w:rPr>
        <w:t>Inorganica Chimica Acta</w:t>
      </w:r>
      <w:r w:rsidRPr="007E0DA8">
        <w:rPr>
          <w:noProof/>
          <w:sz w:val="20"/>
        </w:rPr>
        <w:t>, 357(1): 285</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29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rishailam, A., Kumar, Y. P., Venkat Reddy, P., Nambigari, N., Vuruputuri, U., Singh, S. S. and Satyanarayana, S. (2014). Cellular uptake, cytotoxicity, apoptosis, DNA binding, photocleavage and molecular docking studies of ruthenium(II) polypyridyl complexes.  </w:t>
      </w:r>
      <w:r w:rsidRPr="007E0DA8">
        <w:rPr>
          <w:i/>
          <w:iCs/>
          <w:noProof/>
          <w:sz w:val="20"/>
        </w:rPr>
        <w:t>Journal of Photochemistry and  Photobiology B: Biology</w:t>
      </w:r>
      <w:r w:rsidRPr="007E0DA8">
        <w:rPr>
          <w:noProof/>
          <w:sz w:val="20"/>
        </w:rPr>
        <w:t>, 132: 111</w:t>
      </w:r>
      <w:r w:rsidR="00331897" w:rsidRPr="007E0DA8">
        <w:rPr>
          <w:noProof/>
          <w:sz w:val="20"/>
        </w:rPr>
        <w:t xml:space="preserve"> </w:t>
      </w:r>
      <w:r w:rsidRPr="007E0DA8">
        <w:rPr>
          <w:noProof/>
          <w:sz w:val="20"/>
        </w:rPr>
        <w:t>–</w:t>
      </w:r>
      <w:r w:rsidR="00331897" w:rsidRPr="007E0DA8">
        <w:rPr>
          <w:noProof/>
          <w:sz w:val="20"/>
        </w:rPr>
        <w:t xml:space="preserve"> 1</w:t>
      </w:r>
      <w:r w:rsidRPr="007E0DA8">
        <w:rPr>
          <w:noProof/>
          <w:sz w:val="20"/>
        </w:rPr>
        <w:t>2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un, J., An, Y.,  Zhang, L., Chen, H., Han, Y., Wang, Y., Mao, Z.  and Ji, L. (2011). </w:t>
      </w:r>
      <w:r w:rsidR="00331897" w:rsidRPr="007E0DA8">
        <w:rPr>
          <w:noProof/>
          <w:sz w:val="20"/>
        </w:rPr>
        <w:t>Studies on synthesis, characterization</w:t>
      </w:r>
      <w:r w:rsidRPr="007E0DA8">
        <w:rPr>
          <w:noProof/>
          <w:sz w:val="20"/>
        </w:rPr>
        <w:t xml:space="preserve">, and G-quadruplex binding of Ru(II) complexes containing two dppz ligands. </w:t>
      </w:r>
      <w:r w:rsidRPr="007E0DA8">
        <w:rPr>
          <w:i/>
          <w:iCs/>
          <w:noProof/>
          <w:sz w:val="20"/>
        </w:rPr>
        <w:t>Journal of Inorganic Biochemistry</w:t>
      </w:r>
      <w:r w:rsidRPr="007E0DA8">
        <w:rPr>
          <w:noProof/>
          <w:sz w:val="20"/>
        </w:rPr>
        <w:t>, 105 (2): 149</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154.</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Xu, L., Zhong, N.-J., Xie, Y.-Y., Huang, H.-L., Jiang, G.-B.</w:t>
      </w:r>
      <w:r w:rsidR="00331897" w:rsidRPr="007E0DA8">
        <w:rPr>
          <w:noProof/>
          <w:sz w:val="20"/>
        </w:rPr>
        <w:t xml:space="preserve"> </w:t>
      </w:r>
      <w:r w:rsidRPr="007E0DA8">
        <w:rPr>
          <w:noProof/>
          <w:sz w:val="20"/>
        </w:rPr>
        <w:t xml:space="preserve">and Liu, Y.-J. (2014). Synthesis, characterization, in vitro cytotoxicity, and apoptosis-inducing properties of ruthenium(II) complexes. </w:t>
      </w:r>
      <w:r w:rsidRPr="007E0DA8">
        <w:rPr>
          <w:i/>
          <w:iCs/>
          <w:noProof/>
          <w:sz w:val="20"/>
        </w:rPr>
        <w:t>PLoS One</w:t>
      </w:r>
      <w:r w:rsidRPr="007E0DA8">
        <w:rPr>
          <w:noProof/>
          <w:sz w:val="20"/>
        </w:rPr>
        <w:t>, 9 (5</w:t>
      </w:r>
      <w:r w:rsidR="00331897" w:rsidRPr="007E0DA8">
        <w:rPr>
          <w:noProof/>
          <w:sz w:val="20"/>
        </w:rPr>
        <w:t xml:space="preserve">): </w:t>
      </w:r>
      <w:r w:rsidR="007E0DA8">
        <w:rPr>
          <w:noProof/>
          <w:sz w:val="20"/>
        </w:rPr>
        <w:t>e</w:t>
      </w:r>
      <w:r w:rsidRPr="007E0DA8">
        <w:rPr>
          <w:noProof/>
          <w:sz w:val="20"/>
        </w:rPr>
        <w:t>96082.</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Rehman, S. U., Yaseen, Z., Husain, M. A., Sarwar, T., Ishqi, H. M. and Tabish, M. (2014)</w:t>
      </w:r>
      <w:r w:rsidR="0050742E" w:rsidRPr="007E0DA8">
        <w:rPr>
          <w:noProof/>
          <w:sz w:val="20"/>
        </w:rPr>
        <w:t>.</w:t>
      </w:r>
      <w:r w:rsidRPr="007E0DA8">
        <w:rPr>
          <w:noProof/>
          <w:sz w:val="20"/>
        </w:rPr>
        <w:t xml:space="preserve"> Interaction of 6 mercaptopurine with calf thymus DNA - Deciphering the binding mode and photoinduced DNA damage. </w:t>
      </w:r>
      <w:r w:rsidRPr="007E0DA8">
        <w:rPr>
          <w:i/>
          <w:iCs/>
          <w:noProof/>
          <w:sz w:val="20"/>
        </w:rPr>
        <w:t>PLoS One,</w:t>
      </w:r>
      <w:r w:rsidRPr="007E0DA8">
        <w:rPr>
          <w:noProof/>
          <w:sz w:val="20"/>
        </w:rPr>
        <w:t xml:space="preserve"> 9(4): 1–11. </w:t>
      </w:r>
    </w:p>
    <w:p w:rsidR="006C2D61" w:rsidRPr="007E0DA8" w:rsidRDefault="006C2D61"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Shi, S., Liu, J., Li, J., Zheng, K-C., Huang, X-M., Tan, C-P., Chen, L-M. and Ji, L-N. (2006). Synthesis, characterization and DNA binding of novel chiral complexes delta- and lambda-[Ru(bpy)</w:t>
      </w:r>
      <w:r w:rsidRPr="007E0DA8">
        <w:rPr>
          <w:noProof/>
          <w:sz w:val="20"/>
          <w:vertAlign w:val="subscript"/>
        </w:rPr>
        <w:t>2</w:t>
      </w:r>
      <w:r w:rsidRPr="007E0DA8">
        <w:rPr>
          <w:noProof/>
          <w:sz w:val="20"/>
        </w:rPr>
        <w:t>L]</w:t>
      </w:r>
      <w:r w:rsidRPr="007E0DA8">
        <w:rPr>
          <w:noProof/>
          <w:sz w:val="20"/>
          <w:vertAlign w:val="superscript"/>
        </w:rPr>
        <w:t>2+</w:t>
      </w:r>
      <w:r w:rsidRPr="007E0DA8">
        <w:rPr>
          <w:noProof/>
          <w:sz w:val="20"/>
        </w:rPr>
        <w:t xml:space="preserve"> (L = o-mopip and p-mopip). </w:t>
      </w:r>
      <w:r w:rsidRPr="007E0DA8">
        <w:rPr>
          <w:i/>
          <w:iCs/>
          <w:noProof/>
          <w:sz w:val="20"/>
        </w:rPr>
        <w:t>Journal of Inorganic Biochemistry,</w:t>
      </w:r>
      <w:r w:rsidRPr="007E0DA8">
        <w:rPr>
          <w:noProof/>
          <w:sz w:val="20"/>
        </w:rPr>
        <w:t xml:space="preserve"> 100(3): 385</w:t>
      </w:r>
      <w:r w:rsidR="00331897" w:rsidRPr="007E0DA8">
        <w:rPr>
          <w:noProof/>
          <w:sz w:val="20"/>
        </w:rPr>
        <w:t xml:space="preserve"> </w:t>
      </w:r>
      <w:r w:rsidRPr="007E0DA8">
        <w:rPr>
          <w:noProof/>
          <w:sz w:val="20"/>
        </w:rPr>
        <w:t>–</w:t>
      </w:r>
      <w:r w:rsidR="00331897" w:rsidRPr="007E0DA8">
        <w:rPr>
          <w:noProof/>
          <w:sz w:val="20"/>
        </w:rPr>
        <w:t xml:space="preserve"> 3</w:t>
      </w:r>
      <w:r w:rsidRPr="007E0DA8">
        <w:rPr>
          <w:noProof/>
          <w:sz w:val="20"/>
        </w:rPr>
        <w:t>95.</w:t>
      </w:r>
    </w:p>
    <w:p w:rsidR="009140BC" w:rsidRPr="005C69A4" w:rsidRDefault="00721F8C" w:rsidP="005C69A4">
      <w:pPr>
        <w:spacing w:after="0" w:line="240" w:lineRule="auto"/>
        <w:contextualSpacing/>
        <w:jc w:val="both"/>
        <w:rPr>
          <w:rFonts w:ascii="Times New Roman" w:hAnsi="Times New Roman" w:cs="Times New Roman"/>
          <w:b/>
          <w:sz w:val="20"/>
          <w:szCs w:val="20"/>
        </w:rPr>
      </w:pPr>
      <w:r w:rsidRPr="007E0DA8">
        <w:rPr>
          <w:rFonts w:ascii="Times New Roman" w:hAnsi="Times New Roman" w:cs="Times New Roman"/>
          <w:b/>
          <w:sz w:val="20"/>
          <w:szCs w:val="20"/>
        </w:rPr>
        <w:fldChar w:fldCharType="end"/>
      </w:r>
    </w:p>
    <w:sectPr w:rsidR="009140BC" w:rsidRPr="005C69A4" w:rsidSect="005C69A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08a8d1+22">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D5527"/>
    <w:multiLevelType w:val="hybridMultilevel"/>
    <w:tmpl w:val="18E0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0BC"/>
    <w:rsid w:val="0001109A"/>
    <w:rsid w:val="00025F8E"/>
    <w:rsid w:val="00046628"/>
    <w:rsid w:val="000716EE"/>
    <w:rsid w:val="000A06A7"/>
    <w:rsid w:val="000D1382"/>
    <w:rsid w:val="000D59B5"/>
    <w:rsid w:val="00131E5C"/>
    <w:rsid w:val="001338C5"/>
    <w:rsid w:val="0013404D"/>
    <w:rsid w:val="00146FD9"/>
    <w:rsid w:val="001504F6"/>
    <w:rsid w:val="00181FC1"/>
    <w:rsid w:val="001904A7"/>
    <w:rsid w:val="001B46C9"/>
    <w:rsid w:val="00250254"/>
    <w:rsid w:val="00255635"/>
    <w:rsid w:val="00264A59"/>
    <w:rsid w:val="0028317E"/>
    <w:rsid w:val="002C765F"/>
    <w:rsid w:val="002D31CC"/>
    <w:rsid w:val="002D3281"/>
    <w:rsid w:val="003023DF"/>
    <w:rsid w:val="00317909"/>
    <w:rsid w:val="00331897"/>
    <w:rsid w:val="00332C3B"/>
    <w:rsid w:val="00360401"/>
    <w:rsid w:val="00372993"/>
    <w:rsid w:val="003774EE"/>
    <w:rsid w:val="00392E3D"/>
    <w:rsid w:val="00396192"/>
    <w:rsid w:val="003D11E1"/>
    <w:rsid w:val="003D4EEF"/>
    <w:rsid w:val="003D5912"/>
    <w:rsid w:val="003E1F93"/>
    <w:rsid w:val="004155FC"/>
    <w:rsid w:val="004159E2"/>
    <w:rsid w:val="00415D45"/>
    <w:rsid w:val="0041665B"/>
    <w:rsid w:val="00422B61"/>
    <w:rsid w:val="00431A59"/>
    <w:rsid w:val="00433DCA"/>
    <w:rsid w:val="004356B4"/>
    <w:rsid w:val="004418E4"/>
    <w:rsid w:val="004563FF"/>
    <w:rsid w:val="004670FA"/>
    <w:rsid w:val="00482684"/>
    <w:rsid w:val="004846F8"/>
    <w:rsid w:val="00485FFC"/>
    <w:rsid w:val="00497D93"/>
    <w:rsid w:val="004C2EF5"/>
    <w:rsid w:val="004C4A1E"/>
    <w:rsid w:val="004C6A3F"/>
    <w:rsid w:val="004D30D5"/>
    <w:rsid w:val="004E031A"/>
    <w:rsid w:val="004F02B1"/>
    <w:rsid w:val="004F53C3"/>
    <w:rsid w:val="004F5622"/>
    <w:rsid w:val="004F5C6C"/>
    <w:rsid w:val="0050742E"/>
    <w:rsid w:val="005216A0"/>
    <w:rsid w:val="00526445"/>
    <w:rsid w:val="0054470E"/>
    <w:rsid w:val="005505B2"/>
    <w:rsid w:val="005579B9"/>
    <w:rsid w:val="00593586"/>
    <w:rsid w:val="005A0694"/>
    <w:rsid w:val="005B3FAC"/>
    <w:rsid w:val="005B7C7F"/>
    <w:rsid w:val="005C6527"/>
    <w:rsid w:val="005C69A4"/>
    <w:rsid w:val="0060185D"/>
    <w:rsid w:val="00624E9C"/>
    <w:rsid w:val="0062656A"/>
    <w:rsid w:val="00640B5B"/>
    <w:rsid w:val="00674F47"/>
    <w:rsid w:val="0067768D"/>
    <w:rsid w:val="00684D28"/>
    <w:rsid w:val="00690332"/>
    <w:rsid w:val="006A432F"/>
    <w:rsid w:val="006C2D61"/>
    <w:rsid w:val="006D5443"/>
    <w:rsid w:val="006D6B2E"/>
    <w:rsid w:val="006E2E6B"/>
    <w:rsid w:val="006E3A51"/>
    <w:rsid w:val="006E4165"/>
    <w:rsid w:val="00703ACF"/>
    <w:rsid w:val="00705AD9"/>
    <w:rsid w:val="00706504"/>
    <w:rsid w:val="00721F8C"/>
    <w:rsid w:val="00741760"/>
    <w:rsid w:val="007546F6"/>
    <w:rsid w:val="00756F0A"/>
    <w:rsid w:val="00757A2E"/>
    <w:rsid w:val="007705B7"/>
    <w:rsid w:val="0077456B"/>
    <w:rsid w:val="0077508A"/>
    <w:rsid w:val="007941B4"/>
    <w:rsid w:val="007C541C"/>
    <w:rsid w:val="007C684F"/>
    <w:rsid w:val="007C7113"/>
    <w:rsid w:val="007D6F87"/>
    <w:rsid w:val="007E0DA8"/>
    <w:rsid w:val="007E71E8"/>
    <w:rsid w:val="008110E8"/>
    <w:rsid w:val="008121D3"/>
    <w:rsid w:val="00820F1F"/>
    <w:rsid w:val="0085506E"/>
    <w:rsid w:val="00861135"/>
    <w:rsid w:val="0087707E"/>
    <w:rsid w:val="00877198"/>
    <w:rsid w:val="008845EC"/>
    <w:rsid w:val="008B21BD"/>
    <w:rsid w:val="008B2E13"/>
    <w:rsid w:val="008B75D5"/>
    <w:rsid w:val="008F4333"/>
    <w:rsid w:val="00900A12"/>
    <w:rsid w:val="00905CD4"/>
    <w:rsid w:val="009140BC"/>
    <w:rsid w:val="009202BF"/>
    <w:rsid w:val="00920E4D"/>
    <w:rsid w:val="00930063"/>
    <w:rsid w:val="0096313C"/>
    <w:rsid w:val="00965120"/>
    <w:rsid w:val="009F4AC3"/>
    <w:rsid w:val="009F783F"/>
    <w:rsid w:val="00A20C0F"/>
    <w:rsid w:val="00A3141C"/>
    <w:rsid w:val="00A41AC8"/>
    <w:rsid w:val="00A51F1B"/>
    <w:rsid w:val="00A607B6"/>
    <w:rsid w:val="00A864B2"/>
    <w:rsid w:val="00A8784F"/>
    <w:rsid w:val="00A879D0"/>
    <w:rsid w:val="00A9581F"/>
    <w:rsid w:val="00A96E2A"/>
    <w:rsid w:val="00AC137B"/>
    <w:rsid w:val="00AD3794"/>
    <w:rsid w:val="00B143FE"/>
    <w:rsid w:val="00B21FA2"/>
    <w:rsid w:val="00B47187"/>
    <w:rsid w:val="00B55365"/>
    <w:rsid w:val="00BA5EAD"/>
    <w:rsid w:val="00BB5F81"/>
    <w:rsid w:val="00BE042E"/>
    <w:rsid w:val="00C446D5"/>
    <w:rsid w:val="00C5531E"/>
    <w:rsid w:val="00C80474"/>
    <w:rsid w:val="00C81A41"/>
    <w:rsid w:val="00C900C3"/>
    <w:rsid w:val="00C95A36"/>
    <w:rsid w:val="00CA01D5"/>
    <w:rsid w:val="00CC1A5D"/>
    <w:rsid w:val="00CC65F2"/>
    <w:rsid w:val="00CD726B"/>
    <w:rsid w:val="00CE023B"/>
    <w:rsid w:val="00CF3A65"/>
    <w:rsid w:val="00D06B25"/>
    <w:rsid w:val="00D50240"/>
    <w:rsid w:val="00D65098"/>
    <w:rsid w:val="00D741A6"/>
    <w:rsid w:val="00D939D6"/>
    <w:rsid w:val="00DB2B04"/>
    <w:rsid w:val="00DB79A9"/>
    <w:rsid w:val="00DC4FFD"/>
    <w:rsid w:val="00DF519C"/>
    <w:rsid w:val="00E27E9D"/>
    <w:rsid w:val="00E629BF"/>
    <w:rsid w:val="00E80751"/>
    <w:rsid w:val="00EA0076"/>
    <w:rsid w:val="00EA61B9"/>
    <w:rsid w:val="00EB2756"/>
    <w:rsid w:val="00EC1621"/>
    <w:rsid w:val="00EC4615"/>
    <w:rsid w:val="00ED6223"/>
    <w:rsid w:val="00ED6C9C"/>
    <w:rsid w:val="00EF6DE7"/>
    <w:rsid w:val="00F150F6"/>
    <w:rsid w:val="00F35F54"/>
    <w:rsid w:val="00F439FC"/>
    <w:rsid w:val="00F47821"/>
    <w:rsid w:val="00F622AF"/>
    <w:rsid w:val="00F728D6"/>
    <w:rsid w:val="00F72EAF"/>
    <w:rsid w:val="00FC5E5E"/>
    <w:rsid w:val="00FF0DF0"/>
    <w:rsid w:val="00FF797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D6F87"/>
  </w:style>
  <w:style w:type="paragraph" w:styleId="NormalWeb">
    <w:name w:val="Normal (Web)"/>
    <w:basedOn w:val="Normal"/>
    <w:uiPriority w:val="99"/>
    <w:unhideWhenUsed/>
    <w:rsid w:val="007D6F87"/>
    <w:pPr>
      <w:spacing w:before="100" w:beforeAutospacing="1" w:after="100" w:afterAutospacing="1" w:line="240" w:lineRule="auto"/>
    </w:pPr>
    <w:rPr>
      <w:rFonts w:ascii="Times New Roman" w:eastAsia="Times New Roman" w:hAnsi="Times New Roman" w:cs="Times New Roman"/>
      <w:sz w:val="24"/>
      <w:szCs w:val="24"/>
      <w:lang w:val="ms-MY" w:eastAsia="ms-MY"/>
    </w:rPr>
  </w:style>
  <w:style w:type="table" w:styleId="TableGrid">
    <w:name w:val="Table Grid"/>
    <w:basedOn w:val="TableNormal"/>
    <w:uiPriority w:val="59"/>
    <w:rsid w:val="009202BF"/>
    <w:pPr>
      <w:spacing w:after="0" w:line="240" w:lineRule="auto"/>
    </w:pPr>
    <w:rPr>
      <w:rFonts w:eastAsiaTheme="minorHAnsi"/>
      <w:lang w:val="ms-MY"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9A4"/>
    <w:rPr>
      <w:rFonts w:ascii="Tahoma" w:hAnsi="Tahoma" w:cs="Tahoma"/>
      <w:sz w:val="16"/>
      <w:szCs w:val="16"/>
    </w:rPr>
  </w:style>
  <w:style w:type="table" w:styleId="LightShading">
    <w:name w:val="Light Shading"/>
    <w:basedOn w:val="TableNormal"/>
    <w:uiPriority w:val="60"/>
    <w:rsid w:val="005447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D6F87"/>
  </w:style>
  <w:style w:type="paragraph" w:styleId="NormalWeb">
    <w:name w:val="Normal (Web)"/>
    <w:basedOn w:val="Normal"/>
    <w:uiPriority w:val="99"/>
    <w:unhideWhenUsed/>
    <w:rsid w:val="007D6F87"/>
    <w:pPr>
      <w:spacing w:before="100" w:beforeAutospacing="1" w:after="100" w:afterAutospacing="1" w:line="240" w:lineRule="auto"/>
    </w:pPr>
    <w:rPr>
      <w:rFonts w:ascii="Times New Roman" w:eastAsia="Times New Roman" w:hAnsi="Times New Roman" w:cs="Times New Roman"/>
      <w:sz w:val="24"/>
      <w:szCs w:val="24"/>
      <w:lang w:val="ms-MY" w:eastAsia="ms-MY"/>
    </w:rPr>
  </w:style>
  <w:style w:type="table" w:styleId="TableGrid">
    <w:name w:val="Table Grid"/>
    <w:basedOn w:val="TableNormal"/>
    <w:uiPriority w:val="59"/>
    <w:rsid w:val="009202BF"/>
    <w:pPr>
      <w:spacing w:after="0" w:line="240" w:lineRule="auto"/>
    </w:pPr>
    <w:rPr>
      <w:rFonts w:eastAsiaTheme="minorHAnsi"/>
      <w:lang w:val="ms-MY"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9A4"/>
    <w:rPr>
      <w:rFonts w:ascii="Tahoma" w:hAnsi="Tahoma" w:cs="Tahoma"/>
      <w:sz w:val="16"/>
      <w:szCs w:val="16"/>
    </w:rPr>
  </w:style>
  <w:style w:type="table" w:styleId="LightShading">
    <w:name w:val="Light Shading"/>
    <w:basedOn w:val="TableNormal"/>
    <w:uiPriority w:val="60"/>
    <w:rsid w:val="005447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23288">
      <w:bodyDiv w:val="1"/>
      <w:marLeft w:val="0"/>
      <w:marRight w:val="0"/>
      <w:marTop w:val="0"/>
      <w:marBottom w:val="0"/>
      <w:divBdr>
        <w:top w:val="none" w:sz="0" w:space="0" w:color="auto"/>
        <w:left w:val="none" w:sz="0" w:space="0" w:color="auto"/>
        <w:bottom w:val="none" w:sz="0" w:space="0" w:color="auto"/>
        <w:right w:val="none" w:sz="0" w:space="0" w:color="auto"/>
      </w:divBdr>
    </w:div>
    <w:div w:id="589200685">
      <w:bodyDiv w:val="1"/>
      <w:marLeft w:val="0"/>
      <w:marRight w:val="0"/>
      <w:marTop w:val="0"/>
      <w:marBottom w:val="0"/>
      <w:divBdr>
        <w:top w:val="none" w:sz="0" w:space="0" w:color="auto"/>
        <w:left w:val="none" w:sz="0" w:space="0" w:color="auto"/>
        <w:bottom w:val="none" w:sz="0" w:space="0" w:color="auto"/>
        <w:right w:val="none" w:sz="0" w:space="0" w:color="auto"/>
      </w:divBdr>
    </w:div>
    <w:div w:id="1028796678">
      <w:bodyDiv w:val="1"/>
      <w:marLeft w:val="0"/>
      <w:marRight w:val="0"/>
      <w:marTop w:val="0"/>
      <w:marBottom w:val="0"/>
      <w:divBdr>
        <w:top w:val="none" w:sz="0" w:space="0" w:color="auto"/>
        <w:left w:val="none" w:sz="0" w:space="0" w:color="auto"/>
        <w:bottom w:val="none" w:sz="0" w:space="0" w:color="auto"/>
        <w:right w:val="none" w:sz="0" w:space="0" w:color="auto"/>
      </w:divBdr>
    </w:div>
    <w:div w:id="2053920231">
      <w:bodyDiv w:val="1"/>
      <w:marLeft w:val="0"/>
      <w:marRight w:val="0"/>
      <w:marTop w:val="0"/>
      <w:marBottom w:val="0"/>
      <w:divBdr>
        <w:top w:val="none" w:sz="0" w:space="0" w:color="auto"/>
        <w:left w:val="none" w:sz="0" w:space="0" w:color="auto"/>
        <w:bottom w:val="none" w:sz="0" w:space="0" w:color="auto"/>
        <w:right w:val="none" w:sz="0" w:space="0" w:color="auto"/>
      </w:divBdr>
    </w:div>
    <w:div w:id="213813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oleObject" Target="file:///D:\MASTER\recovery\DATA%20MASTER\Flourescence\Ain%20DP%20in%20water%20n%20acetonitrl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Copy%20of%20aborption%20titration_example_ru(tpy)(py)(dppz).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esktop\Copy%20of%20aborption%20titration_example_ru(tpy)(py)(dppz).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esktop\Copy%20of%20aborption%20titration_example_ru(tpy)(py)(dppz).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ASTER\recovery\DATA%20MASTER\Viscosity\RuMOPI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048118985127"/>
          <c:y val="6.7124348696817049E-2"/>
          <c:w val="0.80030708661417327"/>
          <c:h val="0.69853047166747073"/>
        </c:manualLayout>
      </c:layout>
      <c:scatterChart>
        <c:scatterStyle val="smoothMarker"/>
        <c:varyColors val="0"/>
        <c:ser>
          <c:idx val="0"/>
          <c:order val="0"/>
          <c:tx>
            <c:strRef>
              <c:f>Sheet2!$B$1</c:f>
              <c:strCache>
                <c:ptCount val="1"/>
                <c:pt idx="0">
                  <c:v>Acetonitrile</c:v>
                </c:pt>
              </c:strCache>
            </c:strRef>
          </c:tx>
          <c:spPr>
            <a:ln w="19050" cap="rnd">
              <a:solidFill>
                <a:schemeClr val="accent1"/>
              </a:solidFill>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B$2:$B$352</c:f>
              <c:numCache>
                <c:formatCode>General</c:formatCode>
                <c:ptCount val="351"/>
                <c:pt idx="0">
                  <c:v>-0.22500000000000001</c:v>
                </c:pt>
                <c:pt idx="1">
                  <c:v>-0.21199999999999999</c:v>
                </c:pt>
                <c:pt idx="2">
                  <c:v>0.08</c:v>
                </c:pt>
                <c:pt idx="3">
                  <c:v>-2.3E-2</c:v>
                </c:pt>
                <c:pt idx="4">
                  <c:v>7.1999999999999995E-2</c:v>
                </c:pt>
                <c:pt idx="5">
                  <c:v>0.13100000000000001</c:v>
                </c:pt>
                <c:pt idx="6">
                  <c:v>-0.161</c:v>
                </c:pt>
                <c:pt idx="7">
                  <c:v>0.219</c:v>
                </c:pt>
                <c:pt idx="8">
                  <c:v>0.23599999999999999</c:v>
                </c:pt>
                <c:pt idx="9">
                  <c:v>3.6999999999999998E-2</c:v>
                </c:pt>
                <c:pt idx="10">
                  <c:v>0.26700000000000002</c:v>
                </c:pt>
                <c:pt idx="11">
                  <c:v>-0.16300000000000001</c:v>
                </c:pt>
                <c:pt idx="12">
                  <c:v>0.17299999999999999</c:v>
                </c:pt>
                <c:pt idx="13">
                  <c:v>0.193</c:v>
                </c:pt>
                <c:pt idx="14">
                  <c:v>0.32400000000000001</c:v>
                </c:pt>
                <c:pt idx="15">
                  <c:v>-4.8000000000000001E-2</c:v>
                </c:pt>
                <c:pt idx="16">
                  <c:v>0.28100000000000003</c:v>
                </c:pt>
                <c:pt idx="17">
                  <c:v>0.188</c:v>
                </c:pt>
                <c:pt idx="18">
                  <c:v>0.109</c:v>
                </c:pt>
                <c:pt idx="19">
                  <c:v>7.6999999999999999E-2</c:v>
                </c:pt>
                <c:pt idx="20">
                  <c:v>0.439</c:v>
                </c:pt>
                <c:pt idx="21">
                  <c:v>0.39300000000000002</c:v>
                </c:pt>
                <c:pt idx="22">
                  <c:v>0.67600000000000005</c:v>
                </c:pt>
                <c:pt idx="23">
                  <c:v>0.59499999999999997</c:v>
                </c:pt>
                <c:pt idx="24">
                  <c:v>0.81299999999999994</c:v>
                </c:pt>
                <c:pt idx="25">
                  <c:v>0.879</c:v>
                </c:pt>
                <c:pt idx="26">
                  <c:v>0.85899999999999999</c:v>
                </c:pt>
                <c:pt idx="27">
                  <c:v>1.042</c:v>
                </c:pt>
                <c:pt idx="28">
                  <c:v>1.2989999999999999</c:v>
                </c:pt>
                <c:pt idx="29">
                  <c:v>1.3979999999999999</c:v>
                </c:pt>
                <c:pt idx="30">
                  <c:v>1.6479999999999999</c:v>
                </c:pt>
                <c:pt idx="31">
                  <c:v>2.1419999999999999</c:v>
                </c:pt>
                <c:pt idx="32">
                  <c:v>1.8839999999999999</c:v>
                </c:pt>
                <c:pt idx="33">
                  <c:v>2.274</c:v>
                </c:pt>
                <c:pt idx="34">
                  <c:v>2.827</c:v>
                </c:pt>
                <c:pt idx="35">
                  <c:v>3.214</c:v>
                </c:pt>
                <c:pt idx="36">
                  <c:v>3.3439999999999999</c:v>
                </c:pt>
                <c:pt idx="37">
                  <c:v>4.5019999999999998</c:v>
                </c:pt>
                <c:pt idx="38">
                  <c:v>4.3049999999999997</c:v>
                </c:pt>
                <c:pt idx="39">
                  <c:v>5.4279999999999999</c:v>
                </c:pt>
                <c:pt idx="40">
                  <c:v>5.8440000000000003</c:v>
                </c:pt>
                <c:pt idx="41">
                  <c:v>6.5789999999999997</c:v>
                </c:pt>
                <c:pt idx="42">
                  <c:v>7.5739999999999998</c:v>
                </c:pt>
                <c:pt idx="43">
                  <c:v>8.4640000000000004</c:v>
                </c:pt>
                <c:pt idx="44">
                  <c:v>9.9809999999999999</c:v>
                </c:pt>
                <c:pt idx="45">
                  <c:v>10.808999999999999</c:v>
                </c:pt>
                <c:pt idx="46">
                  <c:v>12.010999999999999</c:v>
                </c:pt>
                <c:pt idx="47">
                  <c:v>13.526999999999999</c:v>
                </c:pt>
                <c:pt idx="48">
                  <c:v>14.577</c:v>
                </c:pt>
                <c:pt idx="49">
                  <c:v>16.747</c:v>
                </c:pt>
                <c:pt idx="50">
                  <c:v>18.84</c:v>
                </c:pt>
                <c:pt idx="51">
                  <c:v>20.771999999999998</c:v>
                </c:pt>
                <c:pt idx="52">
                  <c:v>23.369</c:v>
                </c:pt>
                <c:pt idx="53">
                  <c:v>25.875</c:v>
                </c:pt>
                <c:pt idx="54">
                  <c:v>28.556999999999999</c:v>
                </c:pt>
                <c:pt idx="55">
                  <c:v>32.055999999999997</c:v>
                </c:pt>
                <c:pt idx="56">
                  <c:v>34.631</c:v>
                </c:pt>
                <c:pt idx="57">
                  <c:v>37.878</c:v>
                </c:pt>
                <c:pt idx="58">
                  <c:v>42.89</c:v>
                </c:pt>
                <c:pt idx="59">
                  <c:v>46.048999999999999</c:v>
                </c:pt>
                <c:pt idx="60">
                  <c:v>51.039000000000001</c:v>
                </c:pt>
                <c:pt idx="61">
                  <c:v>55.796999999999997</c:v>
                </c:pt>
                <c:pt idx="62">
                  <c:v>60.183</c:v>
                </c:pt>
                <c:pt idx="63">
                  <c:v>64.454999999999998</c:v>
                </c:pt>
                <c:pt idx="64">
                  <c:v>69.677999999999997</c:v>
                </c:pt>
                <c:pt idx="65">
                  <c:v>74.141000000000005</c:v>
                </c:pt>
                <c:pt idx="66">
                  <c:v>81.096000000000004</c:v>
                </c:pt>
                <c:pt idx="67">
                  <c:v>88.278000000000006</c:v>
                </c:pt>
                <c:pt idx="68">
                  <c:v>93.036000000000001</c:v>
                </c:pt>
                <c:pt idx="69">
                  <c:v>99.349000000000004</c:v>
                </c:pt>
                <c:pt idx="70">
                  <c:v>106.676</c:v>
                </c:pt>
                <c:pt idx="71">
                  <c:v>113.627</c:v>
                </c:pt>
                <c:pt idx="72">
                  <c:v>120.476</c:v>
                </c:pt>
                <c:pt idx="73">
                  <c:v>129.624</c:v>
                </c:pt>
                <c:pt idx="74">
                  <c:v>137.54599999999999</c:v>
                </c:pt>
                <c:pt idx="75">
                  <c:v>142.93899999999999</c:v>
                </c:pt>
                <c:pt idx="76">
                  <c:v>152.00399999999999</c:v>
                </c:pt>
                <c:pt idx="77">
                  <c:v>160.08699999999999</c:v>
                </c:pt>
                <c:pt idx="78">
                  <c:v>168.82599999999999</c:v>
                </c:pt>
                <c:pt idx="79">
                  <c:v>178.41300000000001</c:v>
                </c:pt>
                <c:pt idx="80">
                  <c:v>186.173</c:v>
                </c:pt>
                <c:pt idx="81">
                  <c:v>195.202</c:v>
                </c:pt>
                <c:pt idx="82">
                  <c:v>203.08699999999999</c:v>
                </c:pt>
                <c:pt idx="83">
                  <c:v>210.971</c:v>
                </c:pt>
                <c:pt idx="84">
                  <c:v>220.53399999999999</c:v>
                </c:pt>
                <c:pt idx="85">
                  <c:v>227.68700000000001</c:v>
                </c:pt>
                <c:pt idx="86">
                  <c:v>237.411</c:v>
                </c:pt>
                <c:pt idx="87">
                  <c:v>246.905</c:v>
                </c:pt>
                <c:pt idx="88">
                  <c:v>252.71700000000001</c:v>
                </c:pt>
                <c:pt idx="89">
                  <c:v>261.95600000000002</c:v>
                </c:pt>
                <c:pt idx="90">
                  <c:v>273.06599999999997</c:v>
                </c:pt>
                <c:pt idx="91">
                  <c:v>281.77</c:v>
                </c:pt>
                <c:pt idx="92">
                  <c:v>288.87900000000002</c:v>
                </c:pt>
                <c:pt idx="93">
                  <c:v>295.548</c:v>
                </c:pt>
                <c:pt idx="94">
                  <c:v>300.18400000000003</c:v>
                </c:pt>
                <c:pt idx="95">
                  <c:v>310.63</c:v>
                </c:pt>
                <c:pt idx="96">
                  <c:v>315.779</c:v>
                </c:pt>
                <c:pt idx="97">
                  <c:v>321.68700000000001</c:v>
                </c:pt>
                <c:pt idx="98">
                  <c:v>328.738</c:v>
                </c:pt>
                <c:pt idx="99">
                  <c:v>335.274</c:v>
                </c:pt>
                <c:pt idx="100">
                  <c:v>339.05399999999997</c:v>
                </c:pt>
                <c:pt idx="101">
                  <c:v>347.68799999999999</c:v>
                </c:pt>
                <c:pt idx="102">
                  <c:v>351.98200000000003</c:v>
                </c:pt>
                <c:pt idx="103">
                  <c:v>354.27</c:v>
                </c:pt>
                <c:pt idx="104">
                  <c:v>358.28399999999999</c:v>
                </c:pt>
                <c:pt idx="105">
                  <c:v>360.40899999999999</c:v>
                </c:pt>
                <c:pt idx="106">
                  <c:v>364.3</c:v>
                </c:pt>
                <c:pt idx="107">
                  <c:v>370.09399999999999</c:v>
                </c:pt>
                <c:pt idx="108">
                  <c:v>370.57499999999999</c:v>
                </c:pt>
                <c:pt idx="109">
                  <c:v>377.005</c:v>
                </c:pt>
                <c:pt idx="110">
                  <c:v>374.96899999999999</c:v>
                </c:pt>
                <c:pt idx="111">
                  <c:v>375.20400000000001</c:v>
                </c:pt>
                <c:pt idx="112">
                  <c:v>378.38499999999999</c:v>
                </c:pt>
                <c:pt idx="113">
                  <c:v>375.58199999999999</c:v>
                </c:pt>
                <c:pt idx="114">
                  <c:v>376.90199999999999</c:v>
                </c:pt>
                <c:pt idx="115">
                  <c:v>375.72</c:v>
                </c:pt>
                <c:pt idx="116">
                  <c:v>375.15199999999999</c:v>
                </c:pt>
                <c:pt idx="117">
                  <c:v>368.14400000000001</c:v>
                </c:pt>
                <c:pt idx="118">
                  <c:v>366.57799999999997</c:v>
                </c:pt>
                <c:pt idx="119">
                  <c:v>364.42599999999999</c:v>
                </c:pt>
                <c:pt idx="120">
                  <c:v>361.71699999999998</c:v>
                </c:pt>
                <c:pt idx="121">
                  <c:v>359.14499999999998</c:v>
                </c:pt>
                <c:pt idx="122">
                  <c:v>357.00099999999998</c:v>
                </c:pt>
                <c:pt idx="123">
                  <c:v>358.63600000000002</c:v>
                </c:pt>
                <c:pt idx="124">
                  <c:v>355.94400000000002</c:v>
                </c:pt>
                <c:pt idx="125">
                  <c:v>359.52</c:v>
                </c:pt>
                <c:pt idx="126">
                  <c:v>360.04300000000001</c:v>
                </c:pt>
                <c:pt idx="127">
                  <c:v>360.01900000000001</c:v>
                </c:pt>
                <c:pt idx="128">
                  <c:v>363.33</c:v>
                </c:pt>
                <c:pt idx="129">
                  <c:v>366.291</c:v>
                </c:pt>
                <c:pt idx="130">
                  <c:v>368.387</c:v>
                </c:pt>
                <c:pt idx="131">
                  <c:v>370.96499999999997</c:v>
                </c:pt>
                <c:pt idx="132">
                  <c:v>373.04599999999999</c:v>
                </c:pt>
                <c:pt idx="133">
                  <c:v>373.74</c:v>
                </c:pt>
                <c:pt idx="134">
                  <c:v>378.26499999999999</c:v>
                </c:pt>
                <c:pt idx="135">
                  <c:v>378.69</c:v>
                </c:pt>
                <c:pt idx="136">
                  <c:v>381.04300000000001</c:v>
                </c:pt>
                <c:pt idx="137">
                  <c:v>379.39499999999998</c:v>
                </c:pt>
                <c:pt idx="138">
                  <c:v>381.11399999999998</c:v>
                </c:pt>
                <c:pt idx="139">
                  <c:v>381.077</c:v>
                </c:pt>
                <c:pt idx="140">
                  <c:v>377.94799999999998</c:v>
                </c:pt>
                <c:pt idx="141">
                  <c:v>376.41800000000001</c:v>
                </c:pt>
                <c:pt idx="142">
                  <c:v>375.86399999999998</c:v>
                </c:pt>
                <c:pt idx="143">
                  <c:v>371.24700000000001</c:v>
                </c:pt>
                <c:pt idx="144">
                  <c:v>369.959</c:v>
                </c:pt>
                <c:pt idx="145">
                  <c:v>365.33600000000001</c:v>
                </c:pt>
                <c:pt idx="146">
                  <c:v>362.90899999999999</c:v>
                </c:pt>
                <c:pt idx="147">
                  <c:v>360.07900000000001</c:v>
                </c:pt>
                <c:pt idx="148">
                  <c:v>358.995</c:v>
                </c:pt>
                <c:pt idx="149">
                  <c:v>354.517</c:v>
                </c:pt>
                <c:pt idx="150">
                  <c:v>348.37299999999999</c:v>
                </c:pt>
                <c:pt idx="151">
                  <c:v>345.33800000000002</c:v>
                </c:pt>
                <c:pt idx="152">
                  <c:v>343.70600000000002</c:v>
                </c:pt>
                <c:pt idx="153">
                  <c:v>338.11500000000001</c:v>
                </c:pt>
                <c:pt idx="154">
                  <c:v>334.45600000000002</c:v>
                </c:pt>
                <c:pt idx="155">
                  <c:v>329.964</c:v>
                </c:pt>
                <c:pt idx="156">
                  <c:v>328.041</c:v>
                </c:pt>
                <c:pt idx="157">
                  <c:v>322.27999999999997</c:v>
                </c:pt>
                <c:pt idx="158">
                  <c:v>315.745</c:v>
                </c:pt>
                <c:pt idx="159">
                  <c:v>312.39600000000002</c:v>
                </c:pt>
                <c:pt idx="160">
                  <c:v>306.75299999999999</c:v>
                </c:pt>
                <c:pt idx="161">
                  <c:v>301.77</c:v>
                </c:pt>
                <c:pt idx="162">
                  <c:v>298.05599999999998</c:v>
                </c:pt>
                <c:pt idx="163">
                  <c:v>289.14299999999997</c:v>
                </c:pt>
                <c:pt idx="164">
                  <c:v>288.22699999999998</c:v>
                </c:pt>
                <c:pt idx="165">
                  <c:v>281.44299999999998</c:v>
                </c:pt>
                <c:pt idx="166">
                  <c:v>274.61799999999999</c:v>
                </c:pt>
                <c:pt idx="167">
                  <c:v>269.53399999999999</c:v>
                </c:pt>
                <c:pt idx="168">
                  <c:v>261.14999999999998</c:v>
                </c:pt>
                <c:pt idx="169">
                  <c:v>257.35500000000002</c:v>
                </c:pt>
                <c:pt idx="170">
                  <c:v>250.97200000000001</c:v>
                </c:pt>
                <c:pt idx="171">
                  <c:v>247.45099999999999</c:v>
                </c:pt>
                <c:pt idx="172">
                  <c:v>241.393</c:v>
                </c:pt>
                <c:pt idx="173">
                  <c:v>236.83</c:v>
                </c:pt>
                <c:pt idx="174">
                  <c:v>229.601</c:v>
                </c:pt>
                <c:pt idx="175">
                  <c:v>223.29300000000001</c:v>
                </c:pt>
                <c:pt idx="176">
                  <c:v>219.21199999999999</c:v>
                </c:pt>
                <c:pt idx="177">
                  <c:v>215.40600000000001</c:v>
                </c:pt>
                <c:pt idx="178">
                  <c:v>212.733</c:v>
                </c:pt>
                <c:pt idx="179">
                  <c:v>205.625</c:v>
                </c:pt>
                <c:pt idx="180">
                  <c:v>201.905</c:v>
                </c:pt>
                <c:pt idx="181">
                  <c:v>196.06800000000001</c:v>
                </c:pt>
                <c:pt idx="182">
                  <c:v>193.33099999999999</c:v>
                </c:pt>
                <c:pt idx="183">
                  <c:v>187.572</c:v>
                </c:pt>
                <c:pt idx="184">
                  <c:v>183.66300000000001</c:v>
                </c:pt>
                <c:pt idx="185">
                  <c:v>179.17699999999999</c:v>
                </c:pt>
                <c:pt idx="186">
                  <c:v>176.18100000000001</c:v>
                </c:pt>
                <c:pt idx="187">
                  <c:v>172.70500000000001</c:v>
                </c:pt>
                <c:pt idx="188">
                  <c:v>167.89699999999999</c:v>
                </c:pt>
                <c:pt idx="189">
                  <c:v>163.64699999999999</c:v>
                </c:pt>
                <c:pt idx="190">
                  <c:v>160.63999999999999</c:v>
                </c:pt>
                <c:pt idx="191">
                  <c:v>155.15600000000001</c:v>
                </c:pt>
                <c:pt idx="192">
                  <c:v>152.78100000000001</c:v>
                </c:pt>
                <c:pt idx="193">
                  <c:v>150.32499999999999</c:v>
                </c:pt>
                <c:pt idx="194">
                  <c:v>146.43199999999999</c:v>
                </c:pt>
                <c:pt idx="195">
                  <c:v>141.708</c:v>
                </c:pt>
                <c:pt idx="196">
                  <c:v>138.65199999999999</c:v>
                </c:pt>
                <c:pt idx="197">
                  <c:v>135.06</c:v>
                </c:pt>
                <c:pt idx="198">
                  <c:v>134.72800000000001</c:v>
                </c:pt>
                <c:pt idx="199">
                  <c:v>129.30500000000001</c:v>
                </c:pt>
                <c:pt idx="200">
                  <c:v>126.976</c:v>
                </c:pt>
                <c:pt idx="201">
                  <c:v>125.02</c:v>
                </c:pt>
                <c:pt idx="202">
                  <c:v>120.761</c:v>
                </c:pt>
                <c:pt idx="203">
                  <c:v>116.786</c:v>
                </c:pt>
                <c:pt idx="204">
                  <c:v>115.735</c:v>
                </c:pt>
                <c:pt idx="205">
                  <c:v>112.95399999999999</c:v>
                </c:pt>
                <c:pt idx="206">
                  <c:v>110.483</c:v>
                </c:pt>
                <c:pt idx="207">
                  <c:v>106.053</c:v>
                </c:pt>
                <c:pt idx="208">
                  <c:v>104.672</c:v>
                </c:pt>
                <c:pt idx="209">
                  <c:v>102.527</c:v>
                </c:pt>
                <c:pt idx="210">
                  <c:v>99.075999999999993</c:v>
                </c:pt>
                <c:pt idx="211">
                  <c:v>97.113</c:v>
                </c:pt>
                <c:pt idx="212">
                  <c:v>94.49</c:v>
                </c:pt>
                <c:pt idx="213">
                  <c:v>91.638999999999996</c:v>
                </c:pt>
                <c:pt idx="214">
                  <c:v>91.412999999999997</c:v>
                </c:pt>
                <c:pt idx="215">
                  <c:v>87.834999999999994</c:v>
                </c:pt>
                <c:pt idx="216">
                  <c:v>86.078000000000003</c:v>
                </c:pt>
                <c:pt idx="217">
                  <c:v>82.947999999999993</c:v>
                </c:pt>
                <c:pt idx="218">
                  <c:v>81.510999999999996</c:v>
                </c:pt>
                <c:pt idx="219">
                  <c:v>79.049000000000007</c:v>
                </c:pt>
                <c:pt idx="220">
                  <c:v>77.245999999999995</c:v>
                </c:pt>
                <c:pt idx="221">
                  <c:v>75.492000000000004</c:v>
                </c:pt>
                <c:pt idx="222">
                  <c:v>73.055000000000007</c:v>
                </c:pt>
                <c:pt idx="223">
                  <c:v>72.153000000000006</c:v>
                </c:pt>
                <c:pt idx="224">
                  <c:v>70.385999999999996</c:v>
                </c:pt>
                <c:pt idx="225">
                  <c:v>68.003</c:v>
                </c:pt>
                <c:pt idx="226">
                  <c:v>66.302000000000007</c:v>
                </c:pt>
                <c:pt idx="227">
                  <c:v>64.591999999999999</c:v>
                </c:pt>
                <c:pt idx="228">
                  <c:v>63.395000000000003</c:v>
                </c:pt>
                <c:pt idx="229">
                  <c:v>62.21</c:v>
                </c:pt>
                <c:pt idx="230">
                  <c:v>60.968000000000004</c:v>
                </c:pt>
                <c:pt idx="231">
                  <c:v>58.686</c:v>
                </c:pt>
                <c:pt idx="232">
                  <c:v>56.232999999999997</c:v>
                </c:pt>
                <c:pt idx="233">
                  <c:v>54.744999999999997</c:v>
                </c:pt>
                <c:pt idx="234">
                  <c:v>55.792000000000002</c:v>
                </c:pt>
                <c:pt idx="235">
                  <c:v>53.878999999999998</c:v>
                </c:pt>
                <c:pt idx="236">
                  <c:v>51.756</c:v>
                </c:pt>
                <c:pt idx="237">
                  <c:v>51.036000000000001</c:v>
                </c:pt>
                <c:pt idx="238">
                  <c:v>50.384</c:v>
                </c:pt>
                <c:pt idx="239">
                  <c:v>47.323999999999998</c:v>
                </c:pt>
                <c:pt idx="240">
                  <c:v>47.018000000000001</c:v>
                </c:pt>
                <c:pt idx="241">
                  <c:v>46.441000000000003</c:v>
                </c:pt>
                <c:pt idx="242">
                  <c:v>45.613</c:v>
                </c:pt>
                <c:pt idx="243">
                  <c:v>44.277999999999999</c:v>
                </c:pt>
                <c:pt idx="244">
                  <c:v>42.886000000000003</c:v>
                </c:pt>
                <c:pt idx="245">
                  <c:v>42.154000000000003</c:v>
                </c:pt>
                <c:pt idx="246">
                  <c:v>40.594000000000001</c:v>
                </c:pt>
                <c:pt idx="247">
                  <c:v>40.094999999999999</c:v>
                </c:pt>
                <c:pt idx="248">
                  <c:v>39.371000000000002</c:v>
                </c:pt>
                <c:pt idx="249">
                  <c:v>38.198999999999998</c:v>
                </c:pt>
                <c:pt idx="250">
                  <c:v>37.206000000000003</c:v>
                </c:pt>
                <c:pt idx="251">
                  <c:v>35.890999999999998</c:v>
                </c:pt>
                <c:pt idx="252">
                  <c:v>35.402999999999999</c:v>
                </c:pt>
                <c:pt idx="253">
                  <c:v>33.865000000000002</c:v>
                </c:pt>
                <c:pt idx="254">
                  <c:v>33.527999999999999</c:v>
                </c:pt>
                <c:pt idx="255">
                  <c:v>32.692999999999998</c:v>
                </c:pt>
                <c:pt idx="256">
                  <c:v>30.977</c:v>
                </c:pt>
                <c:pt idx="257">
                  <c:v>30.69</c:v>
                </c:pt>
                <c:pt idx="258">
                  <c:v>29.701000000000001</c:v>
                </c:pt>
                <c:pt idx="259">
                  <c:v>29.597000000000001</c:v>
                </c:pt>
                <c:pt idx="260">
                  <c:v>28.338000000000001</c:v>
                </c:pt>
                <c:pt idx="261">
                  <c:v>27.646999999999998</c:v>
                </c:pt>
                <c:pt idx="262">
                  <c:v>27.405999999999999</c:v>
                </c:pt>
                <c:pt idx="263">
                  <c:v>26.754000000000001</c:v>
                </c:pt>
                <c:pt idx="264">
                  <c:v>26.213000000000001</c:v>
                </c:pt>
                <c:pt idx="265">
                  <c:v>25.824000000000002</c:v>
                </c:pt>
                <c:pt idx="266">
                  <c:v>24.297000000000001</c:v>
                </c:pt>
                <c:pt idx="267">
                  <c:v>24.01</c:v>
                </c:pt>
                <c:pt idx="268">
                  <c:v>23.667999999999999</c:v>
                </c:pt>
                <c:pt idx="269">
                  <c:v>22.904</c:v>
                </c:pt>
                <c:pt idx="270">
                  <c:v>22.765000000000001</c:v>
                </c:pt>
                <c:pt idx="271">
                  <c:v>21.556999999999999</c:v>
                </c:pt>
                <c:pt idx="272">
                  <c:v>21.346</c:v>
                </c:pt>
                <c:pt idx="273">
                  <c:v>20.574999999999999</c:v>
                </c:pt>
                <c:pt idx="274">
                  <c:v>20.657</c:v>
                </c:pt>
                <c:pt idx="275">
                  <c:v>19.809000000000001</c:v>
                </c:pt>
                <c:pt idx="276">
                  <c:v>19.266999999999999</c:v>
                </c:pt>
                <c:pt idx="277">
                  <c:v>19.295999999999999</c:v>
                </c:pt>
                <c:pt idx="278">
                  <c:v>18.093</c:v>
                </c:pt>
                <c:pt idx="279">
                  <c:v>17.794</c:v>
                </c:pt>
                <c:pt idx="280">
                  <c:v>17.062999999999999</c:v>
                </c:pt>
                <c:pt idx="281">
                  <c:v>17.277000000000001</c:v>
                </c:pt>
                <c:pt idx="282">
                  <c:v>16.609000000000002</c:v>
                </c:pt>
                <c:pt idx="283">
                  <c:v>15.531000000000001</c:v>
                </c:pt>
                <c:pt idx="284">
                  <c:v>15.669</c:v>
                </c:pt>
                <c:pt idx="285">
                  <c:v>15.375999999999999</c:v>
                </c:pt>
                <c:pt idx="286">
                  <c:v>14.957000000000001</c:v>
                </c:pt>
                <c:pt idx="287">
                  <c:v>14.503</c:v>
                </c:pt>
                <c:pt idx="288">
                  <c:v>14.214</c:v>
                </c:pt>
                <c:pt idx="289">
                  <c:v>14.192</c:v>
                </c:pt>
                <c:pt idx="290">
                  <c:v>13.038</c:v>
                </c:pt>
                <c:pt idx="291">
                  <c:v>13.118</c:v>
                </c:pt>
                <c:pt idx="292">
                  <c:v>12.648999999999999</c:v>
                </c:pt>
                <c:pt idx="293">
                  <c:v>13.019</c:v>
                </c:pt>
                <c:pt idx="294">
                  <c:v>12.253</c:v>
                </c:pt>
                <c:pt idx="295">
                  <c:v>11.94</c:v>
                </c:pt>
                <c:pt idx="296">
                  <c:v>11.483000000000001</c:v>
                </c:pt>
                <c:pt idx="297">
                  <c:v>11.428000000000001</c:v>
                </c:pt>
                <c:pt idx="298">
                  <c:v>11.648999999999999</c:v>
                </c:pt>
                <c:pt idx="299">
                  <c:v>10.725</c:v>
                </c:pt>
                <c:pt idx="300">
                  <c:v>10.805999999999999</c:v>
                </c:pt>
                <c:pt idx="301">
                  <c:v>10.728999999999999</c:v>
                </c:pt>
                <c:pt idx="302">
                  <c:v>9.5570000000000004</c:v>
                </c:pt>
                <c:pt idx="303">
                  <c:v>9.2940000000000005</c:v>
                </c:pt>
                <c:pt idx="304">
                  <c:v>9.4979999999999993</c:v>
                </c:pt>
                <c:pt idx="305">
                  <c:v>8.7799999999999994</c:v>
                </c:pt>
                <c:pt idx="306">
                  <c:v>8.6609999999999996</c:v>
                </c:pt>
                <c:pt idx="307">
                  <c:v>8.9339999999999993</c:v>
                </c:pt>
                <c:pt idx="308">
                  <c:v>8.2430000000000003</c:v>
                </c:pt>
                <c:pt idx="309">
                  <c:v>8.66</c:v>
                </c:pt>
                <c:pt idx="310">
                  <c:v>7.9349999999999996</c:v>
                </c:pt>
                <c:pt idx="311">
                  <c:v>8.1709999999999994</c:v>
                </c:pt>
                <c:pt idx="312">
                  <c:v>7.5049999999999999</c:v>
                </c:pt>
                <c:pt idx="313">
                  <c:v>7.3570000000000002</c:v>
                </c:pt>
                <c:pt idx="314">
                  <c:v>7.3490000000000002</c:v>
                </c:pt>
                <c:pt idx="315">
                  <c:v>7.2160000000000002</c:v>
                </c:pt>
                <c:pt idx="316">
                  <c:v>6.9470000000000001</c:v>
                </c:pt>
                <c:pt idx="317">
                  <c:v>6.7</c:v>
                </c:pt>
                <c:pt idx="318">
                  <c:v>6.5709999999999997</c:v>
                </c:pt>
                <c:pt idx="319">
                  <c:v>5.9349999999999996</c:v>
                </c:pt>
                <c:pt idx="320">
                  <c:v>6.1449999999999996</c:v>
                </c:pt>
                <c:pt idx="321">
                  <c:v>6.17</c:v>
                </c:pt>
                <c:pt idx="322">
                  <c:v>5.9269999999999996</c:v>
                </c:pt>
                <c:pt idx="323">
                  <c:v>5.415</c:v>
                </c:pt>
                <c:pt idx="324">
                  <c:v>5.4340000000000002</c:v>
                </c:pt>
                <c:pt idx="325">
                  <c:v>5.367</c:v>
                </c:pt>
                <c:pt idx="326">
                  <c:v>5.1280000000000001</c:v>
                </c:pt>
                <c:pt idx="327">
                  <c:v>4.726</c:v>
                </c:pt>
                <c:pt idx="328">
                  <c:v>4.5670000000000002</c:v>
                </c:pt>
                <c:pt idx="329">
                  <c:v>4.6669999999999998</c:v>
                </c:pt>
                <c:pt idx="330">
                  <c:v>4.2190000000000003</c:v>
                </c:pt>
                <c:pt idx="331">
                  <c:v>4.2149999999999999</c:v>
                </c:pt>
                <c:pt idx="332">
                  <c:v>3.7440000000000002</c:v>
                </c:pt>
                <c:pt idx="333">
                  <c:v>3.6920000000000002</c:v>
                </c:pt>
                <c:pt idx="334">
                  <c:v>3.1949999999999998</c:v>
                </c:pt>
                <c:pt idx="335">
                  <c:v>3.0569999999999999</c:v>
                </c:pt>
                <c:pt idx="336">
                  <c:v>3.0489999999999999</c:v>
                </c:pt>
                <c:pt idx="337">
                  <c:v>2.97</c:v>
                </c:pt>
                <c:pt idx="338">
                  <c:v>2.8940000000000001</c:v>
                </c:pt>
                <c:pt idx="339">
                  <c:v>2.2090000000000001</c:v>
                </c:pt>
                <c:pt idx="340">
                  <c:v>2.1110000000000002</c:v>
                </c:pt>
                <c:pt idx="341">
                  <c:v>2.198</c:v>
                </c:pt>
                <c:pt idx="342">
                  <c:v>1.861</c:v>
                </c:pt>
                <c:pt idx="343">
                  <c:v>2.0409999999999999</c:v>
                </c:pt>
                <c:pt idx="344">
                  <c:v>1.5089999999999999</c:v>
                </c:pt>
                <c:pt idx="345">
                  <c:v>1.429</c:v>
                </c:pt>
                <c:pt idx="346">
                  <c:v>1.35</c:v>
                </c:pt>
                <c:pt idx="347">
                  <c:v>0.97899999999999998</c:v>
                </c:pt>
                <c:pt idx="348">
                  <c:v>1.306</c:v>
                </c:pt>
                <c:pt idx="349">
                  <c:v>0.96199999999999997</c:v>
                </c:pt>
                <c:pt idx="350">
                  <c:v>0.873</c:v>
                </c:pt>
              </c:numCache>
            </c:numRef>
          </c:yVal>
          <c:smooth val="1"/>
        </c:ser>
        <c:ser>
          <c:idx val="1"/>
          <c:order val="1"/>
          <c:tx>
            <c:strRef>
              <c:f>Sheet2!$C$1</c:f>
              <c:strCache>
                <c:ptCount val="1"/>
                <c:pt idx="0">
                  <c:v>Water</c:v>
                </c:pt>
              </c:strCache>
            </c:strRef>
          </c:tx>
          <c:spPr>
            <a:ln w="25400" cap="rnd">
              <a:solidFill>
                <a:srgbClr val="FF0000"/>
              </a:solidFill>
              <a:prstDash val="sysDash"/>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C$2:$C$352</c:f>
              <c:numCache>
                <c:formatCode>General</c:formatCode>
                <c:ptCount val="351"/>
                <c:pt idx="0">
                  <c:v>1.8180000000000001</c:v>
                </c:pt>
                <c:pt idx="1">
                  <c:v>1.8029999999999999</c:v>
                </c:pt>
                <c:pt idx="2">
                  <c:v>2.1179999999999999</c:v>
                </c:pt>
                <c:pt idx="3">
                  <c:v>2.2050000000000001</c:v>
                </c:pt>
                <c:pt idx="4">
                  <c:v>1.9350000000000001</c:v>
                </c:pt>
                <c:pt idx="5">
                  <c:v>2.0230000000000001</c:v>
                </c:pt>
                <c:pt idx="6">
                  <c:v>2.0019999999999998</c:v>
                </c:pt>
                <c:pt idx="7">
                  <c:v>1.639</c:v>
                </c:pt>
                <c:pt idx="8">
                  <c:v>1.5720000000000001</c:v>
                </c:pt>
                <c:pt idx="9">
                  <c:v>1.4690000000000001</c:v>
                </c:pt>
                <c:pt idx="10">
                  <c:v>1.8420000000000001</c:v>
                </c:pt>
                <c:pt idx="11">
                  <c:v>1.611</c:v>
                </c:pt>
                <c:pt idx="12">
                  <c:v>1.7010000000000001</c:v>
                </c:pt>
                <c:pt idx="13">
                  <c:v>1.42</c:v>
                </c:pt>
                <c:pt idx="14">
                  <c:v>1.3260000000000001</c:v>
                </c:pt>
                <c:pt idx="15">
                  <c:v>1.3839999999999999</c:v>
                </c:pt>
                <c:pt idx="16">
                  <c:v>1.2230000000000001</c:v>
                </c:pt>
                <c:pt idx="17">
                  <c:v>1.0840000000000001</c:v>
                </c:pt>
                <c:pt idx="18">
                  <c:v>1.3720000000000001</c:v>
                </c:pt>
                <c:pt idx="19">
                  <c:v>1.4970000000000001</c:v>
                </c:pt>
                <c:pt idx="20">
                  <c:v>1.133</c:v>
                </c:pt>
                <c:pt idx="21">
                  <c:v>0.96299999999999997</c:v>
                </c:pt>
                <c:pt idx="22">
                  <c:v>1.272</c:v>
                </c:pt>
                <c:pt idx="23">
                  <c:v>1.1459999999999999</c:v>
                </c:pt>
                <c:pt idx="24">
                  <c:v>1.3460000000000001</c:v>
                </c:pt>
                <c:pt idx="25">
                  <c:v>1.5009999999999999</c:v>
                </c:pt>
                <c:pt idx="26">
                  <c:v>1.337</c:v>
                </c:pt>
                <c:pt idx="27">
                  <c:v>1.3049999999999999</c:v>
                </c:pt>
                <c:pt idx="28">
                  <c:v>0.93799999999999994</c:v>
                </c:pt>
                <c:pt idx="29">
                  <c:v>1.276</c:v>
                </c:pt>
                <c:pt idx="30">
                  <c:v>0.64600000000000002</c:v>
                </c:pt>
                <c:pt idx="31">
                  <c:v>1.0660000000000001</c:v>
                </c:pt>
                <c:pt idx="32">
                  <c:v>1.2769999999999999</c:v>
                </c:pt>
                <c:pt idx="33">
                  <c:v>1.294</c:v>
                </c:pt>
                <c:pt idx="34">
                  <c:v>1.2789999999999999</c:v>
                </c:pt>
                <c:pt idx="35">
                  <c:v>1.228</c:v>
                </c:pt>
                <c:pt idx="36">
                  <c:v>1.2809999999999999</c:v>
                </c:pt>
                <c:pt idx="37">
                  <c:v>1.2929999999999999</c:v>
                </c:pt>
                <c:pt idx="38">
                  <c:v>1.3620000000000001</c:v>
                </c:pt>
                <c:pt idx="39">
                  <c:v>1.2110000000000001</c:v>
                </c:pt>
                <c:pt idx="40">
                  <c:v>1.603</c:v>
                </c:pt>
                <c:pt idx="41">
                  <c:v>1.6160000000000001</c:v>
                </c:pt>
                <c:pt idx="42">
                  <c:v>1.712</c:v>
                </c:pt>
                <c:pt idx="43">
                  <c:v>1.865</c:v>
                </c:pt>
                <c:pt idx="44">
                  <c:v>2.202</c:v>
                </c:pt>
                <c:pt idx="45">
                  <c:v>2.2109999999999999</c:v>
                </c:pt>
                <c:pt idx="46">
                  <c:v>2.355</c:v>
                </c:pt>
                <c:pt idx="47">
                  <c:v>2.3199999999999998</c:v>
                </c:pt>
                <c:pt idx="48">
                  <c:v>2.1019999999999999</c:v>
                </c:pt>
                <c:pt idx="49">
                  <c:v>2.5649999999999999</c:v>
                </c:pt>
                <c:pt idx="50">
                  <c:v>2.5619999999999998</c:v>
                </c:pt>
                <c:pt idx="51">
                  <c:v>2.2639999999999998</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99</c:v>
                </c:pt>
                <c:pt idx="61">
                  <c:v>1.6859999999999999</c:v>
                </c:pt>
                <c:pt idx="62">
                  <c:v>1.7350000000000001</c:v>
                </c:pt>
                <c:pt idx="63">
                  <c:v>1.7090000000000001</c:v>
                </c:pt>
                <c:pt idx="64">
                  <c:v>1.8859999999999999</c:v>
                </c:pt>
                <c:pt idx="65">
                  <c:v>1.454</c:v>
                </c:pt>
                <c:pt idx="66">
                  <c:v>1.821</c:v>
                </c:pt>
                <c:pt idx="67">
                  <c:v>1.7050000000000001</c:v>
                </c:pt>
                <c:pt idx="68">
                  <c:v>1.8169999999999999</c:v>
                </c:pt>
                <c:pt idx="69">
                  <c:v>1.873</c:v>
                </c:pt>
                <c:pt idx="70">
                  <c:v>1.847</c:v>
                </c:pt>
                <c:pt idx="71">
                  <c:v>2.1219999999999999</c:v>
                </c:pt>
                <c:pt idx="72">
                  <c:v>2.008</c:v>
                </c:pt>
                <c:pt idx="73">
                  <c:v>2.2770000000000001</c:v>
                </c:pt>
                <c:pt idx="74">
                  <c:v>2.0059999999999998</c:v>
                </c:pt>
                <c:pt idx="75">
                  <c:v>2.1</c:v>
                </c:pt>
                <c:pt idx="76">
                  <c:v>2.2989999999999999</c:v>
                </c:pt>
                <c:pt idx="77">
                  <c:v>2.4710000000000001</c:v>
                </c:pt>
                <c:pt idx="78">
                  <c:v>2.8650000000000002</c:v>
                </c:pt>
                <c:pt idx="79">
                  <c:v>2.74</c:v>
                </c:pt>
                <c:pt idx="80">
                  <c:v>2.6560000000000001</c:v>
                </c:pt>
                <c:pt idx="81">
                  <c:v>2.6179999999999999</c:v>
                </c:pt>
                <c:pt idx="82">
                  <c:v>2.843</c:v>
                </c:pt>
                <c:pt idx="83">
                  <c:v>2.8849999999999998</c:v>
                </c:pt>
                <c:pt idx="84">
                  <c:v>2.7639999999999998</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40000000000002</c:v>
                </c:pt>
                <c:pt idx="95">
                  <c:v>3.7549999999999999</c:v>
                </c:pt>
                <c:pt idx="96">
                  <c:v>4.2</c:v>
                </c:pt>
                <c:pt idx="97">
                  <c:v>3.7919999999999998</c:v>
                </c:pt>
                <c:pt idx="98">
                  <c:v>4.2960000000000003</c:v>
                </c:pt>
                <c:pt idx="99">
                  <c:v>4.0199999999999996</c:v>
                </c:pt>
                <c:pt idx="100">
                  <c:v>4.4710000000000001</c:v>
                </c:pt>
                <c:pt idx="101">
                  <c:v>4.4050000000000002</c:v>
                </c:pt>
                <c:pt idx="102">
                  <c:v>4.5519999999999996</c:v>
                </c:pt>
                <c:pt idx="103">
                  <c:v>4.0780000000000003</c:v>
                </c:pt>
                <c:pt idx="104">
                  <c:v>4.5519999999999996</c:v>
                </c:pt>
                <c:pt idx="105">
                  <c:v>4.0640000000000001</c:v>
                </c:pt>
                <c:pt idx="106">
                  <c:v>4.1269999999999998</c:v>
                </c:pt>
                <c:pt idx="107">
                  <c:v>4.3680000000000003</c:v>
                </c:pt>
                <c:pt idx="108">
                  <c:v>4.4560000000000004</c:v>
                </c:pt>
                <c:pt idx="109">
                  <c:v>4.2530000000000001</c:v>
                </c:pt>
                <c:pt idx="110">
                  <c:v>4.5819999999999999</c:v>
                </c:pt>
                <c:pt idx="111">
                  <c:v>4.4660000000000002</c:v>
                </c:pt>
                <c:pt idx="112">
                  <c:v>4.1909999999999998</c:v>
                </c:pt>
                <c:pt idx="113">
                  <c:v>4.694</c:v>
                </c:pt>
                <c:pt idx="114">
                  <c:v>4.282</c:v>
                </c:pt>
                <c:pt idx="115">
                  <c:v>4.3360000000000003</c:v>
                </c:pt>
                <c:pt idx="116">
                  <c:v>4.4809999999999999</c:v>
                </c:pt>
                <c:pt idx="117">
                  <c:v>4.58</c:v>
                </c:pt>
                <c:pt idx="118">
                  <c:v>4.3029999999999999</c:v>
                </c:pt>
                <c:pt idx="119">
                  <c:v>4.2859999999999996</c:v>
                </c:pt>
                <c:pt idx="120">
                  <c:v>4.431</c:v>
                </c:pt>
                <c:pt idx="121">
                  <c:v>4.5970000000000004</c:v>
                </c:pt>
                <c:pt idx="122">
                  <c:v>4.3769999999999998</c:v>
                </c:pt>
                <c:pt idx="123">
                  <c:v>4.3659999999999997</c:v>
                </c:pt>
                <c:pt idx="124">
                  <c:v>4.173</c:v>
                </c:pt>
                <c:pt idx="125">
                  <c:v>4.431</c:v>
                </c:pt>
                <c:pt idx="126">
                  <c:v>3.9079999999999999</c:v>
                </c:pt>
                <c:pt idx="127">
                  <c:v>4.2839999999999998</c:v>
                </c:pt>
                <c:pt idx="128">
                  <c:v>4.0949999999999998</c:v>
                </c:pt>
                <c:pt idx="129">
                  <c:v>4.5389999999999997</c:v>
                </c:pt>
                <c:pt idx="130">
                  <c:v>4.2610000000000001</c:v>
                </c:pt>
                <c:pt idx="131">
                  <c:v>4.5629999999999997</c:v>
                </c:pt>
                <c:pt idx="132">
                  <c:v>4.2080000000000002</c:v>
                </c:pt>
                <c:pt idx="133">
                  <c:v>4.5599999999999996</c:v>
                </c:pt>
                <c:pt idx="134">
                  <c:v>4.3470000000000004</c:v>
                </c:pt>
                <c:pt idx="135">
                  <c:v>4.1900000000000004</c:v>
                </c:pt>
                <c:pt idx="136">
                  <c:v>4.593</c:v>
                </c:pt>
                <c:pt idx="137">
                  <c:v>4.8499999999999996</c:v>
                </c:pt>
                <c:pt idx="138">
                  <c:v>4.4130000000000003</c:v>
                </c:pt>
                <c:pt idx="139">
                  <c:v>4.3019999999999996</c:v>
                </c:pt>
                <c:pt idx="140">
                  <c:v>4.8479999999999999</c:v>
                </c:pt>
                <c:pt idx="141">
                  <c:v>4.3440000000000003</c:v>
                </c:pt>
                <c:pt idx="142">
                  <c:v>4.1280000000000001</c:v>
                </c:pt>
                <c:pt idx="143">
                  <c:v>4.5110000000000001</c:v>
                </c:pt>
                <c:pt idx="144">
                  <c:v>4.5220000000000002</c:v>
                </c:pt>
                <c:pt idx="145">
                  <c:v>4.3029999999999999</c:v>
                </c:pt>
                <c:pt idx="146">
                  <c:v>4.2539999999999996</c:v>
                </c:pt>
                <c:pt idx="147">
                  <c:v>4.4820000000000002</c:v>
                </c:pt>
                <c:pt idx="148">
                  <c:v>4.3490000000000002</c:v>
                </c:pt>
                <c:pt idx="149">
                  <c:v>4.202</c:v>
                </c:pt>
                <c:pt idx="150">
                  <c:v>3.9260000000000002</c:v>
                </c:pt>
                <c:pt idx="151">
                  <c:v>4.226</c:v>
                </c:pt>
                <c:pt idx="152">
                  <c:v>3.8340000000000001</c:v>
                </c:pt>
                <c:pt idx="153">
                  <c:v>4.4059999999999997</c:v>
                </c:pt>
                <c:pt idx="154">
                  <c:v>4.2</c:v>
                </c:pt>
                <c:pt idx="155">
                  <c:v>4.3259999999999996</c:v>
                </c:pt>
                <c:pt idx="156">
                  <c:v>4.49</c:v>
                </c:pt>
                <c:pt idx="157">
                  <c:v>3.964</c:v>
                </c:pt>
                <c:pt idx="158">
                  <c:v>3.72</c:v>
                </c:pt>
                <c:pt idx="159">
                  <c:v>4.282</c:v>
                </c:pt>
                <c:pt idx="160">
                  <c:v>4.2539999999999996</c:v>
                </c:pt>
                <c:pt idx="161">
                  <c:v>3.7549999999999999</c:v>
                </c:pt>
                <c:pt idx="162">
                  <c:v>3.2490000000000001</c:v>
                </c:pt>
                <c:pt idx="163">
                  <c:v>3.637</c:v>
                </c:pt>
                <c:pt idx="164">
                  <c:v>3.5190000000000001</c:v>
                </c:pt>
                <c:pt idx="165">
                  <c:v>3.8690000000000002</c:v>
                </c:pt>
                <c:pt idx="166">
                  <c:v>3.7349999999999999</c:v>
                </c:pt>
                <c:pt idx="167">
                  <c:v>3.41</c:v>
                </c:pt>
                <c:pt idx="168">
                  <c:v>3.573</c:v>
                </c:pt>
                <c:pt idx="169">
                  <c:v>3.3119999999999998</c:v>
                </c:pt>
                <c:pt idx="170">
                  <c:v>3.5369999999999999</c:v>
                </c:pt>
                <c:pt idx="171">
                  <c:v>3.29</c:v>
                </c:pt>
                <c:pt idx="172">
                  <c:v>3.76</c:v>
                </c:pt>
                <c:pt idx="173">
                  <c:v>3.3250000000000002</c:v>
                </c:pt>
                <c:pt idx="174">
                  <c:v>3.371</c:v>
                </c:pt>
                <c:pt idx="175">
                  <c:v>3.3860000000000001</c:v>
                </c:pt>
                <c:pt idx="176">
                  <c:v>3.04</c:v>
                </c:pt>
                <c:pt idx="177">
                  <c:v>3.3039999999999998</c:v>
                </c:pt>
                <c:pt idx="178">
                  <c:v>3.0169999999999999</c:v>
                </c:pt>
                <c:pt idx="179">
                  <c:v>3.42</c:v>
                </c:pt>
                <c:pt idx="180">
                  <c:v>2.605</c:v>
                </c:pt>
                <c:pt idx="181">
                  <c:v>3.0219999999999998</c:v>
                </c:pt>
                <c:pt idx="182">
                  <c:v>2.8050000000000002</c:v>
                </c:pt>
                <c:pt idx="183">
                  <c:v>2.911</c:v>
                </c:pt>
                <c:pt idx="184">
                  <c:v>2.5590000000000002</c:v>
                </c:pt>
                <c:pt idx="185">
                  <c:v>2.399</c:v>
                </c:pt>
                <c:pt idx="186">
                  <c:v>2.3540000000000001</c:v>
                </c:pt>
                <c:pt idx="187">
                  <c:v>2.4060000000000001</c:v>
                </c:pt>
                <c:pt idx="188">
                  <c:v>2.8180000000000001</c:v>
                </c:pt>
                <c:pt idx="189">
                  <c:v>2.762</c:v>
                </c:pt>
                <c:pt idx="190">
                  <c:v>2.3130000000000002</c:v>
                </c:pt>
                <c:pt idx="191">
                  <c:v>2.39</c:v>
                </c:pt>
                <c:pt idx="192">
                  <c:v>2.302</c:v>
                </c:pt>
                <c:pt idx="193">
                  <c:v>2.2639999999999998</c:v>
                </c:pt>
                <c:pt idx="194">
                  <c:v>2.302</c:v>
                </c:pt>
                <c:pt idx="195">
                  <c:v>2.419</c:v>
                </c:pt>
                <c:pt idx="196">
                  <c:v>2.5129999999999999</c:v>
                </c:pt>
                <c:pt idx="197">
                  <c:v>2.0640000000000001</c:v>
                </c:pt>
                <c:pt idx="198">
                  <c:v>1.8340000000000001</c:v>
                </c:pt>
                <c:pt idx="199">
                  <c:v>1.98</c:v>
                </c:pt>
                <c:pt idx="200">
                  <c:v>1.833</c:v>
                </c:pt>
                <c:pt idx="201">
                  <c:v>2.1179999999999999</c:v>
                </c:pt>
                <c:pt idx="202">
                  <c:v>1.8049999999999999</c:v>
                </c:pt>
                <c:pt idx="203">
                  <c:v>1.998</c:v>
                </c:pt>
                <c:pt idx="204">
                  <c:v>1.8759999999999999</c:v>
                </c:pt>
                <c:pt idx="205">
                  <c:v>1.9139999999999999</c:v>
                </c:pt>
                <c:pt idx="206">
                  <c:v>1.6</c:v>
                </c:pt>
                <c:pt idx="207">
                  <c:v>1.984</c:v>
                </c:pt>
                <c:pt idx="208">
                  <c:v>1.806</c:v>
                </c:pt>
                <c:pt idx="209">
                  <c:v>1.643</c:v>
                </c:pt>
                <c:pt idx="210">
                  <c:v>1.524</c:v>
                </c:pt>
                <c:pt idx="211">
                  <c:v>1.573</c:v>
                </c:pt>
                <c:pt idx="212">
                  <c:v>1.5489999999999999</c:v>
                </c:pt>
                <c:pt idx="213">
                  <c:v>1.5649999999999999</c:v>
                </c:pt>
                <c:pt idx="214">
                  <c:v>1.508</c:v>
                </c:pt>
                <c:pt idx="215">
                  <c:v>1.702</c:v>
                </c:pt>
                <c:pt idx="216">
                  <c:v>1.1890000000000001</c:v>
                </c:pt>
                <c:pt idx="217">
                  <c:v>1.125</c:v>
                </c:pt>
                <c:pt idx="218">
                  <c:v>1.4379999999999999</c:v>
                </c:pt>
                <c:pt idx="219">
                  <c:v>1.1850000000000001</c:v>
                </c:pt>
                <c:pt idx="220">
                  <c:v>1.6919999999999999</c:v>
                </c:pt>
                <c:pt idx="221">
                  <c:v>1.38</c:v>
                </c:pt>
                <c:pt idx="222">
                  <c:v>1.2310000000000001</c:v>
                </c:pt>
                <c:pt idx="223">
                  <c:v>1.083</c:v>
                </c:pt>
                <c:pt idx="224">
                  <c:v>1.087</c:v>
                </c:pt>
                <c:pt idx="225">
                  <c:v>1.1060000000000001</c:v>
                </c:pt>
                <c:pt idx="226">
                  <c:v>1.052</c:v>
                </c:pt>
                <c:pt idx="227">
                  <c:v>1.022</c:v>
                </c:pt>
                <c:pt idx="228">
                  <c:v>1.4279999999999999</c:v>
                </c:pt>
                <c:pt idx="229">
                  <c:v>1.325</c:v>
                </c:pt>
                <c:pt idx="230">
                  <c:v>1.1919999999999999</c:v>
                </c:pt>
                <c:pt idx="231">
                  <c:v>1.2330000000000001</c:v>
                </c:pt>
                <c:pt idx="232">
                  <c:v>1.1399999999999999</c:v>
                </c:pt>
                <c:pt idx="233">
                  <c:v>0.96599999999999997</c:v>
                </c:pt>
                <c:pt idx="234">
                  <c:v>1.389</c:v>
                </c:pt>
                <c:pt idx="235">
                  <c:v>1.002</c:v>
                </c:pt>
                <c:pt idx="236">
                  <c:v>0.93899999999999995</c:v>
                </c:pt>
                <c:pt idx="237">
                  <c:v>0.83899999999999997</c:v>
                </c:pt>
                <c:pt idx="238">
                  <c:v>1.054</c:v>
                </c:pt>
                <c:pt idx="239">
                  <c:v>1.107</c:v>
                </c:pt>
                <c:pt idx="240">
                  <c:v>0.98699999999999999</c:v>
                </c:pt>
                <c:pt idx="241">
                  <c:v>0.97399999999999998</c:v>
                </c:pt>
                <c:pt idx="242">
                  <c:v>0.88600000000000001</c:v>
                </c:pt>
                <c:pt idx="243">
                  <c:v>0.72799999999999998</c:v>
                </c:pt>
                <c:pt idx="244">
                  <c:v>0.94899999999999995</c:v>
                </c:pt>
                <c:pt idx="245">
                  <c:v>0.76400000000000001</c:v>
                </c:pt>
                <c:pt idx="246">
                  <c:v>0.82799999999999996</c:v>
                </c:pt>
                <c:pt idx="247">
                  <c:v>0.30499999999999999</c:v>
                </c:pt>
                <c:pt idx="248">
                  <c:v>0.75700000000000001</c:v>
                </c:pt>
                <c:pt idx="249">
                  <c:v>0.98499999999999999</c:v>
                </c:pt>
                <c:pt idx="250">
                  <c:v>0.749</c:v>
                </c:pt>
                <c:pt idx="251">
                  <c:v>0.67900000000000005</c:v>
                </c:pt>
                <c:pt idx="252">
                  <c:v>0.497</c:v>
                </c:pt>
                <c:pt idx="253">
                  <c:v>0.60599999999999998</c:v>
                </c:pt>
                <c:pt idx="254">
                  <c:v>0.89100000000000001</c:v>
                </c:pt>
                <c:pt idx="255">
                  <c:v>0.7</c:v>
                </c:pt>
                <c:pt idx="256">
                  <c:v>0.75800000000000001</c:v>
                </c:pt>
                <c:pt idx="257">
                  <c:v>0.73599999999999999</c:v>
                </c:pt>
                <c:pt idx="258">
                  <c:v>0.65600000000000003</c:v>
                </c:pt>
                <c:pt idx="259">
                  <c:v>0.57699999999999996</c:v>
                </c:pt>
                <c:pt idx="260">
                  <c:v>0.38300000000000001</c:v>
                </c:pt>
                <c:pt idx="261">
                  <c:v>0.75700000000000001</c:v>
                </c:pt>
                <c:pt idx="262">
                  <c:v>0.39200000000000002</c:v>
                </c:pt>
                <c:pt idx="263">
                  <c:v>0.68100000000000005</c:v>
                </c:pt>
                <c:pt idx="264">
                  <c:v>0.58299999999999996</c:v>
                </c:pt>
                <c:pt idx="265">
                  <c:v>0.46600000000000003</c:v>
                </c:pt>
                <c:pt idx="266">
                  <c:v>0.24199999999999999</c:v>
                </c:pt>
                <c:pt idx="267">
                  <c:v>0.43</c:v>
                </c:pt>
                <c:pt idx="268">
                  <c:v>0.69499999999999995</c:v>
                </c:pt>
                <c:pt idx="269">
                  <c:v>0.51900000000000002</c:v>
                </c:pt>
                <c:pt idx="270">
                  <c:v>0.27900000000000003</c:v>
                </c:pt>
                <c:pt idx="271">
                  <c:v>0.73899999999999999</c:v>
                </c:pt>
                <c:pt idx="272">
                  <c:v>0.53500000000000003</c:v>
                </c:pt>
                <c:pt idx="273">
                  <c:v>0.76500000000000001</c:v>
                </c:pt>
                <c:pt idx="274">
                  <c:v>0.64600000000000002</c:v>
                </c:pt>
                <c:pt idx="275">
                  <c:v>0.72799999999999998</c:v>
                </c:pt>
                <c:pt idx="276">
                  <c:v>0.36099999999999999</c:v>
                </c:pt>
                <c:pt idx="277">
                  <c:v>0.56999999999999995</c:v>
                </c:pt>
                <c:pt idx="278">
                  <c:v>0.33800000000000002</c:v>
                </c:pt>
                <c:pt idx="279">
                  <c:v>0.17399999999999999</c:v>
                </c:pt>
                <c:pt idx="280">
                  <c:v>0.19400000000000001</c:v>
                </c:pt>
                <c:pt idx="281">
                  <c:v>0.54400000000000004</c:v>
                </c:pt>
                <c:pt idx="282">
                  <c:v>0.35</c:v>
                </c:pt>
                <c:pt idx="283">
                  <c:v>0.314</c:v>
                </c:pt>
                <c:pt idx="284">
                  <c:v>0.67200000000000004</c:v>
                </c:pt>
                <c:pt idx="285">
                  <c:v>0.46300000000000002</c:v>
                </c:pt>
                <c:pt idx="286">
                  <c:v>0.36499999999999999</c:v>
                </c:pt>
                <c:pt idx="287">
                  <c:v>0.41899999999999998</c:v>
                </c:pt>
                <c:pt idx="288">
                  <c:v>0.54100000000000004</c:v>
                </c:pt>
                <c:pt idx="289">
                  <c:v>0.32800000000000001</c:v>
                </c:pt>
                <c:pt idx="290">
                  <c:v>0.48</c:v>
                </c:pt>
                <c:pt idx="291">
                  <c:v>0.54500000000000004</c:v>
                </c:pt>
                <c:pt idx="292">
                  <c:v>0.54200000000000004</c:v>
                </c:pt>
                <c:pt idx="293">
                  <c:v>0.39300000000000002</c:v>
                </c:pt>
                <c:pt idx="294">
                  <c:v>0.314</c:v>
                </c:pt>
                <c:pt idx="295">
                  <c:v>0.67600000000000005</c:v>
                </c:pt>
                <c:pt idx="296">
                  <c:v>0.49299999999999999</c:v>
                </c:pt>
                <c:pt idx="297">
                  <c:v>0.35899999999999999</c:v>
                </c:pt>
                <c:pt idx="298">
                  <c:v>0.41</c:v>
                </c:pt>
                <c:pt idx="299">
                  <c:v>0.26800000000000002</c:v>
                </c:pt>
                <c:pt idx="300">
                  <c:v>0.44900000000000001</c:v>
                </c:pt>
                <c:pt idx="301">
                  <c:v>0.22900000000000001</c:v>
                </c:pt>
                <c:pt idx="302">
                  <c:v>0.32400000000000001</c:v>
                </c:pt>
                <c:pt idx="303">
                  <c:v>0.255</c:v>
                </c:pt>
                <c:pt idx="304">
                  <c:v>4.5999999999999999E-2</c:v>
                </c:pt>
                <c:pt idx="305">
                  <c:v>0.27400000000000002</c:v>
                </c:pt>
                <c:pt idx="306">
                  <c:v>0.34300000000000003</c:v>
                </c:pt>
                <c:pt idx="307">
                  <c:v>0.37</c:v>
                </c:pt>
                <c:pt idx="308">
                  <c:v>0.28899999999999998</c:v>
                </c:pt>
                <c:pt idx="309">
                  <c:v>0.19900000000000001</c:v>
                </c:pt>
                <c:pt idx="310">
                  <c:v>0.03</c:v>
                </c:pt>
                <c:pt idx="311">
                  <c:v>0.17</c:v>
                </c:pt>
                <c:pt idx="312">
                  <c:v>4.2000000000000003E-2</c:v>
                </c:pt>
                <c:pt idx="313">
                  <c:v>2.5000000000000001E-2</c:v>
                </c:pt>
                <c:pt idx="314">
                  <c:v>9.0999999999999998E-2</c:v>
                </c:pt>
                <c:pt idx="315">
                  <c:v>0.12</c:v>
                </c:pt>
                <c:pt idx="316">
                  <c:v>0.54500000000000004</c:v>
                </c:pt>
                <c:pt idx="317">
                  <c:v>0.31900000000000001</c:v>
                </c:pt>
                <c:pt idx="318">
                  <c:v>0.21199999999999999</c:v>
                </c:pt>
                <c:pt idx="319">
                  <c:v>0.40500000000000003</c:v>
                </c:pt>
                <c:pt idx="320">
                  <c:v>0.60399999999999998</c:v>
                </c:pt>
                <c:pt idx="321">
                  <c:v>0.56100000000000005</c:v>
                </c:pt>
                <c:pt idx="322">
                  <c:v>0.193</c:v>
                </c:pt>
                <c:pt idx="323">
                  <c:v>0.191</c:v>
                </c:pt>
                <c:pt idx="324">
                  <c:v>0.13800000000000001</c:v>
                </c:pt>
                <c:pt idx="325">
                  <c:v>0.55300000000000005</c:v>
                </c:pt>
                <c:pt idx="326">
                  <c:v>0.28299999999999997</c:v>
                </c:pt>
                <c:pt idx="327">
                  <c:v>-8.5000000000000006E-2</c:v>
                </c:pt>
                <c:pt idx="328">
                  <c:v>-0.16900000000000001</c:v>
                </c:pt>
                <c:pt idx="329">
                  <c:v>0.30099999999999999</c:v>
                </c:pt>
                <c:pt idx="330">
                  <c:v>0.26900000000000002</c:v>
                </c:pt>
                <c:pt idx="331">
                  <c:v>0.38400000000000001</c:v>
                </c:pt>
                <c:pt idx="332">
                  <c:v>4.0000000000000001E-3</c:v>
                </c:pt>
                <c:pt idx="333">
                  <c:v>0.223</c:v>
                </c:pt>
                <c:pt idx="334">
                  <c:v>0.18099999999999999</c:v>
                </c:pt>
                <c:pt idx="335">
                  <c:v>8.6999999999999994E-2</c:v>
                </c:pt>
                <c:pt idx="336">
                  <c:v>0.26200000000000001</c:v>
                </c:pt>
                <c:pt idx="337">
                  <c:v>0.315</c:v>
                </c:pt>
                <c:pt idx="338">
                  <c:v>0.42799999999999999</c:v>
                </c:pt>
                <c:pt idx="339">
                  <c:v>0.20499999999999999</c:v>
                </c:pt>
                <c:pt idx="340">
                  <c:v>6.4000000000000001E-2</c:v>
                </c:pt>
                <c:pt idx="341">
                  <c:v>0.22</c:v>
                </c:pt>
                <c:pt idx="342">
                  <c:v>1.9E-2</c:v>
                </c:pt>
                <c:pt idx="343">
                  <c:v>0.25700000000000001</c:v>
                </c:pt>
                <c:pt idx="344">
                  <c:v>-6.6000000000000003E-2</c:v>
                </c:pt>
                <c:pt idx="345">
                  <c:v>3.2000000000000001E-2</c:v>
                </c:pt>
                <c:pt idx="346">
                  <c:v>0.2</c:v>
                </c:pt>
                <c:pt idx="347">
                  <c:v>0.30299999999999999</c:v>
                </c:pt>
                <c:pt idx="348">
                  <c:v>0.36299999999999999</c:v>
                </c:pt>
                <c:pt idx="349">
                  <c:v>-0.22900000000000001</c:v>
                </c:pt>
                <c:pt idx="350">
                  <c:v>5.7000000000000002E-2</c:v>
                </c:pt>
              </c:numCache>
            </c:numRef>
          </c:yVal>
          <c:smooth val="1"/>
        </c:ser>
        <c:dLbls>
          <c:showLegendKey val="0"/>
          <c:showVal val="0"/>
          <c:showCatName val="0"/>
          <c:showSerName val="0"/>
          <c:showPercent val="0"/>
          <c:showBubbleSize val="0"/>
        </c:dLbls>
        <c:axId val="183046912"/>
        <c:axId val="183048832"/>
      </c:scatterChart>
      <c:valAx>
        <c:axId val="183046912"/>
        <c:scaling>
          <c:orientation val="minMax"/>
          <c:max val="800"/>
          <c:min val="5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layout>
            <c:manualLayout>
              <c:xMode val="edge"/>
              <c:yMode val="edge"/>
              <c:x val="0.38189019055544887"/>
              <c:y val="0.86450010859057114"/>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lumMod val="25000"/>
                <a:lumOff val="75000"/>
              </a:sys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048832"/>
        <c:crosses val="autoZero"/>
        <c:crossBetween val="midCat"/>
      </c:valAx>
      <c:valAx>
        <c:axId val="183048832"/>
        <c:scaling>
          <c:orientation val="minMax"/>
          <c:max val="400"/>
          <c:min val="0"/>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itle>
        <c:numFmt formatCode="General" sourceLinked="1"/>
        <c:majorTickMark val="out"/>
        <c:minorTickMark val="none"/>
        <c:tickLblPos val="nextTo"/>
        <c:crossAx val="183046912"/>
        <c:crosses val="autoZero"/>
        <c:crossBetween val="midCat"/>
        <c:majorUnit val="100"/>
      </c:valAx>
      <c:spPr>
        <a:noFill/>
        <a:ln w="25400">
          <a:noFill/>
        </a:ln>
        <a:effectLst/>
      </c:spPr>
    </c:plotArea>
    <c:legend>
      <c:legendPos val="r"/>
      <c:layout>
        <c:manualLayout>
          <c:xMode val="edge"/>
          <c:yMode val="edge"/>
          <c:x val="0.5947543548926304"/>
          <c:y val="6.8973751833066491E-2"/>
          <c:w val="0.30592322301175767"/>
          <c:h val="0.198966755909537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0892605366478"/>
          <c:y val="2.5127475578133211E-2"/>
          <c:w val="0.8274315090778942"/>
          <c:h val="0.78245451394047449"/>
        </c:manualLayout>
      </c:layout>
      <c:scatterChart>
        <c:scatterStyle val="smoothMarker"/>
        <c:varyColors val="0"/>
        <c:ser>
          <c:idx val="0"/>
          <c:order val="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B$1:$B$401</c:f>
              <c:numCache>
                <c:formatCode>General</c:formatCode>
                <c:ptCount val="401"/>
                <c:pt idx="0">
                  <c:v>8.1810900000000002E-3</c:v>
                </c:pt>
                <c:pt idx="1">
                  <c:v>8.0450500000000067E-3</c:v>
                </c:pt>
                <c:pt idx="2">
                  <c:v>7.9810200000000851E-3</c:v>
                </c:pt>
                <c:pt idx="3">
                  <c:v>7.8583600000000434E-3</c:v>
                </c:pt>
                <c:pt idx="4">
                  <c:v>7.7168500000000528E-3</c:v>
                </c:pt>
                <c:pt idx="5">
                  <c:v>7.8618200000000003E-3</c:v>
                </c:pt>
                <c:pt idx="6">
                  <c:v>8.1726700000000208E-3</c:v>
                </c:pt>
                <c:pt idx="7">
                  <c:v>8.2673600000000014E-3</c:v>
                </c:pt>
                <c:pt idx="8">
                  <c:v>8.3532900000001034E-3</c:v>
                </c:pt>
                <c:pt idx="9">
                  <c:v>8.412530000000128E-3</c:v>
                </c:pt>
                <c:pt idx="10">
                  <c:v>8.4662400000000068E-3</c:v>
                </c:pt>
                <c:pt idx="11">
                  <c:v>8.7154100000000068E-3</c:v>
                </c:pt>
                <c:pt idx="12">
                  <c:v>8.8324900000001216E-3</c:v>
                </c:pt>
                <c:pt idx="13">
                  <c:v>8.8365400000000767E-3</c:v>
                </c:pt>
                <c:pt idx="14">
                  <c:v>8.9987700000000014E-3</c:v>
                </c:pt>
                <c:pt idx="15">
                  <c:v>9.1222100000000004E-3</c:v>
                </c:pt>
                <c:pt idx="16">
                  <c:v>9.5426000000000226E-3</c:v>
                </c:pt>
                <c:pt idx="17">
                  <c:v>9.9124000000001215E-3</c:v>
                </c:pt>
                <c:pt idx="18">
                  <c:v>1.0376E-2</c:v>
                </c:pt>
                <c:pt idx="19">
                  <c:v>1.0532800000000005E-2</c:v>
                </c:pt>
                <c:pt idx="20">
                  <c:v>1.0710799999999999E-2</c:v>
                </c:pt>
                <c:pt idx="21">
                  <c:v>1.08079E-2</c:v>
                </c:pt>
                <c:pt idx="22">
                  <c:v>1.0850100000000001E-2</c:v>
                </c:pt>
                <c:pt idx="23">
                  <c:v>1.09333E-2</c:v>
                </c:pt>
                <c:pt idx="24">
                  <c:v>1.1127500000000113E-2</c:v>
                </c:pt>
                <c:pt idx="25">
                  <c:v>1.1307400000000021E-2</c:v>
                </c:pt>
                <c:pt idx="26">
                  <c:v>1.1332099999999999E-2</c:v>
                </c:pt>
                <c:pt idx="27">
                  <c:v>1.1425800000000133E-2</c:v>
                </c:pt>
                <c:pt idx="28">
                  <c:v>1.1463700000000113E-2</c:v>
                </c:pt>
                <c:pt idx="29">
                  <c:v>1.1853600000000001E-2</c:v>
                </c:pt>
                <c:pt idx="30">
                  <c:v>1.2397199999999999E-2</c:v>
                </c:pt>
                <c:pt idx="31">
                  <c:v>1.29774E-2</c:v>
                </c:pt>
                <c:pt idx="32">
                  <c:v>1.3275800000000001E-2</c:v>
                </c:pt>
                <c:pt idx="33">
                  <c:v>1.3374499999999999E-2</c:v>
                </c:pt>
                <c:pt idx="34">
                  <c:v>1.3722700000000108E-2</c:v>
                </c:pt>
                <c:pt idx="35">
                  <c:v>1.4223899999999999E-2</c:v>
                </c:pt>
                <c:pt idx="36">
                  <c:v>1.47119E-2</c:v>
                </c:pt>
                <c:pt idx="37">
                  <c:v>1.51985E-2</c:v>
                </c:pt>
                <c:pt idx="38">
                  <c:v>1.5270700000000003E-2</c:v>
                </c:pt>
                <c:pt idx="39">
                  <c:v>1.52929E-2</c:v>
                </c:pt>
                <c:pt idx="40">
                  <c:v>1.5483100000000114E-2</c:v>
                </c:pt>
                <c:pt idx="41">
                  <c:v>1.5823500000000146E-2</c:v>
                </c:pt>
                <c:pt idx="42">
                  <c:v>1.6292999999999998E-2</c:v>
                </c:pt>
                <c:pt idx="43">
                  <c:v>1.6605800000000157E-2</c:v>
                </c:pt>
                <c:pt idx="44">
                  <c:v>1.6777E-2</c:v>
                </c:pt>
                <c:pt idx="45">
                  <c:v>1.7036800000000001E-2</c:v>
                </c:pt>
                <c:pt idx="46">
                  <c:v>1.7400700000000005E-2</c:v>
                </c:pt>
                <c:pt idx="47">
                  <c:v>1.79442E-2</c:v>
                </c:pt>
                <c:pt idx="48">
                  <c:v>1.8321900000000023E-2</c:v>
                </c:pt>
                <c:pt idx="49">
                  <c:v>1.8576800000000001E-2</c:v>
                </c:pt>
                <c:pt idx="50">
                  <c:v>1.8919600000000002E-2</c:v>
                </c:pt>
                <c:pt idx="51">
                  <c:v>1.9381500000000225E-2</c:v>
                </c:pt>
                <c:pt idx="52">
                  <c:v>2.0048099999999999E-2</c:v>
                </c:pt>
                <c:pt idx="53">
                  <c:v>2.047980000000026E-2</c:v>
                </c:pt>
                <c:pt idx="54">
                  <c:v>2.0878400000000002E-2</c:v>
                </c:pt>
                <c:pt idx="55">
                  <c:v>2.1071900000000369E-2</c:v>
                </c:pt>
                <c:pt idx="56">
                  <c:v>2.1443700000000267E-2</c:v>
                </c:pt>
                <c:pt idx="57">
                  <c:v>2.1988000000000001E-2</c:v>
                </c:pt>
                <c:pt idx="58">
                  <c:v>2.2480200000000276E-2</c:v>
                </c:pt>
                <c:pt idx="59">
                  <c:v>2.2903900000000282E-2</c:v>
                </c:pt>
                <c:pt idx="60">
                  <c:v>2.3283200000000052E-2</c:v>
                </c:pt>
                <c:pt idx="61">
                  <c:v>2.369980000000001E-2</c:v>
                </c:pt>
                <c:pt idx="62">
                  <c:v>2.429630000000001E-2</c:v>
                </c:pt>
                <c:pt idx="63">
                  <c:v>2.4861700000000011E-2</c:v>
                </c:pt>
                <c:pt idx="64">
                  <c:v>2.5309800000000011E-2</c:v>
                </c:pt>
                <c:pt idx="65">
                  <c:v>2.568260000000001E-2</c:v>
                </c:pt>
                <c:pt idx="66">
                  <c:v>2.6142800000000001E-2</c:v>
                </c:pt>
                <c:pt idx="67">
                  <c:v>2.6615500000000052E-2</c:v>
                </c:pt>
                <c:pt idx="68">
                  <c:v>2.7071600000000348E-2</c:v>
                </c:pt>
                <c:pt idx="69">
                  <c:v>2.7547800000000212E-2</c:v>
                </c:pt>
                <c:pt idx="70">
                  <c:v>2.8045000000000011E-2</c:v>
                </c:pt>
                <c:pt idx="71">
                  <c:v>2.8560799999999973E-2</c:v>
                </c:pt>
                <c:pt idx="72">
                  <c:v>2.91434E-2</c:v>
                </c:pt>
                <c:pt idx="73">
                  <c:v>2.9725000000000001E-2</c:v>
                </c:pt>
                <c:pt idx="74">
                  <c:v>3.0241800000000294E-2</c:v>
                </c:pt>
                <c:pt idx="75">
                  <c:v>3.0798399999999997E-2</c:v>
                </c:pt>
                <c:pt idx="76">
                  <c:v>3.1426200000000001E-2</c:v>
                </c:pt>
                <c:pt idx="77">
                  <c:v>3.1970900000000052E-2</c:v>
                </c:pt>
                <c:pt idx="78">
                  <c:v>3.2624300000000002E-2</c:v>
                </c:pt>
                <c:pt idx="79">
                  <c:v>3.3233200000000303E-2</c:v>
                </c:pt>
                <c:pt idx="80">
                  <c:v>3.3786099999999999E-2</c:v>
                </c:pt>
                <c:pt idx="81">
                  <c:v>3.4438499999999997E-2</c:v>
                </c:pt>
                <c:pt idx="82">
                  <c:v>3.5056900000000002E-2</c:v>
                </c:pt>
                <c:pt idx="83">
                  <c:v>3.5433000000000339E-2</c:v>
                </c:pt>
                <c:pt idx="84">
                  <c:v>3.5930200000000002E-2</c:v>
                </c:pt>
                <c:pt idx="85">
                  <c:v>3.6483500000000092E-2</c:v>
                </c:pt>
                <c:pt idx="86">
                  <c:v>3.7030300000000432E-2</c:v>
                </c:pt>
                <c:pt idx="87">
                  <c:v>3.7446699999999999E-2</c:v>
                </c:pt>
                <c:pt idx="88">
                  <c:v>3.7970900000000342E-2</c:v>
                </c:pt>
                <c:pt idx="89">
                  <c:v>3.8602400000000002E-2</c:v>
                </c:pt>
                <c:pt idx="90">
                  <c:v>3.9361300000000002E-2</c:v>
                </c:pt>
                <c:pt idx="91">
                  <c:v>4.0129699999999997E-2</c:v>
                </c:pt>
                <c:pt idx="92">
                  <c:v>4.0952900000000014E-2</c:v>
                </c:pt>
                <c:pt idx="93">
                  <c:v>4.1722200000000022E-2</c:v>
                </c:pt>
                <c:pt idx="94">
                  <c:v>4.2336900000000656E-2</c:v>
                </c:pt>
                <c:pt idx="95">
                  <c:v>4.3119400000000002E-2</c:v>
                </c:pt>
                <c:pt idx="96">
                  <c:v>4.4075500000000004E-2</c:v>
                </c:pt>
                <c:pt idx="97">
                  <c:v>4.4879099999999998E-2</c:v>
                </c:pt>
                <c:pt idx="98">
                  <c:v>4.5695199999999978E-2</c:v>
                </c:pt>
                <c:pt idx="99">
                  <c:v>4.6542699999999999E-2</c:v>
                </c:pt>
                <c:pt idx="100">
                  <c:v>4.7305399999999997E-2</c:v>
                </c:pt>
                <c:pt idx="101">
                  <c:v>4.8230200000000001E-2</c:v>
                </c:pt>
                <c:pt idx="102">
                  <c:v>4.9206700000000034E-2</c:v>
                </c:pt>
                <c:pt idx="103">
                  <c:v>5.0079600000000002E-2</c:v>
                </c:pt>
                <c:pt idx="104">
                  <c:v>5.0914600000000462E-2</c:v>
                </c:pt>
                <c:pt idx="105">
                  <c:v>5.1757900000000023E-2</c:v>
                </c:pt>
                <c:pt idx="106">
                  <c:v>5.2585199999999999E-2</c:v>
                </c:pt>
                <c:pt idx="107">
                  <c:v>5.3484700000000003E-2</c:v>
                </c:pt>
                <c:pt idx="108">
                  <c:v>5.4407100000000014E-2</c:v>
                </c:pt>
                <c:pt idx="109">
                  <c:v>5.5138700000000013E-2</c:v>
                </c:pt>
                <c:pt idx="110">
                  <c:v>5.5898900000000133E-2</c:v>
                </c:pt>
                <c:pt idx="111">
                  <c:v>5.6606600000000014E-2</c:v>
                </c:pt>
                <c:pt idx="112">
                  <c:v>5.7372500000000132E-2</c:v>
                </c:pt>
                <c:pt idx="113">
                  <c:v>5.7994200000000475E-2</c:v>
                </c:pt>
                <c:pt idx="114">
                  <c:v>5.8593000000000034E-2</c:v>
                </c:pt>
                <c:pt idx="115">
                  <c:v>5.9267300000000023E-2</c:v>
                </c:pt>
                <c:pt idx="116">
                  <c:v>5.9925899999999997E-2</c:v>
                </c:pt>
                <c:pt idx="117">
                  <c:v>6.0641099999999976E-2</c:v>
                </c:pt>
                <c:pt idx="118">
                  <c:v>6.1266599999999997E-2</c:v>
                </c:pt>
                <c:pt idx="119">
                  <c:v>6.1814399999999999E-2</c:v>
                </c:pt>
                <c:pt idx="120">
                  <c:v>6.2367500000000561E-2</c:v>
                </c:pt>
                <c:pt idx="121">
                  <c:v>6.3076199999999999E-2</c:v>
                </c:pt>
                <c:pt idx="122">
                  <c:v>6.3403899999999999E-2</c:v>
                </c:pt>
                <c:pt idx="123">
                  <c:v>6.4014199999999993E-2</c:v>
                </c:pt>
                <c:pt idx="124">
                  <c:v>6.6248199999999965E-2</c:v>
                </c:pt>
                <c:pt idx="125">
                  <c:v>6.9073100000000012E-2</c:v>
                </c:pt>
                <c:pt idx="126">
                  <c:v>7.2293500000000024E-2</c:v>
                </c:pt>
                <c:pt idx="127">
                  <c:v>7.2007100000000004E-2</c:v>
                </c:pt>
                <c:pt idx="128">
                  <c:v>7.1687299999999995E-2</c:v>
                </c:pt>
                <c:pt idx="129">
                  <c:v>7.120319999999998E-2</c:v>
                </c:pt>
                <c:pt idx="130">
                  <c:v>7.0742899999999997E-2</c:v>
                </c:pt>
                <c:pt idx="131">
                  <c:v>7.2267100000000001E-2</c:v>
                </c:pt>
                <c:pt idx="132">
                  <c:v>7.1923600000000004E-2</c:v>
                </c:pt>
                <c:pt idx="133">
                  <c:v>7.1850700000000003E-2</c:v>
                </c:pt>
                <c:pt idx="134">
                  <c:v>7.1596600000000524E-2</c:v>
                </c:pt>
                <c:pt idx="135">
                  <c:v>7.15721E-2</c:v>
                </c:pt>
                <c:pt idx="136">
                  <c:v>7.1740700000000004E-2</c:v>
                </c:pt>
                <c:pt idx="137">
                  <c:v>7.1616399999999997E-2</c:v>
                </c:pt>
                <c:pt idx="138">
                  <c:v>7.1495700000000009E-2</c:v>
                </c:pt>
                <c:pt idx="139">
                  <c:v>7.1292599999999998E-2</c:v>
                </c:pt>
                <c:pt idx="140">
                  <c:v>7.1164400000000003E-2</c:v>
                </c:pt>
                <c:pt idx="141">
                  <c:v>7.1105799999999997E-2</c:v>
                </c:pt>
                <c:pt idx="142">
                  <c:v>7.0986700000000014E-2</c:v>
                </c:pt>
                <c:pt idx="143">
                  <c:v>7.0876700000000084E-2</c:v>
                </c:pt>
                <c:pt idx="144">
                  <c:v>7.0618600000000004E-2</c:v>
                </c:pt>
                <c:pt idx="145">
                  <c:v>7.0192700000000524E-2</c:v>
                </c:pt>
                <c:pt idx="146">
                  <c:v>7.0007800000000009E-2</c:v>
                </c:pt>
                <c:pt idx="147">
                  <c:v>6.9891900000000534E-2</c:v>
                </c:pt>
                <c:pt idx="148">
                  <c:v>6.9755700000000004E-2</c:v>
                </c:pt>
                <c:pt idx="149">
                  <c:v>6.9419300000000003E-2</c:v>
                </c:pt>
                <c:pt idx="150">
                  <c:v>6.9375300000000001E-2</c:v>
                </c:pt>
                <c:pt idx="151">
                  <c:v>6.9356700000000687E-2</c:v>
                </c:pt>
                <c:pt idx="152">
                  <c:v>6.9242700000000004E-2</c:v>
                </c:pt>
                <c:pt idx="153">
                  <c:v>6.9335000000000133E-2</c:v>
                </c:pt>
                <c:pt idx="154">
                  <c:v>6.9300900000000623E-2</c:v>
                </c:pt>
                <c:pt idx="155">
                  <c:v>6.915410000000001E-2</c:v>
                </c:pt>
                <c:pt idx="156">
                  <c:v>6.8914199999999995E-2</c:v>
                </c:pt>
                <c:pt idx="157">
                  <c:v>6.868539999999998E-2</c:v>
                </c:pt>
                <c:pt idx="158">
                  <c:v>6.8444000000000005E-2</c:v>
                </c:pt>
                <c:pt idx="159">
                  <c:v>6.8172800000000006E-2</c:v>
                </c:pt>
                <c:pt idx="160">
                  <c:v>6.7997900000000194E-2</c:v>
                </c:pt>
                <c:pt idx="161">
                  <c:v>6.7782600000000873E-2</c:v>
                </c:pt>
                <c:pt idx="162">
                  <c:v>6.7464700000000113E-2</c:v>
                </c:pt>
                <c:pt idx="163">
                  <c:v>6.7103399999999994E-2</c:v>
                </c:pt>
                <c:pt idx="164">
                  <c:v>6.6815600000000003E-2</c:v>
                </c:pt>
                <c:pt idx="165">
                  <c:v>6.66244E-2</c:v>
                </c:pt>
                <c:pt idx="166">
                  <c:v>6.6289200000000006E-2</c:v>
                </c:pt>
                <c:pt idx="167">
                  <c:v>6.5930199999999994E-2</c:v>
                </c:pt>
                <c:pt idx="168">
                  <c:v>6.5476600000000024E-2</c:v>
                </c:pt>
                <c:pt idx="169">
                  <c:v>6.5026899999999999E-2</c:v>
                </c:pt>
                <c:pt idx="170">
                  <c:v>6.4639799999999997E-2</c:v>
                </c:pt>
                <c:pt idx="171">
                  <c:v>6.4258700000000002E-2</c:v>
                </c:pt>
                <c:pt idx="172">
                  <c:v>6.3785300000000003E-2</c:v>
                </c:pt>
                <c:pt idx="173">
                  <c:v>6.3309900000000002E-2</c:v>
                </c:pt>
                <c:pt idx="174">
                  <c:v>6.2973799999999996E-2</c:v>
                </c:pt>
                <c:pt idx="175">
                  <c:v>6.2493300000000133E-2</c:v>
                </c:pt>
                <c:pt idx="176">
                  <c:v>6.2144600000000022E-2</c:v>
                </c:pt>
                <c:pt idx="177">
                  <c:v>6.1986300000000001E-2</c:v>
                </c:pt>
                <c:pt idx="178">
                  <c:v>6.1582199999999997E-2</c:v>
                </c:pt>
                <c:pt idx="179">
                  <c:v>6.1488799999999996E-2</c:v>
                </c:pt>
                <c:pt idx="180">
                  <c:v>6.1298800000000001E-2</c:v>
                </c:pt>
                <c:pt idx="181">
                  <c:v>6.1019700000000003E-2</c:v>
                </c:pt>
                <c:pt idx="182">
                  <c:v>6.0925899999999977E-2</c:v>
                </c:pt>
                <c:pt idx="183">
                  <c:v>6.0729999999999999E-2</c:v>
                </c:pt>
                <c:pt idx="184">
                  <c:v>6.0566100000000032E-2</c:v>
                </c:pt>
                <c:pt idx="185">
                  <c:v>6.0351599999999998E-2</c:v>
                </c:pt>
                <c:pt idx="186">
                  <c:v>6.0107399999999998E-2</c:v>
                </c:pt>
                <c:pt idx="187">
                  <c:v>5.9973600000000134E-2</c:v>
                </c:pt>
                <c:pt idx="188">
                  <c:v>5.9774500000000112E-2</c:v>
                </c:pt>
                <c:pt idx="189">
                  <c:v>5.9797800000000609E-2</c:v>
                </c:pt>
                <c:pt idx="190">
                  <c:v>5.9763800000000575E-2</c:v>
                </c:pt>
                <c:pt idx="191">
                  <c:v>5.9626500000000013E-2</c:v>
                </c:pt>
                <c:pt idx="192">
                  <c:v>5.9720300000000032E-2</c:v>
                </c:pt>
                <c:pt idx="193">
                  <c:v>5.9866300000000601E-2</c:v>
                </c:pt>
                <c:pt idx="194">
                  <c:v>5.9904300000000014E-2</c:v>
                </c:pt>
                <c:pt idx="195">
                  <c:v>6.0311200000000134E-2</c:v>
                </c:pt>
                <c:pt idx="196">
                  <c:v>6.0564899999999998E-2</c:v>
                </c:pt>
                <c:pt idx="197">
                  <c:v>6.0863400000000595E-2</c:v>
                </c:pt>
                <c:pt idx="198">
                  <c:v>6.1339500000000012E-2</c:v>
                </c:pt>
                <c:pt idx="199">
                  <c:v>6.1974399999999985E-2</c:v>
                </c:pt>
                <c:pt idx="200">
                  <c:v>6.2598600000000434E-2</c:v>
                </c:pt>
                <c:pt idx="201">
                  <c:v>6.3286099999999998E-2</c:v>
                </c:pt>
                <c:pt idx="202">
                  <c:v>6.4112600000000908E-2</c:v>
                </c:pt>
                <c:pt idx="203">
                  <c:v>6.4870600000000014E-2</c:v>
                </c:pt>
                <c:pt idx="204">
                  <c:v>6.5745300000000007E-2</c:v>
                </c:pt>
                <c:pt idx="205">
                  <c:v>6.6760600000000114E-2</c:v>
                </c:pt>
                <c:pt idx="206">
                  <c:v>6.7832100000000034E-2</c:v>
                </c:pt>
                <c:pt idx="207">
                  <c:v>6.8966899999999998E-2</c:v>
                </c:pt>
                <c:pt idx="208">
                  <c:v>7.0216000000000084E-2</c:v>
                </c:pt>
                <c:pt idx="209">
                  <c:v>7.1542800000000004E-2</c:v>
                </c:pt>
                <c:pt idx="210">
                  <c:v>7.2829199999999997E-2</c:v>
                </c:pt>
                <c:pt idx="211">
                  <c:v>7.4377600000000696E-2</c:v>
                </c:pt>
                <c:pt idx="212">
                  <c:v>7.5931999999999999E-2</c:v>
                </c:pt>
                <c:pt idx="213">
                  <c:v>7.7396900000000921E-2</c:v>
                </c:pt>
                <c:pt idx="214">
                  <c:v>7.8994000000000023E-2</c:v>
                </c:pt>
                <c:pt idx="215">
                  <c:v>8.0520600000000067E-2</c:v>
                </c:pt>
                <c:pt idx="216">
                  <c:v>8.2004500000000022E-2</c:v>
                </c:pt>
                <c:pt idx="217">
                  <c:v>8.3514600000000744E-2</c:v>
                </c:pt>
                <c:pt idx="218">
                  <c:v>8.4902300000000028E-2</c:v>
                </c:pt>
                <c:pt idx="219">
                  <c:v>8.6230199999999993E-2</c:v>
                </c:pt>
                <c:pt idx="220">
                  <c:v>8.7432699999999988E-2</c:v>
                </c:pt>
                <c:pt idx="221">
                  <c:v>8.8588900000000068E-2</c:v>
                </c:pt>
                <c:pt idx="222">
                  <c:v>8.971340000000004E-2</c:v>
                </c:pt>
                <c:pt idx="223">
                  <c:v>9.0579400000000046E-2</c:v>
                </c:pt>
                <c:pt idx="224">
                  <c:v>9.1423700000000011E-2</c:v>
                </c:pt>
                <c:pt idx="225">
                  <c:v>9.2119100000000009E-2</c:v>
                </c:pt>
                <c:pt idx="226">
                  <c:v>9.2607600000000026E-2</c:v>
                </c:pt>
                <c:pt idx="227">
                  <c:v>9.3060400000000265E-2</c:v>
                </c:pt>
                <c:pt idx="228">
                  <c:v>9.3379400000000001E-2</c:v>
                </c:pt>
                <c:pt idx="229">
                  <c:v>9.3591600000000247E-2</c:v>
                </c:pt>
                <c:pt idx="230">
                  <c:v>9.3845700000000046E-2</c:v>
                </c:pt>
                <c:pt idx="231">
                  <c:v>9.3979900000000005E-2</c:v>
                </c:pt>
                <c:pt idx="232">
                  <c:v>9.4060200000000024E-2</c:v>
                </c:pt>
                <c:pt idx="233">
                  <c:v>9.4242300000000001E-2</c:v>
                </c:pt>
                <c:pt idx="234">
                  <c:v>9.4415200000000005E-2</c:v>
                </c:pt>
                <c:pt idx="235">
                  <c:v>9.4551400000001118E-2</c:v>
                </c:pt>
                <c:pt idx="236">
                  <c:v>9.4737800000000746E-2</c:v>
                </c:pt>
                <c:pt idx="237">
                  <c:v>9.4798800000000766E-2</c:v>
                </c:pt>
                <c:pt idx="238">
                  <c:v>9.4709300000000246E-2</c:v>
                </c:pt>
                <c:pt idx="239">
                  <c:v>9.4577100000000067E-2</c:v>
                </c:pt>
                <c:pt idx="240">
                  <c:v>9.4454800000001116E-2</c:v>
                </c:pt>
                <c:pt idx="241">
                  <c:v>9.4298900000000047E-2</c:v>
                </c:pt>
                <c:pt idx="242">
                  <c:v>9.4040800000000063E-2</c:v>
                </c:pt>
                <c:pt idx="243">
                  <c:v>9.378470000000004E-2</c:v>
                </c:pt>
                <c:pt idx="244">
                  <c:v>9.3421800000000207E-2</c:v>
                </c:pt>
                <c:pt idx="245">
                  <c:v>9.3193800000000243E-2</c:v>
                </c:pt>
                <c:pt idx="246">
                  <c:v>9.2983199999999974E-2</c:v>
                </c:pt>
                <c:pt idx="247">
                  <c:v>9.2755600000000063E-2</c:v>
                </c:pt>
                <c:pt idx="248">
                  <c:v>9.2602400000000001E-2</c:v>
                </c:pt>
                <c:pt idx="249">
                  <c:v>9.2421099999999992E-2</c:v>
                </c:pt>
                <c:pt idx="250">
                  <c:v>9.2336800000000024E-2</c:v>
                </c:pt>
                <c:pt idx="251">
                  <c:v>9.2378000000000016E-2</c:v>
                </c:pt>
                <c:pt idx="252">
                  <c:v>9.2555700000000046E-2</c:v>
                </c:pt>
                <c:pt idx="253">
                  <c:v>9.2809000000000003E-2</c:v>
                </c:pt>
                <c:pt idx="254">
                  <c:v>9.3246000000000065E-2</c:v>
                </c:pt>
                <c:pt idx="255">
                  <c:v>9.3642200000000023E-2</c:v>
                </c:pt>
                <c:pt idx="256">
                  <c:v>9.4179700000000033E-2</c:v>
                </c:pt>
                <c:pt idx="257">
                  <c:v>9.4859700000000005E-2</c:v>
                </c:pt>
                <c:pt idx="258">
                  <c:v>9.5575800000000766E-2</c:v>
                </c:pt>
                <c:pt idx="259">
                  <c:v>9.6384800000000007E-2</c:v>
                </c:pt>
                <c:pt idx="260">
                  <c:v>9.720690000000004E-2</c:v>
                </c:pt>
                <c:pt idx="261">
                  <c:v>9.8093500000000028E-2</c:v>
                </c:pt>
                <c:pt idx="262">
                  <c:v>9.9039500000000044E-2</c:v>
                </c:pt>
                <c:pt idx="263">
                  <c:v>0.100117</c:v>
                </c:pt>
                <c:pt idx="264">
                  <c:v>0.10126700000000002</c:v>
                </c:pt>
                <c:pt idx="265">
                  <c:v>0.10247199999999998</c:v>
                </c:pt>
                <c:pt idx="266">
                  <c:v>0.10363900000000002</c:v>
                </c:pt>
                <c:pt idx="267">
                  <c:v>0.10486600000000022</c:v>
                </c:pt>
                <c:pt idx="268">
                  <c:v>0.10626600000000108</c:v>
                </c:pt>
                <c:pt idx="269">
                  <c:v>0.10763399999999999</c:v>
                </c:pt>
                <c:pt idx="270">
                  <c:v>0.10917000000000029</c:v>
                </c:pt>
                <c:pt idx="271">
                  <c:v>0.11072700000000002</c:v>
                </c:pt>
                <c:pt idx="272">
                  <c:v>0.11225300000000002</c:v>
                </c:pt>
                <c:pt idx="273">
                  <c:v>0.113911</c:v>
                </c:pt>
                <c:pt idx="274">
                  <c:v>0.115577</c:v>
                </c:pt>
                <c:pt idx="275">
                  <c:v>0.11732400000000009</c:v>
                </c:pt>
                <c:pt idx="276">
                  <c:v>0.11917700000000002</c:v>
                </c:pt>
                <c:pt idx="277">
                  <c:v>0.12111000000000002</c:v>
                </c:pt>
                <c:pt idx="278">
                  <c:v>0.12307400000000022</c:v>
                </c:pt>
                <c:pt idx="279">
                  <c:v>0.125109</c:v>
                </c:pt>
                <c:pt idx="280">
                  <c:v>0.12747800000000001</c:v>
                </c:pt>
                <c:pt idx="281">
                  <c:v>0.12995999999999999</c:v>
                </c:pt>
                <c:pt idx="282">
                  <c:v>0.13273599999999999</c:v>
                </c:pt>
                <c:pt idx="283">
                  <c:v>0.13574900000000137</c:v>
                </c:pt>
                <c:pt idx="284">
                  <c:v>0.13892199999999999</c:v>
                </c:pt>
                <c:pt idx="285">
                  <c:v>0.14243900000000148</c:v>
                </c:pt>
                <c:pt idx="286">
                  <c:v>0.14628500000000041</c:v>
                </c:pt>
                <c:pt idx="287">
                  <c:v>0.15046300000000157</c:v>
                </c:pt>
                <c:pt idx="288">
                  <c:v>0.15494500000000219</c:v>
                </c:pt>
                <c:pt idx="289">
                  <c:v>0.15966600000000122</c:v>
                </c:pt>
                <c:pt idx="290">
                  <c:v>0.164683</c:v>
                </c:pt>
                <c:pt idx="291">
                  <c:v>0.16994300000000157</c:v>
                </c:pt>
                <c:pt idx="292">
                  <c:v>0.17554700000000137</c:v>
                </c:pt>
                <c:pt idx="293">
                  <c:v>0.18128800000000134</c:v>
                </c:pt>
                <c:pt idx="294">
                  <c:v>0.18702900000000044</c:v>
                </c:pt>
                <c:pt idx="295">
                  <c:v>0.19281799999999999</c:v>
                </c:pt>
                <c:pt idx="296">
                  <c:v>0.198576</c:v>
                </c:pt>
                <c:pt idx="297">
                  <c:v>0.204128</c:v>
                </c:pt>
                <c:pt idx="298">
                  <c:v>0.20958099999999999</c:v>
                </c:pt>
                <c:pt idx="299">
                  <c:v>0.21488099999999999</c:v>
                </c:pt>
                <c:pt idx="300">
                  <c:v>0.21977200000000024</c:v>
                </c:pt>
                <c:pt idx="301">
                  <c:v>0.22429700000000041</c:v>
                </c:pt>
                <c:pt idx="302">
                  <c:v>0.22887399999999997</c:v>
                </c:pt>
                <c:pt idx="303">
                  <c:v>0.23293500000000122</c:v>
                </c:pt>
                <c:pt idx="304">
                  <c:v>0.23682300000000001</c:v>
                </c:pt>
                <c:pt idx="305">
                  <c:v>0.24042000000000024</c:v>
                </c:pt>
                <c:pt idx="306">
                  <c:v>0.24377799999999999</c:v>
                </c:pt>
                <c:pt idx="307">
                  <c:v>0.24693300000000157</c:v>
                </c:pt>
                <c:pt idx="308">
                  <c:v>0.24987799999999999</c:v>
                </c:pt>
                <c:pt idx="309">
                  <c:v>0.25254200000000004</c:v>
                </c:pt>
                <c:pt idx="310">
                  <c:v>0.25473799999999996</c:v>
                </c:pt>
                <c:pt idx="311">
                  <c:v>0.2565630000000001</c:v>
                </c:pt>
                <c:pt idx="312">
                  <c:v>0.25805500000000003</c:v>
                </c:pt>
                <c:pt idx="313">
                  <c:v>0.25913399999999998</c:v>
                </c:pt>
                <c:pt idx="314">
                  <c:v>0.25977700000000004</c:v>
                </c:pt>
                <c:pt idx="315">
                  <c:v>0.25984400000000002</c:v>
                </c:pt>
                <c:pt idx="316">
                  <c:v>0.259465</c:v>
                </c:pt>
                <c:pt idx="317">
                  <c:v>0.25873899999999994</c:v>
                </c:pt>
                <c:pt idx="318">
                  <c:v>0.25758000000000031</c:v>
                </c:pt>
                <c:pt idx="319">
                  <c:v>0.2560110000000001</c:v>
                </c:pt>
                <c:pt idx="320">
                  <c:v>0.25397500000000001</c:v>
                </c:pt>
                <c:pt idx="321">
                  <c:v>0.25159600000000004</c:v>
                </c:pt>
                <c:pt idx="322">
                  <c:v>0.24894700000000231</c:v>
                </c:pt>
                <c:pt idx="323">
                  <c:v>0.24598300000000137</c:v>
                </c:pt>
                <c:pt idx="324">
                  <c:v>0.24288699999999999</c:v>
                </c:pt>
                <c:pt idx="325">
                  <c:v>0.23942500000000044</c:v>
                </c:pt>
                <c:pt idx="326">
                  <c:v>0.235675</c:v>
                </c:pt>
                <c:pt idx="327">
                  <c:v>0.23186000000000001</c:v>
                </c:pt>
                <c:pt idx="328">
                  <c:v>0.22800799999999999</c:v>
                </c:pt>
                <c:pt idx="329">
                  <c:v>0.22401199999999999</c:v>
                </c:pt>
                <c:pt idx="330">
                  <c:v>0.220023</c:v>
                </c:pt>
                <c:pt idx="331">
                  <c:v>0.21606100000000122</c:v>
                </c:pt>
                <c:pt idx="332">
                  <c:v>0.21207599999999999</c:v>
                </c:pt>
                <c:pt idx="333">
                  <c:v>0.20808599999999999</c:v>
                </c:pt>
                <c:pt idx="334">
                  <c:v>0.20435700000000001</c:v>
                </c:pt>
                <c:pt idx="335">
                  <c:v>0.20070499999999999</c:v>
                </c:pt>
                <c:pt idx="336">
                  <c:v>0.19709099999999999</c:v>
                </c:pt>
                <c:pt idx="337">
                  <c:v>0.19372900000000001</c:v>
                </c:pt>
                <c:pt idx="338">
                  <c:v>0.190388</c:v>
                </c:pt>
                <c:pt idx="339">
                  <c:v>0.18722600000000122</c:v>
                </c:pt>
                <c:pt idx="340">
                  <c:v>0.18406500000000137</c:v>
                </c:pt>
                <c:pt idx="341">
                  <c:v>0.18092000000000041</c:v>
                </c:pt>
                <c:pt idx="342">
                  <c:v>0.17780799999999999</c:v>
                </c:pt>
                <c:pt idx="343">
                  <c:v>0.174651</c:v>
                </c:pt>
                <c:pt idx="344">
                  <c:v>0.17152500000000001</c:v>
                </c:pt>
                <c:pt idx="345">
                  <c:v>0.168378</c:v>
                </c:pt>
                <c:pt idx="346">
                  <c:v>0.16521200000000041</c:v>
                </c:pt>
                <c:pt idx="347">
                  <c:v>0.16205900000000001</c:v>
                </c:pt>
                <c:pt idx="348">
                  <c:v>0.15903600000000157</c:v>
                </c:pt>
                <c:pt idx="349">
                  <c:v>0.15631200000000137</c:v>
                </c:pt>
                <c:pt idx="350">
                  <c:v>0.15382599999999999</c:v>
                </c:pt>
                <c:pt idx="351">
                  <c:v>0.15159500000000137</c:v>
                </c:pt>
                <c:pt idx="352">
                  <c:v>0.14963599999999999</c:v>
                </c:pt>
                <c:pt idx="353">
                  <c:v>0.14801100000000122</c:v>
                </c:pt>
                <c:pt idx="354">
                  <c:v>0.14682700000000001</c:v>
                </c:pt>
                <c:pt idx="355">
                  <c:v>0.14607100000000001</c:v>
                </c:pt>
                <c:pt idx="356">
                  <c:v>0.14562</c:v>
                </c:pt>
                <c:pt idx="357">
                  <c:v>0.14553199999999999</c:v>
                </c:pt>
                <c:pt idx="358">
                  <c:v>0.14573900000000137</c:v>
                </c:pt>
                <c:pt idx="359">
                  <c:v>0.14626600000000137</c:v>
                </c:pt>
                <c:pt idx="360">
                  <c:v>0.14724900000000188</c:v>
                </c:pt>
                <c:pt idx="361">
                  <c:v>0.148373</c:v>
                </c:pt>
                <c:pt idx="362">
                  <c:v>0.14972600000000041</c:v>
                </c:pt>
                <c:pt idx="363">
                  <c:v>0.15135799999999999</c:v>
                </c:pt>
                <c:pt idx="364">
                  <c:v>0.15314900000000137</c:v>
                </c:pt>
                <c:pt idx="365">
                  <c:v>0.15510499999999999</c:v>
                </c:pt>
                <c:pt idx="366">
                  <c:v>0.15725000000000044</c:v>
                </c:pt>
                <c:pt idx="367">
                  <c:v>0.15934100000000154</c:v>
                </c:pt>
                <c:pt idx="368">
                  <c:v>0.16151299999999999</c:v>
                </c:pt>
                <c:pt idx="369">
                  <c:v>0.16371700000000122</c:v>
                </c:pt>
                <c:pt idx="370">
                  <c:v>0.164858</c:v>
                </c:pt>
                <c:pt idx="371">
                  <c:v>0.16503899999999999</c:v>
                </c:pt>
                <c:pt idx="372">
                  <c:v>0.16524000000000041</c:v>
                </c:pt>
                <c:pt idx="373">
                  <c:v>0.16547899999999999</c:v>
                </c:pt>
                <c:pt idx="374">
                  <c:v>0.16556399999999999</c:v>
                </c:pt>
                <c:pt idx="375">
                  <c:v>0.165572</c:v>
                </c:pt>
                <c:pt idx="376">
                  <c:v>0.165682</c:v>
                </c:pt>
                <c:pt idx="377">
                  <c:v>0.16592799999999999</c:v>
                </c:pt>
                <c:pt idx="378">
                  <c:v>0.16616300000000001</c:v>
                </c:pt>
                <c:pt idx="379">
                  <c:v>0.16654400000000041</c:v>
                </c:pt>
                <c:pt idx="380">
                  <c:v>0.16679099999999999</c:v>
                </c:pt>
                <c:pt idx="381">
                  <c:v>0.16901400000000041</c:v>
                </c:pt>
                <c:pt idx="382">
                  <c:v>0.17174900000000157</c:v>
                </c:pt>
                <c:pt idx="383">
                  <c:v>0.17452300000000001</c:v>
                </c:pt>
                <c:pt idx="384">
                  <c:v>0.17730799999999999</c:v>
                </c:pt>
                <c:pt idx="385">
                  <c:v>0.18003100000000041</c:v>
                </c:pt>
                <c:pt idx="386">
                  <c:v>0.18269800000000044</c:v>
                </c:pt>
                <c:pt idx="387">
                  <c:v>0.18528800000000137</c:v>
                </c:pt>
                <c:pt idx="388">
                  <c:v>0.18783400000000094</c:v>
                </c:pt>
                <c:pt idx="389">
                  <c:v>0.19049400000000041</c:v>
                </c:pt>
                <c:pt idx="390">
                  <c:v>0.19324400000000044</c:v>
                </c:pt>
                <c:pt idx="391">
                  <c:v>0.19598499999999999</c:v>
                </c:pt>
                <c:pt idx="392">
                  <c:v>0.19902700000000001</c:v>
                </c:pt>
                <c:pt idx="393">
                  <c:v>0.20222100000000001</c:v>
                </c:pt>
                <c:pt idx="394">
                  <c:v>0.20573100000000041</c:v>
                </c:pt>
                <c:pt idx="395">
                  <c:v>0.20965900000000001</c:v>
                </c:pt>
                <c:pt idx="396">
                  <c:v>0.21383099999999999</c:v>
                </c:pt>
                <c:pt idx="397">
                  <c:v>0.21780300000000041</c:v>
                </c:pt>
                <c:pt idx="398">
                  <c:v>0.22093099999999999</c:v>
                </c:pt>
                <c:pt idx="399">
                  <c:v>0.22075400000000001</c:v>
                </c:pt>
                <c:pt idx="400">
                  <c:v>0.20529100000000094</c:v>
                </c:pt>
              </c:numCache>
            </c:numRef>
          </c:yVal>
          <c:smooth val="1"/>
        </c:ser>
        <c:ser>
          <c:idx val="1"/>
          <c:order val="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C$1:$C$401</c:f>
              <c:numCache>
                <c:formatCode>General</c:formatCode>
                <c:ptCount val="401"/>
                <c:pt idx="0">
                  <c:v>1.1076300000000001E-2</c:v>
                </c:pt>
                <c:pt idx="1">
                  <c:v>1.0642700000000001E-2</c:v>
                </c:pt>
                <c:pt idx="2">
                  <c:v>1.0417899999999999E-2</c:v>
                </c:pt>
                <c:pt idx="3">
                  <c:v>1.0305800000000021E-2</c:v>
                </c:pt>
                <c:pt idx="4">
                  <c:v>1.01233E-2</c:v>
                </c:pt>
                <c:pt idx="5">
                  <c:v>1.03692E-2</c:v>
                </c:pt>
                <c:pt idx="6">
                  <c:v>1.0793499999999999E-2</c:v>
                </c:pt>
                <c:pt idx="7">
                  <c:v>1.0656899999999999E-2</c:v>
                </c:pt>
                <c:pt idx="8">
                  <c:v>1.07977E-2</c:v>
                </c:pt>
                <c:pt idx="9">
                  <c:v>1.10557E-2</c:v>
                </c:pt>
                <c:pt idx="10">
                  <c:v>1.1327200000000001E-2</c:v>
                </c:pt>
                <c:pt idx="11">
                  <c:v>1.1718500000000001E-2</c:v>
                </c:pt>
                <c:pt idx="12">
                  <c:v>1.1814600000000001E-2</c:v>
                </c:pt>
                <c:pt idx="13">
                  <c:v>1.1919400000000005E-2</c:v>
                </c:pt>
                <c:pt idx="14">
                  <c:v>1.16989E-2</c:v>
                </c:pt>
                <c:pt idx="15">
                  <c:v>1.1778E-2</c:v>
                </c:pt>
                <c:pt idx="16">
                  <c:v>1.2076599999999998E-2</c:v>
                </c:pt>
                <c:pt idx="17">
                  <c:v>1.21934E-2</c:v>
                </c:pt>
                <c:pt idx="18">
                  <c:v>1.2461300000000003E-2</c:v>
                </c:pt>
                <c:pt idx="19">
                  <c:v>1.2477899999999998E-2</c:v>
                </c:pt>
                <c:pt idx="20">
                  <c:v>1.2635899999999999E-2</c:v>
                </c:pt>
                <c:pt idx="21">
                  <c:v>1.2695199999999998E-2</c:v>
                </c:pt>
                <c:pt idx="22">
                  <c:v>1.2764100000000021E-2</c:v>
                </c:pt>
                <c:pt idx="23">
                  <c:v>1.2941500000000133E-2</c:v>
                </c:pt>
                <c:pt idx="24">
                  <c:v>1.3302700000000021E-2</c:v>
                </c:pt>
                <c:pt idx="25">
                  <c:v>1.3614600000000001E-2</c:v>
                </c:pt>
                <c:pt idx="26">
                  <c:v>1.3813200000000001E-2</c:v>
                </c:pt>
                <c:pt idx="27">
                  <c:v>1.3873600000000003E-2</c:v>
                </c:pt>
                <c:pt idx="28">
                  <c:v>1.3776200000000001E-2</c:v>
                </c:pt>
                <c:pt idx="29">
                  <c:v>1.40483E-2</c:v>
                </c:pt>
                <c:pt idx="30">
                  <c:v>1.4582800000000003E-2</c:v>
                </c:pt>
                <c:pt idx="31">
                  <c:v>1.5286700000000005E-2</c:v>
                </c:pt>
                <c:pt idx="32">
                  <c:v>1.55386E-2</c:v>
                </c:pt>
                <c:pt idx="33">
                  <c:v>1.5611300000000003E-2</c:v>
                </c:pt>
                <c:pt idx="34">
                  <c:v>1.5802600000000003E-2</c:v>
                </c:pt>
                <c:pt idx="35">
                  <c:v>1.6270000000000003E-2</c:v>
                </c:pt>
                <c:pt idx="36">
                  <c:v>1.6814800000000001E-2</c:v>
                </c:pt>
                <c:pt idx="37">
                  <c:v>1.7295100000000001E-2</c:v>
                </c:pt>
                <c:pt idx="38">
                  <c:v>1.7043300000000001E-2</c:v>
                </c:pt>
                <c:pt idx="39">
                  <c:v>1.6575400000000001E-2</c:v>
                </c:pt>
                <c:pt idx="40">
                  <c:v>1.6378900000000002E-2</c:v>
                </c:pt>
                <c:pt idx="41">
                  <c:v>1.6696099999999998E-2</c:v>
                </c:pt>
                <c:pt idx="42">
                  <c:v>1.7173600000000001E-2</c:v>
                </c:pt>
                <c:pt idx="43">
                  <c:v>1.74985E-2</c:v>
                </c:pt>
                <c:pt idx="44">
                  <c:v>1.7623500000000021E-2</c:v>
                </c:pt>
                <c:pt idx="45">
                  <c:v>1.79372E-2</c:v>
                </c:pt>
                <c:pt idx="46">
                  <c:v>1.8336700000000001E-2</c:v>
                </c:pt>
                <c:pt idx="47">
                  <c:v>1.9190300000000007E-2</c:v>
                </c:pt>
                <c:pt idx="48">
                  <c:v>1.9755800000000153E-2</c:v>
                </c:pt>
                <c:pt idx="49">
                  <c:v>1.9847400000000175E-2</c:v>
                </c:pt>
                <c:pt idx="50">
                  <c:v>2.0035000000000212E-2</c:v>
                </c:pt>
                <c:pt idx="51">
                  <c:v>2.0221300000000011E-2</c:v>
                </c:pt>
                <c:pt idx="52">
                  <c:v>2.0945300000000052E-2</c:v>
                </c:pt>
                <c:pt idx="53">
                  <c:v>2.1420000000000002E-2</c:v>
                </c:pt>
                <c:pt idx="54">
                  <c:v>2.1688000000000002E-2</c:v>
                </c:pt>
                <c:pt idx="55">
                  <c:v>2.1977000000000052E-2</c:v>
                </c:pt>
                <c:pt idx="56">
                  <c:v>2.2394299999999999E-2</c:v>
                </c:pt>
                <c:pt idx="57">
                  <c:v>2.3030399999999999E-2</c:v>
                </c:pt>
                <c:pt idx="58">
                  <c:v>2.3663300000000002E-2</c:v>
                </c:pt>
                <c:pt idx="59">
                  <c:v>2.4148099999999978E-2</c:v>
                </c:pt>
                <c:pt idx="60">
                  <c:v>2.4392899999999988E-2</c:v>
                </c:pt>
                <c:pt idx="61">
                  <c:v>2.4710599999999968E-2</c:v>
                </c:pt>
                <c:pt idx="62">
                  <c:v>2.5426799999999989E-2</c:v>
                </c:pt>
                <c:pt idx="63">
                  <c:v>2.5947499999999998E-2</c:v>
                </c:pt>
                <c:pt idx="64">
                  <c:v>2.63205E-2</c:v>
                </c:pt>
                <c:pt idx="65">
                  <c:v>2.6756300000000011E-2</c:v>
                </c:pt>
                <c:pt idx="66">
                  <c:v>2.7165800000000011E-2</c:v>
                </c:pt>
                <c:pt idx="67">
                  <c:v>2.7614099999999999E-2</c:v>
                </c:pt>
                <c:pt idx="68">
                  <c:v>2.8142E-2</c:v>
                </c:pt>
                <c:pt idx="69">
                  <c:v>2.866030000000001E-2</c:v>
                </c:pt>
                <c:pt idx="70">
                  <c:v>2.9182900000000001E-2</c:v>
                </c:pt>
                <c:pt idx="71">
                  <c:v>2.96587E-2</c:v>
                </c:pt>
                <c:pt idx="72">
                  <c:v>3.0237600000000253E-2</c:v>
                </c:pt>
                <c:pt idx="73">
                  <c:v>3.0750699999999988E-2</c:v>
                </c:pt>
                <c:pt idx="74">
                  <c:v>3.1217000000000012E-2</c:v>
                </c:pt>
                <c:pt idx="75">
                  <c:v>3.1961900000000001E-2</c:v>
                </c:pt>
                <c:pt idx="76">
                  <c:v>3.2602300000000362E-2</c:v>
                </c:pt>
                <c:pt idx="77">
                  <c:v>3.31942E-2</c:v>
                </c:pt>
                <c:pt idx="78">
                  <c:v>3.3875300000000323E-2</c:v>
                </c:pt>
                <c:pt idx="79">
                  <c:v>3.4313799999999998E-2</c:v>
                </c:pt>
                <c:pt idx="80">
                  <c:v>3.47885E-2</c:v>
                </c:pt>
                <c:pt idx="81">
                  <c:v>3.5424799999999999E-2</c:v>
                </c:pt>
                <c:pt idx="82">
                  <c:v>3.6035900000000433E-2</c:v>
                </c:pt>
                <c:pt idx="83">
                  <c:v>3.6459200000000212E-2</c:v>
                </c:pt>
                <c:pt idx="84">
                  <c:v>3.6911199999999998E-2</c:v>
                </c:pt>
                <c:pt idx="85">
                  <c:v>3.7450799999999999E-2</c:v>
                </c:pt>
                <c:pt idx="86">
                  <c:v>3.7966600000000003E-2</c:v>
                </c:pt>
                <c:pt idx="87">
                  <c:v>3.8464400000000003E-2</c:v>
                </c:pt>
                <c:pt idx="88">
                  <c:v>3.9192299999999999E-2</c:v>
                </c:pt>
                <c:pt idx="89">
                  <c:v>3.98687E-2</c:v>
                </c:pt>
                <c:pt idx="90">
                  <c:v>4.0509700000000003E-2</c:v>
                </c:pt>
                <c:pt idx="91">
                  <c:v>4.1285199999999946E-2</c:v>
                </c:pt>
                <c:pt idx="92">
                  <c:v>4.2094900000000469E-2</c:v>
                </c:pt>
                <c:pt idx="93">
                  <c:v>4.2845000000000001E-2</c:v>
                </c:pt>
                <c:pt idx="94">
                  <c:v>4.3492400000000563E-2</c:v>
                </c:pt>
                <c:pt idx="95">
                  <c:v>4.4205700000000001E-2</c:v>
                </c:pt>
                <c:pt idx="96">
                  <c:v>4.4964700000000024E-2</c:v>
                </c:pt>
                <c:pt idx="97">
                  <c:v>4.5736500000000124E-2</c:v>
                </c:pt>
                <c:pt idx="98">
                  <c:v>4.6484000000000004E-2</c:v>
                </c:pt>
                <c:pt idx="99">
                  <c:v>4.734240000000052E-2</c:v>
                </c:pt>
                <c:pt idx="100">
                  <c:v>4.8100900000000002E-2</c:v>
                </c:pt>
                <c:pt idx="101">
                  <c:v>4.8977399999999997E-2</c:v>
                </c:pt>
                <c:pt idx="102">
                  <c:v>4.9904300000000013E-2</c:v>
                </c:pt>
                <c:pt idx="103">
                  <c:v>5.0696900000000114E-2</c:v>
                </c:pt>
                <c:pt idx="104">
                  <c:v>5.1549699999999976E-2</c:v>
                </c:pt>
                <c:pt idx="105">
                  <c:v>5.2438400000000114E-2</c:v>
                </c:pt>
                <c:pt idx="106">
                  <c:v>5.3267399999999999E-2</c:v>
                </c:pt>
                <c:pt idx="107">
                  <c:v>5.4064000000000133E-2</c:v>
                </c:pt>
                <c:pt idx="108">
                  <c:v>5.4936800000000133E-2</c:v>
                </c:pt>
                <c:pt idx="109">
                  <c:v>5.5606700000000023E-2</c:v>
                </c:pt>
                <c:pt idx="110">
                  <c:v>5.6292700000000022E-2</c:v>
                </c:pt>
                <c:pt idx="111">
                  <c:v>5.7061300000000002E-2</c:v>
                </c:pt>
                <c:pt idx="112">
                  <c:v>5.7765800000000013E-2</c:v>
                </c:pt>
                <c:pt idx="113">
                  <c:v>5.8332300000000024E-2</c:v>
                </c:pt>
                <c:pt idx="114">
                  <c:v>5.8913000000000104E-2</c:v>
                </c:pt>
                <c:pt idx="115">
                  <c:v>5.9520099999999999E-2</c:v>
                </c:pt>
                <c:pt idx="116">
                  <c:v>6.0184000000000001E-2</c:v>
                </c:pt>
                <c:pt idx="117">
                  <c:v>6.0868200000000122E-2</c:v>
                </c:pt>
                <c:pt idx="118">
                  <c:v>6.1347000000000013E-2</c:v>
                </c:pt>
                <c:pt idx="119">
                  <c:v>6.1832500000000033E-2</c:v>
                </c:pt>
                <c:pt idx="120">
                  <c:v>6.2260900000000112E-2</c:v>
                </c:pt>
                <c:pt idx="121">
                  <c:v>6.2868700000000013E-2</c:v>
                </c:pt>
                <c:pt idx="122">
                  <c:v>6.3100900000000001E-2</c:v>
                </c:pt>
                <c:pt idx="123">
                  <c:v>6.4116700000000637E-2</c:v>
                </c:pt>
                <c:pt idx="124">
                  <c:v>6.6322600000000023E-2</c:v>
                </c:pt>
                <c:pt idx="125">
                  <c:v>6.9051699999999994E-2</c:v>
                </c:pt>
                <c:pt idx="126">
                  <c:v>7.2304999999999994E-2</c:v>
                </c:pt>
                <c:pt idx="127">
                  <c:v>7.2001200000000029E-2</c:v>
                </c:pt>
                <c:pt idx="128">
                  <c:v>7.166270000000001E-2</c:v>
                </c:pt>
                <c:pt idx="129">
                  <c:v>7.1386900000000114E-2</c:v>
                </c:pt>
                <c:pt idx="130">
                  <c:v>7.1040900000000004E-2</c:v>
                </c:pt>
                <c:pt idx="131">
                  <c:v>7.2179699999999999E-2</c:v>
                </c:pt>
                <c:pt idx="132">
                  <c:v>7.1994000000000002E-2</c:v>
                </c:pt>
                <c:pt idx="133">
                  <c:v>7.1889499999999995E-2</c:v>
                </c:pt>
                <c:pt idx="134">
                  <c:v>7.1783500000000014E-2</c:v>
                </c:pt>
                <c:pt idx="135">
                  <c:v>7.1804400000000004E-2</c:v>
                </c:pt>
                <c:pt idx="136">
                  <c:v>7.1957599999999997E-2</c:v>
                </c:pt>
                <c:pt idx="137">
                  <c:v>7.1759299999999998E-2</c:v>
                </c:pt>
                <c:pt idx="138">
                  <c:v>7.1610900000000019E-2</c:v>
                </c:pt>
                <c:pt idx="139">
                  <c:v>7.1389999999999995E-2</c:v>
                </c:pt>
                <c:pt idx="140">
                  <c:v>7.1238800000000005E-2</c:v>
                </c:pt>
                <c:pt idx="141">
                  <c:v>7.1110199999999998E-2</c:v>
                </c:pt>
                <c:pt idx="142">
                  <c:v>7.0961399999999994E-2</c:v>
                </c:pt>
                <c:pt idx="143">
                  <c:v>7.0925699999999994E-2</c:v>
                </c:pt>
                <c:pt idx="144">
                  <c:v>7.0715600000000628E-2</c:v>
                </c:pt>
                <c:pt idx="145">
                  <c:v>7.0425799999999997E-2</c:v>
                </c:pt>
                <c:pt idx="146">
                  <c:v>7.0446400000000034E-2</c:v>
                </c:pt>
                <c:pt idx="147">
                  <c:v>7.0326899999999998E-2</c:v>
                </c:pt>
                <c:pt idx="148">
                  <c:v>7.025919999999998E-2</c:v>
                </c:pt>
                <c:pt idx="149">
                  <c:v>7.0028800000000002E-2</c:v>
                </c:pt>
                <c:pt idx="150">
                  <c:v>6.9929500000000006E-2</c:v>
                </c:pt>
                <c:pt idx="151">
                  <c:v>6.9959599999999997E-2</c:v>
                </c:pt>
                <c:pt idx="152">
                  <c:v>6.9837600000000805E-2</c:v>
                </c:pt>
                <c:pt idx="153">
                  <c:v>6.9878399999999993E-2</c:v>
                </c:pt>
                <c:pt idx="154">
                  <c:v>6.9713000000000816E-2</c:v>
                </c:pt>
                <c:pt idx="155">
                  <c:v>6.9497600000000923E-2</c:v>
                </c:pt>
                <c:pt idx="156">
                  <c:v>6.9242300000000007E-2</c:v>
                </c:pt>
                <c:pt idx="157">
                  <c:v>6.9022300000000023E-2</c:v>
                </c:pt>
                <c:pt idx="158">
                  <c:v>6.8748799999999999E-2</c:v>
                </c:pt>
                <c:pt idx="159">
                  <c:v>6.852670000000001E-2</c:v>
                </c:pt>
                <c:pt idx="160">
                  <c:v>6.8259500000000001E-2</c:v>
                </c:pt>
                <c:pt idx="161">
                  <c:v>6.7984400000000014E-2</c:v>
                </c:pt>
                <c:pt idx="162">
                  <c:v>6.7710900000000712E-2</c:v>
                </c:pt>
                <c:pt idx="163">
                  <c:v>6.732500000000001E-2</c:v>
                </c:pt>
                <c:pt idx="164">
                  <c:v>6.699730000000001E-2</c:v>
                </c:pt>
                <c:pt idx="165">
                  <c:v>6.6726199999999999E-2</c:v>
                </c:pt>
                <c:pt idx="166">
                  <c:v>6.6364800000000002E-2</c:v>
                </c:pt>
                <c:pt idx="167">
                  <c:v>6.5953100000000001E-2</c:v>
                </c:pt>
                <c:pt idx="168">
                  <c:v>6.5573900000000004E-2</c:v>
                </c:pt>
                <c:pt idx="169">
                  <c:v>6.5199499999999994E-2</c:v>
                </c:pt>
                <c:pt idx="170">
                  <c:v>6.4867800000000114E-2</c:v>
                </c:pt>
                <c:pt idx="171">
                  <c:v>6.4562600000000775E-2</c:v>
                </c:pt>
                <c:pt idx="172">
                  <c:v>6.4219499999999999E-2</c:v>
                </c:pt>
                <c:pt idx="173">
                  <c:v>6.3909499999999994E-2</c:v>
                </c:pt>
                <c:pt idx="174">
                  <c:v>6.3638E-2</c:v>
                </c:pt>
                <c:pt idx="175">
                  <c:v>6.322079999999998E-2</c:v>
                </c:pt>
                <c:pt idx="176">
                  <c:v>6.2845600000000001E-2</c:v>
                </c:pt>
                <c:pt idx="177">
                  <c:v>6.2619599999999997E-2</c:v>
                </c:pt>
                <c:pt idx="178">
                  <c:v>6.2180600000000134E-2</c:v>
                </c:pt>
                <c:pt idx="179">
                  <c:v>6.20215E-2</c:v>
                </c:pt>
                <c:pt idx="180">
                  <c:v>6.1756700000000032E-2</c:v>
                </c:pt>
                <c:pt idx="181">
                  <c:v>6.1309500000000003E-2</c:v>
                </c:pt>
                <c:pt idx="182">
                  <c:v>6.10898E-2</c:v>
                </c:pt>
                <c:pt idx="183">
                  <c:v>6.081790000000057E-2</c:v>
                </c:pt>
                <c:pt idx="184">
                  <c:v>6.0601299999999997E-2</c:v>
                </c:pt>
                <c:pt idx="185">
                  <c:v>6.0375700000000004E-2</c:v>
                </c:pt>
                <c:pt idx="186">
                  <c:v>6.0105800000000001E-2</c:v>
                </c:pt>
                <c:pt idx="187">
                  <c:v>5.9913000000000577E-2</c:v>
                </c:pt>
                <c:pt idx="188">
                  <c:v>5.9787600000000773E-2</c:v>
                </c:pt>
                <c:pt idx="189">
                  <c:v>5.9830700000000528E-2</c:v>
                </c:pt>
                <c:pt idx="190">
                  <c:v>5.9850100000000003E-2</c:v>
                </c:pt>
                <c:pt idx="191">
                  <c:v>5.9859599999999999E-2</c:v>
                </c:pt>
                <c:pt idx="192">
                  <c:v>5.9989000000000021E-2</c:v>
                </c:pt>
                <c:pt idx="193">
                  <c:v>6.0148899999999977E-2</c:v>
                </c:pt>
                <c:pt idx="194">
                  <c:v>6.0314400000000594E-2</c:v>
                </c:pt>
                <c:pt idx="195">
                  <c:v>6.0777100000000001E-2</c:v>
                </c:pt>
                <c:pt idx="196">
                  <c:v>6.10787E-2</c:v>
                </c:pt>
                <c:pt idx="197">
                  <c:v>6.1409199999999976E-2</c:v>
                </c:pt>
                <c:pt idx="198">
                  <c:v>6.1851299999999998E-2</c:v>
                </c:pt>
                <c:pt idx="199">
                  <c:v>6.2379300000000013E-2</c:v>
                </c:pt>
                <c:pt idx="200">
                  <c:v>6.3023700000000002E-2</c:v>
                </c:pt>
                <c:pt idx="201">
                  <c:v>6.3718399999999994E-2</c:v>
                </c:pt>
                <c:pt idx="202">
                  <c:v>6.4542900000000014E-2</c:v>
                </c:pt>
                <c:pt idx="203">
                  <c:v>6.5351100000000009E-2</c:v>
                </c:pt>
                <c:pt idx="204">
                  <c:v>6.619460000000002E-2</c:v>
                </c:pt>
                <c:pt idx="205">
                  <c:v>6.7130700000000001E-2</c:v>
                </c:pt>
                <c:pt idx="206">
                  <c:v>6.8260299999999996E-2</c:v>
                </c:pt>
                <c:pt idx="207">
                  <c:v>6.9384000000000584E-2</c:v>
                </c:pt>
                <c:pt idx="208">
                  <c:v>7.0517200000000113E-2</c:v>
                </c:pt>
                <c:pt idx="209">
                  <c:v>7.1863000000000024E-2</c:v>
                </c:pt>
                <c:pt idx="210">
                  <c:v>7.31213E-2</c:v>
                </c:pt>
                <c:pt idx="211">
                  <c:v>7.4537500000000034E-2</c:v>
                </c:pt>
                <c:pt idx="212">
                  <c:v>7.6052300000000003E-2</c:v>
                </c:pt>
                <c:pt idx="213">
                  <c:v>7.7480400000000504E-2</c:v>
                </c:pt>
                <c:pt idx="214">
                  <c:v>7.9018900000000669E-2</c:v>
                </c:pt>
                <c:pt idx="215">
                  <c:v>8.0574500000000548E-2</c:v>
                </c:pt>
                <c:pt idx="216">
                  <c:v>8.2072600000000009E-2</c:v>
                </c:pt>
                <c:pt idx="217">
                  <c:v>8.3518900000000243E-2</c:v>
                </c:pt>
                <c:pt idx="218">
                  <c:v>8.4965200000000046E-2</c:v>
                </c:pt>
                <c:pt idx="219">
                  <c:v>8.63371E-2</c:v>
                </c:pt>
                <c:pt idx="220">
                  <c:v>8.7543900000000022E-2</c:v>
                </c:pt>
                <c:pt idx="221">
                  <c:v>8.8682300000000047E-2</c:v>
                </c:pt>
                <c:pt idx="222">
                  <c:v>8.9855500000000768E-2</c:v>
                </c:pt>
                <c:pt idx="223">
                  <c:v>9.0655000000001151E-2</c:v>
                </c:pt>
                <c:pt idx="224">
                  <c:v>9.151160000000004E-2</c:v>
                </c:pt>
                <c:pt idx="225">
                  <c:v>9.2271100000000009E-2</c:v>
                </c:pt>
                <c:pt idx="226">
                  <c:v>9.2707700000000004E-2</c:v>
                </c:pt>
                <c:pt idx="227">
                  <c:v>9.3139100000000044E-2</c:v>
                </c:pt>
                <c:pt idx="228">
                  <c:v>9.3436000000000047E-2</c:v>
                </c:pt>
                <c:pt idx="229">
                  <c:v>9.3634700000000765E-2</c:v>
                </c:pt>
                <c:pt idx="230">
                  <c:v>9.3911800000000045E-2</c:v>
                </c:pt>
                <c:pt idx="231">
                  <c:v>9.4017100000000006E-2</c:v>
                </c:pt>
                <c:pt idx="232">
                  <c:v>9.4103000000000006E-2</c:v>
                </c:pt>
                <c:pt idx="233">
                  <c:v>9.4222900000000026E-2</c:v>
                </c:pt>
                <c:pt idx="234">
                  <c:v>9.4322200000000023E-2</c:v>
                </c:pt>
                <c:pt idx="235">
                  <c:v>9.4445300000000065E-2</c:v>
                </c:pt>
                <c:pt idx="236">
                  <c:v>9.4520100000001023E-2</c:v>
                </c:pt>
                <c:pt idx="237">
                  <c:v>9.4503900000000224E-2</c:v>
                </c:pt>
                <c:pt idx="238">
                  <c:v>9.4460400000000028E-2</c:v>
                </c:pt>
                <c:pt idx="239">
                  <c:v>9.4311200000000012E-2</c:v>
                </c:pt>
                <c:pt idx="240">
                  <c:v>9.4159200000000026E-2</c:v>
                </c:pt>
                <c:pt idx="241">
                  <c:v>9.3919700000000023E-2</c:v>
                </c:pt>
                <c:pt idx="242">
                  <c:v>9.3643800000000207E-2</c:v>
                </c:pt>
                <c:pt idx="243">
                  <c:v>9.3380600000000022E-2</c:v>
                </c:pt>
                <c:pt idx="244">
                  <c:v>9.3143100000000006E-2</c:v>
                </c:pt>
                <c:pt idx="245">
                  <c:v>9.2972900000000011E-2</c:v>
                </c:pt>
                <c:pt idx="246">
                  <c:v>9.2788100000000012E-2</c:v>
                </c:pt>
                <c:pt idx="247">
                  <c:v>9.2604000000000047E-2</c:v>
                </c:pt>
                <c:pt idx="248">
                  <c:v>9.2530800000000066E-2</c:v>
                </c:pt>
                <c:pt idx="249">
                  <c:v>9.246900000000001E-2</c:v>
                </c:pt>
                <c:pt idx="250">
                  <c:v>9.251970000000001E-2</c:v>
                </c:pt>
                <c:pt idx="251">
                  <c:v>9.2615100000000006E-2</c:v>
                </c:pt>
                <c:pt idx="252">
                  <c:v>9.2722400000000024E-2</c:v>
                </c:pt>
                <c:pt idx="253">
                  <c:v>9.2953900000000006E-2</c:v>
                </c:pt>
                <c:pt idx="254">
                  <c:v>9.3322800000000067E-2</c:v>
                </c:pt>
                <c:pt idx="255">
                  <c:v>9.3709900000000068E-2</c:v>
                </c:pt>
                <c:pt idx="256">
                  <c:v>9.4208600000000003E-2</c:v>
                </c:pt>
                <c:pt idx="257">
                  <c:v>9.4772300000000045E-2</c:v>
                </c:pt>
                <c:pt idx="258">
                  <c:v>9.5394500000000063E-2</c:v>
                </c:pt>
                <c:pt idx="259">
                  <c:v>9.6212999999999993E-2</c:v>
                </c:pt>
                <c:pt idx="260">
                  <c:v>9.6986500000000003E-2</c:v>
                </c:pt>
                <c:pt idx="261">
                  <c:v>9.7825200000000043E-2</c:v>
                </c:pt>
                <c:pt idx="262">
                  <c:v>9.8820600000000744E-2</c:v>
                </c:pt>
                <c:pt idx="263">
                  <c:v>9.9821300000001043E-2</c:v>
                </c:pt>
                <c:pt idx="264">
                  <c:v>0.100928</c:v>
                </c:pt>
                <c:pt idx="265">
                  <c:v>0.10212599999999999</c:v>
                </c:pt>
                <c:pt idx="266">
                  <c:v>0.10329099999999999</c:v>
                </c:pt>
                <c:pt idx="267">
                  <c:v>0.10453800000000002</c:v>
                </c:pt>
                <c:pt idx="268">
                  <c:v>0.105869</c:v>
                </c:pt>
                <c:pt idx="269">
                  <c:v>0.10720200000000073</c:v>
                </c:pt>
                <c:pt idx="270">
                  <c:v>0.10867599999999999</c:v>
                </c:pt>
                <c:pt idx="271">
                  <c:v>0.11016500000000012</c:v>
                </c:pt>
                <c:pt idx="272">
                  <c:v>0.111717</c:v>
                </c:pt>
                <c:pt idx="273">
                  <c:v>0.11330699999999998</c:v>
                </c:pt>
                <c:pt idx="274">
                  <c:v>0.11492200000000002</c:v>
                </c:pt>
                <c:pt idx="275">
                  <c:v>0.11662300000000068</c:v>
                </c:pt>
                <c:pt idx="276">
                  <c:v>0.11841699999999998</c:v>
                </c:pt>
                <c:pt idx="277">
                  <c:v>0.12030200000000002</c:v>
                </c:pt>
                <c:pt idx="278">
                  <c:v>0.12224500000000077</c:v>
                </c:pt>
                <c:pt idx="279">
                  <c:v>0.12426600000000118</c:v>
                </c:pt>
                <c:pt idx="280">
                  <c:v>0.12651999999999999</c:v>
                </c:pt>
                <c:pt idx="281">
                  <c:v>0.12899700000000044</c:v>
                </c:pt>
                <c:pt idx="282">
                  <c:v>0.13164999999999999</c:v>
                </c:pt>
                <c:pt idx="283">
                  <c:v>0.134578</c:v>
                </c:pt>
                <c:pt idx="284">
                  <c:v>0.13769899999999999</c:v>
                </c:pt>
                <c:pt idx="285">
                  <c:v>0.14111199999999999</c:v>
                </c:pt>
                <c:pt idx="286">
                  <c:v>0.14491100000000157</c:v>
                </c:pt>
                <c:pt idx="287">
                  <c:v>0.14902599999999999</c:v>
                </c:pt>
                <c:pt idx="288">
                  <c:v>0.15345000000000122</c:v>
                </c:pt>
                <c:pt idx="289">
                  <c:v>0.15801200000000157</c:v>
                </c:pt>
                <c:pt idx="290">
                  <c:v>0.162879</c:v>
                </c:pt>
                <c:pt idx="291">
                  <c:v>0.168128</c:v>
                </c:pt>
                <c:pt idx="292">
                  <c:v>0.17349800000000157</c:v>
                </c:pt>
                <c:pt idx="293">
                  <c:v>0.17904200000000137</c:v>
                </c:pt>
                <c:pt idx="294">
                  <c:v>0.18460299999999999</c:v>
                </c:pt>
                <c:pt idx="295">
                  <c:v>0.19001399999999999</c:v>
                </c:pt>
                <c:pt idx="296">
                  <c:v>0.19544500000000137</c:v>
                </c:pt>
                <c:pt idx="297">
                  <c:v>0.20069600000000001</c:v>
                </c:pt>
                <c:pt idx="298">
                  <c:v>0.20588799999999999</c:v>
                </c:pt>
                <c:pt idx="299">
                  <c:v>0.21076800000000157</c:v>
                </c:pt>
                <c:pt idx="300">
                  <c:v>0.21537100000000001</c:v>
                </c:pt>
                <c:pt idx="301">
                  <c:v>0.21968599999999999</c:v>
                </c:pt>
                <c:pt idx="302">
                  <c:v>0.22390199999999999</c:v>
                </c:pt>
                <c:pt idx="303">
                  <c:v>0.227852</c:v>
                </c:pt>
                <c:pt idx="304">
                  <c:v>0.23156199999999999</c:v>
                </c:pt>
                <c:pt idx="305">
                  <c:v>0.23497399999999999</c:v>
                </c:pt>
                <c:pt idx="306">
                  <c:v>0.23809800000000125</c:v>
                </c:pt>
                <c:pt idx="307">
                  <c:v>0.24100900000000094</c:v>
                </c:pt>
                <c:pt idx="308">
                  <c:v>0.24380000000000004</c:v>
                </c:pt>
                <c:pt idx="309">
                  <c:v>0.24618200000000001</c:v>
                </c:pt>
                <c:pt idx="310">
                  <c:v>0.24820100000000136</c:v>
                </c:pt>
                <c:pt idx="311">
                  <c:v>0.24993600000000188</c:v>
                </c:pt>
                <c:pt idx="312">
                  <c:v>0.25114099999999995</c:v>
                </c:pt>
                <c:pt idx="313">
                  <c:v>0.25212600000000002</c:v>
                </c:pt>
                <c:pt idx="314">
                  <c:v>0.25270399999999998</c:v>
                </c:pt>
                <c:pt idx="315">
                  <c:v>0.25283</c:v>
                </c:pt>
                <c:pt idx="316">
                  <c:v>0.25240400000000002</c:v>
                </c:pt>
                <c:pt idx="317">
                  <c:v>0.25166700000000003</c:v>
                </c:pt>
                <c:pt idx="318">
                  <c:v>0.250421</c:v>
                </c:pt>
                <c:pt idx="319">
                  <c:v>0.24883500000000044</c:v>
                </c:pt>
                <c:pt idx="320">
                  <c:v>0.24695200000000136</c:v>
                </c:pt>
                <c:pt idx="321">
                  <c:v>0.24459900000000157</c:v>
                </c:pt>
                <c:pt idx="322">
                  <c:v>0.24195400000000122</c:v>
                </c:pt>
                <c:pt idx="323">
                  <c:v>0.23892500000000041</c:v>
                </c:pt>
                <c:pt idx="324">
                  <c:v>0.23581099999999999</c:v>
                </c:pt>
                <c:pt idx="325">
                  <c:v>0.23239799999999999</c:v>
                </c:pt>
                <c:pt idx="326">
                  <c:v>0.22886899999999999</c:v>
                </c:pt>
                <c:pt idx="327">
                  <c:v>0.22520599999999999</c:v>
                </c:pt>
                <c:pt idx="328">
                  <c:v>0.22128200000000001</c:v>
                </c:pt>
                <c:pt idx="329">
                  <c:v>0.21750200000000044</c:v>
                </c:pt>
                <c:pt idx="330">
                  <c:v>0.21358900000000094</c:v>
                </c:pt>
                <c:pt idx="331">
                  <c:v>0.20982600000000001</c:v>
                </c:pt>
                <c:pt idx="332">
                  <c:v>0.20616999999999999</c:v>
                </c:pt>
                <c:pt idx="333">
                  <c:v>0.20239199999999999</c:v>
                </c:pt>
                <c:pt idx="334">
                  <c:v>0.19889200000000001</c:v>
                </c:pt>
                <c:pt idx="335">
                  <c:v>0.19537599999999997</c:v>
                </c:pt>
                <c:pt idx="336">
                  <c:v>0.19197900000000001</c:v>
                </c:pt>
                <c:pt idx="337">
                  <c:v>0.18883400000000122</c:v>
                </c:pt>
                <c:pt idx="338">
                  <c:v>0.18570800000000157</c:v>
                </c:pt>
                <c:pt idx="339">
                  <c:v>0.18260599999999999</c:v>
                </c:pt>
                <c:pt idx="340">
                  <c:v>0.17948800000000137</c:v>
                </c:pt>
                <c:pt idx="341">
                  <c:v>0.17642900000000122</c:v>
                </c:pt>
                <c:pt idx="342">
                  <c:v>0.17334900000000122</c:v>
                </c:pt>
                <c:pt idx="343">
                  <c:v>0.17030600000000001</c:v>
                </c:pt>
                <c:pt idx="344">
                  <c:v>0.16730900000000001</c:v>
                </c:pt>
                <c:pt idx="345">
                  <c:v>0.16424900000000137</c:v>
                </c:pt>
                <c:pt idx="346">
                  <c:v>0.16111999999999999</c:v>
                </c:pt>
                <c:pt idx="347">
                  <c:v>0.15808000000000041</c:v>
                </c:pt>
                <c:pt idx="348">
                  <c:v>0.15521600000000188</c:v>
                </c:pt>
                <c:pt idx="349">
                  <c:v>0.15257999999999999</c:v>
                </c:pt>
                <c:pt idx="350">
                  <c:v>0.15018699999999999</c:v>
                </c:pt>
                <c:pt idx="351">
                  <c:v>0.14803800000000122</c:v>
                </c:pt>
                <c:pt idx="352">
                  <c:v>0.146123</c:v>
                </c:pt>
                <c:pt idx="353">
                  <c:v>0.14453700000000044</c:v>
                </c:pt>
                <c:pt idx="354">
                  <c:v>0.14339399999999999</c:v>
                </c:pt>
                <c:pt idx="355">
                  <c:v>0.14268700000000001</c:v>
                </c:pt>
                <c:pt idx="356">
                  <c:v>0.14233299999999999</c:v>
                </c:pt>
                <c:pt idx="357">
                  <c:v>0.14224200000000137</c:v>
                </c:pt>
                <c:pt idx="358">
                  <c:v>0.14244700000000188</c:v>
                </c:pt>
                <c:pt idx="359">
                  <c:v>0.14299000000000137</c:v>
                </c:pt>
                <c:pt idx="360">
                  <c:v>0.14385300000000001</c:v>
                </c:pt>
                <c:pt idx="361">
                  <c:v>0.14497800000000041</c:v>
                </c:pt>
                <c:pt idx="362">
                  <c:v>0.14630899999999999</c:v>
                </c:pt>
                <c:pt idx="363">
                  <c:v>0.14784600000000137</c:v>
                </c:pt>
                <c:pt idx="364">
                  <c:v>0.14961800000000094</c:v>
                </c:pt>
                <c:pt idx="365">
                  <c:v>0.15148100000000131</c:v>
                </c:pt>
                <c:pt idx="366">
                  <c:v>0.15346500000000188</c:v>
                </c:pt>
                <c:pt idx="367">
                  <c:v>0.15550500000000128</c:v>
                </c:pt>
                <c:pt idx="368">
                  <c:v>0.15759300000000157</c:v>
                </c:pt>
                <c:pt idx="369">
                  <c:v>0.1597480000000023</c:v>
                </c:pt>
                <c:pt idx="370">
                  <c:v>0.16142999999999999</c:v>
                </c:pt>
                <c:pt idx="371">
                  <c:v>0.161583</c:v>
                </c:pt>
                <c:pt idx="372">
                  <c:v>0.16173199999999999</c:v>
                </c:pt>
                <c:pt idx="373">
                  <c:v>0.16181100000000001</c:v>
                </c:pt>
                <c:pt idx="374">
                  <c:v>0.16181200000000001</c:v>
                </c:pt>
                <c:pt idx="375">
                  <c:v>0.16176199999999999</c:v>
                </c:pt>
                <c:pt idx="376">
                  <c:v>0.16173899999999999</c:v>
                </c:pt>
                <c:pt idx="377">
                  <c:v>0.16184999999999999</c:v>
                </c:pt>
                <c:pt idx="378">
                  <c:v>0.16194300000000122</c:v>
                </c:pt>
                <c:pt idx="379">
                  <c:v>0.16200700000000001</c:v>
                </c:pt>
                <c:pt idx="380">
                  <c:v>0.16216</c:v>
                </c:pt>
                <c:pt idx="381">
                  <c:v>0.16429500000000041</c:v>
                </c:pt>
                <c:pt idx="382">
                  <c:v>0.16697500000000001</c:v>
                </c:pt>
                <c:pt idx="383">
                  <c:v>0.16974100000000122</c:v>
                </c:pt>
                <c:pt idx="384">
                  <c:v>0.17253499999999999</c:v>
                </c:pt>
                <c:pt idx="385">
                  <c:v>0.17533399999999999</c:v>
                </c:pt>
                <c:pt idx="386">
                  <c:v>0.17813399999999999</c:v>
                </c:pt>
                <c:pt idx="387">
                  <c:v>0.18091700000000202</c:v>
                </c:pt>
                <c:pt idx="388">
                  <c:v>0.18357899999999999</c:v>
                </c:pt>
                <c:pt idx="389">
                  <c:v>0.18633700000000122</c:v>
                </c:pt>
                <c:pt idx="390">
                  <c:v>0.18910299999999999</c:v>
                </c:pt>
                <c:pt idx="391">
                  <c:v>0.19196800000000044</c:v>
                </c:pt>
                <c:pt idx="392">
                  <c:v>0.19520699999999999</c:v>
                </c:pt>
                <c:pt idx="393">
                  <c:v>0.19846000000000041</c:v>
                </c:pt>
                <c:pt idx="394">
                  <c:v>0.20214699999999999</c:v>
                </c:pt>
                <c:pt idx="395">
                  <c:v>0.20609000000000041</c:v>
                </c:pt>
                <c:pt idx="396">
                  <c:v>0.21040100000000134</c:v>
                </c:pt>
                <c:pt idx="397">
                  <c:v>0.21464900000000137</c:v>
                </c:pt>
                <c:pt idx="398">
                  <c:v>0.21794700000000231</c:v>
                </c:pt>
                <c:pt idx="399">
                  <c:v>0.21839400000000136</c:v>
                </c:pt>
                <c:pt idx="400">
                  <c:v>0.20441100000000137</c:v>
                </c:pt>
              </c:numCache>
            </c:numRef>
          </c:yVal>
          <c:smooth val="1"/>
        </c:ser>
        <c:ser>
          <c:idx val="2"/>
          <c:order val="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D$1:$D$401</c:f>
              <c:numCache>
                <c:formatCode>General</c:formatCode>
                <c:ptCount val="401"/>
                <c:pt idx="0">
                  <c:v>1.5606500000000127E-2</c:v>
                </c:pt>
                <c:pt idx="1">
                  <c:v>1.51586E-2</c:v>
                </c:pt>
                <c:pt idx="2">
                  <c:v>1.4789800000000001E-2</c:v>
                </c:pt>
                <c:pt idx="3">
                  <c:v>1.4478699999999916E-2</c:v>
                </c:pt>
                <c:pt idx="4">
                  <c:v>1.4378500000000001E-2</c:v>
                </c:pt>
                <c:pt idx="5">
                  <c:v>1.4577100000000001E-2</c:v>
                </c:pt>
                <c:pt idx="6">
                  <c:v>1.49167E-2</c:v>
                </c:pt>
                <c:pt idx="7">
                  <c:v>1.4860800000000115E-2</c:v>
                </c:pt>
                <c:pt idx="8">
                  <c:v>1.5007700000000001E-2</c:v>
                </c:pt>
                <c:pt idx="9">
                  <c:v>1.51973E-2</c:v>
                </c:pt>
                <c:pt idx="10">
                  <c:v>1.54456E-2</c:v>
                </c:pt>
                <c:pt idx="11">
                  <c:v>1.57974E-2</c:v>
                </c:pt>
                <c:pt idx="12">
                  <c:v>1.5826300000000001E-2</c:v>
                </c:pt>
                <c:pt idx="13">
                  <c:v>1.5776499999999999E-2</c:v>
                </c:pt>
                <c:pt idx="14">
                  <c:v>1.5607500000000114E-2</c:v>
                </c:pt>
                <c:pt idx="15">
                  <c:v>1.5612700000000005E-2</c:v>
                </c:pt>
                <c:pt idx="16">
                  <c:v>1.5909400000000001E-2</c:v>
                </c:pt>
                <c:pt idx="17">
                  <c:v>1.6160800000000156E-2</c:v>
                </c:pt>
                <c:pt idx="18">
                  <c:v>1.6471099999999999E-2</c:v>
                </c:pt>
                <c:pt idx="19">
                  <c:v>1.6564100000000151E-2</c:v>
                </c:pt>
                <c:pt idx="20">
                  <c:v>1.6650600000000005E-2</c:v>
                </c:pt>
                <c:pt idx="21">
                  <c:v>1.6747000000000001E-2</c:v>
                </c:pt>
                <c:pt idx="22">
                  <c:v>1.6745500000000167E-2</c:v>
                </c:pt>
                <c:pt idx="23">
                  <c:v>1.6910000000000001E-2</c:v>
                </c:pt>
                <c:pt idx="24">
                  <c:v>1.7079500000000001E-2</c:v>
                </c:pt>
                <c:pt idx="25">
                  <c:v>1.7144699999999999E-2</c:v>
                </c:pt>
                <c:pt idx="26">
                  <c:v>1.7122800000000001E-2</c:v>
                </c:pt>
                <c:pt idx="27">
                  <c:v>1.7045299999999999E-2</c:v>
                </c:pt>
                <c:pt idx="28">
                  <c:v>1.7059899999999999E-2</c:v>
                </c:pt>
                <c:pt idx="29">
                  <c:v>1.7373099999999999E-2</c:v>
                </c:pt>
                <c:pt idx="30">
                  <c:v>1.7811199999999999E-2</c:v>
                </c:pt>
                <c:pt idx="31">
                  <c:v>1.8320700000000061E-2</c:v>
                </c:pt>
                <c:pt idx="32">
                  <c:v>1.8423200000000001E-2</c:v>
                </c:pt>
                <c:pt idx="33">
                  <c:v>1.8381300000000003E-2</c:v>
                </c:pt>
                <c:pt idx="34">
                  <c:v>1.8481200000000003E-2</c:v>
                </c:pt>
                <c:pt idx="35">
                  <c:v>1.8875600000000003E-2</c:v>
                </c:pt>
                <c:pt idx="36">
                  <c:v>1.9072200000000001E-2</c:v>
                </c:pt>
                <c:pt idx="37">
                  <c:v>1.9246200000000005E-2</c:v>
                </c:pt>
                <c:pt idx="38">
                  <c:v>1.8824000000000021E-2</c:v>
                </c:pt>
                <c:pt idx="39">
                  <c:v>1.8171099999999999E-2</c:v>
                </c:pt>
                <c:pt idx="40">
                  <c:v>1.7950500000000001E-2</c:v>
                </c:pt>
                <c:pt idx="41">
                  <c:v>1.8328400000000005E-2</c:v>
                </c:pt>
                <c:pt idx="42">
                  <c:v>1.8775900000000002E-2</c:v>
                </c:pt>
                <c:pt idx="43">
                  <c:v>1.9026000000000001E-2</c:v>
                </c:pt>
                <c:pt idx="44">
                  <c:v>1.8981200000000021E-2</c:v>
                </c:pt>
                <c:pt idx="45">
                  <c:v>1.9142300000000143E-2</c:v>
                </c:pt>
                <c:pt idx="46">
                  <c:v>1.9644200000000021E-2</c:v>
                </c:pt>
                <c:pt idx="47">
                  <c:v>2.0443200000000262E-2</c:v>
                </c:pt>
                <c:pt idx="48">
                  <c:v>2.1106900000000001E-2</c:v>
                </c:pt>
                <c:pt idx="49">
                  <c:v>2.1359300000000012E-2</c:v>
                </c:pt>
                <c:pt idx="50">
                  <c:v>2.1528200000000001E-2</c:v>
                </c:pt>
                <c:pt idx="51">
                  <c:v>2.19654E-2</c:v>
                </c:pt>
                <c:pt idx="52">
                  <c:v>2.2778199999999998E-2</c:v>
                </c:pt>
                <c:pt idx="53">
                  <c:v>2.3295300000000012E-2</c:v>
                </c:pt>
                <c:pt idx="54">
                  <c:v>2.3639900000000245E-2</c:v>
                </c:pt>
                <c:pt idx="55">
                  <c:v>2.3965E-2</c:v>
                </c:pt>
                <c:pt idx="56">
                  <c:v>2.42846E-2</c:v>
                </c:pt>
                <c:pt idx="57">
                  <c:v>2.4781200000000052E-2</c:v>
                </c:pt>
                <c:pt idx="58">
                  <c:v>2.5206200000000012E-2</c:v>
                </c:pt>
                <c:pt idx="59">
                  <c:v>2.5419899999999999E-2</c:v>
                </c:pt>
                <c:pt idx="60">
                  <c:v>2.5579500000000002E-2</c:v>
                </c:pt>
                <c:pt idx="61">
                  <c:v>2.5947100000000011E-2</c:v>
                </c:pt>
                <c:pt idx="62">
                  <c:v>2.6528399999999997E-2</c:v>
                </c:pt>
                <c:pt idx="63">
                  <c:v>2.6918299999999999E-2</c:v>
                </c:pt>
                <c:pt idx="64">
                  <c:v>2.7221200000000289E-2</c:v>
                </c:pt>
                <c:pt idx="65">
                  <c:v>2.7543300000000326E-2</c:v>
                </c:pt>
                <c:pt idx="66">
                  <c:v>2.8088800000000001E-2</c:v>
                </c:pt>
                <c:pt idx="67">
                  <c:v>2.8575099999999999E-2</c:v>
                </c:pt>
                <c:pt idx="68">
                  <c:v>2.9029200000000002E-2</c:v>
                </c:pt>
                <c:pt idx="69">
                  <c:v>2.9470800000000012E-2</c:v>
                </c:pt>
                <c:pt idx="70">
                  <c:v>2.9973699999999999E-2</c:v>
                </c:pt>
                <c:pt idx="71">
                  <c:v>3.0521199999999998E-2</c:v>
                </c:pt>
                <c:pt idx="72">
                  <c:v>3.11168E-2</c:v>
                </c:pt>
                <c:pt idx="73">
                  <c:v>3.161060000000001E-2</c:v>
                </c:pt>
                <c:pt idx="74">
                  <c:v>3.2002900000000292E-2</c:v>
                </c:pt>
                <c:pt idx="75">
                  <c:v>3.2570500000000002E-2</c:v>
                </c:pt>
                <c:pt idx="76">
                  <c:v>3.3143699999999998E-2</c:v>
                </c:pt>
                <c:pt idx="77">
                  <c:v>3.3678899999999998E-2</c:v>
                </c:pt>
                <c:pt idx="78">
                  <c:v>3.4156499999999979E-2</c:v>
                </c:pt>
                <c:pt idx="79">
                  <c:v>3.4567199999999999E-2</c:v>
                </c:pt>
                <c:pt idx="80">
                  <c:v>3.5057400000000002E-2</c:v>
                </c:pt>
                <c:pt idx="81">
                  <c:v>3.5629099999999997E-2</c:v>
                </c:pt>
                <c:pt idx="82">
                  <c:v>3.6310799999999997E-2</c:v>
                </c:pt>
                <c:pt idx="83">
                  <c:v>3.6724E-2</c:v>
                </c:pt>
                <c:pt idx="84">
                  <c:v>3.7275300000000511E-2</c:v>
                </c:pt>
                <c:pt idx="85">
                  <c:v>3.7919899999999999E-2</c:v>
                </c:pt>
                <c:pt idx="86">
                  <c:v>3.8471200000000316E-2</c:v>
                </c:pt>
                <c:pt idx="87">
                  <c:v>3.8928900000000002E-2</c:v>
                </c:pt>
                <c:pt idx="88">
                  <c:v>3.9437900000000352E-2</c:v>
                </c:pt>
                <c:pt idx="89">
                  <c:v>4.0135999999999998E-2</c:v>
                </c:pt>
                <c:pt idx="90">
                  <c:v>4.0818700000000013E-2</c:v>
                </c:pt>
                <c:pt idx="91">
                  <c:v>4.1521899999999945E-2</c:v>
                </c:pt>
                <c:pt idx="92">
                  <c:v>4.2236599999999999E-2</c:v>
                </c:pt>
                <c:pt idx="93">
                  <c:v>4.2860300000000004E-2</c:v>
                </c:pt>
                <c:pt idx="94">
                  <c:v>4.3470000000000002E-2</c:v>
                </c:pt>
                <c:pt idx="95">
                  <c:v>4.4148300000000001E-2</c:v>
                </c:pt>
                <c:pt idx="96">
                  <c:v>4.5024099999999997E-2</c:v>
                </c:pt>
                <c:pt idx="97">
                  <c:v>4.5743600000000113E-2</c:v>
                </c:pt>
                <c:pt idx="98">
                  <c:v>4.6422100000000001E-2</c:v>
                </c:pt>
                <c:pt idx="99">
                  <c:v>4.7175799999999997E-2</c:v>
                </c:pt>
                <c:pt idx="100">
                  <c:v>4.7914600000000133E-2</c:v>
                </c:pt>
                <c:pt idx="101">
                  <c:v>4.8852800000000002E-2</c:v>
                </c:pt>
                <c:pt idx="102">
                  <c:v>4.9753100000000113E-2</c:v>
                </c:pt>
                <c:pt idx="103">
                  <c:v>5.0580100000000003E-2</c:v>
                </c:pt>
                <c:pt idx="104">
                  <c:v>5.1415799999999998E-2</c:v>
                </c:pt>
                <c:pt idx="105">
                  <c:v>5.2314000000000527E-2</c:v>
                </c:pt>
                <c:pt idx="106">
                  <c:v>5.3145199999999955E-2</c:v>
                </c:pt>
                <c:pt idx="107">
                  <c:v>5.3908299999999999E-2</c:v>
                </c:pt>
                <c:pt idx="108">
                  <c:v>5.4725900000000133E-2</c:v>
                </c:pt>
                <c:pt idx="109">
                  <c:v>5.5441999999999998E-2</c:v>
                </c:pt>
                <c:pt idx="110">
                  <c:v>5.6018199999999997E-2</c:v>
                </c:pt>
                <c:pt idx="111">
                  <c:v>5.6636300000000001E-2</c:v>
                </c:pt>
                <c:pt idx="112">
                  <c:v>5.7360600000000726E-2</c:v>
                </c:pt>
                <c:pt idx="113">
                  <c:v>5.7759700000000004E-2</c:v>
                </c:pt>
                <c:pt idx="114">
                  <c:v>5.8164399999999998E-2</c:v>
                </c:pt>
                <c:pt idx="115">
                  <c:v>5.8674999999999998E-2</c:v>
                </c:pt>
                <c:pt idx="116">
                  <c:v>5.9183400000000518E-2</c:v>
                </c:pt>
                <c:pt idx="117">
                  <c:v>5.9816400000000852E-2</c:v>
                </c:pt>
                <c:pt idx="118">
                  <c:v>6.0430300000000013E-2</c:v>
                </c:pt>
                <c:pt idx="119">
                  <c:v>6.0984500000000004E-2</c:v>
                </c:pt>
                <c:pt idx="120">
                  <c:v>6.15763E-2</c:v>
                </c:pt>
                <c:pt idx="121">
                  <c:v>6.2357100000000033E-2</c:v>
                </c:pt>
                <c:pt idx="122">
                  <c:v>6.26781E-2</c:v>
                </c:pt>
                <c:pt idx="123">
                  <c:v>6.3425400000000007E-2</c:v>
                </c:pt>
                <c:pt idx="124">
                  <c:v>6.5713100000000024E-2</c:v>
                </c:pt>
                <c:pt idx="125">
                  <c:v>6.85331E-2</c:v>
                </c:pt>
                <c:pt idx="126">
                  <c:v>7.176550000000001E-2</c:v>
                </c:pt>
                <c:pt idx="127">
                  <c:v>7.1204799999999999E-2</c:v>
                </c:pt>
                <c:pt idx="128">
                  <c:v>7.0782800000000104E-2</c:v>
                </c:pt>
                <c:pt idx="129">
                  <c:v>7.0314600000000727E-2</c:v>
                </c:pt>
                <c:pt idx="130">
                  <c:v>6.9689600000000004E-2</c:v>
                </c:pt>
                <c:pt idx="131">
                  <c:v>7.1294600000000014E-2</c:v>
                </c:pt>
                <c:pt idx="132">
                  <c:v>7.0988300000000004E-2</c:v>
                </c:pt>
                <c:pt idx="133">
                  <c:v>7.0837100000000014E-2</c:v>
                </c:pt>
                <c:pt idx="134">
                  <c:v>7.0637199999999997E-2</c:v>
                </c:pt>
                <c:pt idx="135">
                  <c:v>7.0643499999999998E-2</c:v>
                </c:pt>
                <c:pt idx="136">
                  <c:v>7.083310000000001E-2</c:v>
                </c:pt>
                <c:pt idx="137">
                  <c:v>7.0735300000000001E-2</c:v>
                </c:pt>
                <c:pt idx="138">
                  <c:v>7.0704900000000112E-2</c:v>
                </c:pt>
                <c:pt idx="139">
                  <c:v>7.0571900000000007E-2</c:v>
                </c:pt>
                <c:pt idx="140">
                  <c:v>7.0465000000000014E-2</c:v>
                </c:pt>
                <c:pt idx="141">
                  <c:v>7.0436100000000029E-2</c:v>
                </c:pt>
                <c:pt idx="142">
                  <c:v>7.0317800000000014E-2</c:v>
                </c:pt>
                <c:pt idx="143">
                  <c:v>7.0331599999999994E-2</c:v>
                </c:pt>
                <c:pt idx="144">
                  <c:v>7.0093300000000094E-2</c:v>
                </c:pt>
                <c:pt idx="145">
                  <c:v>6.9651199999999996E-2</c:v>
                </c:pt>
                <c:pt idx="146">
                  <c:v>6.9665500000000019E-2</c:v>
                </c:pt>
                <c:pt idx="147">
                  <c:v>6.9442599999999993E-2</c:v>
                </c:pt>
                <c:pt idx="148">
                  <c:v>6.9359100000000021E-2</c:v>
                </c:pt>
                <c:pt idx="149">
                  <c:v>6.9107399999999999E-2</c:v>
                </c:pt>
                <c:pt idx="150">
                  <c:v>6.8950600000000001E-2</c:v>
                </c:pt>
                <c:pt idx="151">
                  <c:v>6.8943099999999993E-2</c:v>
                </c:pt>
                <c:pt idx="152">
                  <c:v>6.8714300000000034E-2</c:v>
                </c:pt>
                <c:pt idx="153">
                  <c:v>6.8844100000000005E-2</c:v>
                </c:pt>
                <c:pt idx="154">
                  <c:v>6.8599499999999994E-2</c:v>
                </c:pt>
                <c:pt idx="155">
                  <c:v>6.8373500000000004E-2</c:v>
                </c:pt>
                <c:pt idx="156">
                  <c:v>6.8050899999999998E-2</c:v>
                </c:pt>
                <c:pt idx="157">
                  <c:v>6.7813100000000112E-2</c:v>
                </c:pt>
                <c:pt idx="158">
                  <c:v>6.762230000000001E-2</c:v>
                </c:pt>
                <c:pt idx="159">
                  <c:v>6.7382400000000744E-2</c:v>
                </c:pt>
                <c:pt idx="160">
                  <c:v>6.7182500000000034E-2</c:v>
                </c:pt>
                <c:pt idx="161">
                  <c:v>6.6975900000000005E-2</c:v>
                </c:pt>
                <c:pt idx="162">
                  <c:v>6.6675099999999987E-2</c:v>
                </c:pt>
                <c:pt idx="163">
                  <c:v>6.6396399999999994E-2</c:v>
                </c:pt>
                <c:pt idx="164">
                  <c:v>6.6122500000000001E-2</c:v>
                </c:pt>
                <c:pt idx="165">
                  <c:v>6.5843499999999999E-2</c:v>
                </c:pt>
                <c:pt idx="166">
                  <c:v>6.5489599999999995E-2</c:v>
                </c:pt>
                <c:pt idx="167">
                  <c:v>6.5065700000000004E-2</c:v>
                </c:pt>
                <c:pt idx="168">
                  <c:v>6.4598300000000011E-2</c:v>
                </c:pt>
                <c:pt idx="169">
                  <c:v>6.4185800000000001E-2</c:v>
                </c:pt>
                <c:pt idx="170">
                  <c:v>6.3761500000000013E-2</c:v>
                </c:pt>
                <c:pt idx="171">
                  <c:v>6.32881E-2</c:v>
                </c:pt>
                <c:pt idx="172">
                  <c:v>6.2903000000000014E-2</c:v>
                </c:pt>
                <c:pt idx="173">
                  <c:v>6.2536900000000034E-2</c:v>
                </c:pt>
                <c:pt idx="174">
                  <c:v>6.2261799999999999E-2</c:v>
                </c:pt>
                <c:pt idx="175">
                  <c:v>6.1962500000000031E-2</c:v>
                </c:pt>
                <c:pt idx="176">
                  <c:v>6.15992E-2</c:v>
                </c:pt>
                <c:pt idx="177">
                  <c:v>6.1327300000000001E-2</c:v>
                </c:pt>
                <c:pt idx="178">
                  <c:v>6.1002300000000002E-2</c:v>
                </c:pt>
                <c:pt idx="179">
                  <c:v>6.0913600000000609E-2</c:v>
                </c:pt>
                <c:pt idx="180">
                  <c:v>6.0744600000000024E-2</c:v>
                </c:pt>
                <c:pt idx="181">
                  <c:v>6.0395900000000134E-2</c:v>
                </c:pt>
                <c:pt idx="182">
                  <c:v>6.0134300000000002E-2</c:v>
                </c:pt>
                <c:pt idx="183">
                  <c:v>5.9839400000000133E-2</c:v>
                </c:pt>
                <c:pt idx="184">
                  <c:v>5.9664800000000004E-2</c:v>
                </c:pt>
                <c:pt idx="185">
                  <c:v>5.9500600000000535E-2</c:v>
                </c:pt>
                <c:pt idx="186">
                  <c:v>5.9285299999999999E-2</c:v>
                </c:pt>
                <c:pt idx="187">
                  <c:v>5.9131300000000012E-2</c:v>
                </c:pt>
                <c:pt idx="188">
                  <c:v>5.8950400000000014E-2</c:v>
                </c:pt>
                <c:pt idx="189">
                  <c:v>5.9035500000000032E-2</c:v>
                </c:pt>
                <c:pt idx="190">
                  <c:v>5.9034700000000134E-2</c:v>
                </c:pt>
                <c:pt idx="191">
                  <c:v>5.9072700000000124E-2</c:v>
                </c:pt>
                <c:pt idx="192">
                  <c:v>5.9188300000000013E-2</c:v>
                </c:pt>
                <c:pt idx="193">
                  <c:v>5.9367600000000874E-2</c:v>
                </c:pt>
                <c:pt idx="194">
                  <c:v>5.9507700000000024E-2</c:v>
                </c:pt>
                <c:pt idx="195">
                  <c:v>5.988610000000047E-2</c:v>
                </c:pt>
                <c:pt idx="196">
                  <c:v>6.0153700000000004E-2</c:v>
                </c:pt>
                <c:pt idx="197">
                  <c:v>6.0517400000000519E-2</c:v>
                </c:pt>
                <c:pt idx="198">
                  <c:v>6.0961899999999999E-2</c:v>
                </c:pt>
                <c:pt idx="199">
                  <c:v>6.1597199999999998E-2</c:v>
                </c:pt>
                <c:pt idx="200">
                  <c:v>6.2195300000000002E-2</c:v>
                </c:pt>
                <c:pt idx="201">
                  <c:v>6.2850000000000003E-2</c:v>
                </c:pt>
                <c:pt idx="202">
                  <c:v>6.3697799999999999E-2</c:v>
                </c:pt>
                <c:pt idx="203">
                  <c:v>6.4453800000000019E-2</c:v>
                </c:pt>
                <c:pt idx="204">
                  <c:v>6.5228400000000006E-2</c:v>
                </c:pt>
                <c:pt idx="205">
                  <c:v>6.6130099999999997E-2</c:v>
                </c:pt>
                <c:pt idx="206">
                  <c:v>6.7191600000000032E-2</c:v>
                </c:pt>
                <c:pt idx="207">
                  <c:v>6.8202100000000002E-2</c:v>
                </c:pt>
                <c:pt idx="208">
                  <c:v>6.9343300000000024E-2</c:v>
                </c:pt>
                <c:pt idx="209">
                  <c:v>7.0531899999999995E-2</c:v>
                </c:pt>
                <c:pt idx="210">
                  <c:v>7.1785399999999999E-2</c:v>
                </c:pt>
                <c:pt idx="211">
                  <c:v>7.3193700000000014E-2</c:v>
                </c:pt>
                <c:pt idx="212">
                  <c:v>7.4741400000000013E-2</c:v>
                </c:pt>
                <c:pt idx="213">
                  <c:v>7.62486E-2</c:v>
                </c:pt>
                <c:pt idx="214">
                  <c:v>7.7736500000000736E-2</c:v>
                </c:pt>
                <c:pt idx="215">
                  <c:v>7.9308700000000523E-2</c:v>
                </c:pt>
                <c:pt idx="216">
                  <c:v>8.0789E-2</c:v>
                </c:pt>
                <c:pt idx="217">
                  <c:v>8.2296600000000011E-2</c:v>
                </c:pt>
                <c:pt idx="218">
                  <c:v>8.3784100000000028E-2</c:v>
                </c:pt>
                <c:pt idx="219">
                  <c:v>8.5057000000000244E-2</c:v>
                </c:pt>
                <c:pt idx="220">
                  <c:v>8.6265100000000025E-2</c:v>
                </c:pt>
                <c:pt idx="221">
                  <c:v>8.7353199999999992E-2</c:v>
                </c:pt>
                <c:pt idx="222">
                  <c:v>8.8447600000000001E-2</c:v>
                </c:pt>
                <c:pt idx="223">
                  <c:v>8.9299000000000003E-2</c:v>
                </c:pt>
                <c:pt idx="224">
                  <c:v>9.0072400000000025E-2</c:v>
                </c:pt>
                <c:pt idx="225">
                  <c:v>9.0670100000000003E-2</c:v>
                </c:pt>
                <c:pt idx="226">
                  <c:v>9.1145800000000027E-2</c:v>
                </c:pt>
                <c:pt idx="227">
                  <c:v>9.1572500000000001E-2</c:v>
                </c:pt>
                <c:pt idx="228">
                  <c:v>9.1884400000000005E-2</c:v>
                </c:pt>
                <c:pt idx="229">
                  <c:v>9.211119999999999E-2</c:v>
                </c:pt>
                <c:pt idx="230">
                  <c:v>9.2362199999999992E-2</c:v>
                </c:pt>
                <c:pt idx="231">
                  <c:v>9.2503100000000005E-2</c:v>
                </c:pt>
                <c:pt idx="232">
                  <c:v>9.2630100000000007E-2</c:v>
                </c:pt>
                <c:pt idx="233">
                  <c:v>9.2792800000000022E-2</c:v>
                </c:pt>
                <c:pt idx="234">
                  <c:v>9.2899700000000002E-2</c:v>
                </c:pt>
                <c:pt idx="235">
                  <c:v>9.2972099999999988E-2</c:v>
                </c:pt>
                <c:pt idx="236">
                  <c:v>9.3030700000000022E-2</c:v>
                </c:pt>
                <c:pt idx="237">
                  <c:v>9.3022000000000368E-2</c:v>
                </c:pt>
                <c:pt idx="238">
                  <c:v>9.2868800000000043E-2</c:v>
                </c:pt>
                <c:pt idx="239">
                  <c:v>9.2733000000000024E-2</c:v>
                </c:pt>
                <c:pt idx="240">
                  <c:v>9.2530400000000068E-2</c:v>
                </c:pt>
                <c:pt idx="241">
                  <c:v>9.2271100000000009E-2</c:v>
                </c:pt>
                <c:pt idx="242">
                  <c:v>9.2028500000000041E-2</c:v>
                </c:pt>
                <c:pt idx="243">
                  <c:v>9.1705100000000025E-2</c:v>
                </c:pt>
                <c:pt idx="244">
                  <c:v>9.137859999999999E-2</c:v>
                </c:pt>
                <c:pt idx="245">
                  <c:v>9.1233699999999987E-2</c:v>
                </c:pt>
                <c:pt idx="246">
                  <c:v>9.1013200000000016E-2</c:v>
                </c:pt>
                <c:pt idx="247">
                  <c:v>9.0858500000000064E-2</c:v>
                </c:pt>
                <c:pt idx="248">
                  <c:v>9.0698600000000046E-2</c:v>
                </c:pt>
                <c:pt idx="249">
                  <c:v>9.0515300000000951E-2</c:v>
                </c:pt>
                <c:pt idx="250">
                  <c:v>9.0529600000000224E-2</c:v>
                </c:pt>
                <c:pt idx="251">
                  <c:v>9.0592100000000064E-2</c:v>
                </c:pt>
                <c:pt idx="252">
                  <c:v>9.0819700000000031E-2</c:v>
                </c:pt>
                <c:pt idx="253">
                  <c:v>9.1062300000000027E-2</c:v>
                </c:pt>
                <c:pt idx="254">
                  <c:v>9.1395600000000021E-2</c:v>
                </c:pt>
                <c:pt idx="255">
                  <c:v>9.1794200000000048E-2</c:v>
                </c:pt>
                <c:pt idx="256">
                  <c:v>9.2347900000000011E-2</c:v>
                </c:pt>
                <c:pt idx="257">
                  <c:v>9.3011700000000003E-2</c:v>
                </c:pt>
                <c:pt idx="258">
                  <c:v>9.3694500000001277E-2</c:v>
                </c:pt>
                <c:pt idx="259">
                  <c:v>9.4505900000001225E-2</c:v>
                </c:pt>
                <c:pt idx="260">
                  <c:v>9.528720000000003E-2</c:v>
                </c:pt>
                <c:pt idx="261">
                  <c:v>9.61814E-2</c:v>
                </c:pt>
                <c:pt idx="262">
                  <c:v>9.7171699999999986E-2</c:v>
                </c:pt>
                <c:pt idx="263">
                  <c:v>9.8229700000000003E-2</c:v>
                </c:pt>
                <c:pt idx="264">
                  <c:v>9.9279000000000006E-2</c:v>
                </c:pt>
                <c:pt idx="265">
                  <c:v>0.100498</c:v>
                </c:pt>
                <c:pt idx="266">
                  <c:v>0.10170899999999998</c:v>
                </c:pt>
                <c:pt idx="267">
                  <c:v>0.10292100000000012</c:v>
                </c:pt>
                <c:pt idx="268">
                  <c:v>0.10434599999999998</c:v>
                </c:pt>
                <c:pt idx="269">
                  <c:v>0.10563300000000068</c:v>
                </c:pt>
                <c:pt idx="270">
                  <c:v>0.10709000000000068</c:v>
                </c:pt>
                <c:pt idx="271">
                  <c:v>0.10860800000000002</c:v>
                </c:pt>
                <c:pt idx="272">
                  <c:v>0.110137</c:v>
                </c:pt>
                <c:pt idx="273">
                  <c:v>0.11171200000000002</c:v>
                </c:pt>
                <c:pt idx="274">
                  <c:v>0.11329900000000002</c:v>
                </c:pt>
                <c:pt idx="275">
                  <c:v>0.114953</c:v>
                </c:pt>
                <c:pt idx="276">
                  <c:v>0.11663800000000002</c:v>
                </c:pt>
                <c:pt idx="277">
                  <c:v>0.118489</c:v>
                </c:pt>
                <c:pt idx="278">
                  <c:v>0.120384</c:v>
                </c:pt>
                <c:pt idx="279">
                  <c:v>0.12232600000000068</c:v>
                </c:pt>
                <c:pt idx="280">
                  <c:v>0.12455500000000012</c:v>
                </c:pt>
                <c:pt idx="281">
                  <c:v>0.12697700000000001</c:v>
                </c:pt>
                <c:pt idx="282">
                  <c:v>0.12964700000000001</c:v>
                </c:pt>
                <c:pt idx="283">
                  <c:v>0.13256499999999999</c:v>
                </c:pt>
                <c:pt idx="284">
                  <c:v>0.13566</c:v>
                </c:pt>
                <c:pt idx="285">
                  <c:v>0.139075</c:v>
                </c:pt>
                <c:pt idx="286">
                  <c:v>0.14275700000000024</c:v>
                </c:pt>
                <c:pt idx="287">
                  <c:v>0.14678600000000044</c:v>
                </c:pt>
                <c:pt idx="288">
                  <c:v>0.15108199999999999</c:v>
                </c:pt>
                <c:pt idx="289">
                  <c:v>0.15558800000000125</c:v>
                </c:pt>
                <c:pt idx="290">
                  <c:v>0.16031699999999999</c:v>
                </c:pt>
                <c:pt idx="291">
                  <c:v>0.16530400000000001</c:v>
                </c:pt>
                <c:pt idx="292">
                  <c:v>0.17051800000000122</c:v>
                </c:pt>
                <c:pt idx="293">
                  <c:v>0.17593700000000148</c:v>
                </c:pt>
                <c:pt idx="294">
                  <c:v>0.18132699999999999</c:v>
                </c:pt>
                <c:pt idx="295">
                  <c:v>0.18672800000000137</c:v>
                </c:pt>
                <c:pt idx="296">
                  <c:v>0.192138</c:v>
                </c:pt>
                <c:pt idx="297">
                  <c:v>0.19726399999999999</c:v>
                </c:pt>
                <c:pt idx="298">
                  <c:v>0.20230999999999999</c:v>
                </c:pt>
                <c:pt idx="299">
                  <c:v>0.20718</c:v>
                </c:pt>
                <c:pt idx="300">
                  <c:v>0.21176000000000123</c:v>
                </c:pt>
                <c:pt idx="301">
                  <c:v>0.21592500000000137</c:v>
                </c:pt>
                <c:pt idx="302">
                  <c:v>0.21999300000000199</c:v>
                </c:pt>
                <c:pt idx="303">
                  <c:v>0.22372400000000001</c:v>
                </c:pt>
                <c:pt idx="304">
                  <c:v>0.22717799999999988</c:v>
                </c:pt>
                <c:pt idx="305">
                  <c:v>0.23038800000000001</c:v>
                </c:pt>
                <c:pt idx="306">
                  <c:v>0.23338999999999999</c:v>
                </c:pt>
                <c:pt idx="307">
                  <c:v>0.23614199999999999</c:v>
                </c:pt>
                <c:pt idx="308">
                  <c:v>0.238676</c:v>
                </c:pt>
                <c:pt idx="309">
                  <c:v>0.24095100000000041</c:v>
                </c:pt>
                <c:pt idx="310">
                  <c:v>0.24283199999999999</c:v>
                </c:pt>
                <c:pt idx="311">
                  <c:v>0.24430499999999999</c:v>
                </c:pt>
                <c:pt idx="312">
                  <c:v>0.24537999999999999</c:v>
                </c:pt>
                <c:pt idx="313">
                  <c:v>0.24613499999999999</c:v>
                </c:pt>
                <c:pt idx="314">
                  <c:v>0.24653400000000122</c:v>
                </c:pt>
                <c:pt idx="315">
                  <c:v>0.24646800000000188</c:v>
                </c:pt>
                <c:pt idx="316">
                  <c:v>0.24591300000000188</c:v>
                </c:pt>
                <c:pt idx="317">
                  <c:v>0.24493300000000157</c:v>
                </c:pt>
                <c:pt idx="318">
                  <c:v>0.24367800000000001</c:v>
                </c:pt>
                <c:pt idx="319">
                  <c:v>0.24215100000000001</c:v>
                </c:pt>
                <c:pt idx="320">
                  <c:v>0.24022099999999999</c:v>
                </c:pt>
                <c:pt idx="321">
                  <c:v>0.23796800000000157</c:v>
                </c:pt>
                <c:pt idx="322">
                  <c:v>0.23538000000000001</c:v>
                </c:pt>
                <c:pt idx="323">
                  <c:v>0.23236799999999999</c:v>
                </c:pt>
                <c:pt idx="324">
                  <c:v>0.22933200000000001</c:v>
                </c:pt>
                <c:pt idx="325">
                  <c:v>0.22599400000000044</c:v>
                </c:pt>
                <c:pt idx="326">
                  <c:v>0.22239900000000001</c:v>
                </c:pt>
                <c:pt idx="327">
                  <c:v>0.21872700000000134</c:v>
                </c:pt>
                <c:pt idx="328">
                  <c:v>0.21494000000000188</c:v>
                </c:pt>
                <c:pt idx="329">
                  <c:v>0.21112</c:v>
                </c:pt>
                <c:pt idx="330">
                  <c:v>0.20738999999999999</c:v>
                </c:pt>
                <c:pt idx="331">
                  <c:v>0.20361699999999999</c:v>
                </c:pt>
                <c:pt idx="332">
                  <c:v>0.20000899999999999</c:v>
                </c:pt>
                <c:pt idx="333">
                  <c:v>0.19639999999999999</c:v>
                </c:pt>
                <c:pt idx="334">
                  <c:v>0.19306599999999999</c:v>
                </c:pt>
                <c:pt idx="335">
                  <c:v>0.18977800000000122</c:v>
                </c:pt>
                <c:pt idx="336">
                  <c:v>0.18651300000000157</c:v>
                </c:pt>
                <c:pt idx="337">
                  <c:v>0.18344400000000208</c:v>
                </c:pt>
                <c:pt idx="338">
                  <c:v>0.18051800000000157</c:v>
                </c:pt>
                <c:pt idx="339">
                  <c:v>0.17763799999999999</c:v>
                </c:pt>
                <c:pt idx="340">
                  <c:v>0.17468500000000001</c:v>
                </c:pt>
                <c:pt idx="341">
                  <c:v>0.171823</c:v>
                </c:pt>
                <c:pt idx="342">
                  <c:v>0.168827</c:v>
                </c:pt>
                <c:pt idx="343">
                  <c:v>0.165828</c:v>
                </c:pt>
                <c:pt idx="344">
                  <c:v>0.16295799999999999</c:v>
                </c:pt>
                <c:pt idx="345">
                  <c:v>0.15998800000000188</c:v>
                </c:pt>
                <c:pt idx="346">
                  <c:v>0.15695800000000154</c:v>
                </c:pt>
                <c:pt idx="347">
                  <c:v>0.15402700000000041</c:v>
                </c:pt>
                <c:pt idx="348">
                  <c:v>0.15127800000000041</c:v>
                </c:pt>
                <c:pt idx="349">
                  <c:v>0.14874700000000188</c:v>
                </c:pt>
                <c:pt idx="350">
                  <c:v>0.14647900000000041</c:v>
                </c:pt>
                <c:pt idx="351">
                  <c:v>0.144321</c:v>
                </c:pt>
                <c:pt idx="352">
                  <c:v>0.14248500000000044</c:v>
                </c:pt>
                <c:pt idx="353">
                  <c:v>0.14099400000000137</c:v>
                </c:pt>
                <c:pt idx="354">
                  <c:v>0.13990700000000122</c:v>
                </c:pt>
                <c:pt idx="355">
                  <c:v>0.13926600000000044</c:v>
                </c:pt>
                <c:pt idx="356">
                  <c:v>0.13895700000000041</c:v>
                </c:pt>
                <c:pt idx="357">
                  <c:v>0.13884099999999999</c:v>
                </c:pt>
                <c:pt idx="358">
                  <c:v>0.13902600000000001</c:v>
                </c:pt>
                <c:pt idx="359">
                  <c:v>0.13960600000000001</c:v>
                </c:pt>
                <c:pt idx="360">
                  <c:v>0.14051400000000044</c:v>
                </c:pt>
                <c:pt idx="361">
                  <c:v>0.14159300000000041</c:v>
                </c:pt>
                <c:pt idx="362">
                  <c:v>0.14290000000000044</c:v>
                </c:pt>
                <c:pt idx="363">
                  <c:v>0.14441900000000188</c:v>
                </c:pt>
                <c:pt idx="364">
                  <c:v>0.14605699999999999</c:v>
                </c:pt>
                <c:pt idx="365">
                  <c:v>0.14789600000000044</c:v>
                </c:pt>
                <c:pt idx="366">
                  <c:v>0.14995200000000122</c:v>
                </c:pt>
                <c:pt idx="367">
                  <c:v>0.15198700000000157</c:v>
                </c:pt>
                <c:pt idx="368">
                  <c:v>0.154171</c:v>
                </c:pt>
                <c:pt idx="369">
                  <c:v>0.15635299999999999</c:v>
                </c:pt>
                <c:pt idx="370">
                  <c:v>0.15851500000000188</c:v>
                </c:pt>
                <c:pt idx="371">
                  <c:v>0.15868900000000041</c:v>
                </c:pt>
                <c:pt idx="372">
                  <c:v>0.15880400000000044</c:v>
                </c:pt>
                <c:pt idx="373">
                  <c:v>0.15898400000000154</c:v>
                </c:pt>
                <c:pt idx="374">
                  <c:v>0.15897900000000137</c:v>
                </c:pt>
                <c:pt idx="375">
                  <c:v>0.15884900000000188</c:v>
                </c:pt>
                <c:pt idx="376">
                  <c:v>0.15871500000000202</c:v>
                </c:pt>
                <c:pt idx="377">
                  <c:v>0.15871800000000208</c:v>
                </c:pt>
                <c:pt idx="378">
                  <c:v>0.15868399999999999</c:v>
                </c:pt>
                <c:pt idx="379">
                  <c:v>0.15879500000000188</c:v>
                </c:pt>
                <c:pt idx="380">
                  <c:v>0.15890500000000188</c:v>
                </c:pt>
                <c:pt idx="381">
                  <c:v>0.16095799999999999</c:v>
                </c:pt>
                <c:pt idx="382">
                  <c:v>0.16355800000000001</c:v>
                </c:pt>
                <c:pt idx="383">
                  <c:v>0.16628299999999999</c:v>
                </c:pt>
                <c:pt idx="384">
                  <c:v>0.169124</c:v>
                </c:pt>
                <c:pt idx="385">
                  <c:v>0.17198800000000122</c:v>
                </c:pt>
                <c:pt idx="386">
                  <c:v>0.17481700000000044</c:v>
                </c:pt>
                <c:pt idx="387">
                  <c:v>0.17772600000000024</c:v>
                </c:pt>
                <c:pt idx="388">
                  <c:v>0.18045000000000044</c:v>
                </c:pt>
                <c:pt idx="389">
                  <c:v>0.18332399999999999</c:v>
                </c:pt>
                <c:pt idx="390">
                  <c:v>0.18638399999999999</c:v>
                </c:pt>
                <c:pt idx="391">
                  <c:v>0.18953700000000157</c:v>
                </c:pt>
                <c:pt idx="392">
                  <c:v>0.19309999999999999</c:v>
                </c:pt>
                <c:pt idx="393">
                  <c:v>0.19673599999999999</c:v>
                </c:pt>
                <c:pt idx="394">
                  <c:v>0.20082800000000001</c:v>
                </c:pt>
                <c:pt idx="395">
                  <c:v>0.20541800000000188</c:v>
                </c:pt>
                <c:pt idx="396">
                  <c:v>0.21052599999999999</c:v>
                </c:pt>
                <c:pt idx="397">
                  <c:v>0.21587600000000001</c:v>
                </c:pt>
                <c:pt idx="398">
                  <c:v>0.22054499999999999</c:v>
                </c:pt>
                <c:pt idx="399">
                  <c:v>0.22273699999999999</c:v>
                </c:pt>
                <c:pt idx="400">
                  <c:v>0.21066099999999999</c:v>
                </c:pt>
              </c:numCache>
            </c:numRef>
          </c:yVal>
          <c:smooth val="1"/>
        </c:ser>
        <c:ser>
          <c:idx val="3"/>
          <c:order val="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E$1:$E$401</c:f>
              <c:numCache>
                <c:formatCode>General</c:formatCode>
                <c:ptCount val="401"/>
                <c:pt idx="0">
                  <c:v>1.5566099999999999E-2</c:v>
                </c:pt>
                <c:pt idx="1">
                  <c:v>1.5345500000000118E-2</c:v>
                </c:pt>
                <c:pt idx="2">
                  <c:v>1.5267700000000007E-2</c:v>
                </c:pt>
                <c:pt idx="3">
                  <c:v>1.51732E-2</c:v>
                </c:pt>
                <c:pt idx="4">
                  <c:v>1.5006E-2</c:v>
                </c:pt>
                <c:pt idx="5">
                  <c:v>1.5360000000000021E-2</c:v>
                </c:pt>
                <c:pt idx="6">
                  <c:v>1.5773800000000001E-2</c:v>
                </c:pt>
                <c:pt idx="7">
                  <c:v>1.5726299999999999E-2</c:v>
                </c:pt>
                <c:pt idx="8">
                  <c:v>1.5742600000000002E-2</c:v>
                </c:pt>
                <c:pt idx="9">
                  <c:v>1.5711500000000003E-2</c:v>
                </c:pt>
                <c:pt idx="10">
                  <c:v>1.5739E-2</c:v>
                </c:pt>
                <c:pt idx="11">
                  <c:v>1.6015100000000001E-2</c:v>
                </c:pt>
                <c:pt idx="12">
                  <c:v>1.6116499999999999E-2</c:v>
                </c:pt>
                <c:pt idx="13">
                  <c:v>1.6010900000000002E-2</c:v>
                </c:pt>
                <c:pt idx="14">
                  <c:v>1.5667700000000003E-2</c:v>
                </c:pt>
                <c:pt idx="15">
                  <c:v>1.5518000000000001E-2</c:v>
                </c:pt>
                <c:pt idx="16">
                  <c:v>1.5736699999999999E-2</c:v>
                </c:pt>
                <c:pt idx="17">
                  <c:v>1.5931100000000007E-2</c:v>
                </c:pt>
                <c:pt idx="18">
                  <c:v>1.6337299999999999E-2</c:v>
                </c:pt>
                <c:pt idx="19">
                  <c:v>1.6350800000000061E-2</c:v>
                </c:pt>
                <c:pt idx="20">
                  <c:v>1.6355800000000007E-2</c:v>
                </c:pt>
                <c:pt idx="21">
                  <c:v>1.6416E-2</c:v>
                </c:pt>
                <c:pt idx="22">
                  <c:v>1.6376399999999999E-2</c:v>
                </c:pt>
                <c:pt idx="23">
                  <c:v>1.65586E-2</c:v>
                </c:pt>
                <c:pt idx="24">
                  <c:v>1.6857900000000002E-2</c:v>
                </c:pt>
                <c:pt idx="25">
                  <c:v>1.70499E-2</c:v>
                </c:pt>
                <c:pt idx="26">
                  <c:v>1.7085400000000001E-2</c:v>
                </c:pt>
                <c:pt idx="27">
                  <c:v>1.6961300000000148E-2</c:v>
                </c:pt>
                <c:pt idx="28">
                  <c:v>1.6898099999999999E-2</c:v>
                </c:pt>
                <c:pt idx="29">
                  <c:v>1.7137300000000001E-2</c:v>
                </c:pt>
                <c:pt idx="30">
                  <c:v>1.7738799999999999E-2</c:v>
                </c:pt>
                <c:pt idx="31">
                  <c:v>1.8332299999999999E-2</c:v>
                </c:pt>
                <c:pt idx="32">
                  <c:v>1.8403800000000147E-2</c:v>
                </c:pt>
                <c:pt idx="33">
                  <c:v>1.8257800000000001E-2</c:v>
                </c:pt>
                <c:pt idx="34">
                  <c:v>1.84303E-2</c:v>
                </c:pt>
                <c:pt idx="35">
                  <c:v>1.8957700000000001E-2</c:v>
                </c:pt>
                <c:pt idx="36">
                  <c:v>1.9415000000000005E-2</c:v>
                </c:pt>
                <c:pt idx="37">
                  <c:v>1.9864100000000197E-2</c:v>
                </c:pt>
                <c:pt idx="38">
                  <c:v>1.9530600000000023E-2</c:v>
                </c:pt>
                <c:pt idx="39">
                  <c:v>1.9095800000000041E-2</c:v>
                </c:pt>
                <c:pt idx="40">
                  <c:v>1.8983700000000141E-2</c:v>
                </c:pt>
                <c:pt idx="41">
                  <c:v>1.9558400000000021E-2</c:v>
                </c:pt>
                <c:pt idx="42">
                  <c:v>2.0154099999999987E-2</c:v>
                </c:pt>
                <c:pt idx="43">
                  <c:v>2.04225E-2</c:v>
                </c:pt>
                <c:pt idx="44">
                  <c:v>2.03768E-2</c:v>
                </c:pt>
                <c:pt idx="45">
                  <c:v>2.0391200000000002E-2</c:v>
                </c:pt>
                <c:pt idx="46">
                  <c:v>2.07596E-2</c:v>
                </c:pt>
                <c:pt idx="47">
                  <c:v>2.14985E-2</c:v>
                </c:pt>
                <c:pt idx="48">
                  <c:v>2.1981700000000052E-2</c:v>
                </c:pt>
                <c:pt idx="49">
                  <c:v>2.2069900000000052E-2</c:v>
                </c:pt>
                <c:pt idx="50">
                  <c:v>2.2066800000000001E-2</c:v>
                </c:pt>
                <c:pt idx="51">
                  <c:v>2.2197700000000011E-2</c:v>
                </c:pt>
                <c:pt idx="52">
                  <c:v>2.2907000000000052E-2</c:v>
                </c:pt>
                <c:pt idx="53">
                  <c:v>2.3429100000000001E-2</c:v>
                </c:pt>
                <c:pt idx="54">
                  <c:v>2.3731100000000001E-2</c:v>
                </c:pt>
                <c:pt idx="55">
                  <c:v>2.3867200000000002E-2</c:v>
                </c:pt>
                <c:pt idx="56">
                  <c:v>2.4110599999999968E-2</c:v>
                </c:pt>
                <c:pt idx="57">
                  <c:v>2.4638400000000001E-2</c:v>
                </c:pt>
                <c:pt idx="58">
                  <c:v>2.5077000000000248E-2</c:v>
                </c:pt>
                <c:pt idx="59">
                  <c:v>2.53612E-2</c:v>
                </c:pt>
                <c:pt idx="60">
                  <c:v>2.5649200000000285E-2</c:v>
                </c:pt>
                <c:pt idx="61">
                  <c:v>2.59495E-2</c:v>
                </c:pt>
                <c:pt idx="62">
                  <c:v>2.6490900000000213E-2</c:v>
                </c:pt>
                <c:pt idx="63">
                  <c:v>2.7011600000000253E-2</c:v>
                </c:pt>
                <c:pt idx="64">
                  <c:v>2.728690000000026E-2</c:v>
                </c:pt>
                <c:pt idx="65">
                  <c:v>2.762190000000031E-2</c:v>
                </c:pt>
                <c:pt idx="66">
                  <c:v>2.8150599999999977E-2</c:v>
                </c:pt>
                <c:pt idx="67">
                  <c:v>2.8516099999999968E-2</c:v>
                </c:pt>
                <c:pt idx="68">
                  <c:v>2.9018300000000011E-2</c:v>
                </c:pt>
                <c:pt idx="69">
                  <c:v>2.9383800000000002E-2</c:v>
                </c:pt>
                <c:pt idx="70">
                  <c:v>2.9789900000000012E-2</c:v>
                </c:pt>
                <c:pt idx="71">
                  <c:v>3.0250000000000006E-2</c:v>
                </c:pt>
                <c:pt idx="72">
                  <c:v>3.0732200000000012E-2</c:v>
                </c:pt>
                <c:pt idx="73">
                  <c:v>3.1239000000000319E-2</c:v>
                </c:pt>
                <c:pt idx="74">
                  <c:v>3.1604199999999999E-2</c:v>
                </c:pt>
                <c:pt idx="75">
                  <c:v>3.2224799999999998E-2</c:v>
                </c:pt>
                <c:pt idx="76">
                  <c:v>3.2789499999999999E-2</c:v>
                </c:pt>
                <c:pt idx="77">
                  <c:v>3.32234E-2</c:v>
                </c:pt>
                <c:pt idx="78">
                  <c:v>3.3867899999999999E-2</c:v>
                </c:pt>
                <c:pt idx="79">
                  <c:v>3.42948E-2</c:v>
                </c:pt>
                <c:pt idx="80">
                  <c:v>3.4830699999999999E-2</c:v>
                </c:pt>
                <c:pt idx="81">
                  <c:v>3.5549299999999999E-2</c:v>
                </c:pt>
                <c:pt idx="82">
                  <c:v>3.6135300000000349E-2</c:v>
                </c:pt>
                <c:pt idx="83">
                  <c:v>3.6432200000000352E-2</c:v>
                </c:pt>
                <c:pt idx="84">
                  <c:v>3.6846700000000052E-2</c:v>
                </c:pt>
                <c:pt idx="85">
                  <c:v>3.7405400000000012E-2</c:v>
                </c:pt>
                <c:pt idx="86">
                  <c:v>3.7940800000000052E-2</c:v>
                </c:pt>
                <c:pt idx="87">
                  <c:v>3.84824E-2</c:v>
                </c:pt>
                <c:pt idx="88">
                  <c:v>3.9093799999999998E-2</c:v>
                </c:pt>
                <c:pt idx="89">
                  <c:v>3.9667200000000041E-2</c:v>
                </c:pt>
                <c:pt idx="90">
                  <c:v>4.0301500000000004E-2</c:v>
                </c:pt>
                <c:pt idx="91">
                  <c:v>4.1121399999999947E-2</c:v>
                </c:pt>
                <c:pt idx="92">
                  <c:v>4.1942699999999999E-2</c:v>
                </c:pt>
                <c:pt idx="93">
                  <c:v>4.2643299999999995E-2</c:v>
                </c:pt>
                <c:pt idx="94">
                  <c:v>4.3285499999999998E-2</c:v>
                </c:pt>
                <c:pt idx="95">
                  <c:v>4.3855699999999997E-2</c:v>
                </c:pt>
                <c:pt idx="96">
                  <c:v>4.4657099999999998E-2</c:v>
                </c:pt>
                <c:pt idx="97">
                  <c:v>4.5482900000000034E-2</c:v>
                </c:pt>
                <c:pt idx="98">
                  <c:v>4.6043500000000001E-2</c:v>
                </c:pt>
                <c:pt idx="99">
                  <c:v>4.6779399999999985E-2</c:v>
                </c:pt>
                <c:pt idx="100">
                  <c:v>4.7489799999999999E-2</c:v>
                </c:pt>
                <c:pt idx="101">
                  <c:v>4.8319700000000014E-2</c:v>
                </c:pt>
                <c:pt idx="102">
                  <c:v>4.9283500000000022E-2</c:v>
                </c:pt>
                <c:pt idx="103">
                  <c:v>5.0154999999999998E-2</c:v>
                </c:pt>
                <c:pt idx="104">
                  <c:v>5.0792900000000751E-2</c:v>
                </c:pt>
                <c:pt idx="105">
                  <c:v>5.1539399999999985E-2</c:v>
                </c:pt>
                <c:pt idx="106">
                  <c:v>5.2332100000000124E-2</c:v>
                </c:pt>
                <c:pt idx="107">
                  <c:v>5.3115000000000002E-2</c:v>
                </c:pt>
                <c:pt idx="108">
                  <c:v>5.3890899999999999E-2</c:v>
                </c:pt>
                <c:pt idx="109">
                  <c:v>5.4582900000000545E-2</c:v>
                </c:pt>
                <c:pt idx="110">
                  <c:v>5.5221899999999956E-2</c:v>
                </c:pt>
                <c:pt idx="111">
                  <c:v>5.5815500000000004E-2</c:v>
                </c:pt>
                <c:pt idx="112">
                  <c:v>5.6511400000000003E-2</c:v>
                </c:pt>
                <c:pt idx="113">
                  <c:v>5.70255E-2</c:v>
                </c:pt>
                <c:pt idx="114">
                  <c:v>5.7481600000000133E-2</c:v>
                </c:pt>
                <c:pt idx="115">
                  <c:v>5.7996600000000752E-2</c:v>
                </c:pt>
                <c:pt idx="116">
                  <c:v>5.8551299999999987E-2</c:v>
                </c:pt>
                <c:pt idx="117">
                  <c:v>5.9130000000000113E-2</c:v>
                </c:pt>
                <c:pt idx="118">
                  <c:v>5.9574099999999998E-2</c:v>
                </c:pt>
                <c:pt idx="119">
                  <c:v>6.0012000000000586E-2</c:v>
                </c:pt>
                <c:pt idx="120">
                  <c:v>6.0497600000000665E-2</c:v>
                </c:pt>
                <c:pt idx="121">
                  <c:v>6.1108700000000002E-2</c:v>
                </c:pt>
                <c:pt idx="122">
                  <c:v>6.1313200000000519E-2</c:v>
                </c:pt>
                <c:pt idx="123">
                  <c:v>6.2042100000000003E-2</c:v>
                </c:pt>
                <c:pt idx="124">
                  <c:v>6.4261799999999994E-2</c:v>
                </c:pt>
                <c:pt idx="125">
                  <c:v>6.7064400000000524E-2</c:v>
                </c:pt>
                <c:pt idx="126">
                  <c:v>7.0147600000000004E-2</c:v>
                </c:pt>
                <c:pt idx="127">
                  <c:v>6.9580800000000012E-2</c:v>
                </c:pt>
                <c:pt idx="128">
                  <c:v>6.9229299999999994E-2</c:v>
                </c:pt>
                <c:pt idx="129">
                  <c:v>6.8909499999999999E-2</c:v>
                </c:pt>
                <c:pt idx="130">
                  <c:v>6.8569500000000005E-2</c:v>
                </c:pt>
                <c:pt idx="131">
                  <c:v>7.0131700000000019E-2</c:v>
                </c:pt>
                <c:pt idx="132">
                  <c:v>6.9813500000000694E-2</c:v>
                </c:pt>
                <c:pt idx="133">
                  <c:v>6.9688E-2</c:v>
                </c:pt>
                <c:pt idx="134">
                  <c:v>6.9531700000000002E-2</c:v>
                </c:pt>
                <c:pt idx="135">
                  <c:v>6.9498800000000013E-2</c:v>
                </c:pt>
                <c:pt idx="136">
                  <c:v>6.9644499999999998E-2</c:v>
                </c:pt>
                <c:pt idx="137">
                  <c:v>6.9489700000000029E-2</c:v>
                </c:pt>
                <c:pt idx="138">
                  <c:v>6.933930000000002E-2</c:v>
                </c:pt>
                <c:pt idx="139">
                  <c:v>6.9086800000000032E-2</c:v>
                </c:pt>
                <c:pt idx="140">
                  <c:v>6.8996900000000194E-2</c:v>
                </c:pt>
                <c:pt idx="141">
                  <c:v>6.8779199999999999E-2</c:v>
                </c:pt>
                <c:pt idx="142">
                  <c:v>6.8575399999999995E-2</c:v>
                </c:pt>
                <c:pt idx="143">
                  <c:v>6.8605100000000002E-2</c:v>
                </c:pt>
                <c:pt idx="144">
                  <c:v>6.8319299999999999E-2</c:v>
                </c:pt>
                <c:pt idx="145">
                  <c:v>6.7942100000000019E-2</c:v>
                </c:pt>
                <c:pt idx="146">
                  <c:v>6.7938500000000013E-2</c:v>
                </c:pt>
                <c:pt idx="147">
                  <c:v>6.7799200000000434E-2</c:v>
                </c:pt>
                <c:pt idx="148">
                  <c:v>6.7754500000000023E-2</c:v>
                </c:pt>
                <c:pt idx="149">
                  <c:v>6.7577899999999996E-2</c:v>
                </c:pt>
                <c:pt idx="150">
                  <c:v>6.756570000000002E-2</c:v>
                </c:pt>
                <c:pt idx="151">
                  <c:v>6.7594199999999993E-2</c:v>
                </c:pt>
                <c:pt idx="152">
                  <c:v>6.7437000000000094E-2</c:v>
                </c:pt>
                <c:pt idx="153">
                  <c:v>6.7540700000000009E-2</c:v>
                </c:pt>
                <c:pt idx="154">
                  <c:v>6.7316700000000812E-2</c:v>
                </c:pt>
                <c:pt idx="155">
                  <c:v>6.7077999999999999E-2</c:v>
                </c:pt>
                <c:pt idx="156">
                  <c:v>6.6729300000000005E-2</c:v>
                </c:pt>
                <c:pt idx="157">
                  <c:v>6.65544E-2</c:v>
                </c:pt>
                <c:pt idx="158">
                  <c:v>6.6286399999999995E-2</c:v>
                </c:pt>
                <c:pt idx="159">
                  <c:v>6.6001000000000004E-2</c:v>
                </c:pt>
                <c:pt idx="160">
                  <c:v>6.5836800000000084E-2</c:v>
                </c:pt>
                <c:pt idx="161">
                  <c:v>6.5572000000000019E-2</c:v>
                </c:pt>
                <c:pt idx="162">
                  <c:v>6.5247799999999995E-2</c:v>
                </c:pt>
                <c:pt idx="163">
                  <c:v>6.4977499999999994E-2</c:v>
                </c:pt>
                <c:pt idx="164">
                  <c:v>6.4691700000000033E-2</c:v>
                </c:pt>
                <c:pt idx="165">
                  <c:v>6.4361199999999993E-2</c:v>
                </c:pt>
                <c:pt idx="166">
                  <c:v>6.4040200000000019E-2</c:v>
                </c:pt>
                <c:pt idx="167">
                  <c:v>6.3657400000000003E-2</c:v>
                </c:pt>
                <c:pt idx="168">
                  <c:v>6.318840000000002E-2</c:v>
                </c:pt>
                <c:pt idx="169">
                  <c:v>6.2795700000000024E-2</c:v>
                </c:pt>
                <c:pt idx="170">
                  <c:v>6.2460500000000134E-2</c:v>
                </c:pt>
                <c:pt idx="171">
                  <c:v>6.2014400000000594E-2</c:v>
                </c:pt>
                <c:pt idx="172">
                  <c:v>6.1710800000000003E-2</c:v>
                </c:pt>
                <c:pt idx="173">
                  <c:v>6.1389000000000013E-2</c:v>
                </c:pt>
                <c:pt idx="174">
                  <c:v>6.1083000000000012E-2</c:v>
                </c:pt>
                <c:pt idx="175">
                  <c:v>6.0795700000000133E-2</c:v>
                </c:pt>
                <c:pt idx="176">
                  <c:v>6.0423200000000024E-2</c:v>
                </c:pt>
                <c:pt idx="177">
                  <c:v>6.0183000000000014E-2</c:v>
                </c:pt>
                <c:pt idx="178">
                  <c:v>5.9761400000000645E-2</c:v>
                </c:pt>
                <c:pt idx="179">
                  <c:v>5.9580500000000022E-2</c:v>
                </c:pt>
                <c:pt idx="180">
                  <c:v>5.9352900000000729E-2</c:v>
                </c:pt>
                <c:pt idx="181">
                  <c:v>5.8897400000000134E-2</c:v>
                </c:pt>
                <c:pt idx="182">
                  <c:v>5.8714500000000024E-2</c:v>
                </c:pt>
                <c:pt idx="183">
                  <c:v>5.8498000000000022E-2</c:v>
                </c:pt>
                <c:pt idx="184">
                  <c:v>5.8274399999999955E-2</c:v>
                </c:pt>
                <c:pt idx="185">
                  <c:v>5.8088700000000014E-2</c:v>
                </c:pt>
                <c:pt idx="186">
                  <c:v>5.7907800000000002E-2</c:v>
                </c:pt>
                <c:pt idx="187">
                  <c:v>5.7854400000000104E-2</c:v>
                </c:pt>
                <c:pt idx="188">
                  <c:v>5.7740399999999997E-2</c:v>
                </c:pt>
                <c:pt idx="189">
                  <c:v>5.7814400000000599E-2</c:v>
                </c:pt>
                <c:pt idx="190">
                  <c:v>5.7761400000000539E-2</c:v>
                </c:pt>
                <c:pt idx="191">
                  <c:v>5.7736800000000518E-2</c:v>
                </c:pt>
                <c:pt idx="192">
                  <c:v>5.7970399999999998E-2</c:v>
                </c:pt>
                <c:pt idx="193">
                  <c:v>5.8161200000000003E-2</c:v>
                </c:pt>
                <c:pt idx="194">
                  <c:v>5.8264099999999999E-2</c:v>
                </c:pt>
                <c:pt idx="195">
                  <c:v>5.8662300000000014E-2</c:v>
                </c:pt>
                <c:pt idx="196">
                  <c:v>5.8910400000000113E-2</c:v>
                </c:pt>
                <c:pt idx="197">
                  <c:v>5.9232200000000519E-2</c:v>
                </c:pt>
                <c:pt idx="198">
                  <c:v>5.9746000000000549E-2</c:v>
                </c:pt>
                <c:pt idx="199">
                  <c:v>6.0242299999999999E-2</c:v>
                </c:pt>
                <c:pt idx="200">
                  <c:v>6.0742700000000024E-2</c:v>
                </c:pt>
                <c:pt idx="201">
                  <c:v>6.1424199999999977E-2</c:v>
                </c:pt>
                <c:pt idx="202">
                  <c:v>6.2231700000000001E-2</c:v>
                </c:pt>
                <c:pt idx="203">
                  <c:v>6.2935400000000002E-2</c:v>
                </c:pt>
                <c:pt idx="204">
                  <c:v>6.3740099999999994E-2</c:v>
                </c:pt>
                <c:pt idx="205">
                  <c:v>6.4616100000000024E-2</c:v>
                </c:pt>
                <c:pt idx="206">
                  <c:v>6.5663399999999997E-2</c:v>
                </c:pt>
                <c:pt idx="207">
                  <c:v>6.6724599999999995E-2</c:v>
                </c:pt>
                <c:pt idx="208">
                  <c:v>6.7850300000000002E-2</c:v>
                </c:pt>
                <c:pt idx="209">
                  <c:v>6.905710000000001E-2</c:v>
                </c:pt>
                <c:pt idx="210">
                  <c:v>7.0268700000000003E-2</c:v>
                </c:pt>
                <c:pt idx="211">
                  <c:v>7.1665499999999993E-2</c:v>
                </c:pt>
                <c:pt idx="212">
                  <c:v>7.3142700000000019E-2</c:v>
                </c:pt>
                <c:pt idx="213">
                  <c:v>7.4563599999999994E-2</c:v>
                </c:pt>
                <c:pt idx="214">
                  <c:v>7.5969599999999998E-2</c:v>
                </c:pt>
                <c:pt idx="215">
                  <c:v>7.7443600000000112E-2</c:v>
                </c:pt>
                <c:pt idx="216">
                  <c:v>7.8923900000000019E-2</c:v>
                </c:pt>
                <c:pt idx="217">
                  <c:v>8.0408200000000013E-2</c:v>
                </c:pt>
                <c:pt idx="218">
                  <c:v>8.1782900000000033E-2</c:v>
                </c:pt>
                <c:pt idx="219">
                  <c:v>8.3059000000000743E-2</c:v>
                </c:pt>
                <c:pt idx="220">
                  <c:v>8.4223900000000004E-2</c:v>
                </c:pt>
                <c:pt idx="221">
                  <c:v>8.5298500000000041E-2</c:v>
                </c:pt>
                <c:pt idx="222">
                  <c:v>8.6472899999999991E-2</c:v>
                </c:pt>
                <c:pt idx="223">
                  <c:v>8.7260900000000002E-2</c:v>
                </c:pt>
                <c:pt idx="224">
                  <c:v>8.7961500000000012E-2</c:v>
                </c:pt>
                <c:pt idx="225">
                  <c:v>8.8560000000001055E-2</c:v>
                </c:pt>
                <c:pt idx="226">
                  <c:v>8.8997000000000298E-2</c:v>
                </c:pt>
                <c:pt idx="227">
                  <c:v>8.9398700000000025E-2</c:v>
                </c:pt>
                <c:pt idx="228">
                  <c:v>8.9760100000000065E-2</c:v>
                </c:pt>
                <c:pt idx="229">
                  <c:v>8.9949700000000007E-2</c:v>
                </c:pt>
                <c:pt idx="230">
                  <c:v>9.0140500000000026E-2</c:v>
                </c:pt>
                <c:pt idx="231">
                  <c:v>9.0292500000000026E-2</c:v>
                </c:pt>
                <c:pt idx="232">
                  <c:v>9.0448400000000012E-2</c:v>
                </c:pt>
                <c:pt idx="233">
                  <c:v>9.0554900000001354E-2</c:v>
                </c:pt>
                <c:pt idx="234">
                  <c:v>9.0703300000000028E-2</c:v>
                </c:pt>
                <c:pt idx="235">
                  <c:v>9.0798300000000248E-2</c:v>
                </c:pt>
                <c:pt idx="236">
                  <c:v>9.071240000000004E-2</c:v>
                </c:pt>
                <c:pt idx="237">
                  <c:v>9.0781300000000023E-2</c:v>
                </c:pt>
                <c:pt idx="238">
                  <c:v>9.0704100000000065E-2</c:v>
                </c:pt>
                <c:pt idx="239">
                  <c:v>9.0586200000000006E-2</c:v>
                </c:pt>
                <c:pt idx="240">
                  <c:v>9.0488799999999994E-2</c:v>
                </c:pt>
                <c:pt idx="241">
                  <c:v>9.0298400000000043E-2</c:v>
                </c:pt>
                <c:pt idx="242">
                  <c:v>8.9996800000000765E-2</c:v>
                </c:pt>
                <c:pt idx="243">
                  <c:v>8.9785400000000098E-2</c:v>
                </c:pt>
                <c:pt idx="244">
                  <c:v>8.9586700000000005E-2</c:v>
                </c:pt>
                <c:pt idx="245">
                  <c:v>8.9448199999999992E-2</c:v>
                </c:pt>
                <c:pt idx="246">
                  <c:v>8.9337400000000025E-2</c:v>
                </c:pt>
                <c:pt idx="247">
                  <c:v>8.9118100000000006E-2</c:v>
                </c:pt>
                <c:pt idx="248">
                  <c:v>8.8997800000000765E-2</c:v>
                </c:pt>
                <c:pt idx="249">
                  <c:v>8.8955800000001292E-2</c:v>
                </c:pt>
                <c:pt idx="250">
                  <c:v>8.9009200000000024E-2</c:v>
                </c:pt>
                <c:pt idx="251">
                  <c:v>8.9080900000000005E-2</c:v>
                </c:pt>
                <c:pt idx="252">
                  <c:v>8.9225000000000568E-2</c:v>
                </c:pt>
                <c:pt idx="253">
                  <c:v>8.9426800000000264E-2</c:v>
                </c:pt>
                <c:pt idx="254">
                  <c:v>8.9730800000000568E-2</c:v>
                </c:pt>
                <c:pt idx="255">
                  <c:v>9.0167400000000064E-2</c:v>
                </c:pt>
                <c:pt idx="256">
                  <c:v>9.0687100000000007E-2</c:v>
                </c:pt>
                <c:pt idx="257">
                  <c:v>9.1246800000000003E-2</c:v>
                </c:pt>
                <c:pt idx="258">
                  <c:v>9.1933500000000001E-2</c:v>
                </c:pt>
                <c:pt idx="259">
                  <c:v>9.2702200000000012E-2</c:v>
                </c:pt>
                <c:pt idx="260">
                  <c:v>9.3490600000000021E-2</c:v>
                </c:pt>
                <c:pt idx="261">
                  <c:v>9.4413300000000006E-2</c:v>
                </c:pt>
                <c:pt idx="262">
                  <c:v>9.5283300000000001E-2</c:v>
                </c:pt>
                <c:pt idx="263">
                  <c:v>9.6275200000000033E-2</c:v>
                </c:pt>
                <c:pt idx="264">
                  <c:v>9.732250000000002E-2</c:v>
                </c:pt>
                <c:pt idx="265">
                  <c:v>9.8431600000000022E-2</c:v>
                </c:pt>
                <c:pt idx="266">
                  <c:v>9.9620600000000267E-2</c:v>
                </c:pt>
                <c:pt idx="267">
                  <c:v>0.10078300000000009</c:v>
                </c:pt>
                <c:pt idx="268">
                  <c:v>0.10211400000000002</c:v>
                </c:pt>
                <c:pt idx="269">
                  <c:v>0.103448</c:v>
                </c:pt>
                <c:pt idx="270">
                  <c:v>0.10482600000000022</c:v>
                </c:pt>
                <c:pt idx="271">
                  <c:v>0.10636900000000002</c:v>
                </c:pt>
                <c:pt idx="272">
                  <c:v>0.10789100000000022</c:v>
                </c:pt>
                <c:pt idx="273">
                  <c:v>0.10942800000000009</c:v>
                </c:pt>
                <c:pt idx="274">
                  <c:v>0.111045</c:v>
                </c:pt>
                <c:pt idx="275">
                  <c:v>0.11273100000000012</c:v>
                </c:pt>
                <c:pt idx="276">
                  <c:v>0.11448700000000001</c:v>
                </c:pt>
                <c:pt idx="277">
                  <c:v>0.11629500000000088</c:v>
                </c:pt>
                <c:pt idx="278">
                  <c:v>0.11819800000000009</c:v>
                </c:pt>
                <c:pt idx="279">
                  <c:v>0.12020500000000077</c:v>
                </c:pt>
                <c:pt idx="280">
                  <c:v>0.12234500000000002</c:v>
                </c:pt>
                <c:pt idx="281">
                  <c:v>0.12474499999999999</c:v>
                </c:pt>
                <c:pt idx="282">
                  <c:v>0.12740299999999999</c:v>
                </c:pt>
                <c:pt idx="283">
                  <c:v>0.130194</c:v>
                </c:pt>
                <c:pt idx="284">
                  <c:v>0.13322000000000001</c:v>
                </c:pt>
                <c:pt idx="285">
                  <c:v>0.136522</c:v>
                </c:pt>
                <c:pt idx="286">
                  <c:v>0.14014399999999999</c:v>
                </c:pt>
                <c:pt idx="287">
                  <c:v>0.14406400000000041</c:v>
                </c:pt>
                <c:pt idx="288">
                  <c:v>0.14824200000000157</c:v>
                </c:pt>
                <c:pt idx="289">
                  <c:v>0.15259400000000137</c:v>
                </c:pt>
                <c:pt idx="290">
                  <c:v>0.15720000000000137</c:v>
                </c:pt>
                <c:pt idx="291">
                  <c:v>0.16212699999999997</c:v>
                </c:pt>
                <c:pt idx="292">
                  <c:v>0.16716900000000001</c:v>
                </c:pt>
                <c:pt idx="293">
                  <c:v>0.17239199999999999</c:v>
                </c:pt>
                <c:pt idx="294">
                  <c:v>0.17755799999999999</c:v>
                </c:pt>
                <c:pt idx="295">
                  <c:v>0.18270600000000137</c:v>
                </c:pt>
                <c:pt idx="296">
                  <c:v>0.18780000000000024</c:v>
                </c:pt>
                <c:pt idx="297">
                  <c:v>0.192636</c:v>
                </c:pt>
                <c:pt idx="298">
                  <c:v>0.19742000000000001</c:v>
                </c:pt>
                <c:pt idx="299">
                  <c:v>0.20191800000000154</c:v>
                </c:pt>
                <c:pt idx="300">
                  <c:v>0.20605699999999999</c:v>
                </c:pt>
                <c:pt idx="301">
                  <c:v>0.20998900000000137</c:v>
                </c:pt>
                <c:pt idx="302">
                  <c:v>0.21381100000000094</c:v>
                </c:pt>
                <c:pt idx="303">
                  <c:v>0.21727000000000021</c:v>
                </c:pt>
                <c:pt idx="304">
                  <c:v>0.22053500000000001</c:v>
                </c:pt>
                <c:pt idx="305">
                  <c:v>0.223602</c:v>
                </c:pt>
                <c:pt idx="306">
                  <c:v>0.22639400000000001</c:v>
                </c:pt>
                <c:pt idx="307">
                  <c:v>0.22898299999999999</c:v>
                </c:pt>
                <c:pt idx="308">
                  <c:v>0.23143000000000041</c:v>
                </c:pt>
                <c:pt idx="309">
                  <c:v>0.23350399999999999</c:v>
                </c:pt>
                <c:pt idx="310">
                  <c:v>0.23519200000000001</c:v>
                </c:pt>
                <c:pt idx="311">
                  <c:v>0.23656199999999999</c:v>
                </c:pt>
                <c:pt idx="312">
                  <c:v>0.23752999999999999</c:v>
                </c:pt>
                <c:pt idx="313">
                  <c:v>0.23824700000000154</c:v>
                </c:pt>
                <c:pt idx="314">
                  <c:v>0.23853600000000041</c:v>
                </c:pt>
                <c:pt idx="315">
                  <c:v>0.23831300000000041</c:v>
                </c:pt>
                <c:pt idx="316">
                  <c:v>0.23772599999999999</c:v>
                </c:pt>
                <c:pt idx="317">
                  <c:v>0.23677100000000001</c:v>
                </c:pt>
                <c:pt idx="318">
                  <c:v>0.23548700000000122</c:v>
                </c:pt>
                <c:pt idx="319">
                  <c:v>0.23391600000000157</c:v>
                </c:pt>
                <c:pt idx="320">
                  <c:v>0.23198600000000041</c:v>
                </c:pt>
                <c:pt idx="321">
                  <c:v>0.229603</c:v>
                </c:pt>
                <c:pt idx="322">
                  <c:v>0.22706000000000001</c:v>
                </c:pt>
                <c:pt idx="323">
                  <c:v>0.22419900000000001</c:v>
                </c:pt>
                <c:pt idx="324">
                  <c:v>0.22121600000000041</c:v>
                </c:pt>
                <c:pt idx="325">
                  <c:v>0.21806000000000123</c:v>
                </c:pt>
                <c:pt idx="326">
                  <c:v>0.21457599999999999</c:v>
                </c:pt>
                <c:pt idx="327">
                  <c:v>0.21095600000000134</c:v>
                </c:pt>
                <c:pt idx="328">
                  <c:v>0.20742200000000041</c:v>
                </c:pt>
                <c:pt idx="329">
                  <c:v>0.203877</c:v>
                </c:pt>
                <c:pt idx="330">
                  <c:v>0.20030300000000001</c:v>
                </c:pt>
                <c:pt idx="331">
                  <c:v>0.196877</c:v>
                </c:pt>
                <c:pt idx="332">
                  <c:v>0.19336300000000001</c:v>
                </c:pt>
                <c:pt idx="333">
                  <c:v>0.18977900000000122</c:v>
                </c:pt>
                <c:pt idx="334">
                  <c:v>0.18655000000000024</c:v>
                </c:pt>
                <c:pt idx="335">
                  <c:v>0.18338800000000041</c:v>
                </c:pt>
                <c:pt idx="336">
                  <c:v>0.18030099999999999</c:v>
                </c:pt>
                <c:pt idx="337">
                  <c:v>0.17733800000000041</c:v>
                </c:pt>
                <c:pt idx="338">
                  <c:v>0.17432900000000001</c:v>
                </c:pt>
                <c:pt idx="339">
                  <c:v>0.17142499999999999</c:v>
                </c:pt>
                <c:pt idx="340">
                  <c:v>0.16850499999999999</c:v>
                </c:pt>
                <c:pt idx="341">
                  <c:v>0.16570399999999999</c:v>
                </c:pt>
                <c:pt idx="342">
                  <c:v>0.162883</c:v>
                </c:pt>
                <c:pt idx="343">
                  <c:v>0.160055</c:v>
                </c:pt>
                <c:pt idx="344">
                  <c:v>0.15716900000000122</c:v>
                </c:pt>
                <c:pt idx="345">
                  <c:v>0.15426200000000151</c:v>
                </c:pt>
                <c:pt idx="346">
                  <c:v>0.15142500000000125</c:v>
                </c:pt>
                <c:pt idx="347">
                  <c:v>0.14859300000000122</c:v>
                </c:pt>
                <c:pt idx="348">
                  <c:v>0.145872</c:v>
                </c:pt>
                <c:pt idx="349">
                  <c:v>0.14345400000000041</c:v>
                </c:pt>
                <c:pt idx="350">
                  <c:v>0.14116899999999999</c:v>
                </c:pt>
                <c:pt idx="351">
                  <c:v>0.13913500000000001</c:v>
                </c:pt>
                <c:pt idx="352">
                  <c:v>0.13740100000000041</c:v>
                </c:pt>
                <c:pt idx="353">
                  <c:v>0.13591300000000137</c:v>
                </c:pt>
                <c:pt idx="354">
                  <c:v>0.13491900000000157</c:v>
                </c:pt>
                <c:pt idx="355">
                  <c:v>0.134274</c:v>
                </c:pt>
                <c:pt idx="356">
                  <c:v>0.13396300000000044</c:v>
                </c:pt>
                <c:pt idx="357">
                  <c:v>0.13394600000000143</c:v>
                </c:pt>
                <c:pt idx="358">
                  <c:v>0.13411600000000001</c:v>
                </c:pt>
                <c:pt idx="359">
                  <c:v>0.13471500000000122</c:v>
                </c:pt>
                <c:pt idx="360">
                  <c:v>0.13561300000000001</c:v>
                </c:pt>
                <c:pt idx="361">
                  <c:v>0.13667199999999988</c:v>
                </c:pt>
                <c:pt idx="362">
                  <c:v>0.13801400000000041</c:v>
                </c:pt>
                <c:pt idx="363">
                  <c:v>0.13946700000000137</c:v>
                </c:pt>
                <c:pt idx="364">
                  <c:v>0.14107</c:v>
                </c:pt>
                <c:pt idx="365">
                  <c:v>0.14285600000000001</c:v>
                </c:pt>
                <c:pt idx="366">
                  <c:v>0.14474300000000156</c:v>
                </c:pt>
                <c:pt idx="367">
                  <c:v>0.14666699999999999</c:v>
                </c:pt>
                <c:pt idx="368">
                  <c:v>0.14864400000000041</c:v>
                </c:pt>
                <c:pt idx="369">
                  <c:v>0.15071500000000174</c:v>
                </c:pt>
                <c:pt idx="370">
                  <c:v>0.15289500000000122</c:v>
                </c:pt>
                <c:pt idx="371">
                  <c:v>0.15346200000000157</c:v>
                </c:pt>
                <c:pt idx="372">
                  <c:v>0.15339600000000131</c:v>
                </c:pt>
                <c:pt idx="373">
                  <c:v>0.15335699999999999</c:v>
                </c:pt>
                <c:pt idx="374">
                  <c:v>0.15312200000000001</c:v>
                </c:pt>
                <c:pt idx="375">
                  <c:v>0.15291900000000219</c:v>
                </c:pt>
                <c:pt idx="376">
                  <c:v>0.152673</c:v>
                </c:pt>
                <c:pt idx="377">
                  <c:v>0.15242400000000123</c:v>
                </c:pt>
                <c:pt idx="378">
                  <c:v>0.15216199999999999</c:v>
                </c:pt>
                <c:pt idx="379">
                  <c:v>0.15208600000000044</c:v>
                </c:pt>
                <c:pt idx="380">
                  <c:v>0.15204100000000137</c:v>
                </c:pt>
                <c:pt idx="381">
                  <c:v>0.15404900000000188</c:v>
                </c:pt>
                <c:pt idx="382">
                  <c:v>0.15653100000000122</c:v>
                </c:pt>
                <c:pt idx="383">
                  <c:v>0.15907900000000041</c:v>
                </c:pt>
                <c:pt idx="384">
                  <c:v>0.161773</c:v>
                </c:pt>
                <c:pt idx="385">
                  <c:v>0.16455700000000001</c:v>
                </c:pt>
                <c:pt idx="386">
                  <c:v>0.16736000000000001</c:v>
                </c:pt>
                <c:pt idx="387">
                  <c:v>0.17019599999999999</c:v>
                </c:pt>
                <c:pt idx="388">
                  <c:v>0.17290800000000137</c:v>
                </c:pt>
                <c:pt idx="389">
                  <c:v>0.17578299999999999</c:v>
                </c:pt>
                <c:pt idx="390">
                  <c:v>0.17888499999999999</c:v>
                </c:pt>
                <c:pt idx="391">
                  <c:v>0.18223500000000137</c:v>
                </c:pt>
                <c:pt idx="392">
                  <c:v>0.18581700000000148</c:v>
                </c:pt>
                <c:pt idx="393">
                  <c:v>0.18962399999999999</c:v>
                </c:pt>
                <c:pt idx="394">
                  <c:v>0.19396800000000122</c:v>
                </c:pt>
                <c:pt idx="395">
                  <c:v>0.19871900000000137</c:v>
                </c:pt>
                <c:pt idx="396">
                  <c:v>0.20421400000000137</c:v>
                </c:pt>
                <c:pt idx="397">
                  <c:v>0.20998100000000094</c:v>
                </c:pt>
                <c:pt idx="398">
                  <c:v>0.21524300000000188</c:v>
                </c:pt>
                <c:pt idx="399">
                  <c:v>0.21851800000000188</c:v>
                </c:pt>
                <c:pt idx="400">
                  <c:v>0.20792900000000122</c:v>
                </c:pt>
              </c:numCache>
            </c:numRef>
          </c:yVal>
          <c:smooth val="1"/>
        </c:ser>
        <c:ser>
          <c:idx val="4"/>
          <c:order val="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F$1:$F$401</c:f>
              <c:numCache>
                <c:formatCode>General</c:formatCode>
                <c:ptCount val="401"/>
                <c:pt idx="0">
                  <c:v>2.2092899999999999E-2</c:v>
                </c:pt>
                <c:pt idx="1">
                  <c:v>2.190280000000001E-2</c:v>
                </c:pt>
                <c:pt idx="2">
                  <c:v>2.1842500000000011E-2</c:v>
                </c:pt>
                <c:pt idx="3">
                  <c:v>2.1721999999999998E-2</c:v>
                </c:pt>
                <c:pt idx="4">
                  <c:v>2.1415000000000052E-2</c:v>
                </c:pt>
                <c:pt idx="5">
                  <c:v>2.1542300000000011E-2</c:v>
                </c:pt>
                <c:pt idx="6">
                  <c:v>2.1631500000000272E-2</c:v>
                </c:pt>
                <c:pt idx="7">
                  <c:v>2.1402800000000052E-2</c:v>
                </c:pt>
                <c:pt idx="8">
                  <c:v>2.1138000000000001E-2</c:v>
                </c:pt>
                <c:pt idx="9">
                  <c:v>2.0956599999999978E-2</c:v>
                </c:pt>
                <c:pt idx="10">
                  <c:v>2.0833100000000306E-2</c:v>
                </c:pt>
                <c:pt idx="11">
                  <c:v>2.0854100000000011E-2</c:v>
                </c:pt>
                <c:pt idx="12">
                  <c:v>2.10668E-2</c:v>
                </c:pt>
                <c:pt idx="13">
                  <c:v>2.1209900000000292E-2</c:v>
                </c:pt>
                <c:pt idx="14">
                  <c:v>2.1224E-2</c:v>
                </c:pt>
                <c:pt idx="15">
                  <c:v>2.1466099999999998E-2</c:v>
                </c:pt>
                <c:pt idx="16">
                  <c:v>2.1956199999999999E-2</c:v>
                </c:pt>
                <c:pt idx="17">
                  <c:v>2.2249100000000292E-2</c:v>
                </c:pt>
                <c:pt idx="18">
                  <c:v>2.2617100000000265E-2</c:v>
                </c:pt>
                <c:pt idx="19">
                  <c:v>2.2652000000000002E-2</c:v>
                </c:pt>
                <c:pt idx="20">
                  <c:v>2.2608699999999999E-2</c:v>
                </c:pt>
                <c:pt idx="21">
                  <c:v>2.2664900000000012E-2</c:v>
                </c:pt>
                <c:pt idx="22">
                  <c:v>2.2564299999999999E-2</c:v>
                </c:pt>
                <c:pt idx="23">
                  <c:v>2.2558700000000001E-2</c:v>
                </c:pt>
                <c:pt idx="24">
                  <c:v>2.2665600000000011E-2</c:v>
                </c:pt>
                <c:pt idx="25">
                  <c:v>2.2787700000000213E-2</c:v>
                </c:pt>
                <c:pt idx="26">
                  <c:v>2.2854000000000006E-2</c:v>
                </c:pt>
                <c:pt idx="27">
                  <c:v>2.2688900000000255E-2</c:v>
                </c:pt>
                <c:pt idx="28">
                  <c:v>2.2576700000000002E-2</c:v>
                </c:pt>
                <c:pt idx="29">
                  <c:v>2.2768399999999998E-2</c:v>
                </c:pt>
                <c:pt idx="30">
                  <c:v>2.3079100000000012E-2</c:v>
                </c:pt>
                <c:pt idx="31">
                  <c:v>2.3385599999999993E-2</c:v>
                </c:pt>
                <c:pt idx="32">
                  <c:v>2.3470999999999999E-2</c:v>
                </c:pt>
                <c:pt idx="33">
                  <c:v>2.3237900000000245E-2</c:v>
                </c:pt>
                <c:pt idx="34">
                  <c:v>2.3201599999999999E-2</c:v>
                </c:pt>
                <c:pt idx="35">
                  <c:v>2.37197E-2</c:v>
                </c:pt>
                <c:pt idx="36">
                  <c:v>2.4132600000000001E-2</c:v>
                </c:pt>
                <c:pt idx="37">
                  <c:v>2.44966E-2</c:v>
                </c:pt>
                <c:pt idx="38">
                  <c:v>2.4201600000000042E-2</c:v>
                </c:pt>
                <c:pt idx="39">
                  <c:v>2.3815200000000012E-2</c:v>
                </c:pt>
                <c:pt idx="40">
                  <c:v>2.37436E-2</c:v>
                </c:pt>
                <c:pt idx="41">
                  <c:v>2.4110099999999978E-2</c:v>
                </c:pt>
                <c:pt idx="42">
                  <c:v>2.4586E-2</c:v>
                </c:pt>
                <c:pt idx="43">
                  <c:v>2.4800300000000056E-2</c:v>
                </c:pt>
                <c:pt idx="44">
                  <c:v>2.4847100000000052E-2</c:v>
                </c:pt>
                <c:pt idx="45">
                  <c:v>2.4931499999999999E-2</c:v>
                </c:pt>
                <c:pt idx="46">
                  <c:v>2.5359199999999998E-2</c:v>
                </c:pt>
                <c:pt idx="47">
                  <c:v>2.6100499999999988E-2</c:v>
                </c:pt>
                <c:pt idx="48">
                  <c:v>2.6520499999999978E-2</c:v>
                </c:pt>
                <c:pt idx="49">
                  <c:v>2.654140000000001E-2</c:v>
                </c:pt>
                <c:pt idx="50">
                  <c:v>2.6598199999999989E-2</c:v>
                </c:pt>
                <c:pt idx="51">
                  <c:v>2.6839200000000386E-2</c:v>
                </c:pt>
                <c:pt idx="52">
                  <c:v>2.7332100000000012E-2</c:v>
                </c:pt>
                <c:pt idx="53">
                  <c:v>2.7618700000000006E-2</c:v>
                </c:pt>
                <c:pt idx="54">
                  <c:v>2.7727700000000001E-2</c:v>
                </c:pt>
                <c:pt idx="55">
                  <c:v>2.77161E-2</c:v>
                </c:pt>
                <c:pt idx="56">
                  <c:v>2.7871300000000487E-2</c:v>
                </c:pt>
                <c:pt idx="57">
                  <c:v>2.8367099999999978E-2</c:v>
                </c:pt>
                <c:pt idx="58">
                  <c:v>2.8763999999999998E-2</c:v>
                </c:pt>
                <c:pt idx="59">
                  <c:v>2.8986599999999977E-2</c:v>
                </c:pt>
                <c:pt idx="60">
                  <c:v>2.9224699999999978E-2</c:v>
                </c:pt>
                <c:pt idx="61">
                  <c:v>2.9590999999999989E-2</c:v>
                </c:pt>
                <c:pt idx="62">
                  <c:v>3.0229900000000056E-2</c:v>
                </c:pt>
                <c:pt idx="63">
                  <c:v>3.0650699999999999E-2</c:v>
                </c:pt>
                <c:pt idx="64">
                  <c:v>3.1016499999999989E-2</c:v>
                </c:pt>
                <c:pt idx="65">
                  <c:v>3.1358000000000004E-2</c:v>
                </c:pt>
                <c:pt idx="66">
                  <c:v>3.1810300000000256E-2</c:v>
                </c:pt>
                <c:pt idx="67">
                  <c:v>3.2235400000000212E-2</c:v>
                </c:pt>
                <c:pt idx="68">
                  <c:v>3.25277E-2</c:v>
                </c:pt>
                <c:pt idx="69">
                  <c:v>3.2876200000000362E-2</c:v>
                </c:pt>
                <c:pt idx="70">
                  <c:v>3.32468E-2</c:v>
                </c:pt>
                <c:pt idx="71">
                  <c:v>3.3603700000000042E-2</c:v>
                </c:pt>
                <c:pt idx="72">
                  <c:v>3.4068599999999997E-2</c:v>
                </c:pt>
                <c:pt idx="73">
                  <c:v>3.4425999999999998E-2</c:v>
                </c:pt>
                <c:pt idx="74">
                  <c:v>3.48206E-2</c:v>
                </c:pt>
                <c:pt idx="75">
                  <c:v>3.5338799999999997E-2</c:v>
                </c:pt>
                <c:pt idx="76">
                  <c:v>3.5931300000000346E-2</c:v>
                </c:pt>
                <c:pt idx="77">
                  <c:v>3.6501100000000092E-2</c:v>
                </c:pt>
                <c:pt idx="78">
                  <c:v>3.7115000000000002E-2</c:v>
                </c:pt>
                <c:pt idx="79">
                  <c:v>3.7616799999999999E-2</c:v>
                </c:pt>
                <c:pt idx="80">
                  <c:v>3.8181100000000009E-2</c:v>
                </c:pt>
                <c:pt idx="81">
                  <c:v>3.8860800000000001E-2</c:v>
                </c:pt>
                <c:pt idx="82">
                  <c:v>3.94242E-2</c:v>
                </c:pt>
                <c:pt idx="83">
                  <c:v>3.97968E-2</c:v>
                </c:pt>
                <c:pt idx="84">
                  <c:v>4.0187199999999999E-2</c:v>
                </c:pt>
                <c:pt idx="85">
                  <c:v>4.0624799999999996E-2</c:v>
                </c:pt>
                <c:pt idx="86">
                  <c:v>4.1144799999999947E-2</c:v>
                </c:pt>
                <c:pt idx="87">
                  <c:v>4.1525699999999985E-2</c:v>
                </c:pt>
                <c:pt idx="88">
                  <c:v>4.1887599999999997E-2</c:v>
                </c:pt>
                <c:pt idx="89">
                  <c:v>4.2476300000000002E-2</c:v>
                </c:pt>
                <c:pt idx="90">
                  <c:v>4.3047299999999997E-2</c:v>
                </c:pt>
                <c:pt idx="91">
                  <c:v>4.3629899999999847E-2</c:v>
                </c:pt>
                <c:pt idx="92">
                  <c:v>4.4433400000000595E-2</c:v>
                </c:pt>
                <c:pt idx="93">
                  <c:v>4.5095600000000034E-2</c:v>
                </c:pt>
                <c:pt idx="94">
                  <c:v>4.5570799999999995E-2</c:v>
                </c:pt>
                <c:pt idx="95">
                  <c:v>4.6145799999999945E-2</c:v>
                </c:pt>
                <c:pt idx="96">
                  <c:v>4.7028100000000003E-2</c:v>
                </c:pt>
                <c:pt idx="97">
                  <c:v>4.7659099999999996E-2</c:v>
                </c:pt>
                <c:pt idx="98">
                  <c:v>4.8243999999999995E-2</c:v>
                </c:pt>
                <c:pt idx="99">
                  <c:v>4.89857E-2</c:v>
                </c:pt>
                <c:pt idx="100">
                  <c:v>4.9616000000000528E-2</c:v>
                </c:pt>
                <c:pt idx="101">
                  <c:v>5.0347400000000014E-2</c:v>
                </c:pt>
                <c:pt idx="102">
                  <c:v>5.1134699999999998E-2</c:v>
                </c:pt>
                <c:pt idx="103">
                  <c:v>5.1858500000000002E-2</c:v>
                </c:pt>
                <c:pt idx="104">
                  <c:v>5.2593700000000194E-2</c:v>
                </c:pt>
                <c:pt idx="105">
                  <c:v>5.3367400000000134E-2</c:v>
                </c:pt>
                <c:pt idx="106">
                  <c:v>5.4141700000000001E-2</c:v>
                </c:pt>
                <c:pt idx="107">
                  <c:v>5.4901800000000001E-2</c:v>
                </c:pt>
                <c:pt idx="108">
                  <c:v>5.5634200000000002E-2</c:v>
                </c:pt>
                <c:pt idx="109">
                  <c:v>5.6335299999999998E-2</c:v>
                </c:pt>
                <c:pt idx="110">
                  <c:v>5.6989799999999986E-2</c:v>
                </c:pt>
                <c:pt idx="111">
                  <c:v>5.7592900000000613E-2</c:v>
                </c:pt>
                <c:pt idx="112">
                  <c:v>5.8254999999999987E-2</c:v>
                </c:pt>
                <c:pt idx="113">
                  <c:v>5.8685499999999995E-2</c:v>
                </c:pt>
                <c:pt idx="114">
                  <c:v>5.9101000000000022E-2</c:v>
                </c:pt>
                <c:pt idx="115">
                  <c:v>5.9549099999999987E-2</c:v>
                </c:pt>
                <c:pt idx="116">
                  <c:v>6.0000700000000004E-2</c:v>
                </c:pt>
                <c:pt idx="117">
                  <c:v>6.0570499999999999E-2</c:v>
                </c:pt>
                <c:pt idx="118">
                  <c:v>6.1048699999999997E-2</c:v>
                </c:pt>
                <c:pt idx="119">
                  <c:v>6.1519299999999999E-2</c:v>
                </c:pt>
                <c:pt idx="120">
                  <c:v>6.1918000000000022E-2</c:v>
                </c:pt>
                <c:pt idx="121">
                  <c:v>6.2522599999999998E-2</c:v>
                </c:pt>
                <c:pt idx="122">
                  <c:v>6.2634400000000021E-2</c:v>
                </c:pt>
                <c:pt idx="123">
                  <c:v>6.3342099999999998E-2</c:v>
                </c:pt>
                <c:pt idx="124">
                  <c:v>6.5675200000000003E-2</c:v>
                </c:pt>
                <c:pt idx="125">
                  <c:v>6.835090000000002E-2</c:v>
                </c:pt>
                <c:pt idx="126">
                  <c:v>7.1402700000000013E-2</c:v>
                </c:pt>
                <c:pt idx="127">
                  <c:v>7.0823200000000003E-2</c:v>
                </c:pt>
                <c:pt idx="128">
                  <c:v>7.0431400000000033E-2</c:v>
                </c:pt>
                <c:pt idx="129">
                  <c:v>7.0085000000000008E-2</c:v>
                </c:pt>
                <c:pt idx="130">
                  <c:v>6.9797700000000837E-2</c:v>
                </c:pt>
                <c:pt idx="131">
                  <c:v>7.1212700000000004E-2</c:v>
                </c:pt>
                <c:pt idx="132">
                  <c:v>7.0791199999999999E-2</c:v>
                </c:pt>
                <c:pt idx="133">
                  <c:v>7.0698500000000011E-2</c:v>
                </c:pt>
                <c:pt idx="134">
                  <c:v>7.0463799999999993E-2</c:v>
                </c:pt>
                <c:pt idx="135">
                  <c:v>7.0500999999999994E-2</c:v>
                </c:pt>
                <c:pt idx="136">
                  <c:v>7.0630100000000001E-2</c:v>
                </c:pt>
                <c:pt idx="137">
                  <c:v>7.0309800000000006E-2</c:v>
                </c:pt>
                <c:pt idx="138">
                  <c:v>7.0188700000000021E-2</c:v>
                </c:pt>
                <c:pt idx="139">
                  <c:v>7.0029599999999997E-2</c:v>
                </c:pt>
                <c:pt idx="140">
                  <c:v>6.9933800000000004E-2</c:v>
                </c:pt>
                <c:pt idx="141">
                  <c:v>6.9809099999999999E-2</c:v>
                </c:pt>
                <c:pt idx="142">
                  <c:v>6.9647600000000004E-2</c:v>
                </c:pt>
                <c:pt idx="143">
                  <c:v>6.9604100000000002E-2</c:v>
                </c:pt>
                <c:pt idx="144">
                  <c:v>6.9225700000000001E-2</c:v>
                </c:pt>
                <c:pt idx="145">
                  <c:v>6.8812900000000649E-2</c:v>
                </c:pt>
                <c:pt idx="146">
                  <c:v>6.8789500000000003E-2</c:v>
                </c:pt>
                <c:pt idx="147">
                  <c:v>6.8593600000000504E-2</c:v>
                </c:pt>
                <c:pt idx="148">
                  <c:v>6.8490300000000004E-2</c:v>
                </c:pt>
                <c:pt idx="149">
                  <c:v>6.8236199999999997E-2</c:v>
                </c:pt>
                <c:pt idx="150">
                  <c:v>6.8173200000000003E-2</c:v>
                </c:pt>
                <c:pt idx="151">
                  <c:v>6.8226300000000004E-2</c:v>
                </c:pt>
                <c:pt idx="152">
                  <c:v>6.8060399999999993E-2</c:v>
                </c:pt>
                <c:pt idx="153">
                  <c:v>6.8274600000000005E-2</c:v>
                </c:pt>
                <c:pt idx="154">
                  <c:v>6.8024399999999999E-2</c:v>
                </c:pt>
                <c:pt idx="155">
                  <c:v>6.7773100000000003E-2</c:v>
                </c:pt>
                <c:pt idx="156">
                  <c:v>6.7448500000000008E-2</c:v>
                </c:pt>
                <c:pt idx="157">
                  <c:v>6.7142499999999994E-2</c:v>
                </c:pt>
                <c:pt idx="158">
                  <c:v>6.6897500000000013E-2</c:v>
                </c:pt>
                <c:pt idx="159">
                  <c:v>6.6628799999999988E-2</c:v>
                </c:pt>
                <c:pt idx="160">
                  <c:v>6.6329200000000005E-2</c:v>
                </c:pt>
                <c:pt idx="161">
                  <c:v>6.60414E-2</c:v>
                </c:pt>
                <c:pt idx="162">
                  <c:v>6.5665000000000001E-2</c:v>
                </c:pt>
                <c:pt idx="163">
                  <c:v>6.5169400000000002E-2</c:v>
                </c:pt>
                <c:pt idx="164">
                  <c:v>6.4844899999999997E-2</c:v>
                </c:pt>
                <c:pt idx="165">
                  <c:v>6.4569800000000011E-2</c:v>
                </c:pt>
                <c:pt idx="166">
                  <c:v>6.4153399999999999E-2</c:v>
                </c:pt>
                <c:pt idx="167">
                  <c:v>6.3706900000000524E-2</c:v>
                </c:pt>
                <c:pt idx="168">
                  <c:v>6.3336000000000114E-2</c:v>
                </c:pt>
                <c:pt idx="169">
                  <c:v>6.2861800000000009E-2</c:v>
                </c:pt>
                <c:pt idx="170">
                  <c:v>6.2530100000000019E-2</c:v>
                </c:pt>
                <c:pt idx="171">
                  <c:v>6.2190100000000012E-2</c:v>
                </c:pt>
                <c:pt idx="172">
                  <c:v>6.1753599999999999E-2</c:v>
                </c:pt>
                <c:pt idx="173">
                  <c:v>6.1397300000000023E-2</c:v>
                </c:pt>
                <c:pt idx="174">
                  <c:v>6.1087400000000014E-2</c:v>
                </c:pt>
                <c:pt idx="175">
                  <c:v>6.0728799999999999E-2</c:v>
                </c:pt>
                <c:pt idx="176">
                  <c:v>6.0333800000000104E-2</c:v>
                </c:pt>
                <c:pt idx="177">
                  <c:v>6.0102600000000526E-2</c:v>
                </c:pt>
                <c:pt idx="178">
                  <c:v>5.96743E-2</c:v>
                </c:pt>
                <c:pt idx="179">
                  <c:v>5.9562300000000519E-2</c:v>
                </c:pt>
                <c:pt idx="180">
                  <c:v>5.9381800000000012E-2</c:v>
                </c:pt>
                <c:pt idx="181">
                  <c:v>5.9027200000000134E-2</c:v>
                </c:pt>
                <c:pt idx="182">
                  <c:v>5.8903700000000003E-2</c:v>
                </c:pt>
                <c:pt idx="183">
                  <c:v>5.8711700000000033E-2</c:v>
                </c:pt>
                <c:pt idx="184">
                  <c:v>5.8429499999999995E-2</c:v>
                </c:pt>
                <c:pt idx="185">
                  <c:v>5.8230400000000002E-2</c:v>
                </c:pt>
                <c:pt idx="186">
                  <c:v>5.8064200000000024E-2</c:v>
                </c:pt>
                <c:pt idx="187">
                  <c:v>5.7877000000000033E-2</c:v>
                </c:pt>
                <c:pt idx="188">
                  <c:v>5.7659299999999997E-2</c:v>
                </c:pt>
                <c:pt idx="189">
                  <c:v>5.7681799999999998E-2</c:v>
                </c:pt>
                <c:pt idx="190">
                  <c:v>5.7600700000000012E-2</c:v>
                </c:pt>
                <c:pt idx="191">
                  <c:v>5.75571E-2</c:v>
                </c:pt>
                <c:pt idx="192">
                  <c:v>5.7763000000000612E-2</c:v>
                </c:pt>
                <c:pt idx="193">
                  <c:v>5.7934000000000013E-2</c:v>
                </c:pt>
                <c:pt idx="194">
                  <c:v>5.8061399999999999E-2</c:v>
                </c:pt>
                <c:pt idx="195">
                  <c:v>5.8448099999999996E-2</c:v>
                </c:pt>
                <c:pt idx="196">
                  <c:v>5.8691199999999985E-2</c:v>
                </c:pt>
                <c:pt idx="197">
                  <c:v>5.9060000000000522E-2</c:v>
                </c:pt>
                <c:pt idx="198">
                  <c:v>5.9482800000000134E-2</c:v>
                </c:pt>
                <c:pt idx="199">
                  <c:v>6.0013600000000673E-2</c:v>
                </c:pt>
                <c:pt idx="200">
                  <c:v>6.0507500000000013E-2</c:v>
                </c:pt>
                <c:pt idx="201">
                  <c:v>6.1204599999999977E-2</c:v>
                </c:pt>
                <c:pt idx="202">
                  <c:v>6.2004100000000013E-2</c:v>
                </c:pt>
                <c:pt idx="203">
                  <c:v>6.2721700000000019E-2</c:v>
                </c:pt>
                <c:pt idx="204">
                  <c:v>6.3605599999999998E-2</c:v>
                </c:pt>
                <c:pt idx="205">
                  <c:v>6.4537700000000114E-2</c:v>
                </c:pt>
                <c:pt idx="206">
                  <c:v>6.5575099999999997E-2</c:v>
                </c:pt>
                <c:pt idx="207">
                  <c:v>6.6702400000000134E-2</c:v>
                </c:pt>
                <c:pt idx="208">
                  <c:v>6.7894200000000612E-2</c:v>
                </c:pt>
                <c:pt idx="209">
                  <c:v>6.9065000000000112E-2</c:v>
                </c:pt>
                <c:pt idx="210">
                  <c:v>7.0295999999999997E-2</c:v>
                </c:pt>
                <c:pt idx="211">
                  <c:v>7.1748199999999998E-2</c:v>
                </c:pt>
                <c:pt idx="212">
                  <c:v>7.3214299999999996E-2</c:v>
                </c:pt>
                <c:pt idx="213">
                  <c:v>7.4850200000000033E-2</c:v>
                </c:pt>
                <c:pt idx="214">
                  <c:v>7.63765E-2</c:v>
                </c:pt>
                <c:pt idx="215">
                  <c:v>7.7789900000000023E-2</c:v>
                </c:pt>
                <c:pt idx="216">
                  <c:v>7.9189899999999994E-2</c:v>
                </c:pt>
                <c:pt idx="217">
                  <c:v>8.0604900000000979E-2</c:v>
                </c:pt>
                <c:pt idx="218">
                  <c:v>8.2013199999999994E-2</c:v>
                </c:pt>
                <c:pt idx="219">
                  <c:v>8.3247800000000066E-2</c:v>
                </c:pt>
                <c:pt idx="220">
                  <c:v>8.4267400000000048E-2</c:v>
                </c:pt>
                <c:pt idx="221">
                  <c:v>8.518410000000004E-2</c:v>
                </c:pt>
                <c:pt idx="222">
                  <c:v>8.6110700000000012E-2</c:v>
                </c:pt>
                <c:pt idx="223">
                  <c:v>8.6930800000000044E-2</c:v>
                </c:pt>
                <c:pt idx="224">
                  <c:v>8.7700300000000064E-2</c:v>
                </c:pt>
                <c:pt idx="225">
                  <c:v>8.8363700000000003E-2</c:v>
                </c:pt>
                <c:pt idx="226">
                  <c:v>8.8734100000001037E-2</c:v>
                </c:pt>
                <c:pt idx="227">
                  <c:v>8.9094300000001223E-2</c:v>
                </c:pt>
                <c:pt idx="228">
                  <c:v>8.9455700000000041E-2</c:v>
                </c:pt>
                <c:pt idx="229">
                  <c:v>8.9688800000000027E-2</c:v>
                </c:pt>
                <c:pt idx="230">
                  <c:v>8.995600000000098E-2</c:v>
                </c:pt>
                <c:pt idx="231">
                  <c:v>9.0045100000000003E-2</c:v>
                </c:pt>
                <c:pt idx="232">
                  <c:v>9.0052200000000041E-2</c:v>
                </c:pt>
                <c:pt idx="233">
                  <c:v>9.0168200000000004E-2</c:v>
                </c:pt>
                <c:pt idx="234">
                  <c:v>9.02921E-2</c:v>
                </c:pt>
                <c:pt idx="235">
                  <c:v>9.0314600000000023E-2</c:v>
                </c:pt>
                <c:pt idx="236">
                  <c:v>9.033960000000002E-2</c:v>
                </c:pt>
                <c:pt idx="237">
                  <c:v>9.0205400000000047E-2</c:v>
                </c:pt>
                <c:pt idx="238">
                  <c:v>9.0016600000000002E-2</c:v>
                </c:pt>
                <c:pt idx="239">
                  <c:v>8.9884400000000225E-2</c:v>
                </c:pt>
                <c:pt idx="240">
                  <c:v>8.9729600000000048E-2</c:v>
                </c:pt>
                <c:pt idx="241">
                  <c:v>8.9519400000000068E-2</c:v>
                </c:pt>
                <c:pt idx="242">
                  <c:v>8.9177500000000007E-2</c:v>
                </c:pt>
                <c:pt idx="243">
                  <c:v>8.8903600000000041E-2</c:v>
                </c:pt>
                <c:pt idx="244">
                  <c:v>8.8569100000000067E-2</c:v>
                </c:pt>
                <c:pt idx="245">
                  <c:v>8.8374000000000064E-2</c:v>
                </c:pt>
                <c:pt idx="246">
                  <c:v>8.8269900000000026E-2</c:v>
                </c:pt>
                <c:pt idx="247">
                  <c:v>8.8034000000001042E-2</c:v>
                </c:pt>
                <c:pt idx="248">
                  <c:v>8.7860200000000013E-2</c:v>
                </c:pt>
                <c:pt idx="249">
                  <c:v>8.7737100000000026E-2</c:v>
                </c:pt>
                <c:pt idx="250">
                  <c:v>8.7718500000000005E-2</c:v>
                </c:pt>
                <c:pt idx="251">
                  <c:v>8.7832900000000005E-2</c:v>
                </c:pt>
                <c:pt idx="252">
                  <c:v>8.8055300000001516E-2</c:v>
                </c:pt>
                <c:pt idx="253">
                  <c:v>8.8335600000000028E-2</c:v>
                </c:pt>
                <c:pt idx="254">
                  <c:v>8.8663300000000764E-2</c:v>
                </c:pt>
                <c:pt idx="255">
                  <c:v>8.9149400000000004E-2</c:v>
                </c:pt>
                <c:pt idx="256">
                  <c:v>8.9778700000000003E-2</c:v>
                </c:pt>
                <c:pt idx="257">
                  <c:v>9.0466200000000024E-2</c:v>
                </c:pt>
                <c:pt idx="258">
                  <c:v>9.1263400000000022E-2</c:v>
                </c:pt>
                <c:pt idx="259">
                  <c:v>9.2138500000000012E-2</c:v>
                </c:pt>
                <c:pt idx="260">
                  <c:v>9.2895300000000264E-2</c:v>
                </c:pt>
                <c:pt idx="261">
                  <c:v>9.385680000000142E-2</c:v>
                </c:pt>
                <c:pt idx="262">
                  <c:v>9.4846700000000006E-2</c:v>
                </c:pt>
                <c:pt idx="263">
                  <c:v>9.5818400000000026E-2</c:v>
                </c:pt>
                <c:pt idx="264">
                  <c:v>9.6861000000000003E-2</c:v>
                </c:pt>
                <c:pt idx="265">
                  <c:v>9.7880199999999987E-2</c:v>
                </c:pt>
                <c:pt idx="266">
                  <c:v>9.8963100000000026E-2</c:v>
                </c:pt>
                <c:pt idx="267">
                  <c:v>0.10012600000000078</c:v>
                </c:pt>
                <c:pt idx="268">
                  <c:v>0.101385</c:v>
                </c:pt>
                <c:pt idx="269">
                  <c:v>0.10265299999999998</c:v>
                </c:pt>
                <c:pt idx="270">
                  <c:v>0.104019</c:v>
                </c:pt>
                <c:pt idx="271">
                  <c:v>0.10544500000000002</c:v>
                </c:pt>
                <c:pt idx="272">
                  <c:v>0.10698400000000002</c:v>
                </c:pt>
                <c:pt idx="273">
                  <c:v>0.108547</c:v>
                </c:pt>
                <c:pt idx="274">
                  <c:v>0.110107</c:v>
                </c:pt>
                <c:pt idx="275">
                  <c:v>0.11174400000000002</c:v>
                </c:pt>
                <c:pt idx="276">
                  <c:v>0.1134479999999992</c:v>
                </c:pt>
                <c:pt idx="277">
                  <c:v>0.11512699999999999</c:v>
                </c:pt>
                <c:pt idx="278">
                  <c:v>0.11700000000000002</c:v>
                </c:pt>
                <c:pt idx="279">
                  <c:v>0.118907</c:v>
                </c:pt>
                <c:pt idx="280">
                  <c:v>0.120939</c:v>
                </c:pt>
                <c:pt idx="281">
                  <c:v>0.12328000000000019</c:v>
                </c:pt>
                <c:pt idx="282">
                  <c:v>0.125809</c:v>
                </c:pt>
                <c:pt idx="283">
                  <c:v>0.128521</c:v>
                </c:pt>
                <c:pt idx="284">
                  <c:v>0.13149500000000044</c:v>
                </c:pt>
                <c:pt idx="285">
                  <c:v>0.13472000000000001</c:v>
                </c:pt>
                <c:pt idx="286">
                  <c:v>0.138186</c:v>
                </c:pt>
                <c:pt idx="287">
                  <c:v>0.14194400000000154</c:v>
                </c:pt>
                <c:pt idx="288">
                  <c:v>0.14604700000000151</c:v>
                </c:pt>
                <c:pt idx="289">
                  <c:v>0.15033900000000044</c:v>
                </c:pt>
                <c:pt idx="290">
                  <c:v>0.15483100000000041</c:v>
                </c:pt>
                <c:pt idx="291">
                  <c:v>0.15958300000000122</c:v>
                </c:pt>
                <c:pt idx="292">
                  <c:v>0.16451299999999999</c:v>
                </c:pt>
                <c:pt idx="293">
                  <c:v>0.16958300000000001</c:v>
                </c:pt>
                <c:pt idx="294">
                  <c:v>0.17463600000000001</c:v>
                </c:pt>
                <c:pt idx="295">
                  <c:v>0.17971100000000143</c:v>
                </c:pt>
                <c:pt idx="296">
                  <c:v>0.18468000000000001</c:v>
                </c:pt>
                <c:pt idx="297">
                  <c:v>0.18941200000000208</c:v>
                </c:pt>
                <c:pt idx="298">
                  <c:v>0.19406599999999999</c:v>
                </c:pt>
                <c:pt idx="299">
                  <c:v>0.19842599999999999</c:v>
                </c:pt>
                <c:pt idx="300">
                  <c:v>0.20244100000000145</c:v>
                </c:pt>
                <c:pt idx="301">
                  <c:v>0.20623700000000122</c:v>
                </c:pt>
                <c:pt idx="302">
                  <c:v>0.20986099999999999</c:v>
                </c:pt>
                <c:pt idx="303">
                  <c:v>0.21323900000000157</c:v>
                </c:pt>
                <c:pt idx="304">
                  <c:v>0.21630500000000041</c:v>
                </c:pt>
                <c:pt idx="305">
                  <c:v>0.21907900000000041</c:v>
                </c:pt>
                <c:pt idx="306">
                  <c:v>0.221636</c:v>
                </c:pt>
                <c:pt idx="307">
                  <c:v>0.22403999999999999</c:v>
                </c:pt>
                <c:pt idx="308">
                  <c:v>0.22621700000000122</c:v>
                </c:pt>
                <c:pt idx="309">
                  <c:v>0.228129</c:v>
                </c:pt>
                <c:pt idx="310">
                  <c:v>0.22972999999999999</c:v>
                </c:pt>
                <c:pt idx="311">
                  <c:v>0.23098700000000041</c:v>
                </c:pt>
                <c:pt idx="312">
                  <c:v>0.23183699999999999</c:v>
                </c:pt>
                <c:pt idx="313">
                  <c:v>0.23244700000000154</c:v>
                </c:pt>
                <c:pt idx="314">
                  <c:v>0.23266000000000001</c:v>
                </c:pt>
                <c:pt idx="315">
                  <c:v>0.23239699999999999</c:v>
                </c:pt>
                <c:pt idx="316">
                  <c:v>0.23176099999999999</c:v>
                </c:pt>
                <c:pt idx="317">
                  <c:v>0.23076300000000041</c:v>
                </c:pt>
                <c:pt idx="318">
                  <c:v>0.229375</c:v>
                </c:pt>
                <c:pt idx="319">
                  <c:v>0.22772500000000001</c:v>
                </c:pt>
                <c:pt idx="320">
                  <c:v>0.22572600000000001</c:v>
                </c:pt>
                <c:pt idx="321">
                  <c:v>0.22341800000000137</c:v>
                </c:pt>
                <c:pt idx="322">
                  <c:v>0.22091100000000041</c:v>
                </c:pt>
                <c:pt idx="323">
                  <c:v>0.21808200000000041</c:v>
                </c:pt>
                <c:pt idx="324">
                  <c:v>0.21524100000000174</c:v>
                </c:pt>
                <c:pt idx="325">
                  <c:v>0.21207699999999999</c:v>
                </c:pt>
                <c:pt idx="326">
                  <c:v>0.20874600000000154</c:v>
                </c:pt>
                <c:pt idx="327">
                  <c:v>0.20533699999999999</c:v>
                </c:pt>
                <c:pt idx="328">
                  <c:v>0.20183100000000001</c:v>
                </c:pt>
                <c:pt idx="329">
                  <c:v>0.19841800000000157</c:v>
                </c:pt>
                <c:pt idx="330">
                  <c:v>0.19493600000000041</c:v>
                </c:pt>
                <c:pt idx="331">
                  <c:v>0.19144500000000125</c:v>
                </c:pt>
                <c:pt idx="332">
                  <c:v>0.18799200000000188</c:v>
                </c:pt>
                <c:pt idx="333">
                  <c:v>0.18445000000000122</c:v>
                </c:pt>
                <c:pt idx="334">
                  <c:v>0.18120800000000137</c:v>
                </c:pt>
                <c:pt idx="335">
                  <c:v>0.17813300000000001</c:v>
                </c:pt>
                <c:pt idx="336">
                  <c:v>0.17494100000000157</c:v>
                </c:pt>
                <c:pt idx="337">
                  <c:v>0.17190700000000128</c:v>
                </c:pt>
                <c:pt idx="338">
                  <c:v>0.16899600000000137</c:v>
                </c:pt>
                <c:pt idx="339">
                  <c:v>0.16619200000000001</c:v>
                </c:pt>
                <c:pt idx="340">
                  <c:v>0.16331899999999999</c:v>
                </c:pt>
                <c:pt idx="341">
                  <c:v>0.16061900000000001</c:v>
                </c:pt>
                <c:pt idx="342">
                  <c:v>0.15785800000000041</c:v>
                </c:pt>
                <c:pt idx="343">
                  <c:v>0.15506500000000137</c:v>
                </c:pt>
                <c:pt idx="344">
                  <c:v>0.15235499999999999</c:v>
                </c:pt>
                <c:pt idx="345">
                  <c:v>0.14966499999999999</c:v>
                </c:pt>
                <c:pt idx="346">
                  <c:v>0.14693400000000137</c:v>
                </c:pt>
                <c:pt idx="347">
                  <c:v>0.14422199999999999</c:v>
                </c:pt>
                <c:pt idx="348">
                  <c:v>0.14171600000000137</c:v>
                </c:pt>
                <c:pt idx="349">
                  <c:v>0.13940900000000137</c:v>
                </c:pt>
                <c:pt idx="350">
                  <c:v>0.137326</c:v>
                </c:pt>
                <c:pt idx="351">
                  <c:v>0.13542899999999999</c:v>
                </c:pt>
                <c:pt idx="352">
                  <c:v>0.13378100000000001</c:v>
                </c:pt>
                <c:pt idx="353">
                  <c:v>0.13240399999999999</c:v>
                </c:pt>
                <c:pt idx="354">
                  <c:v>0.13143800000000044</c:v>
                </c:pt>
                <c:pt idx="355">
                  <c:v>0.130883</c:v>
                </c:pt>
                <c:pt idx="356">
                  <c:v>0.13050700000000001</c:v>
                </c:pt>
                <c:pt idx="357">
                  <c:v>0.13037799999999997</c:v>
                </c:pt>
                <c:pt idx="358">
                  <c:v>0.13059899999999999</c:v>
                </c:pt>
                <c:pt idx="359">
                  <c:v>0.13108300000000001</c:v>
                </c:pt>
                <c:pt idx="360">
                  <c:v>0.13184100000000001</c:v>
                </c:pt>
                <c:pt idx="361">
                  <c:v>0.13284499999999999</c:v>
                </c:pt>
                <c:pt idx="362">
                  <c:v>0.13392000000000001</c:v>
                </c:pt>
                <c:pt idx="363">
                  <c:v>0.13519300000000001</c:v>
                </c:pt>
                <c:pt idx="364">
                  <c:v>0.13666</c:v>
                </c:pt>
                <c:pt idx="365">
                  <c:v>0.13836899999999999</c:v>
                </c:pt>
                <c:pt idx="366">
                  <c:v>0.140101</c:v>
                </c:pt>
                <c:pt idx="367">
                  <c:v>0.14175800000000024</c:v>
                </c:pt>
                <c:pt idx="368">
                  <c:v>0.14363699999999999</c:v>
                </c:pt>
                <c:pt idx="369">
                  <c:v>0.14553099999999999</c:v>
                </c:pt>
                <c:pt idx="370">
                  <c:v>0.14758299999999999</c:v>
                </c:pt>
                <c:pt idx="371">
                  <c:v>0.14883299999999999</c:v>
                </c:pt>
                <c:pt idx="372">
                  <c:v>0.14868200000000001</c:v>
                </c:pt>
                <c:pt idx="373">
                  <c:v>0.14841500000000188</c:v>
                </c:pt>
                <c:pt idx="374">
                  <c:v>0.14809900000000137</c:v>
                </c:pt>
                <c:pt idx="375">
                  <c:v>0.14771500000000157</c:v>
                </c:pt>
                <c:pt idx="376">
                  <c:v>0.14730199999999999</c:v>
                </c:pt>
                <c:pt idx="377">
                  <c:v>0.14699700000000188</c:v>
                </c:pt>
                <c:pt idx="378">
                  <c:v>0.14666299999999999</c:v>
                </c:pt>
                <c:pt idx="379">
                  <c:v>0.14647499999999999</c:v>
                </c:pt>
                <c:pt idx="380">
                  <c:v>0.14634800000000137</c:v>
                </c:pt>
                <c:pt idx="381">
                  <c:v>0.14824700000000188</c:v>
                </c:pt>
                <c:pt idx="382">
                  <c:v>0.15072400000000041</c:v>
                </c:pt>
                <c:pt idx="383">
                  <c:v>0.15326200000000137</c:v>
                </c:pt>
                <c:pt idx="384">
                  <c:v>0.15587599999999999</c:v>
                </c:pt>
                <c:pt idx="385">
                  <c:v>0.15857299999999999</c:v>
                </c:pt>
                <c:pt idx="386">
                  <c:v>0.16124200000000041</c:v>
                </c:pt>
                <c:pt idx="387">
                  <c:v>0.16398599999999999</c:v>
                </c:pt>
                <c:pt idx="388">
                  <c:v>0.16660800000000001</c:v>
                </c:pt>
                <c:pt idx="389">
                  <c:v>0.16938300000000001</c:v>
                </c:pt>
                <c:pt idx="390">
                  <c:v>0.17247499999999999</c:v>
                </c:pt>
                <c:pt idx="391">
                  <c:v>0.17557600000000001</c:v>
                </c:pt>
                <c:pt idx="392">
                  <c:v>0.17912600000000001</c:v>
                </c:pt>
                <c:pt idx="393">
                  <c:v>0.18287500000000001</c:v>
                </c:pt>
                <c:pt idx="394">
                  <c:v>0.18717900000000001</c:v>
                </c:pt>
                <c:pt idx="395">
                  <c:v>0.19195899999999999</c:v>
                </c:pt>
                <c:pt idx="396">
                  <c:v>0.19725599999999999</c:v>
                </c:pt>
                <c:pt idx="397">
                  <c:v>0.20280899999999999</c:v>
                </c:pt>
                <c:pt idx="398">
                  <c:v>0.20805399999999999</c:v>
                </c:pt>
                <c:pt idx="399">
                  <c:v>0.21103700000000122</c:v>
                </c:pt>
                <c:pt idx="400">
                  <c:v>0.20033799999999999</c:v>
                </c:pt>
              </c:numCache>
            </c:numRef>
          </c:yVal>
          <c:smooth val="1"/>
        </c:ser>
        <c:ser>
          <c:idx val="5"/>
          <c:order val="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G$1:$G$401</c:f>
              <c:numCache>
                <c:formatCode>General</c:formatCode>
                <c:ptCount val="401"/>
                <c:pt idx="0">
                  <c:v>1.7399299999999996E-2</c:v>
                </c:pt>
                <c:pt idx="1">
                  <c:v>1.7436699999999999E-2</c:v>
                </c:pt>
                <c:pt idx="2">
                  <c:v>1.7693400000000001E-2</c:v>
                </c:pt>
                <c:pt idx="3">
                  <c:v>1.7777299999999999E-2</c:v>
                </c:pt>
                <c:pt idx="4">
                  <c:v>1.7560200000000005E-2</c:v>
                </c:pt>
                <c:pt idx="5">
                  <c:v>1.7825700000000003E-2</c:v>
                </c:pt>
                <c:pt idx="6">
                  <c:v>1.812180000000015E-2</c:v>
                </c:pt>
                <c:pt idx="7">
                  <c:v>1.80809E-2</c:v>
                </c:pt>
                <c:pt idx="8">
                  <c:v>1.8037299999999999E-2</c:v>
                </c:pt>
                <c:pt idx="9">
                  <c:v>1.77393E-2</c:v>
                </c:pt>
                <c:pt idx="10">
                  <c:v>1.75154E-2</c:v>
                </c:pt>
                <c:pt idx="11">
                  <c:v>1.7638500000000001E-2</c:v>
                </c:pt>
                <c:pt idx="12">
                  <c:v>1.7850899999999999E-2</c:v>
                </c:pt>
                <c:pt idx="13">
                  <c:v>1.7984500000000021E-2</c:v>
                </c:pt>
                <c:pt idx="14">
                  <c:v>1.8100399999999999E-2</c:v>
                </c:pt>
                <c:pt idx="15">
                  <c:v>1.8386500000000121E-2</c:v>
                </c:pt>
                <c:pt idx="16">
                  <c:v>1.8835600000000001E-2</c:v>
                </c:pt>
                <c:pt idx="17">
                  <c:v>1.9277300000000001E-2</c:v>
                </c:pt>
                <c:pt idx="18">
                  <c:v>1.9702500000000244E-2</c:v>
                </c:pt>
                <c:pt idx="19">
                  <c:v>1.9658999999999999E-2</c:v>
                </c:pt>
                <c:pt idx="20">
                  <c:v>1.9825700000000168E-2</c:v>
                </c:pt>
                <c:pt idx="21">
                  <c:v>2.0069E-2</c:v>
                </c:pt>
                <c:pt idx="22">
                  <c:v>2.0246400000000001E-2</c:v>
                </c:pt>
                <c:pt idx="23">
                  <c:v>2.0245599999999999E-2</c:v>
                </c:pt>
                <c:pt idx="24">
                  <c:v>2.0311599999999989E-2</c:v>
                </c:pt>
                <c:pt idx="25">
                  <c:v>2.0363800000000001E-2</c:v>
                </c:pt>
                <c:pt idx="26">
                  <c:v>2.0362999999999978E-2</c:v>
                </c:pt>
                <c:pt idx="27">
                  <c:v>2.0260299999999998E-2</c:v>
                </c:pt>
                <c:pt idx="28">
                  <c:v>2.0133499999999999E-2</c:v>
                </c:pt>
                <c:pt idx="29">
                  <c:v>2.0023599999999989E-2</c:v>
                </c:pt>
                <c:pt idx="30">
                  <c:v>2.0188999999999999E-2</c:v>
                </c:pt>
                <c:pt idx="31">
                  <c:v>2.0522099999999977E-2</c:v>
                </c:pt>
                <c:pt idx="32">
                  <c:v>2.0695700000000011E-2</c:v>
                </c:pt>
                <c:pt idx="33">
                  <c:v>2.06024E-2</c:v>
                </c:pt>
                <c:pt idx="34">
                  <c:v>2.0654499999999978E-2</c:v>
                </c:pt>
                <c:pt idx="35">
                  <c:v>2.1191300000000052E-2</c:v>
                </c:pt>
                <c:pt idx="36">
                  <c:v>2.1761099999999998E-2</c:v>
                </c:pt>
                <c:pt idx="37">
                  <c:v>2.2251700000000259E-2</c:v>
                </c:pt>
                <c:pt idx="38">
                  <c:v>2.2098599999999993E-2</c:v>
                </c:pt>
                <c:pt idx="39">
                  <c:v>2.180790000000031E-2</c:v>
                </c:pt>
                <c:pt idx="40">
                  <c:v>2.1819100000000237E-2</c:v>
                </c:pt>
                <c:pt idx="41">
                  <c:v>2.2338899999999998E-2</c:v>
                </c:pt>
                <c:pt idx="42">
                  <c:v>2.2983699999999999E-2</c:v>
                </c:pt>
                <c:pt idx="43">
                  <c:v>2.3456399999999999E-2</c:v>
                </c:pt>
                <c:pt idx="44">
                  <c:v>2.3353200000000001E-2</c:v>
                </c:pt>
                <c:pt idx="45">
                  <c:v>2.3603499999999993E-2</c:v>
                </c:pt>
                <c:pt idx="46">
                  <c:v>2.3929599999999968E-2</c:v>
                </c:pt>
                <c:pt idx="47">
                  <c:v>2.4397300000000011E-2</c:v>
                </c:pt>
                <c:pt idx="48">
                  <c:v>2.4838900000000056E-2</c:v>
                </c:pt>
                <c:pt idx="49">
                  <c:v>2.477130000000026E-2</c:v>
                </c:pt>
                <c:pt idx="50">
                  <c:v>2.4652799999999999E-2</c:v>
                </c:pt>
                <c:pt idx="51">
                  <c:v>2.4703300000000011E-2</c:v>
                </c:pt>
                <c:pt idx="52">
                  <c:v>2.5123999999999997E-2</c:v>
                </c:pt>
                <c:pt idx="53">
                  <c:v>2.5336399999999999E-2</c:v>
                </c:pt>
                <c:pt idx="54">
                  <c:v>2.5498699999999989E-2</c:v>
                </c:pt>
                <c:pt idx="55">
                  <c:v>2.5667599999999999E-2</c:v>
                </c:pt>
                <c:pt idx="56">
                  <c:v>2.5896700000000002E-2</c:v>
                </c:pt>
                <c:pt idx="57">
                  <c:v>2.6484000000000011E-2</c:v>
                </c:pt>
                <c:pt idx="58">
                  <c:v>2.7010800000000012E-2</c:v>
                </c:pt>
                <c:pt idx="59">
                  <c:v>2.7391499999999999E-2</c:v>
                </c:pt>
                <c:pt idx="60">
                  <c:v>2.7692600000000012E-2</c:v>
                </c:pt>
                <c:pt idx="61">
                  <c:v>2.80129E-2</c:v>
                </c:pt>
                <c:pt idx="62">
                  <c:v>2.8587999999999999E-2</c:v>
                </c:pt>
                <c:pt idx="63">
                  <c:v>2.9166999999999978E-2</c:v>
                </c:pt>
                <c:pt idx="64">
                  <c:v>2.9606899999999998E-2</c:v>
                </c:pt>
                <c:pt idx="65">
                  <c:v>2.9904399999999998E-2</c:v>
                </c:pt>
                <c:pt idx="66">
                  <c:v>3.0354399999999997E-2</c:v>
                </c:pt>
                <c:pt idx="67">
                  <c:v>3.0679100000000306E-2</c:v>
                </c:pt>
                <c:pt idx="68">
                  <c:v>3.0975800000000265E-2</c:v>
                </c:pt>
                <c:pt idx="69">
                  <c:v>3.1472300000000335E-2</c:v>
                </c:pt>
                <c:pt idx="70">
                  <c:v>3.1890200000000042E-2</c:v>
                </c:pt>
                <c:pt idx="71">
                  <c:v>3.2276400000000011E-2</c:v>
                </c:pt>
                <c:pt idx="72">
                  <c:v>3.2610900000000012E-2</c:v>
                </c:pt>
                <c:pt idx="73">
                  <c:v>3.2787900000000321E-2</c:v>
                </c:pt>
                <c:pt idx="74">
                  <c:v>3.3163400000000003E-2</c:v>
                </c:pt>
                <c:pt idx="75">
                  <c:v>3.3605900000000091E-2</c:v>
                </c:pt>
                <c:pt idx="76">
                  <c:v>3.4150800000000002E-2</c:v>
                </c:pt>
                <c:pt idx="77">
                  <c:v>3.4696499999999998E-2</c:v>
                </c:pt>
                <c:pt idx="78">
                  <c:v>3.5147800000000042E-2</c:v>
                </c:pt>
                <c:pt idx="79">
                  <c:v>3.5557999999999999E-2</c:v>
                </c:pt>
                <c:pt idx="80">
                  <c:v>3.6122000000000001E-2</c:v>
                </c:pt>
                <c:pt idx="81">
                  <c:v>3.6804099999999999E-2</c:v>
                </c:pt>
                <c:pt idx="82">
                  <c:v>3.7405800000000405E-2</c:v>
                </c:pt>
                <c:pt idx="83">
                  <c:v>3.7729800000000001E-2</c:v>
                </c:pt>
                <c:pt idx="84">
                  <c:v>3.8014699999999998E-2</c:v>
                </c:pt>
                <c:pt idx="85">
                  <c:v>3.8516499999999974E-2</c:v>
                </c:pt>
                <c:pt idx="86">
                  <c:v>3.8964699999999984E-2</c:v>
                </c:pt>
                <c:pt idx="87">
                  <c:v>3.9344299999999999E-2</c:v>
                </c:pt>
                <c:pt idx="88">
                  <c:v>3.9787700000000002E-2</c:v>
                </c:pt>
                <c:pt idx="89">
                  <c:v>4.0291199999999985E-2</c:v>
                </c:pt>
                <c:pt idx="90">
                  <c:v>4.0915700000000013E-2</c:v>
                </c:pt>
                <c:pt idx="91">
                  <c:v>4.1606600000000014E-2</c:v>
                </c:pt>
                <c:pt idx="92">
                  <c:v>4.2500200000000023E-2</c:v>
                </c:pt>
                <c:pt idx="93">
                  <c:v>4.3249699999999967E-2</c:v>
                </c:pt>
                <c:pt idx="94">
                  <c:v>4.3831200000000001E-2</c:v>
                </c:pt>
                <c:pt idx="95">
                  <c:v>4.4571399999999997E-2</c:v>
                </c:pt>
                <c:pt idx="96">
                  <c:v>4.5521799999999987E-2</c:v>
                </c:pt>
                <c:pt idx="97">
                  <c:v>4.6230199999999985E-2</c:v>
                </c:pt>
                <c:pt idx="98">
                  <c:v>4.6830700000000003E-2</c:v>
                </c:pt>
                <c:pt idx="99">
                  <c:v>4.7454800000000012E-2</c:v>
                </c:pt>
                <c:pt idx="100">
                  <c:v>4.8078599999999985E-2</c:v>
                </c:pt>
                <c:pt idx="101">
                  <c:v>4.88233E-2</c:v>
                </c:pt>
                <c:pt idx="102">
                  <c:v>4.9509200000000003E-2</c:v>
                </c:pt>
                <c:pt idx="103">
                  <c:v>5.0127000000000012E-2</c:v>
                </c:pt>
                <c:pt idx="104">
                  <c:v>5.0941499999999987E-2</c:v>
                </c:pt>
                <c:pt idx="105">
                  <c:v>5.1902900000000023E-2</c:v>
                </c:pt>
                <c:pt idx="106">
                  <c:v>5.2800800000000002E-2</c:v>
                </c:pt>
                <c:pt idx="107">
                  <c:v>5.3681199999999957E-2</c:v>
                </c:pt>
                <c:pt idx="108">
                  <c:v>5.4503700000000113E-2</c:v>
                </c:pt>
                <c:pt idx="109">
                  <c:v>5.5183200000000023E-2</c:v>
                </c:pt>
                <c:pt idx="110">
                  <c:v>5.5791199999999999E-2</c:v>
                </c:pt>
                <c:pt idx="111">
                  <c:v>5.6439900000000001E-2</c:v>
                </c:pt>
                <c:pt idx="112">
                  <c:v>5.6937800000000004E-2</c:v>
                </c:pt>
                <c:pt idx="113">
                  <c:v>5.7135700000000011E-2</c:v>
                </c:pt>
                <c:pt idx="114">
                  <c:v>5.7486600000000693E-2</c:v>
                </c:pt>
                <c:pt idx="115">
                  <c:v>5.7874800000000004E-2</c:v>
                </c:pt>
                <c:pt idx="116">
                  <c:v>5.8326200000000133E-2</c:v>
                </c:pt>
                <c:pt idx="117">
                  <c:v>5.8959400000000002E-2</c:v>
                </c:pt>
                <c:pt idx="118">
                  <c:v>5.9427800000000003E-2</c:v>
                </c:pt>
                <c:pt idx="119">
                  <c:v>5.9961800000000003E-2</c:v>
                </c:pt>
                <c:pt idx="120">
                  <c:v>6.0503000000000022E-2</c:v>
                </c:pt>
                <c:pt idx="121">
                  <c:v>6.10681E-2</c:v>
                </c:pt>
                <c:pt idx="122">
                  <c:v>6.1221600000000001E-2</c:v>
                </c:pt>
                <c:pt idx="123">
                  <c:v>6.1961099999999998E-2</c:v>
                </c:pt>
                <c:pt idx="124">
                  <c:v>6.4181699999999994E-2</c:v>
                </c:pt>
                <c:pt idx="125">
                  <c:v>6.6787200000000033E-2</c:v>
                </c:pt>
                <c:pt idx="126">
                  <c:v>6.9663100000000019E-2</c:v>
                </c:pt>
                <c:pt idx="127">
                  <c:v>6.9101399999999993E-2</c:v>
                </c:pt>
                <c:pt idx="128">
                  <c:v>6.8733300000000039E-2</c:v>
                </c:pt>
                <c:pt idx="129">
                  <c:v>6.8503800000000004E-2</c:v>
                </c:pt>
                <c:pt idx="130">
                  <c:v>6.8216399999999996E-2</c:v>
                </c:pt>
                <c:pt idx="131">
                  <c:v>6.9641300000000003E-2</c:v>
                </c:pt>
                <c:pt idx="132">
                  <c:v>6.9276000000000004E-2</c:v>
                </c:pt>
                <c:pt idx="133">
                  <c:v>6.9272000000000014E-2</c:v>
                </c:pt>
                <c:pt idx="134">
                  <c:v>6.9169900000000034E-2</c:v>
                </c:pt>
                <c:pt idx="135">
                  <c:v>6.922650000000001E-2</c:v>
                </c:pt>
                <c:pt idx="136">
                  <c:v>6.9453700000000104E-2</c:v>
                </c:pt>
                <c:pt idx="137">
                  <c:v>6.9164800000000012E-2</c:v>
                </c:pt>
                <c:pt idx="138">
                  <c:v>6.8981100000000004E-2</c:v>
                </c:pt>
                <c:pt idx="139">
                  <c:v>6.8887300000000012E-2</c:v>
                </c:pt>
                <c:pt idx="140">
                  <c:v>6.8802600000000533E-2</c:v>
                </c:pt>
                <c:pt idx="141">
                  <c:v>6.8681900000000004E-2</c:v>
                </c:pt>
                <c:pt idx="142">
                  <c:v>6.8505300000000005E-2</c:v>
                </c:pt>
                <c:pt idx="143">
                  <c:v>6.8373500000000004E-2</c:v>
                </c:pt>
                <c:pt idx="144">
                  <c:v>6.7968600000000184E-2</c:v>
                </c:pt>
                <c:pt idx="145">
                  <c:v>6.7582700000000023E-2</c:v>
                </c:pt>
                <c:pt idx="146">
                  <c:v>6.7705399999999999E-2</c:v>
                </c:pt>
                <c:pt idx="147">
                  <c:v>6.7569199999999996E-2</c:v>
                </c:pt>
                <c:pt idx="148">
                  <c:v>6.7495600000000586E-2</c:v>
                </c:pt>
                <c:pt idx="149">
                  <c:v>6.7283899999999994E-2</c:v>
                </c:pt>
                <c:pt idx="150">
                  <c:v>6.7234799999999997E-2</c:v>
                </c:pt>
                <c:pt idx="151">
                  <c:v>6.7359799999999997E-2</c:v>
                </c:pt>
                <c:pt idx="152">
                  <c:v>6.71794E-2</c:v>
                </c:pt>
                <c:pt idx="153">
                  <c:v>6.7447700000000013E-2</c:v>
                </c:pt>
                <c:pt idx="154">
                  <c:v>6.7117200000000113E-2</c:v>
                </c:pt>
                <c:pt idx="155">
                  <c:v>6.6802500000000001E-2</c:v>
                </c:pt>
                <c:pt idx="156">
                  <c:v>6.6476800000000003E-2</c:v>
                </c:pt>
                <c:pt idx="157">
                  <c:v>6.6181500000000004E-2</c:v>
                </c:pt>
                <c:pt idx="158">
                  <c:v>6.6006599999999999E-2</c:v>
                </c:pt>
                <c:pt idx="159">
                  <c:v>6.5866100000000094E-2</c:v>
                </c:pt>
                <c:pt idx="160">
                  <c:v>6.5662200000000032E-2</c:v>
                </c:pt>
                <c:pt idx="161">
                  <c:v>6.5411700000000003E-2</c:v>
                </c:pt>
                <c:pt idx="162">
                  <c:v>6.5097000000000113E-2</c:v>
                </c:pt>
                <c:pt idx="163">
                  <c:v>6.4789000000000013E-2</c:v>
                </c:pt>
                <c:pt idx="164">
                  <c:v>6.4498900000000636E-2</c:v>
                </c:pt>
                <c:pt idx="165">
                  <c:v>6.4305000000000084E-2</c:v>
                </c:pt>
                <c:pt idx="166">
                  <c:v>6.3880300000000001E-2</c:v>
                </c:pt>
                <c:pt idx="167">
                  <c:v>6.3305899999999998E-2</c:v>
                </c:pt>
                <c:pt idx="168">
                  <c:v>6.2925599999999998E-2</c:v>
                </c:pt>
                <c:pt idx="169">
                  <c:v>6.2467600000000727E-2</c:v>
                </c:pt>
                <c:pt idx="170">
                  <c:v>6.2038100000000013E-2</c:v>
                </c:pt>
                <c:pt idx="171">
                  <c:v>6.1688199999999985E-2</c:v>
                </c:pt>
                <c:pt idx="172">
                  <c:v>6.1280999999999995E-2</c:v>
                </c:pt>
                <c:pt idx="173">
                  <c:v>6.0913200000000507E-2</c:v>
                </c:pt>
                <c:pt idx="174">
                  <c:v>6.0595000000000003E-2</c:v>
                </c:pt>
                <c:pt idx="175">
                  <c:v>6.0260899999999999E-2</c:v>
                </c:pt>
                <c:pt idx="176">
                  <c:v>5.9849300000000001E-2</c:v>
                </c:pt>
                <c:pt idx="177">
                  <c:v>5.9603500000000004E-2</c:v>
                </c:pt>
                <c:pt idx="178">
                  <c:v>5.9219200000000013E-2</c:v>
                </c:pt>
                <c:pt idx="179">
                  <c:v>5.9073500000000084E-2</c:v>
                </c:pt>
                <c:pt idx="180">
                  <c:v>5.8863300000000014E-2</c:v>
                </c:pt>
                <c:pt idx="181">
                  <c:v>5.8486500000000032E-2</c:v>
                </c:pt>
                <c:pt idx="182">
                  <c:v>5.8321499999999998E-2</c:v>
                </c:pt>
                <c:pt idx="183">
                  <c:v>5.8122399999999998E-2</c:v>
                </c:pt>
                <c:pt idx="184">
                  <c:v>5.7924099999999999E-2</c:v>
                </c:pt>
                <c:pt idx="185">
                  <c:v>5.7716700000000773E-2</c:v>
                </c:pt>
                <c:pt idx="186">
                  <c:v>5.7547200000000014E-2</c:v>
                </c:pt>
                <c:pt idx="187">
                  <c:v>5.7449099999999996E-2</c:v>
                </c:pt>
                <c:pt idx="188">
                  <c:v>5.7292300000000122E-2</c:v>
                </c:pt>
                <c:pt idx="189">
                  <c:v>5.7388900000000499E-2</c:v>
                </c:pt>
                <c:pt idx="190">
                  <c:v>5.7324800000000002E-2</c:v>
                </c:pt>
                <c:pt idx="191">
                  <c:v>5.7312500000000717E-2</c:v>
                </c:pt>
                <c:pt idx="192">
                  <c:v>5.7511199999999998E-2</c:v>
                </c:pt>
                <c:pt idx="193">
                  <c:v>5.7755800000000003E-2</c:v>
                </c:pt>
                <c:pt idx="194">
                  <c:v>5.7981900000000003E-2</c:v>
                </c:pt>
                <c:pt idx="195">
                  <c:v>5.8410500000000004E-2</c:v>
                </c:pt>
                <c:pt idx="196">
                  <c:v>5.8735500000000003E-2</c:v>
                </c:pt>
                <c:pt idx="197">
                  <c:v>5.91408E-2</c:v>
                </c:pt>
                <c:pt idx="198">
                  <c:v>5.9648199999999985E-2</c:v>
                </c:pt>
                <c:pt idx="199">
                  <c:v>6.0229299999999986E-2</c:v>
                </c:pt>
                <c:pt idx="200">
                  <c:v>6.0826600000000536E-2</c:v>
                </c:pt>
                <c:pt idx="201">
                  <c:v>6.1519600000000021E-2</c:v>
                </c:pt>
                <c:pt idx="202">
                  <c:v>6.2270899999999997E-2</c:v>
                </c:pt>
                <c:pt idx="203">
                  <c:v>6.2963200000000122E-2</c:v>
                </c:pt>
                <c:pt idx="204">
                  <c:v>6.3803500000000013E-2</c:v>
                </c:pt>
                <c:pt idx="205">
                  <c:v>6.4667100000000019E-2</c:v>
                </c:pt>
                <c:pt idx="206">
                  <c:v>6.5805100000000005E-2</c:v>
                </c:pt>
                <c:pt idx="207">
                  <c:v>6.686590000000002E-2</c:v>
                </c:pt>
                <c:pt idx="208">
                  <c:v>6.7978899999999995E-2</c:v>
                </c:pt>
                <c:pt idx="209">
                  <c:v>6.9279499999999994E-2</c:v>
                </c:pt>
                <c:pt idx="210">
                  <c:v>7.0488800000000004E-2</c:v>
                </c:pt>
                <c:pt idx="211">
                  <c:v>7.1923200000000007E-2</c:v>
                </c:pt>
                <c:pt idx="212">
                  <c:v>7.3360400000000034E-2</c:v>
                </c:pt>
                <c:pt idx="213">
                  <c:v>7.4726300000000134E-2</c:v>
                </c:pt>
                <c:pt idx="214">
                  <c:v>7.6093499999999994E-2</c:v>
                </c:pt>
                <c:pt idx="215">
                  <c:v>7.7470899999999995E-2</c:v>
                </c:pt>
                <c:pt idx="216">
                  <c:v>7.8876000000000002E-2</c:v>
                </c:pt>
                <c:pt idx="217">
                  <c:v>8.0202800000000005E-2</c:v>
                </c:pt>
                <c:pt idx="218">
                  <c:v>8.1420300000000043E-2</c:v>
                </c:pt>
                <c:pt idx="219">
                  <c:v>8.261919999999999E-2</c:v>
                </c:pt>
                <c:pt idx="220">
                  <c:v>8.3638500000000268E-2</c:v>
                </c:pt>
                <c:pt idx="221">
                  <c:v>8.4609400000000265E-2</c:v>
                </c:pt>
                <c:pt idx="222">
                  <c:v>8.5667000000000243E-2</c:v>
                </c:pt>
                <c:pt idx="223">
                  <c:v>8.6394900000000024E-2</c:v>
                </c:pt>
                <c:pt idx="224">
                  <c:v>8.7084800000000004E-2</c:v>
                </c:pt>
                <c:pt idx="225">
                  <c:v>8.7705800000000028E-2</c:v>
                </c:pt>
                <c:pt idx="226">
                  <c:v>8.8121800000000972E-2</c:v>
                </c:pt>
                <c:pt idx="227">
                  <c:v>8.8544900000001148E-2</c:v>
                </c:pt>
                <c:pt idx="228">
                  <c:v>8.8854100000001254E-2</c:v>
                </c:pt>
                <c:pt idx="229">
                  <c:v>8.9059900000000067E-2</c:v>
                </c:pt>
                <c:pt idx="230">
                  <c:v>8.9257800000000248E-2</c:v>
                </c:pt>
                <c:pt idx="231">
                  <c:v>8.9433900000000024E-2</c:v>
                </c:pt>
                <c:pt idx="232">
                  <c:v>8.9530900000000746E-2</c:v>
                </c:pt>
                <c:pt idx="233">
                  <c:v>8.9608900000000227E-2</c:v>
                </c:pt>
                <c:pt idx="234">
                  <c:v>8.9718900000000046E-2</c:v>
                </c:pt>
                <c:pt idx="235">
                  <c:v>8.9712600000000003E-2</c:v>
                </c:pt>
                <c:pt idx="236">
                  <c:v>8.965240000000102E-2</c:v>
                </c:pt>
                <c:pt idx="237">
                  <c:v>8.9674200000000065E-2</c:v>
                </c:pt>
                <c:pt idx="238">
                  <c:v>8.9594300000001473E-2</c:v>
                </c:pt>
                <c:pt idx="239">
                  <c:v>8.9395200000000022E-2</c:v>
                </c:pt>
                <c:pt idx="240">
                  <c:v>8.9267300000000244E-2</c:v>
                </c:pt>
                <c:pt idx="241">
                  <c:v>8.9039300000000265E-2</c:v>
                </c:pt>
                <c:pt idx="242">
                  <c:v>8.8786000000000045E-2</c:v>
                </c:pt>
                <c:pt idx="243">
                  <c:v>8.8563900000000265E-2</c:v>
                </c:pt>
                <c:pt idx="244">
                  <c:v>8.8339500000000001E-2</c:v>
                </c:pt>
                <c:pt idx="245">
                  <c:v>8.8165000000000798E-2</c:v>
                </c:pt>
                <c:pt idx="246">
                  <c:v>8.7981699999999996E-2</c:v>
                </c:pt>
                <c:pt idx="247">
                  <c:v>8.7750600000000026E-2</c:v>
                </c:pt>
                <c:pt idx="248">
                  <c:v>8.7625900000000728E-2</c:v>
                </c:pt>
                <c:pt idx="249">
                  <c:v>8.7565300000000748E-2</c:v>
                </c:pt>
                <c:pt idx="250">
                  <c:v>8.7634200000000023E-2</c:v>
                </c:pt>
                <c:pt idx="251">
                  <c:v>8.7837600000000002E-2</c:v>
                </c:pt>
                <c:pt idx="252">
                  <c:v>8.8051400000000765E-2</c:v>
                </c:pt>
                <c:pt idx="253">
                  <c:v>8.8316600000000023E-2</c:v>
                </c:pt>
                <c:pt idx="254">
                  <c:v>8.8731800000000971E-2</c:v>
                </c:pt>
                <c:pt idx="255">
                  <c:v>8.9232900000000004E-2</c:v>
                </c:pt>
                <c:pt idx="256">
                  <c:v>8.9822200000000005E-2</c:v>
                </c:pt>
                <c:pt idx="257">
                  <c:v>9.0436500000000003E-2</c:v>
                </c:pt>
                <c:pt idx="258">
                  <c:v>9.1078500000000007E-2</c:v>
                </c:pt>
                <c:pt idx="259">
                  <c:v>9.1785900000000004E-2</c:v>
                </c:pt>
                <c:pt idx="260">
                  <c:v>9.2538700000000002E-2</c:v>
                </c:pt>
                <c:pt idx="261">
                  <c:v>9.3464500000000048E-2</c:v>
                </c:pt>
                <c:pt idx="262">
                  <c:v>9.4351900000000044E-2</c:v>
                </c:pt>
                <c:pt idx="263">
                  <c:v>9.5426200000000003E-2</c:v>
                </c:pt>
                <c:pt idx="264">
                  <c:v>9.640300000000003E-2</c:v>
                </c:pt>
                <c:pt idx="265">
                  <c:v>9.7442799999999996E-2</c:v>
                </c:pt>
                <c:pt idx="266">
                  <c:v>9.8655600000001287E-2</c:v>
                </c:pt>
                <c:pt idx="267">
                  <c:v>9.9807400000000226E-2</c:v>
                </c:pt>
                <c:pt idx="268">
                  <c:v>0.10115399999999998</c:v>
                </c:pt>
                <c:pt idx="269">
                  <c:v>0.10239300000000012</c:v>
                </c:pt>
                <c:pt idx="270">
                  <c:v>0.10366900000000009</c:v>
                </c:pt>
                <c:pt idx="271">
                  <c:v>0.10509499999999999</c:v>
                </c:pt>
                <c:pt idx="272">
                  <c:v>0.10662099999999999</c:v>
                </c:pt>
                <c:pt idx="273">
                  <c:v>0.10820200000000077</c:v>
                </c:pt>
                <c:pt idx="274">
                  <c:v>0.109837</c:v>
                </c:pt>
                <c:pt idx="275">
                  <c:v>0.111538</c:v>
                </c:pt>
                <c:pt idx="276">
                  <c:v>0.11323000000000009</c:v>
                </c:pt>
                <c:pt idx="277">
                  <c:v>0.114956</c:v>
                </c:pt>
                <c:pt idx="278">
                  <c:v>0.11685899999999903</c:v>
                </c:pt>
                <c:pt idx="279">
                  <c:v>0.11873400000000076</c:v>
                </c:pt>
                <c:pt idx="280">
                  <c:v>0.12086000000000002</c:v>
                </c:pt>
                <c:pt idx="281">
                  <c:v>0.12316100000000077</c:v>
                </c:pt>
                <c:pt idx="282">
                  <c:v>0.125613</c:v>
                </c:pt>
                <c:pt idx="283">
                  <c:v>0.12821500000000041</c:v>
                </c:pt>
                <c:pt idx="284">
                  <c:v>0.13108600000000001</c:v>
                </c:pt>
                <c:pt idx="285">
                  <c:v>0.13425699999999999</c:v>
                </c:pt>
                <c:pt idx="286">
                  <c:v>0.13772799999999999</c:v>
                </c:pt>
                <c:pt idx="287">
                  <c:v>0.14145099999999999</c:v>
                </c:pt>
                <c:pt idx="288">
                  <c:v>0.145372</c:v>
                </c:pt>
                <c:pt idx="289">
                  <c:v>0.14950200000000041</c:v>
                </c:pt>
                <c:pt idx="290">
                  <c:v>0.15382799999999999</c:v>
                </c:pt>
                <c:pt idx="291">
                  <c:v>0.15841300000000208</c:v>
                </c:pt>
                <c:pt idx="292">
                  <c:v>0.16317299999999987</c:v>
                </c:pt>
                <c:pt idx="293">
                  <c:v>0.16796100000000044</c:v>
                </c:pt>
                <c:pt idx="294">
                  <c:v>0.17271000000000122</c:v>
                </c:pt>
                <c:pt idx="295">
                  <c:v>0.17749900000000188</c:v>
                </c:pt>
                <c:pt idx="296">
                  <c:v>0.18216599999999999</c:v>
                </c:pt>
                <c:pt idx="297">
                  <c:v>0.18668000000000001</c:v>
                </c:pt>
                <c:pt idx="298">
                  <c:v>0.19109400000000001</c:v>
                </c:pt>
                <c:pt idx="299">
                  <c:v>0.19521800000000122</c:v>
                </c:pt>
                <c:pt idx="300">
                  <c:v>0.19902300000000001</c:v>
                </c:pt>
                <c:pt idx="301">
                  <c:v>0.202621</c:v>
                </c:pt>
                <c:pt idx="302">
                  <c:v>0.20609300000000041</c:v>
                </c:pt>
                <c:pt idx="303">
                  <c:v>0.20919399999999999</c:v>
                </c:pt>
                <c:pt idx="304">
                  <c:v>0.21207400000000001</c:v>
                </c:pt>
                <c:pt idx="305">
                  <c:v>0.21464800000000137</c:v>
                </c:pt>
                <c:pt idx="306">
                  <c:v>0.21703300000000122</c:v>
                </c:pt>
                <c:pt idx="307">
                  <c:v>0.21925000000000044</c:v>
                </c:pt>
                <c:pt idx="308">
                  <c:v>0.22120100000000001</c:v>
                </c:pt>
                <c:pt idx="309">
                  <c:v>0.22289800000000001</c:v>
                </c:pt>
                <c:pt idx="310">
                  <c:v>0.22427</c:v>
                </c:pt>
                <c:pt idx="311">
                  <c:v>0.22529800000000041</c:v>
                </c:pt>
                <c:pt idx="312">
                  <c:v>0.22611100000000001</c:v>
                </c:pt>
                <c:pt idx="313">
                  <c:v>0.22661000000000001</c:v>
                </c:pt>
                <c:pt idx="314">
                  <c:v>0.22672600000000001</c:v>
                </c:pt>
                <c:pt idx="315">
                  <c:v>0.22639799999999999</c:v>
                </c:pt>
                <c:pt idx="316">
                  <c:v>0.22562599999999997</c:v>
                </c:pt>
                <c:pt idx="317">
                  <c:v>0.22462699999999997</c:v>
                </c:pt>
                <c:pt idx="318">
                  <c:v>0.223277</c:v>
                </c:pt>
                <c:pt idx="319">
                  <c:v>0.22167299999999987</c:v>
                </c:pt>
                <c:pt idx="320">
                  <c:v>0.21971600000000202</c:v>
                </c:pt>
                <c:pt idx="321">
                  <c:v>0.21749000000000188</c:v>
                </c:pt>
                <c:pt idx="322">
                  <c:v>0.21498100000000137</c:v>
                </c:pt>
                <c:pt idx="323">
                  <c:v>0.21216099999999999</c:v>
                </c:pt>
                <c:pt idx="324">
                  <c:v>0.20940200000000136</c:v>
                </c:pt>
                <c:pt idx="325">
                  <c:v>0.20633099999999999</c:v>
                </c:pt>
                <c:pt idx="326">
                  <c:v>0.20314499999999999</c:v>
                </c:pt>
                <c:pt idx="327">
                  <c:v>0.19990300000000041</c:v>
                </c:pt>
                <c:pt idx="328">
                  <c:v>0.19655600000000001</c:v>
                </c:pt>
                <c:pt idx="329">
                  <c:v>0.19326800000000041</c:v>
                </c:pt>
                <c:pt idx="330">
                  <c:v>0.18983700000000137</c:v>
                </c:pt>
                <c:pt idx="331">
                  <c:v>0.18657399999999999</c:v>
                </c:pt>
                <c:pt idx="332">
                  <c:v>0.18327800000000041</c:v>
                </c:pt>
                <c:pt idx="333">
                  <c:v>0.18000200000000041</c:v>
                </c:pt>
                <c:pt idx="334">
                  <c:v>0.17702699999999999</c:v>
                </c:pt>
                <c:pt idx="335">
                  <c:v>0.17398400000000044</c:v>
                </c:pt>
                <c:pt idx="336">
                  <c:v>0.17091100000000137</c:v>
                </c:pt>
                <c:pt idx="337">
                  <c:v>0.16800599999999999</c:v>
                </c:pt>
                <c:pt idx="338">
                  <c:v>0.16529099999999999</c:v>
                </c:pt>
                <c:pt idx="339">
                  <c:v>0.16264300000000001</c:v>
                </c:pt>
                <c:pt idx="340">
                  <c:v>0.16001699999999999</c:v>
                </c:pt>
                <c:pt idx="341">
                  <c:v>0.15747000000000044</c:v>
                </c:pt>
                <c:pt idx="342">
                  <c:v>0.15467700000000001</c:v>
                </c:pt>
                <c:pt idx="343">
                  <c:v>0.15202299999999999</c:v>
                </c:pt>
                <c:pt idx="344">
                  <c:v>0.14945400000000122</c:v>
                </c:pt>
                <c:pt idx="345">
                  <c:v>0.14685300000000001</c:v>
                </c:pt>
                <c:pt idx="346">
                  <c:v>0.14422000000000001</c:v>
                </c:pt>
                <c:pt idx="347">
                  <c:v>0.141682</c:v>
                </c:pt>
                <c:pt idx="348">
                  <c:v>0.13921900000000137</c:v>
                </c:pt>
                <c:pt idx="349">
                  <c:v>0.13699500000000137</c:v>
                </c:pt>
                <c:pt idx="350">
                  <c:v>0.13508500000000001</c:v>
                </c:pt>
                <c:pt idx="351">
                  <c:v>0.13323900000000041</c:v>
                </c:pt>
                <c:pt idx="352">
                  <c:v>0.13170599999999999</c:v>
                </c:pt>
                <c:pt idx="353">
                  <c:v>0.13037599999999988</c:v>
                </c:pt>
                <c:pt idx="354">
                  <c:v>0.12945799999999999</c:v>
                </c:pt>
                <c:pt idx="355">
                  <c:v>0.12895400000000001</c:v>
                </c:pt>
                <c:pt idx="356">
                  <c:v>0.12864400000000001</c:v>
                </c:pt>
                <c:pt idx="357">
                  <c:v>0.12850700000000001</c:v>
                </c:pt>
                <c:pt idx="358">
                  <c:v>0.12881600000000001</c:v>
                </c:pt>
                <c:pt idx="359">
                  <c:v>0.12931300000000001</c:v>
                </c:pt>
                <c:pt idx="360">
                  <c:v>0.13011200000000001</c:v>
                </c:pt>
                <c:pt idx="361">
                  <c:v>0.131191</c:v>
                </c:pt>
                <c:pt idx="362">
                  <c:v>0.132387</c:v>
                </c:pt>
                <c:pt idx="363">
                  <c:v>0.13375200000000001</c:v>
                </c:pt>
                <c:pt idx="364">
                  <c:v>0.13521800000000136</c:v>
                </c:pt>
                <c:pt idx="365">
                  <c:v>0.13686899999999999</c:v>
                </c:pt>
                <c:pt idx="366">
                  <c:v>0.13850399999999999</c:v>
                </c:pt>
                <c:pt idx="367">
                  <c:v>0.14014099999999999</c:v>
                </c:pt>
                <c:pt idx="368">
                  <c:v>0.14197699999999999</c:v>
                </c:pt>
                <c:pt idx="369">
                  <c:v>0.14390700000000137</c:v>
                </c:pt>
                <c:pt idx="370">
                  <c:v>0.14588300000000001</c:v>
                </c:pt>
                <c:pt idx="371">
                  <c:v>0.14726200000000125</c:v>
                </c:pt>
                <c:pt idx="372">
                  <c:v>0.14704000000000125</c:v>
                </c:pt>
                <c:pt idx="373">
                  <c:v>0.14677399999999999</c:v>
                </c:pt>
                <c:pt idx="374">
                  <c:v>0.14641400000000182</c:v>
                </c:pt>
                <c:pt idx="375">
                  <c:v>0.14602200000000001</c:v>
                </c:pt>
                <c:pt idx="376">
                  <c:v>0.14558599999999999</c:v>
                </c:pt>
                <c:pt idx="377">
                  <c:v>0.14514199999999999</c:v>
                </c:pt>
                <c:pt idx="378">
                  <c:v>0.14468800000000001</c:v>
                </c:pt>
                <c:pt idx="379">
                  <c:v>0.14445600000000094</c:v>
                </c:pt>
                <c:pt idx="380">
                  <c:v>0.14434700000000122</c:v>
                </c:pt>
                <c:pt idx="381">
                  <c:v>0.14624000000000137</c:v>
                </c:pt>
                <c:pt idx="382">
                  <c:v>0.14873300000000125</c:v>
                </c:pt>
                <c:pt idx="383">
                  <c:v>0.15128700000000136</c:v>
                </c:pt>
                <c:pt idx="384">
                  <c:v>0.15394100000000202</c:v>
                </c:pt>
                <c:pt idx="385">
                  <c:v>0.15680300000000041</c:v>
                </c:pt>
                <c:pt idx="386">
                  <c:v>0.15964500000000137</c:v>
                </c:pt>
                <c:pt idx="387">
                  <c:v>0.16249000000000041</c:v>
                </c:pt>
                <c:pt idx="388">
                  <c:v>0.16528200000000001</c:v>
                </c:pt>
                <c:pt idx="389">
                  <c:v>0.16822799999999999</c:v>
                </c:pt>
                <c:pt idx="390">
                  <c:v>0.17148300000000041</c:v>
                </c:pt>
                <c:pt idx="391">
                  <c:v>0.17496400000000137</c:v>
                </c:pt>
                <c:pt idx="392">
                  <c:v>0.17877799999999999</c:v>
                </c:pt>
                <c:pt idx="393">
                  <c:v>0.18277399999999999</c:v>
                </c:pt>
                <c:pt idx="394">
                  <c:v>0.18739700000000137</c:v>
                </c:pt>
                <c:pt idx="395">
                  <c:v>0.19250600000000001</c:v>
                </c:pt>
                <c:pt idx="396">
                  <c:v>0.19828899999999999</c:v>
                </c:pt>
                <c:pt idx="397">
                  <c:v>0.20436699999999999</c:v>
                </c:pt>
                <c:pt idx="398">
                  <c:v>0.21006500000000122</c:v>
                </c:pt>
                <c:pt idx="399">
                  <c:v>0.21400300000000044</c:v>
                </c:pt>
                <c:pt idx="400">
                  <c:v>0.203654</c:v>
                </c:pt>
              </c:numCache>
            </c:numRef>
          </c:yVal>
          <c:smooth val="1"/>
        </c:ser>
        <c:ser>
          <c:idx val="6"/>
          <c:order val="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H$1:$H$401</c:f>
              <c:numCache>
                <c:formatCode>General</c:formatCode>
                <c:ptCount val="401"/>
                <c:pt idx="0">
                  <c:v>2.3026699999999973E-2</c:v>
                </c:pt>
                <c:pt idx="1">
                  <c:v>2.2537499999999999E-2</c:v>
                </c:pt>
                <c:pt idx="2">
                  <c:v>2.2239500000000256E-2</c:v>
                </c:pt>
                <c:pt idx="3">
                  <c:v>2.2011100000000269E-2</c:v>
                </c:pt>
                <c:pt idx="4">
                  <c:v>2.1602500000000011E-2</c:v>
                </c:pt>
                <c:pt idx="5">
                  <c:v>2.1552000000000002E-2</c:v>
                </c:pt>
                <c:pt idx="6">
                  <c:v>2.1563800000000001E-2</c:v>
                </c:pt>
                <c:pt idx="7">
                  <c:v>2.1295800000000052E-2</c:v>
                </c:pt>
                <c:pt idx="8">
                  <c:v>2.1231100000000339E-2</c:v>
                </c:pt>
                <c:pt idx="9">
                  <c:v>2.1285400000000006E-2</c:v>
                </c:pt>
                <c:pt idx="10">
                  <c:v>2.1240999999999999E-2</c:v>
                </c:pt>
                <c:pt idx="11">
                  <c:v>2.1289599999999999E-2</c:v>
                </c:pt>
                <c:pt idx="12">
                  <c:v>2.1345699999999999E-2</c:v>
                </c:pt>
                <c:pt idx="13">
                  <c:v>2.1361300000000052E-2</c:v>
                </c:pt>
                <c:pt idx="14">
                  <c:v>2.12287E-2</c:v>
                </c:pt>
                <c:pt idx="15">
                  <c:v>2.13046E-2</c:v>
                </c:pt>
                <c:pt idx="16">
                  <c:v>2.1438200000000251E-2</c:v>
                </c:pt>
                <c:pt idx="17">
                  <c:v>2.1619099999999999E-2</c:v>
                </c:pt>
                <c:pt idx="18">
                  <c:v>2.19221E-2</c:v>
                </c:pt>
                <c:pt idx="19">
                  <c:v>2.2005500000000212E-2</c:v>
                </c:pt>
                <c:pt idx="20">
                  <c:v>2.2093800000000278E-2</c:v>
                </c:pt>
                <c:pt idx="21">
                  <c:v>2.2154E-2</c:v>
                </c:pt>
                <c:pt idx="22">
                  <c:v>2.2212699999999998E-2</c:v>
                </c:pt>
                <c:pt idx="23">
                  <c:v>2.2263600000000012E-2</c:v>
                </c:pt>
                <c:pt idx="24">
                  <c:v>2.2463000000000052E-2</c:v>
                </c:pt>
                <c:pt idx="25">
                  <c:v>2.268380000000033E-2</c:v>
                </c:pt>
                <c:pt idx="26">
                  <c:v>2.264390000000039E-2</c:v>
                </c:pt>
                <c:pt idx="27">
                  <c:v>2.2588299999999999E-2</c:v>
                </c:pt>
                <c:pt idx="28">
                  <c:v>2.2591300000000255E-2</c:v>
                </c:pt>
                <c:pt idx="29">
                  <c:v>2.2809100000000304E-2</c:v>
                </c:pt>
                <c:pt idx="30">
                  <c:v>2.32214E-2</c:v>
                </c:pt>
                <c:pt idx="31">
                  <c:v>2.3618399999999998E-2</c:v>
                </c:pt>
                <c:pt idx="32">
                  <c:v>2.37536E-2</c:v>
                </c:pt>
                <c:pt idx="33">
                  <c:v>2.3704599999999968E-2</c:v>
                </c:pt>
                <c:pt idx="34">
                  <c:v>2.369170000000001E-2</c:v>
                </c:pt>
                <c:pt idx="35">
                  <c:v>2.4147100000000001E-2</c:v>
                </c:pt>
                <c:pt idx="36">
                  <c:v>2.4596900000000001E-2</c:v>
                </c:pt>
                <c:pt idx="37">
                  <c:v>2.49482E-2</c:v>
                </c:pt>
                <c:pt idx="38">
                  <c:v>2.4572799999999999E-2</c:v>
                </c:pt>
                <c:pt idx="39">
                  <c:v>2.4113200000000001E-2</c:v>
                </c:pt>
                <c:pt idx="40">
                  <c:v>2.3884699999999998E-2</c:v>
                </c:pt>
                <c:pt idx="41">
                  <c:v>2.43441E-2</c:v>
                </c:pt>
                <c:pt idx="42">
                  <c:v>2.4878400000000002E-2</c:v>
                </c:pt>
                <c:pt idx="43">
                  <c:v>2.5044899999999998E-2</c:v>
                </c:pt>
                <c:pt idx="44">
                  <c:v>2.4901599999999989E-2</c:v>
                </c:pt>
                <c:pt idx="45">
                  <c:v>2.4932599999999989E-2</c:v>
                </c:pt>
                <c:pt idx="46">
                  <c:v>2.5374799999999999E-2</c:v>
                </c:pt>
                <c:pt idx="47">
                  <c:v>2.6116399999999998E-2</c:v>
                </c:pt>
                <c:pt idx="48">
                  <c:v>2.6706299999999999E-2</c:v>
                </c:pt>
                <c:pt idx="49">
                  <c:v>2.6787700000000012E-2</c:v>
                </c:pt>
                <c:pt idx="50">
                  <c:v>2.6757400000000001E-2</c:v>
                </c:pt>
                <c:pt idx="51">
                  <c:v>2.7000000000000225E-2</c:v>
                </c:pt>
                <c:pt idx="52">
                  <c:v>2.7582099999999998E-2</c:v>
                </c:pt>
                <c:pt idx="53">
                  <c:v>2.7983300000000322E-2</c:v>
                </c:pt>
                <c:pt idx="54">
                  <c:v>2.8079099999999999E-2</c:v>
                </c:pt>
                <c:pt idx="55">
                  <c:v>2.81543E-2</c:v>
                </c:pt>
                <c:pt idx="56">
                  <c:v>2.8393100000000001E-2</c:v>
                </c:pt>
                <c:pt idx="57">
                  <c:v>2.8774299999999999E-2</c:v>
                </c:pt>
                <c:pt idx="58">
                  <c:v>2.91083E-2</c:v>
                </c:pt>
                <c:pt idx="59">
                  <c:v>2.9346899999999988E-2</c:v>
                </c:pt>
                <c:pt idx="60">
                  <c:v>2.9522599999999968E-2</c:v>
                </c:pt>
                <c:pt idx="61">
                  <c:v>2.9883500000000052E-2</c:v>
                </c:pt>
                <c:pt idx="62">
                  <c:v>3.059160000000001E-2</c:v>
                </c:pt>
                <c:pt idx="63">
                  <c:v>3.09947E-2</c:v>
                </c:pt>
                <c:pt idx="64">
                  <c:v>3.1289900000000349E-2</c:v>
                </c:pt>
                <c:pt idx="65">
                  <c:v>3.17203E-2</c:v>
                </c:pt>
                <c:pt idx="66">
                  <c:v>3.2247600000000216E-2</c:v>
                </c:pt>
                <c:pt idx="67">
                  <c:v>3.2689300000000428E-2</c:v>
                </c:pt>
                <c:pt idx="68">
                  <c:v>3.3030200000000016E-2</c:v>
                </c:pt>
                <c:pt idx="69">
                  <c:v>3.3313099999999998E-2</c:v>
                </c:pt>
                <c:pt idx="70">
                  <c:v>3.3686300000000002E-2</c:v>
                </c:pt>
                <c:pt idx="71">
                  <c:v>3.4129800000000002E-2</c:v>
                </c:pt>
                <c:pt idx="72">
                  <c:v>3.4607900000000212E-2</c:v>
                </c:pt>
                <c:pt idx="73">
                  <c:v>3.4893300000000092E-2</c:v>
                </c:pt>
                <c:pt idx="74">
                  <c:v>3.5185000000000001E-2</c:v>
                </c:pt>
                <c:pt idx="75">
                  <c:v>3.57115E-2</c:v>
                </c:pt>
                <c:pt idx="76">
                  <c:v>3.6403200000000392E-2</c:v>
                </c:pt>
                <c:pt idx="77">
                  <c:v>3.7007800000000375E-2</c:v>
                </c:pt>
                <c:pt idx="78">
                  <c:v>3.7525099999999999E-2</c:v>
                </c:pt>
                <c:pt idx="79">
                  <c:v>3.7823300000000358E-2</c:v>
                </c:pt>
                <c:pt idx="80">
                  <c:v>3.8192900000000002E-2</c:v>
                </c:pt>
                <c:pt idx="81">
                  <c:v>3.8777300000000042E-2</c:v>
                </c:pt>
                <c:pt idx="82">
                  <c:v>3.9351900000000002E-2</c:v>
                </c:pt>
                <c:pt idx="83">
                  <c:v>3.9588400000000003E-2</c:v>
                </c:pt>
                <c:pt idx="84">
                  <c:v>3.9752299999999997E-2</c:v>
                </c:pt>
                <c:pt idx="85">
                  <c:v>4.0133700000000022E-2</c:v>
                </c:pt>
                <c:pt idx="86">
                  <c:v>4.0604500000000002E-2</c:v>
                </c:pt>
                <c:pt idx="87">
                  <c:v>4.1015700000000002E-2</c:v>
                </c:pt>
                <c:pt idx="88">
                  <c:v>4.1520899999999965E-2</c:v>
                </c:pt>
                <c:pt idx="89">
                  <c:v>4.2143799999999995E-2</c:v>
                </c:pt>
                <c:pt idx="90">
                  <c:v>4.2727899999999999E-2</c:v>
                </c:pt>
                <c:pt idx="91">
                  <c:v>4.3402800000000012E-2</c:v>
                </c:pt>
                <c:pt idx="92">
                  <c:v>4.4317900000000729E-2</c:v>
                </c:pt>
                <c:pt idx="93">
                  <c:v>4.5067800000000012E-2</c:v>
                </c:pt>
                <c:pt idx="94">
                  <c:v>4.55507E-2</c:v>
                </c:pt>
                <c:pt idx="95">
                  <c:v>4.6104199999999956E-2</c:v>
                </c:pt>
                <c:pt idx="96">
                  <c:v>4.6921399999999946E-2</c:v>
                </c:pt>
                <c:pt idx="97">
                  <c:v>4.7573200000000003E-2</c:v>
                </c:pt>
                <c:pt idx="98">
                  <c:v>4.8113800000000012E-2</c:v>
                </c:pt>
                <c:pt idx="99">
                  <c:v>4.8782700000000123E-2</c:v>
                </c:pt>
                <c:pt idx="100">
                  <c:v>4.9412300000000603E-2</c:v>
                </c:pt>
                <c:pt idx="101">
                  <c:v>5.0035900000000022E-2</c:v>
                </c:pt>
                <c:pt idx="102">
                  <c:v>5.06005E-2</c:v>
                </c:pt>
                <c:pt idx="103">
                  <c:v>5.1275299999999975E-2</c:v>
                </c:pt>
                <c:pt idx="104">
                  <c:v>5.2419300000000023E-2</c:v>
                </c:pt>
                <c:pt idx="105">
                  <c:v>5.3577699999999999E-2</c:v>
                </c:pt>
                <c:pt idx="106">
                  <c:v>5.4443900000000024E-2</c:v>
                </c:pt>
                <c:pt idx="107">
                  <c:v>5.5238400000000014E-2</c:v>
                </c:pt>
                <c:pt idx="108">
                  <c:v>5.6024400000000002E-2</c:v>
                </c:pt>
                <c:pt idx="109">
                  <c:v>5.6697600000000112E-2</c:v>
                </c:pt>
                <c:pt idx="110">
                  <c:v>5.74215E-2</c:v>
                </c:pt>
                <c:pt idx="111">
                  <c:v>5.8049499999999997E-2</c:v>
                </c:pt>
                <c:pt idx="112">
                  <c:v>5.8390100000000014E-2</c:v>
                </c:pt>
                <c:pt idx="113">
                  <c:v>5.8225799999999966E-2</c:v>
                </c:pt>
                <c:pt idx="114">
                  <c:v>5.8524799999999995E-2</c:v>
                </c:pt>
                <c:pt idx="115">
                  <c:v>5.8982500000000014E-2</c:v>
                </c:pt>
                <c:pt idx="116">
                  <c:v>5.9402800000000124E-2</c:v>
                </c:pt>
                <c:pt idx="117">
                  <c:v>6.0069200000000024E-2</c:v>
                </c:pt>
                <c:pt idx="118">
                  <c:v>6.06031E-2</c:v>
                </c:pt>
                <c:pt idx="119">
                  <c:v>6.1168500000000001E-2</c:v>
                </c:pt>
                <c:pt idx="120">
                  <c:v>6.1765100000000003E-2</c:v>
                </c:pt>
                <c:pt idx="121">
                  <c:v>6.2308100000000012E-2</c:v>
                </c:pt>
                <c:pt idx="122">
                  <c:v>6.24445E-2</c:v>
                </c:pt>
                <c:pt idx="123">
                  <c:v>6.3079999999999997E-2</c:v>
                </c:pt>
                <c:pt idx="124">
                  <c:v>6.5306300000000123E-2</c:v>
                </c:pt>
                <c:pt idx="125">
                  <c:v>6.7876700000000123E-2</c:v>
                </c:pt>
                <c:pt idx="126">
                  <c:v>7.0987800000000004E-2</c:v>
                </c:pt>
                <c:pt idx="127">
                  <c:v>7.0357700000000023E-2</c:v>
                </c:pt>
                <c:pt idx="128">
                  <c:v>6.9900599999999993E-2</c:v>
                </c:pt>
                <c:pt idx="129">
                  <c:v>6.9640099999999996E-2</c:v>
                </c:pt>
                <c:pt idx="130">
                  <c:v>6.92831E-2</c:v>
                </c:pt>
                <c:pt idx="131">
                  <c:v>7.0761500000000033E-2</c:v>
                </c:pt>
                <c:pt idx="132">
                  <c:v>7.0330400000000612E-2</c:v>
                </c:pt>
                <c:pt idx="133">
                  <c:v>7.0236999999999994E-2</c:v>
                </c:pt>
                <c:pt idx="134">
                  <c:v>6.9998700000000122E-2</c:v>
                </c:pt>
                <c:pt idx="135">
                  <c:v>7.0039900000000002E-2</c:v>
                </c:pt>
                <c:pt idx="136">
                  <c:v>7.0170899999999981E-2</c:v>
                </c:pt>
                <c:pt idx="137">
                  <c:v>6.9850300000000004E-2</c:v>
                </c:pt>
                <c:pt idx="138">
                  <c:v>6.9685300000000006E-2</c:v>
                </c:pt>
                <c:pt idx="139">
                  <c:v>6.9513900000000697E-2</c:v>
                </c:pt>
                <c:pt idx="140">
                  <c:v>6.9487700000000124E-2</c:v>
                </c:pt>
                <c:pt idx="141">
                  <c:v>6.9439100000000004E-2</c:v>
                </c:pt>
                <c:pt idx="142">
                  <c:v>6.92305E-2</c:v>
                </c:pt>
                <c:pt idx="143">
                  <c:v>6.9136300000000123E-2</c:v>
                </c:pt>
                <c:pt idx="144">
                  <c:v>6.8791500000000033E-2</c:v>
                </c:pt>
                <c:pt idx="145">
                  <c:v>6.8312600000000848E-2</c:v>
                </c:pt>
                <c:pt idx="146">
                  <c:v>6.8419800000000003E-2</c:v>
                </c:pt>
                <c:pt idx="147">
                  <c:v>6.827809999999998E-2</c:v>
                </c:pt>
                <c:pt idx="148">
                  <c:v>6.8037100000000003E-2</c:v>
                </c:pt>
                <c:pt idx="149">
                  <c:v>6.7793700000000748E-2</c:v>
                </c:pt>
                <c:pt idx="150">
                  <c:v>6.7653900000000003E-2</c:v>
                </c:pt>
                <c:pt idx="151">
                  <c:v>6.7727600000000623E-2</c:v>
                </c:pt>
                <c:pt idx="152">
                  <c:v>6.7536799999999994E-2</c:v>
                </c:pt>
                <c:pt idx="153">
                  <c:v>6.7725199999999999E-2</c:v>
                </c:pt>
                <c:pt idx="154">
                  <c:v>6.7417599999999994E-2</c:v>
                </c:pt>
                <c:pt idx="155">
                  <c:v>6.7148899999999997E-2</c:v>
                </c:pt>
                <c:pt idx="156">
                  <c:v>6.6811999999999996E-2</c:v>
                </c:pt>
                <c:pt idx="157">
                  <c:v>6.655670000000001E-2</c:v>
                </c:pt>
                <c:pt idx="158">
                  <c:v>6.6414600000000004E-2</c:v>
                </c:pt>
                <c:pt idx="159">
                  <c:v>6.6189799999999979E-2</c:v>
                </c:pt>
                <c:pt idx="160">
                  <c:v>6.6002199999999997E-2</c:v>
                </c:pt>
                <c:pt idx="161">
                  <c:v>6.5784500000000024E-2</c:v>
                </c:pt>
                <c:pt idx="162">
                  <c:v>6.5413200000000532E-2</c:v>
                </c:pt>
                <c:pt idx="163">
                  <c:v>6.4977800000000002E-2</c:v>
                </c:pt>
                <c:pt idx="164">
                  <c:v>6.4755800000000002E-2</c:v>
                </c:pt>
                <c:pt idx="165">
                  <c:v>6.4533400000000532E-2</c:v>
                </c:pt>
                <c:pt idx="166">
                  <c:v>6.4148200000000002E-2</c:v>
                </c:pt>
                <c:pt idx="167">
                  <c:v>6.3669299999999998E-2</c:v>
                </c:pt>
                <c:pt idx="168">
                  <c:v>6.3292500000000002E-2</c:v>
                </c:pt>
                <c:pt idx="169">
                  <c:v>6.2872500000000012E-2</c:v>
                </c:pt>
                <c:pt idx="170">
                  <c:v>6.2549900000000005E-2</c:v>
                </c:pt>
                <c:pt idx="171">
                  <c:v>6.2194500000000034E-2</c:v>
                </c:pt>
                <c:pt idx="172">
                  <c:v>6.1804600000000022E-2</c:v>
                </c:pt>
                <c:pt idx="173">
                  <c:v>6.1447599999999998E-2</c:v>
                </c:pt>
                <c:pt idx="174">
                  <c:v>6.11721E-2</c:v>
                </c:pt>
                <c:pt idx="175">
                  <c:v>6.0829300000000003E-2</c:v>
                </c:pt>
                <c:pt idx="176">
                  <c:v>6.0421599999999999E-2</c:v>
                </c:pt>
                <c:pt idx="177">
                  <c:v>6.0144200000000002E-2</c:v>
                </c:pt>
                <c:pt idx="178">
                  <c:v>5.9680300000000013E-2</c:v>
                </c:pt>
                <c:pt idx="179">
                  <c:v>5.9563500000000491E-2</c:v>
                </c:pt>
                <c:pt idx="180">
                  <c:v>5.9320900000000502E-2</c:v>
                </c:pt>
                <c:pt idx="181">
                  <c:v>5.8898600000000134E-2</c:v>
                </c:pt>
                <c:pt idx="182">
                  <c:v>5.8700700000000022E-2</c:v>
                </c:pt>
                <c:pt idx="183">
                  <c:v>5.8378100000000002E-2</c:v>
                </c:pt>
                <c:pt idx="184">
                  <c:v>5.81097E-2</c:v>
                </c:pt>
                <c:pt idx="185">
                  <c:v>5.7971599999999998E-2</c:v>
                </c:pt>
                <c:pt idx="186">
                  <c:v>5.7724200000000024E-2</c:v>
                </c:pt>
                <c:pt idx="187">
                  <c:v>5.7575399999999985E-2</c:v>
                </c:pt>
                <c:pt idx="188">
                  <c:v>5.7340200000000084E-2</c:v>
                </c:pt>
                <c:pt idx="189">
                  <c:v>5.7360800000000024E-2</c:v>
                </c:pt>
                <c:pt idx="190">
                  <c:v>5.7280900000000003E-2</c:v>
                </c:pt>
                <c:pt idx="191">
                  <c:v>5.7328800000000013E-2</c:v>
                </c:pt>
                <c:pt idx="192">
                  <c:v>5.7514800000000012E-2</c:v>
                </c:pt>
                <c:pt idx="193">
                  <c:v>5.7744800000000013E-2</c:v>
                </c:pt>
                <c:pt idx="194">
                  <c:v>5.7952200000000134E-2</c:v>
                </c:pt>
                <c:pt idx="195">
                  <c:v>5.8347599999999999E-2</c:v>
                </c:pt>
                <c:pt idx="196">
                  <c:v>5.8681699999999996E-2</c:v>
                </c:pt>
                <c:pt idx="197">
                  <c:v>5.9087400000000609E-2</c:v>
                </c:pt>
                <c:pt idx="198">
                  <c:v>5.9564700000000123E-2</c:v>
                </c:pt>
                <c:pt idx="199">
                  <c:v>6.0132700000000122E-2</c:v>
                </c:pt>
                <c:pt idx="200">
                  <c:v>6.0740700000000022E-2</c:v>
                </c:pt>
                <c:pt idx="201">
                  <c:v>6.1386600000000575E-2</c:v>
                </c:pt>
                <c:pt idx="202">
                  <c:v>6.2111000000000013E-2</c:v>
                </c:pt>
                <c:pt idx="203">
                  <c:v>6.2849600000000019E-2</c:v>
                </c:pt>
                <c:pt idx="204">
                  <c:v>6.3666100000000003E-2</c:v>
                </c:pt>
                <c:pt idx="205">
                  <c:v>6.458990000000002E-2</c:v>
                </c:pt>
                <c:pt idx="206">
                  <c:v>6.5693900000000013E-2</c:v>
                </c:pt>
                <c:pt idx="207">
                  <c:v>6.6666400000000028E-2</c:v>
                </c:pt>
                <c:pt idx="208">
                  <c:v>6.7743800000000021E-2</c:v>
                </c:pt>
                <c:pt idx="209">
                  <c:v>6.8931599999999996E-2</c:v>
                </c:pt>
                <c:pt idx="210">
                  <c:v>7.0072800000000018E-2</c:v>
                </c:pt>
                <c:pt idx="211">
                  <c:v>7.1441500000000005E-2</c:v>
                </c:pt>
                <c:pt idx="212">
                  <c:v>7.2875099999999998E-2</c:v>
                </c:pt>
                <c:pt idx="213">
                  <c:v>7.4224399999999996E-2</c:v>
                </c:pt>
                <c:pt idx="214">
                  <c:v>7.5619699999999998E-2</c:v>
                </c:pt>
                <c:pt idx="215">
                  <c:v>7.7040999999999998E-2</c:v>
                </c:pt>
                <c:pt idx="216">
                  <c:v>7.8483400000000134E-2</c:v>
                </c:pt>
                <c:pt idx="217">
                  <c:v>7.9923700000000014E-2</c:v>
                </c:pt>
                <c:pt idx="218">
                  <c:v>8.1298000000000023E-2</c:v>
                </c:pt>
                <c:pt idx="219">
                  <c:v>8.2588400000000006E-2</c:v>
                </c:pt>
                <c:pt idx="220">
                  <c:v>8.3731100000000044E-2</c:v>
                </c:pt>
                <c:pt idx="221">
                  <c:v>8.4748700000000024E-2</c:v>
                </c:pt>
                <c:pt idx="222">
                  <c:v>8.5786900000000041E-2</c:v>
                </c:pt>
                <c:pt idx="223">
                  <c:v>8.6567900000000225E-2</c:v>
                </c:pt>
                <c:pt idx="224">
                  <c:v>8.7216200000000008E-2</c:v>
                </c:pt>
                <c:pt idx="225">
                  <c:v>8.7752900000000023E-2</c:v>
                </c:pt>
                <c:pt idx="226">
                  <c:v>8.8080300000000028E-2</c:v>
                </c:pt>
                <c:pt idx="227">
                  <c:v>8.8337100000000043E-2</c:v>
                </c:pt>
                <c:pt idx="228">
                  <c:v>8.8512500000000063E-2</c:v>
                </c:pt>
                <c:pt idx="229">
                  <c:v>8.8655000000001469E-2</c:v>
                </c:pt>
                <c:pt idx="230">
                  <c:v>8.8788800000000098E-2</c:v>
                </c:pt>
                <c:pt idx="231">
                  <c:v>8.8818500000000022E-2</c:v>
                </c:pt>
                <c:pt idx="232">
                  <c:v>8.8848500000000025E-2</c:v>
                </c:pt>
                <c:pt idx="233">
                  <c:v>8.8896000000000766E-2</c:v>
                </c:pt>
                <c:pt idx="234">
                  <c:v>8.8964900000001082E-2</c:v>
                </c:pt>
                <c:pt idx="235">
                  <c:v>8.8943100000000025E-2</c:v>
                </c:pt>
                <c:pt idx="236">
                  <c:v>8.8943900000000006E-2</c:v>
                </c:pt>
                <c:pt idx="237">
                  <c:v>8.8941900000000004E-2</c:v>
                </c:pt>
                <c:pt idx="238">
                  <c:v>8.8808600000000043E-2</c:v>
                </c:pt>
                <c:pt idx="239">
                  <c:v>8.8656600000001154E-2</c:v>
                </c:pt>
                <c:pt idx="240">
                  <c:v>8.8522800000001234E-2</c:v>
                </c:pt>
                <c:pt idx="241">
                  <c:v>8.8282900000000025E-2</c:v>
                </c:pt>
                <c:pt idx="242">
                  <c:v>8.8019300000000064E-2</c:v>
                </c:pt>
                <c:pt idx="243">
                  <c:v>8.7828500000000004E-2</c:v>
                </c:pt>
                <c:pt idx="244">
                  <c:v>8.7617600000000004E-2</c:v>
                </c:pt>
                <c:pt idx="245">
                  <c:v>8.7443399999999991E-2</c:v>
                </c:pt>
                <c:pt idx="246">
                  <c:v>8.7346400000000005E-2</c:v>
                </c:pt>
                <c:pt idx="247">
                  <c:v>8.7196000000000023E-2</c:v>
                </c:pt>
                <c:pt idx="248">
                  <c:v>8.7131100000000031E-2</c:v>
                </c:pt>
                <c:pt idx="249">
                  <c:v>8.7112500000000009E-2</c:v>
                </c:pt>
                <c:pt idx="250">
                  <c:v>8.7190900000000002E-2</c:v>
                </c:pt>
                <c:pt idx="251">
                  <c:v>8.7363400000000008E-2</c:v>
                </c:pt>
                <c:pt idx="252">
                  <c:v>8.7531700000000004E-2</c:v>
                </c:pt>
                <c:pt idx="253">
                  <c:v>8.77521E-2</c:v>
                </c:pt>
                <c:pt idx="254">
                  <c:v>8.8093300000000263E-2</c:v>
                </c:pt>
                <c:pt idx="255">
                  <c:v>8.8563200000000064E-2</c:v>
                </c:pt>
                <c:pt idx="256">
                  <c:v>8.9109000000000022E-2</c:v>
                </c:pt>
                <c:pt idx="257">
                  <c:v>8.9707100000000026E-2</c:v>
                </c:pt>
                <c:pt idx="258">
                  <c:v>9.0343500000000007E-2</c:v>
                </c:pt>
                <c:pt idx="259">
                  <c:v>9.1066300000000266E-2</c:v>
                </c:pt>
                <c:pt idx="260">
                  <c:v>9.1869400000000004E-2</c:v>
                </c:pt>
                <c:pt idx="261">
                  <c:v>9.2768300000000026E-2</c:v>
                </c:pt>
                <c:pt idx="262">
                  <c:v>9.3732100000000068E-2</c:v>
                </c:pt>
                <c:pt idx="263">
                  <c:v>9.4777000000000028E-2</c:v>
                </c:pt>
                <c:pt idx="264">
                  <c:v>9.5832700000000021E-2</c:v>
                </c:pt>
                <c:pt idx="265">
                  <c:v>9.7036300000000048E-2</c:v>
                </c:pt>
                <c:pt idx="266">
                  <c:v>9.8281600000000011E-2</c:v>
                </c:pt>
                <c:pt idx="267">
                  <c:v>9.9546200000000043E-2</c:v>
                </c:pt>
                <c:pt idx="268">
                  <c:v>0.100872</c:v>
                </c:pt>
                <c:pt idx="269">
                  <c:v>0.102189</c:v>
                </c:pt>
                <c:pt idx="270">
                  <c:v>0.10352800000000002</c:v>
                </c:pt>
                <c:pt idx="271">
                  <c:v>0.10494100000000002</c:v>
                </c:pt>
                <c:pt idx="272">
                  <c:v>0.10637400000000002</c:v>
                </c:pt>
                <c:pt idx="273">
                  <c:v>0.10774800000000002</c:v>
                </c:pt>
                <c:pt idx="274">
                  <c:v>0.10925300000000022</c:v>
                </c:pt>
                <c:pt idx="275">
                  <c:v>0.110807999999999</c:v>
                </c:pt>
                <c:pt idx="276">
                  <c:v>0.11246100000000002</c:v>
                </c:pt>
                <c:pt idx="277">
                  <c:v>0.114177</c:v>
                </c:pt>
                <c:pt idx="278">
                  <c:v>0.11600100000000002</c:v>
                </c:pt>
                <c:pt idx="279">
                  <c:v>0.11786199999999998</c:v>
                </c:pt>
                <c:pt idx="280">
                  <c:v>0.119953</c:v>
                </c:pt>
                <c:pt idx="281">
                  <c:v>0.122318</c:v>
                </c:pt>
                <c:pt idx="282">
                  <c:v>0.12480500000000012</c:v>
                </c:pt>
                <c:pt idx="283">
                  <c:v>0.12747600000000001</c:v>
                </c:pt>
                <c:pt idx="284">
                  <c:v>0.130271</c:v>
                </c:pt>
                <c:pt idx="285">
                  <c:v>0.13328999999999999</c:v>
                </c:pt>
                <c:pt idx="286">
                  <c:v>0.13667699999999997</c:v>
                </c:pt>
                <c:pt idx="287">
                  <c:v>0.14031700000000041</c:v>
                </c:pt>
                <c:pt idx="288">
                  <c:v>0.14421400000000137</c:v>
                </c:pt>
                <c:pt idx="289">
                  <c:v>0.14819199999999999</c:v>
                </c:pt>
                <c:pt idx="290">
                  <c:v>0.15242700000000137</c:v>
                </c:pt>
                <c:pt idx="291">
                  <c:v>0.15683200000000044</c:v>
                </c:pt>
                <c:pt idx="292">
                  <c:v>0.16141100000000044</c:v>
                </c:pt>
                <c:pt idx="293">
                  <c:v>0.16621500000000122</c:v>
                </c:pt>
                <c:pt idx="294">
                  <c:v>0.17080999999999999</c:v>
                </c:pt>
                <c:pt idx="295">
                  <c:v>0.175372</c:v>
                </c:pt>
                <c:pt idx="296">
                  <c:v>0.17985899999999999</c:v>
                </c:pt>
                <c:pt idx="297">
                  <c:v>0.18408800000000122</c:v>
                </c:pt>
                <c:pt idx="298">
                  <c:v>0.18832399999999999</c:v>
                </c:pt>
                <c:pt idx="299">
                  <c:v>0.19220899999999999</c:v>
                </c:pt>
                <c:pt idx="300">
                  <c:v>0.19577900000000001</c:v>
                </c:pt>
                <c:pt idx="301">
                  <c:v>0.19914899999999999</c:v>
                </c:pt>
                <c:pt idx="302">
                  <c:v>0.20238100000000001</c:v>
                </c:pt>
                <c:pt idx="303">
                  <c:v>0.20540600000000137</c:v>
                </c:pt>
                <c:pt idx="304">
                  <c:v>0.20814500000000041</c:v>
                </c:pt>
                <c:pt idx="305">
                  <c:v>0.21052499999999999</c:v>
                </c:pt>
                <c:pt idx="306">
                  <c:v>0.21282200000000001</c:v>
                </c:pt>
                <c:pt idx="307">
                  <c:v>0.21488800000000041</c:v>
                </c:pt>
                <c:pt idx="308">
                  <c:v>0.21676700000000163</c:v>
                </c:pt>
                <c:pt idx="309">
                  <c:v>0.21842900000000157</c:v>
                </c:pt>
                <c:pt idx="310">
                  <c:v>0.21971300000000188</c:v>
                </c:pt>
                <c:pt idx="311">
                  <c:v>0.22068699999999997</c:v>
                </c:pt>
                <c:pt idx="312">
                  <c:v>0.22131300000000001</c:v>
                </c:pt>
                <c:pt idx="313">
                  <c:v>0.22179399999999999</c:v>
                </c:pt>
                <c:pt idx="314">
                  <c:v>0.22183600000000001</c:v>
                </c:pt>
                <c:pt idx="315">
                  <c:v>0.22145100000000001</c:v>
                </c:pt>
                <c:pt idx="316">
                  <c:v>0.22081300000000001</c:v>
                </c:pt>
                <c:pt idx="317">
                  <c:v>0.21977800000000094</c:v>
                </c:pt>
                <c:pt idx="318">
                  <c:v>0.21844400000000219</c:v>
                </c:pt>
                <c:pt idx="319">
                  <c:v>0.21683700000000122</c:v>
                </c:pt>
                <c:pt idx="320">
                  <c:v>0.21489600000000122</c:v>
                </c:pt>
                <c:pt idx="321">
                  <c:v>0.21265899999999999</c:v>
                </c:pt>
                <c:pt idx="322">
                  <c:v>0.21029400000000137</c:v>
                </c:pt>
                <c:pt idx="323">
                  <c:v>0.20757500000000001</c:v>
                </c:pt>
                <c:pt idx="324">
                  <c:v>0.20476300000000044</c:v>
                </c:pt>
                <c:pt idx="325">
                  <c:v>0.20177500000000001</c:v>
                </c:pt>
                <c:pt idx="326">
                  <c:v>0.19851800000000044</c:v>
                </c:pt>
                <c:pt idx="327">
                  <c:v>0.19528499999999999</c:v>
                </c:pt>
                <c:pt idx="328">
                  <c:v>0.19206599999999999</c:v>
                </c:pt>
                <c:pt idx="329">
                  <c:v>0.18874300000000199</c:v>
                </c:pt>
                <c:pt idx="330">
                  <c:v>0.18547800000000123</c:v>
                </c:pt>
                <c:pt idx="331">
                  <c:v>0.18224900000000199</c:v>
                </c:pt>
                <c:pt idx="332">
                  <c:v>0.17909600000000137</c:v>
                </c:pt>
                <c:pt idx="333">
                  <c:v>0.17593400000000137</c:v>
                </c:pt>
                <c:pt idx="334">
                  <c:v>0.17295300000000041</c:v>
                </c:pt>
                <c:pt idx="335">
                  <c:v>0.17004200000000044</c:v>
                </c:pt>
                <c:pt idx="336">
                  <c:v>0.167127</c:v>
                </c:pt>
                <c:pt idx="337">
                  <c:v>0.16440099999999999</c:v>
                </c:pt>
                <c:pt idx="338">
                  <c:v>0.16178400000000001</c:v>
                </c:pt>
                <c:pt idx="339">
                  <c:v>0.15920000000000137</c:v>
                </c:pt>
                <c:pt idx="340">
                  <c:v>0.15658000000000041</c:v>
                </c:pt>
                <c:pt idx="341">
                  <c:v>0.15403900000000137</c:v>
                </c:pt>
                <c:pt idx="342">
                  <c:v>0.15142000000000044</c:v>
                </c:pt>
                <c:pt idx="343">
                  <c:v>0.14891500000000188</c:v>
                </c:pt>
                <c:pt idx="344">
                  <c:v>0.14638200000000001</c:v>
                </c:pt>
                <c:pt idx="345">
                  <c:v>0.14383599999999999</c:v>
                </c:pt>
                <c:pt idx="346">
                  <c:v>0.14119699999999999</c:v>
                </c:pt>
                <c:pt idx="347">
                  <c:v>0.13859600000000041</c:v>
                </c:pt>
                <c:pt idx="348">
                  <c:v>0.13613500000000001</c:v>
                </c:pt>
                <c:pt idx="349">
                  <c:v>0.13392000000000001</c:v>
                </c:pt>
                <c:pt idx="350">
                  <c:v>0.13194500000000137</c:v>
                </c:pt>
                <c:pt idx="351">
                  <c:v>0.13005900000000001</c:v>
                </c:pt>
                <c:pt idx="352">
                  <c:v>0.12847700000000001</c:v>
                </c:pt>
                <c:pt idx="353">
                  <c:v>0.12711999999999998</c:v>
                </c:pt>
                <c:pt idx="354">
                  <c:v>0.12625400000000001</c:v>
                </c:pt>
                <c:pt idx="355">
                  <c:v>0.12576499999999999</c:v>
                </c:pt>
                <c:pt idx="356">
                  <c:v>0.125525</c:v>
                </c:pt>
                <c:pt idx="357">
                  <c:v>0.12549700000000041</c:v>
                </c:pt>
                <c:pt idx="358">
                  <c:v>0.12567599999999987</c:v>
                </c:pt>
                <c:pt idx="359">
                  <c:v>0.126192</c:v>
                </c:pt>
                <c:pt idx="360">
                  <c:v>0.12703200000000001</c:v>
                </c:pt>
                <c:pt idx="361">
                  <c:v>0.12801499999999999</c:v>
                </c:pt>
                <c:pt idx="362">
                  <c:v>0.12923100000000001</c:v>
                </c:pt>
                <c:pt idx="363">
                  <c:v>0.13055800000000001</c:v>
                </c:pt>
                <c:pt idx="364">
                  <c:v>0.13193900000000044</c:v>
                </c:pt>
                <c:pt idx="365">
                  <c:v>0.13352800000000001</c:v>
                </c:pt>
                <c:pt idx="366">
                  <c:v>0.13526199999999999</c:v>
                </c:pt>
                <c:pt idx="367">
                  <c:v>0.13695900000000041</c:v>
                </c:pt>
                <c:pt idx="368">
                  <c:v>0.138826</c:v>
                </c:pt>
                <c:pt idx="369">
                  <c:v>0.140685</c:v>
                </c:pt>
                <c:pt idx="370">
                  <c:v>0.142628</c:v>
                </c:pt>
                <c:pt idx="371">
                  <c:v>0.14446300000000137</c:v>
                </c:pt>
                <c:pt idx="372">
                  <c:v>0.14416499999999999</c:v>
                </c:pt>
                <c:pt idx="373">
                  <c:v>0.14388899999999999</c:v>
                </c:pt>
                <c:pt idx="374">
                  <c:v>0.14345000000000024</c:v>
                </c:pt>
                <c:pt idx="375">
                  <c:v>0.14288999999999999</c:v>
                </c:pt>
                <c:pt idx="376">
                  <c:v>0.14234400000000041</c:v>
                </c:pt>
                <c:pt idx="377">
                  <c:v>0.14178099999999999</c:v>
                </c:pt>
                <c:pt idx="378">
                  <c:v>0.14116200000000001</c:v>
                </c:pt>
                <c:pt idx="379">
                  <c:v>0.14080500000000001</c:v>
                </c:pt>
                <c:pt idx="380">
                  <c:v>0.14048900000000122</c:v>
                </c:pt>
                <c:pt idx="381">
                  <c:v>0.14225099999999999</c:v>
                </c:pt>
                <c:pt idx="382">
                  <c:v>0.14455200000000001</c:v>
                </c:pt>
                <c:pt idx="383">
                  <c:v>0.14694700000000199</c:v>
                </c:pt>
                <c:pt idx="384">
                  <c:v>0.14954000000000137</c:v>
                </c:pt>
                <c:pt idx="385">
                  <c:v>0.15220100000000122</c:v>
                </c:pt>
                <c:pt idx="386">
                  <c:v>0.15501500000000154</c:v>
                </c:pt>
                <c:pt idx="387">
                  <c:v>0.15783500000000122</c:v>
                </c:pt>
                <c:pt idx="388">
                  <c:v>0.16044900000000137</c:v>
                </c:pt>
                <c:pt idx="389">
                  <c:v>0.16342599999999999</c:v>
                </c:pt>
                <c:pt idx="390">
                  <c:v>0.16655</c:v>
                </c:pt>
                <c:pt idx="391">
                  <c:v>0.16983699999999999</c:v>
                </c:pt>
                <c:pt idx="392">
                  <c:v>0.17354600000000137</c:v>
                </c:pt>
                <c:pt idx="393">
                  <c:v>0.17743900000000157</c:v>
                </c:pt>
                <c:pt idx="394">
                  <c:v>0.18186099999999999</c:v>
                </c:pt>
                <c:pt idx="395">
                  <c:v>0.18693500000000188</c:v>
                </c:pt>
                <c:pt idx="396">
                  <c:v>0.19271500000000041</c:v>
                </c:pt>
                <c:pt idx="397">
                  <c:v>0.19888500000000001</c:v>
                </c:pt>
                <c:pt idx="398">
                  <c:v>0.20485700000000001</c:v>
                </c:pt>
                <c:pt idx="399">
                  <c:v>0.20865900000000001</c:v>
                </c:pt>
                <c:pt idx="400">
                  <c:v>0.19859299999999999</c:v>
                </c:pt>
              </c:numCache>
            </c:numRef>
          </c:yVal>
          <c:smooth val="1"/>
        </c:ser>
        <c:ser>
          <c:idx val="7"/>
          <c:order val="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I$1:$I$401</c:f>
              <c:numCache>
                <c:formatCode>General</c:formatCode>
                <c:ptCount val="401"/>
                <c:pt idx="0">
                  <c:v>2.77214E-2</c:v>
                </c:pt>
                <c:pt idx="1">
                  <c:v>2.7617700000000262E-2</c:v>
                </c:pt>
                <c:pt idx="2">
                  <c:v>2.7423800000000258E-2</c:v>
                </c:pt>
                <c:pt idx="3">
                  <c:v>2.7355899999999999E-2</c:v>
                </c:pt>
                <c:pt idx="4">
                  <c:v>2.7044100000000237E-2</c:v>
                </c:pt>
                <c:pt idx="5">
                  <c:v>2.7222799999999998E-2</c:v>
                </c:pt>
                <c:pt idx="6">
                  <c:v>2.7566500000000001E-2</c:v>
                </c:pt>
                <c:pt idx="7">
                  <c:v>2.7525100000000011E-2</c:v>
                </c:pt>
                <c:pt idx="8">
                  <c:v>2.7448600000000052E-2</c:v>
                </c:pt>
                <c:pt idx="9">
                  <c:v>2.7244800000000253E-2</c:v>
                </c:pt>
                <c:pt idx="10">
                  <c:v>2.716E-2</c:v>
                </c:pt>
                <c:pt idx="11">
                  <c:v>2.7311599999999998E-2</c:v>
                </c:pt>
                <c:pt idx="12">
                  <c:v>2.7536700000000011E-2</c:v>
                </c:pt>
                <c:pt idx="13">
                  <c:v>2.7630700000000299E-2</c:v>
                </c:pt>
                <c:pt idx="14">
                  <c:v>2.7280800000000265E-2</c:v>
                </c:pt>
                <c:pt idx="15">
                  <c:v>2.7300100000000011E-2</c:v>
                </c:pt>
                <c:pt idx="16">
                  <c:v>2.7497900000000314E-2</c:v>
                </c:pt>
                <c:pt idx="17">
                  <c:v>2.7758600000000001E-2</c:v>
                </c:pt>
                <c:pt idx="18">
                  <c:v>2.8236299999999999E-2</c:v>
                </c:pt>
                <c:pt idx="19">
                  <c:v>2.8095100000000001E-2</c:v>
                </c:pt>
                <c:pt idx="20">
                  <c:v>2.806380000000001E-2</c:v>
                </c:pt>
                <c:pt idx="21">
                  <c:v>2.8216399999999999E-2</c:v>
                </c:pt>
                <c:pt idx="22">
                  <c:v>2.8407900000000052E-2</c:v>
                </c:pt>
                <c:pt idx="23">
                  <c:v>2.8580399999999999E-2</c:v>
                </c:pt>
                <c:pt idx="24">
                  <c:v>2.8846E-2</c:v>
                </c:pt>
                <c:pt idx="25">
                  <c:v>2.9023500000000001E-2</c:v>
                </c:pt>
                <c:pt idx="26">
                  <c:v>2.8922599999999927E-2</c:v>
                </c:pt>
                <c:pt idx="27">
                  <c:v>2.8830499999999998E-2</c:v>
                </c:pt>
                <c:pt idx="28">
                  <c:v>2.8722699999999973E-2</c:v>
                </c:pt>
                <c:pt idx="29">
                  <c:v>2.8670400000000002E-2</c:v>
                </c:pt>
                <c:pt idx="30">
                  <c:v>2.9046599999999988E-2</c:v>
                </c:pt>
                <c:pt idx="31">
                  <c:v>2.9455900000000052E-2</c:v>
                </c:pt>
                <c:pt idx="32">
                  <c:v>2.957390000000024E-2</c:v>
                </c:pt>
                <c:pt idx="33">
                  <c:v>2.9230200000000216E-2</c:v>
                </c:pt>
                <c:pt idx="34">
                  <c:v>2.9159899999999999E-2</c:v>
                </c:pt>
                <c:pt idx="35">
                  <c:v>2.9564499999999775E-2</c:v>
                </c:pt>
                <c:pt idx="36">
                  <c:v>3.0040000000000011E-2</c:v>
                </c:pt>
                <c:pt idx="37">
                  <c:v>3.0497900000000255E-2</c:v>
                </c:pt>
                <c:pt idx="38">
                  <c:v>2.9901300000000092E-2</c:v>
                </c:pt>
                <c:pt idx="39">
                  <c:v>2.9185099999999999E-2</c:v>
                </c:pt>
                <c:pt idx="40">
                  <c:v>2.87514E-2</c:v>
                </c:pt>
                <c:pt idx="41">
                  <c:v>2.9243900000000277E-2</c:v>
                </c:pt>
                <c:pt idx="42">
                  <c:v>2.9824399999999997E-2</c:v>
                </c:pt>
                <c:pt idx="43">
                  <c:v>3.004300000000024E-2</c:v>
                </c:pt>
                <c:pt idx="44">
                  <c:v>2.98654E-2</c:v>
                </c:pt>
                <c:pt idx="45">
                  <c:v>2.9704100000000001E-2</c:v>
                </c:pt>
                <c:pt idx="46">
                  <c:v>3.0092400000000002E-2</c:v>
                </c:pt>
                <c:pt idx="47">
                  <c:v>3.0898800000000011E-2</c:v>
                </c:pt>
                <c:pt idx="48">
                  <c:v>3.145740000000001E-2</c:v>
                </c:pt>
                <c:pt idx="49">
                  <c:v>3.1487500000000015E-2</c:v>
                </c:pt>
                <c:pt idx="50">
                  <c:v>3.1327300000000002E-2</c:v>
                </c:pt>
                <c:pt idx="51">
                  <c:v>3.1317699999999997E-2</c:v>
                </c:pt>
                <c:pt idx="52">
                  <c:v>3.19522E-2</c:v>
                </c:pt>
                <c:pt idx="53">
                  <c:v>3.2377599999999999E-2</c:v>
                </c:pt>
                <c:pt idx="54">
                  <c:v>3.2501000000000016E-2</c:v>
                </c:pt>
                <c:pt idx="55">
                  <c:v>3.25026E-2</c:v>
                </c:pt>
                <c:pt idx="56">
                  <c:v>3.2569200000000006E-2</c:v>
                </c:pt>
                <c:pt idx="57">
                  <c:v>3.2927600000000001E-2</c:v>
                </c:pt>
                <c:pt idx="58">
                  <c:v>3.3296199999999998E-2</c:v>
                </c:pt>
                <c:pt idx="59">
                  <c:v>3.3487900000000091E-2</c:v>
                </c:pt>
                <c:pt idx="60">
                  <c:v>3.353310000000001E-2</c:v>
                </c:pt>
                <c:pt idx="61">
                  <c:v>3.3739300000000041E-2</c:v>
                </c:pt>
                <c:pt idx="62">
                  <c:v>3.429490000000001E-2</c:v>
                </c:pt>
                <c:pt idx="63">
                  <c:v>3.4749599999999999E-2</c:v>
                </c:pt>
                <c:pt idx="64">
                  <c:v>3.5201700000000016E-2</c:v>
                </c:pt>
                <c:pt idx="65">
                  <c:v>3.5478000000000016E-2</c:v>
                </c:pt>
                <c:pt idx="66">
                  <c:v>3.5933699999999999E-2</c:v>
                </c:pt>
                <c:pt idx="67">
                  <c:v>3.6331200000000348E-2</c:v>
                </c:pt>
                <c:pt idx="68">
                  <c:v>3.6473700000000359E-2</c:v>
                </c:pt>
                <c:pt idx="69">
                  <c:v>3.6832900000000363E-2</c:v>
                </c:pt>
                <c:pt idx="70">
                  <c:v>3.71924E-2</c:v>
                </c:pt>
                <c:pt idx="71">
                  <c:v>3.7505000000000052E-2</c:v>
                </c:pt>
                <c:pt idx="72">
                  <c:v>3.7827400000000011E-2</c:v>
                </c:pt>
                <c:pt idx="73">
                  <c:v>3.8025000000000003E-2</c:v>
                </c:pt>
                <c:pt idx="74">
                  <c:v>3.8310299999999999E-2</c:v>
                </c:pt>
                <c:pt idx="75">
                  <c:v>3.8708199999999998E-2</c:v>
                </c:pt>
                <c:pt idx="76">
                  <c:v>3.9413799999999999E-2</c:v>
                </c:pt>
                <c:pt idx="77">
                  <c:v>3.9986300000000002E-2</c:v>
                </c:pt>
                <c:pt idx="78">
                  <c:v>4.0419200000000023E-2</c:v>
                </c:pt>
                <c:pt idx="79">
                  <c:v>4.0898100000000014E-2</c:v>
                </c:pt>
                <c:pt idx="80">
                  <c:v>4.141260000000057E-2</c:v>
                </c:pt>
                <c:pt idx="81">
                  <c:v>4.2058100000000001E-2</c:v>
                </c:pt>
                <c:pt idx="82">
                  <c:v>4.2738300000000014E-2</c:v>
                </c:pt>
                <c:pt idx="83">
                  <c:v>4.31273E-2</c:v>
                </c:pt>
                <c:pt idx="84">
                  <c:v>4.3397900000000503E-2</c:v>
                </c:pt>
                <c:pt idx="85">
                  <c:v>4.3875299999999985E-2</c:v>
                </c:pt>
                <c:pt idx="86">
                  <c:v>4.4399200000000534E-2</c:v>
                </c:pt>
                <c:pt idx="87">
                  <c:v>4.4681400000000003E-2</c:v>
                </c:pt>
                <c:pt idx="88">
                  <c:v>4.5010500000000023E-2</c:v>
                </c:pt>
                <c:pt idx="89">
                  <c:v>4.5599399999999998E-2</c:v>
                </c:pt>
                <c:pt idx="90">
                  <c:v>4.6148999999999975E-2</c:v>
                </c:pt>
                <c:pt idx="91">
                  <c:v>4.6667500000000001E-2</c:v>
                </c:pt>
                <c:pt idx="92">
                  <c:v>4.7535099999999997E-2</c:v>
                </c:pt>
                <c:pt idx="93">
                  <c:v>4.8286400000000014E-2</c:v>
                </c:pt>
                <c:pt idx="94">
                  <c:v>4.8814300000000012E-2</c:v>
                </c:pt>
                <c:pt idx="95">
                  <c:v>4.9387600000000718E-2</c:v>
                </c:pt>
                <c:pt idx="96">
                  <c:v>5.01775E-2</c:v>
                </c:pt>
                <c:pt idx="97">
                  <c:v>5.0814800000000014E-2</c:v>
                </c:pt>
                <c:pt idx="98">
                  <c:v>5.1258799999999986E-2</c:v>
                </c:pt>
                <c:pt idx="99">
                  <c:v>5.1885099999999997E-2</c:v>
                </c:pt>
                <c:pt idx="100">
                  <c:v>5.2408800000000012E-2</c:v>
                </c:pt>
                <c:pt idx="101">
                  <c:v>5.2723500000000034E-2</c:v>
                </c:pt>
                <c:pt idx="102">
                  <c:v>5.2918199999999999E-2</c:v>
                </c:pt>
                <c:pt idx="103">
                  <c:v>5.3483800000000012E-2</c:v>
                </c:pt>
                <c:pt idx="104">
                  <c:v>5.4641200000000001E-2</c:v>
                </c:pt>
                <c:pt idx="105">
                  <c:v>5.6077399999999986E-2</c:v>
                </c:pt>
                <c:pt idx="106">
                  <c:v>5.6982700000000004E-2</c:v>
                </c:pt>
                <c:pt idx="107">
                  <c:v>5.7791400000000617E-2</c:v>
                </c:pt>
                <c:pt idx="108">
                  <c:v>5.8582200000000112E-2</c:v>
                </c:pt>
                <c:pt idx="109">
                  <c:v>5.9348199999999997E-2</c:v>
                </c:pt>
                <c:pt idx="110">
                  <c:v>6.02351E-2</c:v>
                </c:pt>
                <c:pt idx="111">
                  <c:v>6.0987000000000013E-2</c:v>
                </c:pt>
                <c:pt idx="112">
                  <c:v>6.1353500000000012E-2</c:v>
                </c:pt>
                <c:pt idx="113">
                  <c:v>6.0840000000000012E-2</c:v>
                </c:pt>
                <c:pt idx="114">
                  <c:v>6.0884100000000003E-2</c:v>
                </c:pt>
                <c:pt idx="115">
                  <c:v>6.1221199999999865E-2</c:v>
                </c:pt>
                <c:pt idx="116">
                  <c:v>6.1545499999999996E-2</c:v>
                </c:pt>
                <c:pt idx="117">
                  <c:v>6.2119700000000014E-2</c:v>
                </c:pt>
                <c:pt idx="118">
                  <c:v>6.2593800000000033E-2</c:v>
                </c:pt>
                <c:pt idx="119">
                  <c:v>6.3116099999999994E-2</c:v>
                </c:pt>
                <c:pt idx="120">
                  <c:v>6.3503799999999999E-2</c:v>
                </c:pt>
                <c:pt idx="121">
                  <c:v>6.4056500000000113E-2</c:v>
                </c:pt>
                <c:pt idx="122">
                  <c:v>6.4218000000000011E-2</c:v>
                </c:pt>
                <c:pt idx="123">
                  <c:v>6.4906800000000014E-2</c:v>
                </c:pt>
                <c:pt idx="124">
                  <c:v>6.7109199999999994E-2</c:v>
                </c:pt>
                <c:pt idx="125">
                  <c:v>6.9740300000000019E-2</c:v>
                </c:pt>
                <c:pt idx="126">
                  <c:v>7.2855400000000084E-2</c:v>
                </c:pt>
                <c:pt idx="127">
                  <c:v>7.2481299999999999E-2</c:v>
                </c:pt>
                <c:pt idx="128">
                  <c:v>7.2055800000000003E-2</c:v>
                </c:pt>
                <c:pt idx="129">
                  <c:v>7.1773199999999995E-2</c:v>
                </c:pt>
                <c:pt idx="130">
                  <c:v>7.1403500000000009E-2</c:v>
                </c:pt>
                <c:pt idx="131">
                  <c:v>7.2782100000000113E-2</c:v>
                </c:pt>
                <c:pt idx="132">
                  <c:v>7.2370799999999999E-2</c:v>
                </c:pt>
                <c:pt idx="133">
                  <c:v>7.2249299999999989E-2</c:v>
                </c:pt>
                <c:pt idx="134">
                  <c:v>7.2033200000000533E-2</c:v>
                </c:pt>
                <c:pt idx="135">
                  <c:v>7.2047899999999998E-2</c:v>
                </c:pt>
                <c:pt idx="136">
                  <c:v>7.2206600000000523E-2</c:v>
                </c:pt>
                <c:pt idx="137">
                  <c:v>7.1844000000000005E-2</c:v>
                </c:pt>
                <c:pt idx="138">
                  <c:v>7.1588700000000005E-2</c:v>
                </c:pt>
                <c:pt idx="139">
                  <c:v>7.1470400000000003E-2</c:v>
                </c:pt>
                <c:pt idx="140">
                  <c:v>7.1363500000000024E-2</c:v>
                </c:pt>
                <c:pt idx="141">
                  <c:v>7.1192900000000031E-2</c:v>
                </c:pt>
                <c:pt idx="142">
                  <c:v>7.0870299999999997E-2</c:v>
                </c:pt>
                <c:pt idx="143">
                  <c:v>7.0632399999999998E-2</c:v>
                </c:pt>
                <c:pt idx="144">
                  <c:v>7.0176900000000014E-2</c:v>
                </c:pt>
                <c:pt idx="145">
                  <c:v>6.9704199999999994E-2</c:v>
                </c:pt>
                <c:pt idx="146">
                  <c:v>6.9786600000000976E-2</c:v>
                </c:pt>
                <c:pt idx="147">
                  <c:v>6.9619899999999998E-2</c:v>
                </c:pt>
                <c:pt idx="148">
                  <c:v>6.9438299999999994E-2</c:v>
                </c:pt>
                <c:pt idx="149">
                  <c:v>6.9121199999999994E-2</c:v>
                </c:pt>
                <c:pt idx="150">
                  <c:v>6.9088000000000024E-2</c:v>
                </c:pt>
                <c:pt idx="151">
                  <c:v>6.9173500000000013E-2</c:v>
                </c:pt>
                <c:pt idx="152">
                  <c:v>6.8976700000000002E-2</c:v>
                </c:pt>
                <c:pt idx="153">
                  <c:v>6.9219000000000003E-2</c:v>
                </c:pt>
                <c:pt idx="154">
                  <c:v>6.8858400000000014E-2</c:v>
                </c:pt>
                <c:pt idx="155">
                  <c:v>6.8521200000000004E-2</c:v>
                </c:pt>
                <c:pt idx="156">
                  <c:v>6.8120600000000003E-2</c:v>
                </c:pt>
                <c:pt idx="157">
                  <c:v>6.7862100000000133E-2</c:v>
                </c:pt>
                <c:pt idx="158">
                  <c:v>6.7727600000000623E-2</c:v>
                </c:pt>
                <c:pt idx="159">
                  <c:v>6.7541900000000002E-2</c:v>
                </c:pt>
                <c:pt idx="160">
                  <c:v>6.7276299999999997E-2</c:v>
                </c:pt>
                <c:pt idx="161">
                  <c:v>6.7014300000000013E-2</c:v>
                </c:pt>
                <c:pt idx="162">
                  <c:v>6.6715500000000011E-2</c:v>
                </c:pt>
                <c:pt idx="163">
                  <c:v>6.6361600000000034E-2</c:v>
                </c:pt>
                <c:pt idx="164">
                  <c:v>6.6212400000000032E-2</c:v>
                </c:pt>
                <c:pt idx="165">
                  <c:v>6.6003400000000004E-2</c:v>
                </c:pt>
                <c:pt idx="166">
                  <c:v>6.5582600000000504E-2</c:v>
                </c:pt>
                <c:pt idx="167">
                  <c:v>6.5147700000000003E-2</c:v>
                </c:pt>
                <c:pt idx="168">
                  <c:v>6.4774400000000024E-2</c:v>
                </c:pt>
                <c:pt idx="169">
                  <c:v>6.4394000000000534E-2</c:v>
                </c:pt>
                <c:pt idx="170">
                  <c:v>6.4009700000000003E-2</c:v>
                </c:pt>
                <c:pt idx="171">
                  <c:v>6.360200000000002E-2</c:v>
                </c:pt>
                <c:pt idx="172">
                  <c:v>6.3167399999999999E-2</c:v>
                </c:pt>
                <c:pt idx="173">
                  <c:v>6.2755400000000031E-2</c:v>
                </c:pt>
                <c:pt idx="174">
                  <c:v>6.2437500000000132E-2</c:v>
                </c:pt>
                <c:pt idx="175">
                  <c:v>6.1975599999999985E-2</c:v>
                </c:pt>
                <c:pt idx="176">
                  <c:v>6.1577399999999977E-2</c:v>
                </c:pt>
                <c:pt idx="177">
                  <c:v>6.1267900000000014E-2</c:v>
                </c:pt>
                <c:pt idx="178">
                  <c:v>6.0847900000000003E-2</c:v>
                </c:pt>
                <c:pt idx="179">
                  <c:v>6.0732800000000114E-2</c:v>
                </c:pt>
                <c:pt idx="180">
                  <c:v>6.0456100000000013E-2</c:v>
                </c:pt>
                <c:pt idx="181">
                  <c:v>6.0134300000000002E-2</c:v>
                </c:pt>
                <c:pt idx="182">
                  <c:v>5.9974000000000013E-2</c:v>
                </c:pt>
                <c:pt idx="183">
                  <c:v>5.9773700000000124E-2</c:v>
                </c:pt>
                <c:pt idx="184">
                  <c:v>5.9598400000000558E-2</c:v>
                </c:pt>
                <c:pt idx="185">
                  <c:v>5.9431700000000122E-2</c:v>
                </c:pt>
                <c:pt idx="186">
                  <c:v>5.9189899999999997E-2</c:v>
                </c:pt>
                <c:pt idx="187">
                  <c:v>5.8964700000000023E-2</c:v>
                </c:pt>
                <c:pt idx="188">
                  <c:v>5.88459E-2</c:v>
                </c:pt>
                <c:pt idx="189">
                  <c:v>5.8920699999999999E-2</c:v>
                </c:pt>
                <c:pt idx="190">
                  <c:v>5.8880000000000023E-2</c:v>
                </c:pt>
                <c:pt idx="191">
                  <c:v>5.8838800000000004E-2</c:v>
                </c:pt>
                <c:pt idx="192">
                  <c:v>5.8990000000000022E-2</c:v>
                </c:pt>
                <c:pt idx="193">
                  <c:v>5.9240500000000001E-2</c:v>
                </c:pt>
                <c:pt idx="194">
                  <c:v>5.9478400000000133E-2</c:v>
                </c:pt>
                <c:pt idx="195">
                  <c:v>5.988610000000047E-2</c:v>
                </c:pt>
                <c:pt idx="196">
                  <c:v>6.0164000000000023E-2</c:v>
                </c:pt>
                <c:pt idx="197">
                  <c:v>6.0447000000000001E-2</c:v>
                </c:pt>
                <c:pt idx="198">
                  <c:v>6.0870899999999999E-2</c:v>
                </c:pt>
                <c:pt idx="199">
                  <c:v>6.1374400000000003E-2</c:v>
                </c:pt>
                <c:pt idx="200">
                  <c:v>6.1945899999999866E-2</c:v>
                </c:pt>
                <c:pt idx="201">
                  <c:v>6.2591499999999994E-2</c:v>
                </c:pt>
                <c:pt idx="202">
                  <c:v>6.3361000000000028E-2</c:v>
                </c:pt>
                <c:pt idx="203">
                  <c:v>6.4104300000000003E-2</c:v>
                </c:pt>
                <c:pt idx="204">
                  <c:v>6.4923200000000014E-2</c:v>
                </c:pt>
                <c:pt idx="205">
                  <c:v>6.5824099999999997E-2</c:v>
                </c:pt>
                <c:pt idx="206">
                  <c:v>6.6872200000000021E-2</c:v>
                </c:pt>
                <c:pt idx="207">
                  <c:v>6.7933800000000003E-2</c:v>
                </c:pt>
                <c:pt idx="208">
                  <c:v>6.9042500000000034E-2</c:v>
                </c:pt>
                <c:pt idx="209">
                  <c:v>7.0183200000000029E-2</c:v>
                </c:pt>
                <c:pt idx="210">
                  <c:v>7.1315199999999995E-2</c:v>
                </c:pt>
                <c:pt idx="211">
                  <c:v>7.2664100000000009E-2</c:v>
                </c:pt>
                <c:pt idx="212">
                  <c:v>7.4088300000000024E-2</c:v>
                </c:pt>
                <c:pt idx="213">
                  <c:v>7.547280000000002E-2</c:v>
                </c:pt>
                <c:pt idx="214">
                  <c:v>7.6791300000000021E-2</c:v>
                </c:pt>
                <c:pt idx="215">
                  <c:v>7.8181799999999996E-2</c:v>
                </c:pt>
                <c:pt idx="216">
                  <c:v>7.9576200000000194E-2</c:v>
                </c:pt>
                <c:pt idx="217">
                  <c:v>8.0987300000000026E-2</c:v>
                </c:pt>
                <c:pt idx="218">
                  <c:v>8.2289499999999988E-2</c:v>
                </c:pt>
                <c:pt idx="219">
                  <c:v>8.3477000000000023E-2</c:v>
                </c:pt>
                <c:pt idx="220">
                  <c:v>8.455990000000102E-2</c:v>
                </c:pt>
                <c:pt idx="221">
                  <c:v>8.5470300000000027E-2</c:v>
                </c:pt>
                <c:pt idx="222">
                  <c:v>8.647719999999999E-2</c:v>
                </c:pt>
                <c:pt idx="223">
                  <c:v>8.7203900000000015E-2</c:v>
                </c:pt>
                <c:pt idx="224">
                  <c:v>8.7783400000000011E-2</c:v>
                </c:pt>
                <c:pt idx="225">
                  <c:v>8.8237800000000227E-2</c:v>
                </c:pt>
                <c:pt idx="226">
                  <c:v>8.8567900000001226E-2</c:v>
                </c:pt>
                <c:pt idx="227">
                  <c:v>8.8801800000000264E-2</c:v>
                </c:pt>
                <c:pt idx="228">
                  <c:v>8.8954200000000747E-2</c:v>
                </c:pt>
                <c:pt idx="229">
                  <c:v>8.9111000000000024E-2</c:v>
                </c:pt>
                <c:pt idx="230">
                  <c:v>8.9236000000000065E-2</c:v>
                </c:pt>
                <c:pt idx="231">
                  <c:v>8.9301300000000028E-2</c:v>
                </c:pt>
                <c:pt idx="232">
                  <c:v>8.936110000000004E-2</c:v>
                </c:pt>
                <c:pt idx="233">
                  <c:v>8.9427600000000024E-2</c:v>
                </c:pt>
                <c:pt idx="234">
                  <c:v>8.9548300000000247E-2</c:v>
                </c:pt>
                <c:pt idx="235">
                  <c:v>8.9556300000001463E-2</c:v>
                </c:pt>
                <c:pt idx="236">
                  <c:v>8.9576000000000267E-2</c:v>
                </c:pt>
                <c:pt idx="237">
                  <c:v>8.9488599999999988E-2</c:v>
                </c:pt>
                <c:pt idx="238">
                  <c:v>8.9337000000000027E-2</c:v>
                </c:pt>
                <c:pt idx="239">
                  <c:v>8.9153700000000002E-2</c:v>
                </c:pt>
                <c:pt idx="240">
                  <c:v>8.8983900000000005E-2</c:v>
                </c:pt>
                <c:pt idx="241">
                  <c:v>8.8742500000000044E-2</c:v>
                </c:pt>
                <c:pt idx="242">
                  <c:v>8.8465800000000247E-2</c:v>
                </c:pt>
                <c:pt idx="243">
                  <c:v>8.8240200000000005E-2</c:v>
                </c:pt>
                <c:pt idx="244">
                  <c:v>8.7994800000000067E-2</c:v>
                </c:pt>
                <c:pt idx="245">
                  <c:v>8.7890300000000046E-2</c:v>
                </c:pt>
                <c:pt idx="246">
                  <c:v>8.7758100000000006E-2</c:v>
                </c:pt>
                <c:pt idx="247">
                  <c:v>8.7638900000000006E-2</c:v>
                </c:pt>
                <c:pt idx="248">
                  <c:v>8.7563300000000024E-2</c:v>
                </c:pt>
                <c:pt idx="249">
                  <c:v>8.7523000000000004E-2</c:v>
                </c:pt>
                <c:pt idx="250">
                  <c:v>8.7617600000000004E-2</c:v>
                </c:pt>
                <c:pt idx="251">
                  <c:v>8.7725600000000042E-2</c:v>
                </c:pt>
                <c:pt idx="252">
                  <c:v>8.7924700000000022E-2</c:v>
                </c:pt>
                <c:pt idx="253">
                  <c:v>8.8170500000000041E-2</c:v>
                </c:pt>
                <c:pt idx="254">
                  <c:v>8.8569500000000745E-2</c:v>
                </c:pt>
                <c:pt idx="255">
                  <c:v>8.901870000000002E-2</c:v>
                </c:pt>
                <c:pt idx="256">
                  <c:v>8.9557000000001274E-2</c:v>
                </c:pt>
                <c:pt idx="257">
                  <c:v>9.0217300000000028E-2</c:v>
                </c:pt>
                <c:pt idx="258">
                  <c:v>9.089290000000004E-2</c:v>
                </c:pt>
                <c:pt idx="259">
                  <c:v>9.1690900000000047E-2</c:v>
                </c:pt>
                <c:pt idx="260">
                  <c:v>9.2503100000000005E-2</c:v>
                </c:pt>
                <c:pt idx="261">
                  <c:v>9.3373500000000012E-2</c:v>
                </c:pt>
                <c:pt idx="262">
                  <c:v>9.4343600000000014E-2</c:v>
                </c:pt>
                <c:pt idx="263">
                  <c:v>9.52765E-2</c:v>
                </c:pt>
                <c:pt idx="264">
                  <c:v>9.6266500000000005E-2</c:v>
                </c:pt>
                <c:pt idx="265">
                  <c:v>9.7399300000000008E-2</c:v>
                </c:pt>
                <c:pt idx="266">
                  <c:v>9.8437900000000064E-2</c:v>
                </c:pt>
                <c:pt idx="267">
                  <c:v>9.959680000000129E-2</c:v>
                </c:pt>
                <c:pt idx="268">
                  <c:v>0.100951</c:v>
                </c:pt>
                <c:pt idx="269">
                  <c:v>0.10219000000000029</c:v>
                </c:pt>
                <c:pt idx="270">
                  <c:v>0.10352900000000002</c:v>
                </c:pt>
                <c:pt idx="271">
                  <c:v>0.10498499999999998</c:v>
                </c:pt>
                <c:pt idx="272">
                  <c:v>0.10639500000000029</c:v>
                </c:pt>
                <c:pt idx="273">
                  <c:v>0.107818</c:v>
                </c:pt>
                <c:pt idx="274">
                  <c:v>0.10935599999999998</c:v>
                </c:pt>
                <c:pt idx="275">
                  <c:v>0.110943</c:v>
                </c:pt>
                <c:pt idx="276">
                  <c:v>0.112529</c:v>
                </c:pt>
                <c:pt idx="277">
                  <c:v>0.114177</c:v>
                </c:pt>
                <c:pt idx="278">
                  <c:v>0.115983</c:v>
                </c:pt>
                <c:pt idx="279">
                  <c:v>0.11780599999999998</c:v>
                </c:pt>
                <c:pt idx="280">
                  <c:v>0.119897</c:v>
                </c:pt>
                <c:pt idx="281">
                  <c:v>0.12221899999999998</c:v>
                </c:pt>
                <c:pt idx="282">
                  <c:v>0.12465300000000012</c:v>
                </c:pt>
                <c:pt idx="283">
                  <c:v>0.127275</c:v>
                </c:pt>
                <c:pt idx="284">
                  <c:v>0.13006300000000001</c:v>
                </c:pt>
                <c:pt idx="285">
                  <c:v>0.13317299999999987</c:v>
                </c:pt>
                <c:pt idx="286">
                  <c:v>0.13642199999999999</c:v>
                </c:pt>
                <c:pt idx="287">
                  <c:v>0.13991400000000156</c:v>
                </c:pt>
                <c:pt idx="288">
                  <c:v>0.14369100000000001</c:v>
                </c:pt>
                <c:pt idx="289">
                  <c:v>0.14755199999999999</c:v>
                </c:pt>
                <c:pt idx="290">
                  <c:v>0.15169299999999999</c:v>
                </c:pt>
                <c:pt idx="291">
                  <c:v>0.15599800000000208</c:v>
                </c:pt>
                <c:pt idx="292">
                  <c:v>0.160353</c:v>
                </c:pt>
                <c:pt idx="293">
                  <c:v>0.16491200000000122</c:v>
                </c:pt>
                <c:pt idx="294">
                  <c:v>0.16941500000000148</c:v>
                </c:pt>
                <c:pt idx="295">
                  <c:v>0.17386099999999999</c:v>
                </c:pt>
                <c:pt idx="296">
                  <c:v>0.17826800000000145</c:v>
                </c:pt>
                <c:pt idx="297">
                  <c:v>0.18242900000000137</c:v>
                </c:pt>
                <c:pt idx="298">
                  <c:v>0.18649600000000208</c:v>
                </c:pt>
                <c:pt idx="299">
                  <c:v>0.19037499999999988</c:v>
                </c:pt>
                <c:pt idx="300">
                  <c:v>0.19398399999999999</c:v>
                </c:pt>
                <c:pt idx="301">
                  <c:v>0.19721100000000041</c:v>
                </c:pt>
                <c:pt idx="302">
                  <c:v>0.20039599999999999</c:v>
                </c:pt>
                <c:pt idx="303">
                  <c:v>0.20325799999999999</c:v>
                </c:pt>
                <c:pt idx="304">
                  <c:v>0.20584100000000041</c:v>
                </c:pt>
                <c:pt idx="305">
                  <c:v>0.20826900000000143</c:v>
                </c:pt>
                <c:pt idx="306">
                  <c:v>0.21040800000000157</c:v>
                </c:pt>
                <c:pt idx="307">
                  <c:v>0.21231800000000137</c:v>
                </c:pt>
                <c:pt idx="308">
                  <c:v>0.21411400000000044</c:v>
                </c:pt>
                <c:pt idx="309">
                  <c:v>0.21559100000000136</c:v>
                </c:pt>
                <c:pt idx="310">
                  <c:v>0.21684300000000137</c:v>
                </c:pt>
                <c:pt idx="311">
                  <c:v>0.21783500000000044</c:v>
                </c:pt>
                <c:pt idx="312">
                  <c:v>0.21838600000000041</c:v>
                </c:pt>
                <c:pt idx="313">
                  <c:v>0.21871600000000196</c:v>
                </c:pt>
                <c:pt idx="314">
                  <c:v>0.21878400000000137</c:v>
                </c:pt>
                <c:pt idx="315">
                  <c:v>0.21830900000000122</c:v>
                </c:pt>
                <c:pt idx="316">
                  <c:v>0.21755800000000122</c:v>
                </c:pt>
                <c:pt idx="317">
                  <c:v>0.21657899999999999</c:v>
                </c:pt>
                <c:pt idx="318">
                  <c:v>0.21513399999999999</c:v>
                </c:pt>
                <c:pt idx="319">
                  <c:v>0.21352800000000041</c:v>
                </c:pt>
                <c:pt idx="320">
                  <c:v>0.21166599999999999</c:v>
                </c:pt>
                <c:pt idx="321">
                  <c:v>0.20955399999999999</c:v>
                </c:pt>
                <c:pt idx="322">
                  <c:v>0.20722699999999999</c:v>
                </c:pt>
                <c:pt idx="323">
                  <c:v>0.20466000000000001</c:v>
                </c:pt>
                <c:pt idx="324">
                  <c:v>0.20207600000000001</c:v>
                </c:pt>
                <c:pt idx="325">
                  <c:v>0.199161</c:v>
                </c:pt>
                <c:pt idx="326">
                  <c:v>0.19619200000000001</c:v>
                </c:pt>
                <c:pt idx="327">
                  <c:v>0.19304199999999999</c:v>
                </c:pt>
                <c:pt idx="328">
                  <c:v>0.18984300000000157</c:v>
                </c:pt>
                <c:pt idx="329">
                  <c:v>0.18671400000000188</c:v>
                </c:pt>
                <c:pt idx="330">
                  <c:v>0.18346800000000188</c:v>
                </c:pt>
                <c:pt idx="331">
                  <c:v>0.18045500000000128</c:v>
                </c:pt>
                <c:pt idx="332">
                  <c:v>0.17744000000000154</c:v>
                </c:pt>
                <c:pt idx="333">
                  <c:v>0.17435</c:v>
                </c:pt>
                <c:pt idx="334">
                  <c:v>0.17155500000000001</c:v>
                </c:pt>
                <c:pt idx="335">
                  <c:v>0.16880100000000001</c:v>
                </c:pt>
                <c:pt idx="336">
                  <c:v>0.16613800000000001</c:v>
                </c:pt>
                <c:pt idx="337">
                  <c:v>0.163606</c:v>
                </c:pt>
                <c:pt idx="338">
                  <c:v>0.16113</c:v>
                </c:pt>
                <c:pt idx="339">
                  <c:v>0.15853400000000137</c:v>
                </c:pt>
                <c:pt idx="340">
                  <c:v>0.15602400000000041</c:v>
                </c:pt>
                <c:pt idx="341">
                  <c:v>0.15353600000000137</c:v>
                </c:pt>
                <c:pt idx="342">
                  <c:v>0.15102499999999999</c:v>
                </c:pt>
                <c:pt idx="343">
                  <c:v>0.14856300000000044</c:v>
                </c:pt>
                <c:pt idx="344">
                  <c:v>0.14598700000000137</c:v>
                </c:pt>
                <c:pt idx="345">
                  <c:v>0.14346400000000137</c:v>
                </c:pt>
                <c:pt idx="346">
                  <c:v>0.14088800000000001</c:v>
                </c:pt>
                <c:pt idx="347">
                  <c:v>0.13843200000000044</c:v>
                </c:pt>
                <c:pt idx="348">
                  <c:v>0.13611999999999999</c:v>
                </c:pt>
                <c:pt idx="349">
                  <c:v>0.13395099999999999</c:v>
                </c:pt>
                <c:pt idx="350">
                  <c:v>0.13200799999999999</c:v>
                </c:pt>
                <c:pt idx="351">
                  <c:v>0.13020300000000001</c:v>
                </c:pt>
                <c:pt idx="352">
                  <c:v>0.12871400000000024</c:v>
                </c:pt>
                <c:pt idx="353">
                  <c:v>0.127502</c:v>
                </c:pt>
                <c:pt idx="354">
                  <c:v>0.12658</c:v>
                </c:pt>
                <c:pt idx="355">
                  <c:v>0.12614600000000001</c:v>
                </c:pt>
                <c:pt idx="356">
                  <c:v>0.12592</c:v>
                </c:pt>
                <c:pt idx="357">
                  <c:v>0.12589</c:v>
                </c:pt>
                <c:pt idx="358">
                  <c:v>0.12620700000000001</c:v>
                </c:pt>
                <c:pt idx="359">
                  <c:v>0.12666999999999998</c:v>
                </c:pt>
                <c:pt idx="360">
                  <c:v>0.12751799999999999</c:v>
                </c:pt>
                <c:pt idx="361">
                  <c:v>0.12856999999999999</c:v>
                </c:pt>
                <c:pt idx="362">
                  <c:v>0.12964899999999999</c:v>
                </c:pt>
                <c:pt idx="363">
                  <c:v>0.13096300000000041</c:v>
                </c:pt>
                <c:pt idx="364">
                  <c:v>0.13234000000000001</c:v>
                </c:pt>
                <c:pt idx="365">
                  <c:v>0.133884</c:v>
                </c:pt>
                <c:pt idx="366">
                  <c:v>0.13561000000000001</c:v>
                </c:pt>
                <c:pt idx="367">
                  <c:v>0.13727600000000001</c:v>
                </c:pt>
                <c:pt idx="368">
                  <c:v>0.13905100000000001</c:v>
                </c:pt>
                <c:pt idx="369">
                  <c:v>0.14085900000000001</c:v>
                </c:pt>
                <c:pt idx="370">
                  <c:v>0.14274400000000145</c:v>
                </c:pt>
                <c:pt idx="371">
                  <c:v>0.14458099999999999</c:v>
                </c:pt>
                <c:pt idx="372">
                  <c:v>0.14428099999999999</c:v>
                </c:pt>
                <c:pt idx="373">
                  <c:v>0.14395200000000041</c:v>
                </c:pt>
                <c:pt idx="374">
                  <c:v>0.14347499999999999</c:v>
                </c:pt>
                <c:pt idx="375">
                  <c:v>0.14288000000000001</c:v>
                </c:pt>
                <c:pt idx="376">
                  <c:v>0.14230200000000001</c:v>
                </c:pt>
                <c:pt idx="377">
                  <c:v>0.14176600000000122</c:v>
                </c:pt>
                <c:pt idx="378">
                  <c:v>0.14121600000000137</c:v>
                </c:pt>
                <c:pt idx="379">
                  <c:v>0.14085900000000001</c:v>
                </c:pt>
                <c:pt idx="380">
                  <c:v>0.14051400000000044</c:v>
                </c:pt>
                <c:pt idx="381">
                  <c:v>0.14222399999999999</c:v>
                </c:pt>
                <c:pt idx="382">
                  <c:v>0.14450800000000041</c:v>
                </c:pt>
                <c:pt idx="383">
                  <c:v>0.14696600000000157</c:v>
                </c:pt>
                <c:pt idx="384">
                  <c:v>0.14960100000000001</c:v>
                </c:pt>
                <c:pt idx="385">
                  <c:v>0.15230299999999999</c:v>
                </c:pt>
                <c:pt idx="386">
                  <c:v>0.15513600000000041</c:v>
                </c:pt>
                <c:pt idx="387">
                  <c:v>0.15807099999999999</c:v>
                </c:pt>
                <c:pt idx="388">
                  <c:v>0.16093700000000041</c:v>
                </c:pt>
                <c:pt idx="389">
                  <c:v>0.16416900000000001</c:v>
                </c:pt>
                <c:pt idx="390">
                  <c:v>0.16756399999999999</c:v>
                </c:pt>
                <c:pt idx="391">
                  <c:v>0.17114699999999999</c:v>
                </c:pt>
                <c:pt idx="392">
                  <c:v>0.175178</c:v>
                </c:pt>
                <c:pt idx="393">
                  <c:v>0.17945700000000137</c:v>
                </c:pt>
                <c:pt idx="394">
                  <c:v>0.18436900000000137</c:v>
                </c:pt>
                <c:pt idx="395">
                  <c:v>0.18984200000000157</c:v>
                </c:pt>
                <c:pt idx="396">
                  <c:v>0.19603000000000001</c:v>
                </c:pt>
                <c:pt idx="397">
                  <c:v>0.202622</c:v>
                </c:pt>
                <c:pt idx="398">
                  <c:v>0.20896100000000137</c:v>
                </c:pt>
                <c:pt idx="399">
                  <c:v>0.21338299999999999</c:v>
                </c:pt>
                <c:pt idx="400">
                  <c:v>0.20427799999999999</c:v>
                </c:pt>
              </c:numCache>
            </c:numRef>
          </c:yVal>
          <c:smooth val="1"/>
        </c:ser>
        <c:ser>
          <c:idx val="8"/>
          <c:order val="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J$1:$J$401</c:f>
              <c:numCache>
                <c:formatCode>General</c:formatCode>
                <c:ptCount val="401"/>
                <c:pt idx="0">
                  <c:v>2.1090600000000001E-2</c:v>
                </c:pt>
                <c:pt idx="1">
                  <c:v>2.0901300000000244E-2</c:v>
                </c:pt>
                <c:pt idx="2">
                  <c:v>2.0705700000000011E-2</c:v>
                </c:pt>
                <c:pt idx="3">
                  <c:v>2.0600400000000001E-2</c:v>
                </c:pt>
                <c:pt idx="4">
                  <c:v>2.0271600000000212E-2</c:v>
                </c:pt>
                <c:pt idx="5">
                  <c:v>2.0280699999999999E-2</c:v>
                </c:pt>
                <c:pt idx="6">
                  <c:v>2.02635E-2</c:v>
                </c:pt>
                <c:pt idx="7">
                  <c:v>2.0137599999999999E-2</c:v>
                </c:pt>
                <c:pt idx="8">
                  <c:v>1.9968100000000183E-2</c:v>
                </c:pt>
                <c:pt idx="9">
                  <c:v>1.9842600000000155E-2</c:v>
                </c:pt>
                <c:pt idx="10">
                  <c:v>1.9791900000000001E-2</c:v>
                </c:pt>
                <c:pt idx="11">
                  <c:v>2.0087600000000011E-2</c:v>
                </c:pt>
                <c:pt idx="12">
                  <c:v>2.0421999999999999E-2</c:v>
                </c:pt>
                <c:pt idx="13">
                  <c:v>2.0797900000000001E-2</c:v>
                </c:pt>
                <c:pt idx="14">
                  <c:v>2.0950199999999988E-2</c:v>
                </c:pt>
                <c:pt idx="15">
                  <c:v>2.1073600000000272E-2</c:v>
                </c:pt>
                <c:pt idx="16">
                  <c:v>2.1389100000000012E-2</c:v>
                </c:pt>
                <c:pt idx="17">
                  <c:v>2.1792099999999998E-2</c:v>
                </c:pt>
                <c:pt idx="18">
                  <c:v>2.2216900000000012E-2</c:v>
                </c:pt>
                <c:pt idx="19">
                  <c:v>2.2336100000000012E-2</c:v>
                </c:pt>
                <c:pt idx="20">
                  <c:v>2.2355799999999999E-2</c:v>
                </c:pt>
                <c:pt idx="21">
                  <c:v>2.2348699999999989E-2</c:v>
                </c:pt>
                <c:pt idx="22">
                  <c:v>2.2358300000000001E-2</c:v>
                </c:pt>
                <c:pt idx="23">
                  <c:v>2.262610000000001E-2</c:v>
                </c:pt>
                <c:pt idx="24">
                  <c:v>2.30835E-2</c:v>
                </c:pt>
                <c:pt idx="25">
                  <c:v>2.349E-2</c:v>
                </c:pt>
                <c:pt idx="26">
                  <c:v>2.3389399999999998E-2</c:v>
                </c:pt>
                <c:pt idx="27">
                  <c:v>2.3122299999999978E-2</c:v>
                </c:pt>
                <c:pt idx="28">
                  <c:v>2.2967899999999999E-2</c:v>
                </c:pt>
                <c:pt idx="29">
                  <c:v>2.3031900000000254E-2</c:v>
                </c:pt>
                <c:pt idx="30">
                  <c:v>2.3385199999999998E-2</c:v>
                </c:pt>
                <c:pt idx="31">
                  <c:v>2.38167E-2</c:v>
                </c:pt>
                <c:pt idx="32">
                  <c:v>2.36169E-2</c:v>
                </c:pt>
                <c:pt idx="33">
                  <c:v>2.3183100000000002E-2</c:v>
                </c:pt>
                <c:pt idx="34">
                  <c:v>2.3178899999999988E-2</c:v>
                </c:pt>
                <c:pt idx="35">
                  <c:v>2.3541699999999988E-2</c:v>
                </c:pt>
                <c:pt idx="36">
                  <c:v>2.3851199999999999E-2</c:v>
                </c:pt>
                <c:pt idx="37">
                  <c:v>2.4287300000000251E-2</c:v>
                </c:pt>
                <c:pt idx="38">
                  <c:v>2.3876499999999988E-2</c:v>
                </c:pt>
                <c:pt idx="39">
                  <c:v>2.3295400000000001E-2</c:v>
                </c:pt>
                <c:pt idx="40">
                  <c:v>2.3153699999999978E-2</c:v>
                </c:pt>
                <c:pt idx="41">
                  <c:v>2.3622199999999993E-2</c:v>
                </c:pt>
                <c:pt idx="42">
                  <c:v>2.4123800000000001E-2</c:v>
                </c:pt>
                <c:pt idx="43">
                  <c:v>2.4492799999999999E-2</c:v>
                </c:pt>
                <c:pt idx="44">
                  <c:v>2.4467699999999998E-2</c:v>
                </c:pt>
                <c:pt idx="45">
                  <c:v>2.44646E-2</c:v>
                </c:pt>
                <c:pt idx="46">
                  <c:v>2.4898900000000002E-2</c:v>
                </c:pt>
                <c:pt idx="47">
                  <c:v>2.5604900000000052E-2</c:v>
                </c:pt>
                <c:pt idx="48">
                  <c:v>2.6046500000000011E-2</c:v>
                </c:pt>
                <c:pt idx="49">
                  <c:v>2.6105000000000052E-2</c:v>
                </c:pt>
                <c:pt idx="50">
                  <c:v>2.5902399999999999E-2</c:v>
                </c:pt>
                <c:pt idx="51">
                  <c:v>2.6010100000000012E-2</c:v>
                </c:pt>
                <c:pt idx="52">
                  <c:v>2.6674400000000011E-2</c:v>
                </c:pt>
                <c:pt idx="53">
                  <c:v>2.7025900000000262E-2</c:v>
                </c:pt>
                <c:pt idx="54">
                  <c:v>2.7183300000000299E-2</c:v>
                </c:pt>
                <c:pt idx="55">
                  <c:v>2.7173000000000259E-2</c:v>
                </c:pt>
                <c:pt idx="56">
                  <c:v>2.7382400000000001E-2</c:v>
                </c:pt>
                <c:pt idx="57">
                  <c:v>2.7921000000000012E-2</c:v>
                </c:pt>
                <c:pt idx="58">
                  <c:v>2.847860000000001E-2</c:v>
                </c:pt>
                <c:pt idx="59">
                  <c:v>2.8943400000000001E-2</c:v>
                </c:pt>
                <c:pt idx="60">
                  <c:v>2.9121999999999999E-2</c:v>
                </c:pt>
                <c:pt idx="61">
                  <c:v>2.9407100000000012E-2</c:v>
                </c:pt>
                <c:pt idx="62">
                  <c:v>3.0025099999999999E-2</c:v>
                </c:pt>
                <c:pt idx="63">
                  <c:v>3.0546399999999998E-2</c:v>
                </c:pt>
                <c:pt idx="64">
                  <c:v>3.1063900000000259E-2</c:v>
                </c:pt>
                <c:pt idx="65">
                  <c:v>3.1411500000000002E-2</c:v>
                </c:pt>
                <c:pt idx="66">
                  <c:v>3.1855200000000326E-2</c:v>
                </c:pt>
                <c:pt idx="67">
                  <c:v>3.21614E-2</c:v>
                </c:pt>
                <c:pt idx="68">
                  <c:v>3.234520000000031E-2</c:v>
                </c:pt>
                <c:pt idx="69">
                  <c:v>3.2685600000000328E-2</c:v>
                </c:pt>
                <c:pt idx="70">
                  <c:v>3.308910000000001E-2</c:v>
                </c:pt>
                <c:pt idx="71">
                  <c:v>3.3432799999999999E-2</c:v>
                </c:pt>
                <c:pt idx="72">
                  <c:v>3.3748100000000003E-2</c:v>
                </c:pt>
                <c:pt idx="73">
                  <c:v>3.3911999999999998E-2</c:v>
                </c:pt>
                <c:pt idx="74">
                  <c:v>3.4242799999999997E-2</c:v>
                </c:pt>
                <c:pt idx="75">
                  <c:v>3.4879300000000363E-2</c:v>
                </c:pt>
                <c:pt idx="76">
                  <c:v>3.5463099999999997E-2</c:v>
                </c:pt>
                <c:pt idx="77">
                  <c:v>3.60264E-2</c:v>
                </c:pt>
                <c:pt idx="78">
                  <c:v>3.6581000000000002E-2</c:v>
                </c:pt>
                <c:pt idx="79">
                  <c:v>3.7007800000000375E-2</c:v>
                </c:pt>
                <c:pt idx="80">
                  <c:v>3.7658900000000016E-2</c:v>
                </c:pt>
                <c:pt idx="81">
                  <c:v>3.8415999999999999E-2</c:v>
                </c:pt>
                <c:pt idx="82">
                  <c:v>3.8955499999999997E-2</c:v>
                </c:pt>
                <c:pt idx="83">
                  <c:v>3.9304899999999997E-2</c:v>
                </c:pt>
                <c:pt idx="84">
                  <c:v>3.9648500000000003E-2</c:v>
                </c:pt>
                <c:pt idx="85">
                  <c:v>4.0160500000000002E-2</c:v>
                </c:pt>
                <c:pt idx="86">
                  <c:v>4.0673299999999996E-2</c:v>
                </c:pt>
                <c:pt idx="87">
                  <c:v>4.1047299999999995E-2</c:v>
                </c:pt>
                <c:pt idx="88">
                  <c:v>4.1427799999999987E-2</c:v>
                </c:pt>
                <c:pt idx="89">
                  <c:v>4.1957500000000002E-2</c:v>
                </c:pt>
                <c:pt idx="90">
                  <c:v>4.2605299999999999E-2</c:v>
                </c:pt>
                <c:pt idx="91">
                  <c:v>4.3300600000000113E-2</c:v>
                </c:pt>
                <c:pt idx="92">
                  <c:v>4.4134500000000014E-2</c:v>
                </c:pt>
                <c:pt idx="93">
                  <c:v>4.5032300000000032E-2</c:v>
                </c:pt>
                <c:pt idx="94">
                  <c:v>4.5614399999999999E-2</c:v>
                </c:pt>
                <c:pt idx="95">
                  <c:v>4.6227299999999985E-2</c:v>
                </c:pt>
                <c:pt idx="96">
                  <c:v>4.7157200000000003E-2</c:v>
                </c:pt>
                <c:pt idx="97">
                  <c:v>4.7866200000000601E-2</c:v>
                </c:pt>
                <c:pt idx="98">
                  <c:v>4.8374199999999985E-2</c:v>
                </c:pt>
                <c:pt idx="99">
                  <c:v>4.8919900000000002E-2</c:v>
                </c:pt>
                <c:pt idx="100">
                  <c:v>4.9463000000000534E-2</c:v>
                </c:pt>
                <c:pt idx="101">
                  <c:v>4.9817400000000726E-2</c:v>
                </c:pt>
                <c:pt idx="102">
                  <c:v>5.0080199999999998E-2</c:v>
                </c:pt>
                <c:pt idx="103">
                  <c:v>5.0650599999999997E-2</c:v>
                </c:pt>
                <c:pt idx="104">
                  <c:v>5.1439400000000003E-2</c:v>
                </c:pt>
                <c:pt idx="105">
                  <c:v>5.2264500000000012E-2</c:v>
                </c:pt>
                <c:pt idx="106">
                  <c:v>5.3073500000000003E-2</c:v>
                </c:pt>
                <c:pt idx="107">
                  <c:v>5.3948099999999985E-2</c:v>
                </c:pt>
                <c:pt idx="108">
                  <c:v>5.473310000000052E-2</c:v>
                </c:pt>
                <c:pt idx="109">
                  <c:v>5.5519199999999998E-2</c:v>
                </c:pt>
                <c:pt idx="110">
                  <c:v>5.6488000000000003E-2</c:v>
                </c:pt>
                <c:pt idx="111">
                  <c:v>5.7189200000000003E-2</c:v>
                </c:pt>
                <c:pt idx="112">
                  <c:v>5.776210000000058E-2</c:v>
                </c:pt>
                <c:pt idx="113">
                  <c:v>5.7887100000000004E-2</c:v>
                </c:pt>
                <c:pt idx="114">
                  <c:v>5.8220299999999996E-2</c:v>
                </c:pt>
                <c:pt idx="115">
                  <c:v>5.8559E-2</c:v>
                </c:pt>
                <c:pt idx="116">
                  <c:v>5.8946199999999997E-2</c:v>
                </c:pt>
                <c:pt idx="117">
                  <c:v>5.9493600000000847E-2</c:v>
                </c:pt>
                <c:pt idx="118">
                  <c:v>5.996860000000058E-2</c:v>
                </c:pt>
                <c:pt idx="119">
                  <c:v>6.0439000000000014E-2</c:v>
                </c:pt>
                <c:pt idx="120">
                  <c:v>6.0885000000000002E-2</c:v>
                </c:pt>
                <c:pt idx="121">
                  <c:v>6.1486500000000013E-2</c:v>
                </c:pt>
                <c:pt idx="122">
                  <c:v>6.1615900000000001E-2</c:v>
                </c:pt>
                <c:pt idx="123">
                  <c:v>6.2354100000000003E-2</c:v>
                </c:pt>
                <c:pt idx="124">
                  <c:v>6.4619899999999994E-2</c:v>
                </c:pt>
                <c:pt idx="125">
                  <c:v>6.7269300000000004E-2</c:v>
                </c:pt>
                <c:pt idx="126">
                  <c:v>7.0228700000000005E-2</c:v>
                </c:pt>
                <c:pt idx="127">
                  <c:v>6.9598199999999999E-2</c:v>
                </c:pt>
                <c:pt idx="128">
                  <c:v>6.914300000000001E-2</c:v>
                </c:pt>
                <c:pt idx="129">
                  <c:v>6.8761800000000012E-2</c:v>
                </c:pt>
                <c:pt idx="130">
                  <c:v>6.8387800000000012E-2</c:v>
                </c:pt>
                <c:pt idx="131">
                  <c:v>6.9858200000000023E-2</c:v>
                </c:pt>
                <c:pt idx="132">
                  <c:v>6.9449399999999994E-2</c:v>
                </c:pt>
                <c:pt idx="133">
                  <c:v>6.9307300000000113E-2</c:v>
                </c:pt>
                <c:pt idx="134">
                  <c:v>6.914140000000002E-2</c:v>
                </c:pt>
                <c:pt idx="135">
                  <c:v>6.9176199999999993E-2</c:v>
                </c:pt>
                <c:pt idx="136">
                  <c:v>6.9317100000000534E-2</c:v>
                </c:pt>
                <c:pt idx="137">
                  <c:v>6.9111700000000123E-2</c:v>
                </c:pt>
                <c:pt idx="138">
                  <c:v>6.8967600000000184E-2</c:v>
                </c:pt>
                <c:pt idx="139">
                  <c:v>6.8741200000000002E-2</c:v>
                </c:pt>
                <c:pt idx="140">
                  <c:v>6.8586100000000011E-2</c:v>
                </c:pt>
                <c:pt idx="141">
                  <c:v>6.8557599999999996E-2</c:v>
                </c:pt>
                <c:pt idx="142">
                  <c:v>6.8388199999999996E-2</c:v>
                </c:pt>
                <c:pt idx="143">
                  <c:v>6.8332000000000434E-2</c:v>
                </c:pt>
                <c:pt idx="144">
                  <c:v>6.7969799999999997E-2</c:v>
                </c:pt>
                <c:pt idx="145">
                  <c:v>6.7549399999999996E-2</c:v>
                </c:pt>
                <c:pt idx="146">
                  <c:v>6.7610799999999999E-2</c:v>
                </c:pt>
                <c:pt idx="147">
                  <c:v>6.7486100000000021E-2</c:v>
                </c:pt>
                <c:pt idx="148">
                  <c:v>6.7361000000000032E-2</c:v>
                </c:pt>
                <c:pt idx="149">
                  <c:v>6.7161499999999999E-2</c:v>
                </c:pt>
                <c:pt idx="150">
                  <c:v>6.70428E-2</c:v>
                </c:pt>
                <c:pt idx="151">
                  <c:v>6.7062600000000833E-2</c:v>
                </c:pt>
                <c:pt idx="152">
                  <c:v>6.6885299999999995E-2</c:v>
                </c:pt>
                <c:pt idx="153">
                  <c:v>6.6976300000000002E-2</c:v>
                </c:pt>
                <c:pt idx="154">
                  <c:v>6.6694900000000001E-2</c:v>
                </c:pt>
                <c:pt idx="155">
                  <c:v>6.6425300000000007E-2</c:v>
                </c:pt>
                <c:pt idx="156">
                  <c:v>6.6113400000000003E-2</c:v>
                </c:pt>
                <c:pt idx="157">
                  <c:v>6.5903700000000023E-2</c:v>
                </c:pt>
                <c:pt idx="158">
                  <c:v>6.5742200000000112E-2</c:v>
                </c:pt>
                <c:pt idx="159">
                  <c:v>6.5521700000000002E-2</c:v>
                </c:pt>
                <c:pt idx="160">
                  <c:v>6.5338400000000033E-2</c:v>
                </c:pt>
                <c:pt idx="161">
                  <c:v>6.5132200000000112E-2</c:v>
                </c:pt>
                <c:pt idx="162">
                  <c:v>6.4841300000000004E-2</c:v>
                </c:pt>
                <c:pt idx="163">
                  <c:v>6.4499300000000023E-2</c:v>
                </c:pt>
                <c:pt idx="164">
                  <c:v>6.4194100000000004E-2</c:v>
                </c:pt>
                <c:pt idx="165">
                  <c:v>6.3919799999999999E-2</c:v>
                </c:pt>
                <c:pt idx="166">
                  <c:v>6.3579399999999966E-2</c:v>
                </c:pt>
                <c:pt idx="167">
                  <c:v>6.3182400000000014E-2</c:v>
                </c:pt>
                <c:pt idx="168">
                  <c:v>6.2866600000000827E-2</c:v>
                </c:pt>
                <c:pt idx="169">
                  <c:v>6.2554299999999993E-2</c:v>
                </c:pt>
                <c:pt idx="170">
                  <c:v>6.22471E-2</c:v>
                </c:pt>
                <c:pt idx="171">
                  <c:v>6.1856100000000004E-2</c:v>
                </c:pt>
                <c:pt idx="172">
                  <c:v>6.1564399999999998E-2</c:v>
                </c:pt>
                <c:pt idx="173">
                  <c:v>6.1202199999999998E-2</c:v>
                </c:pt>
                <c:pt idx="174">
                  <c:v>6.0851500000000003E-2</c:v>
                </c:pt>
                <c:pt idx="175">
                  <c:v>6.05681E-2</c:v>
                </c:pt>
                <c:pt idx="176">
                  <c:v>6.0141399999999977E-2</c:v>
                </c:pt>
                <c:pt idx="177">
                  <c:v>5.988610000000047E-2</c:v>
                </c:pt>
                <c:pt idx="178">
                  <c:v>5.9497000000000688E-2</c:v>
                </c:pt>
                <c:pt idx="179">
                  <c:v>5.9302700000000708E-2</c:v>
                </c:pt>
                <c:pt idx="180">
                  <c:v>5.9079000000000013E-2</c:v>
                </c:pt>
                <c:pt idx="181">
                  <c:v>5.8733500000000133E-2</c:v>
                </c:pt>
                <c:pt idx="182">
                  <c:v>5.8614399999999997E-2</c:v>
                </c:pt>
                <c:pt idx="183">
                  <c:v>5.8395100000000012E-2</c:v>
                </c:pt>
                <c:pt idx="184">
                  <c:v>5.8101799999999995E-2</c:v>
                </c:pt>
                <c:pt idx="185">
                  <c:v>5.7898700000000511E-2</c:v>
                </c:pt>
                <c:pt idx="186">
                  <c:v>5.7665599999999997E-2</c:v>
                </c:pt>
                <c:pt idx="187">
                  <c:v>5.7530600000000133E-2</c:v>
                </c:pt>
                <c:pt idx="188">
                  <c:v>5.74297E-2</c:v>
                </c:pt>
                <c:pt idx="189">
                  <c:v>5.7459799999999998E-2</c:v>
                </c:pt>
                <c:pt idx="190">
                  <c:v>5.7362800000000568E-2</c:v>
                </c:pt>
                <c:pt idx="191">
                  <c:v>5.7312100000000595E-2</c:v>
                </c:pt>
                <c:pt idx="192">
                  <c:v>5.7480400000000133E-2</c:v>
                </c:pt>
                <c:pt idx="193">
                  <c:v>5.7723800000000013E-2</c:v>
                </c:pt>
                <c:pt idx="194">
                  <c:v>5.7898700000000511E-2</c:v>
                </c:pt>
                <c:pt idx="195">
                  <c:v>5.8321900000000003E-2</c:v>
                </c:pt>
                <c:pt idx="196">
                  <c:v>5.8560899999999999E-2</c:v>
                </c:pt>
                <c:pt idx="197">
                  <c:v>5.8888300000000011E-2</c:v>
                </c:pt>
                <c:pt idx="198">
                  <c:v>5.9428600000000484E-2</c:v>
                </c:pt>
                <c:pt idx="199">
                  <c:v>5.9976400000000124E-2</c:v>
                </c:pt>
                <c:pt idx="200">
                  <c:v>6.0556199999999998E-2</c:v>
                </c:pt>
                <c:pt idx="201">
                  <c:v>6.13403E-2</c:v>
                </c:pt>
                <c:pt idx="202">
                  <c:v>6.2069800000000001E-2</c:v>
                </c:pt>
                <c:pt idx="203">
                  <c:v>6.2783099999999994E-2</c:v>
                </c:pt>
                <c:pt idx="204">
                  <c:v>6.3685099999999981E-2</c:v>
                </c:pt>
                <c:pt idx="205">
                  <c:v>6.4526200000000034E-2</c:v>
                </c:pt>
                <c:pt idx="206">
                  <c:v>6.5601300000000001E-2</c:v>
                </c:pt>
                <c:pt idx="207">
                  <c:v>6.6666000000000003E-2</c:v>
                </c:pt>
                <c:pt idx="208">
                  <c:v>6.7718900000000637E-2</c:v>
                </c:pt>
                <c:pt idx="209">
                  <c:v>6.8901100000000007E-2</c:v>
                </c:pt>
                <c:pt idx="210">
                  <c:v>7.0060900000000023E-2</c:v>
                </c:pt>
                <c:pt idx="211">
                  <c:v>7.1414600000000023E-2</c:v>
                </c:pt>
                <c:pt idx="212">
                  <c:v>7.2804700000000014E-2</c:v>
                </c:pt>
                <c:pt idx="213">
                  <c:v>7.4174199999999996E-2</c:v>
                </c:pt>
                <c:pt idx="214">
                  <c:v>7.5536199999999998E-2</c:v>
                </c:pt>
                <c:pt idx="215">
                  <c:v>7.6873600000000014E-2</c:v>
                </c:pt>
                <c:pt idx="216">
                  <c:v>7.8273999999999996E-2</c:v>
                </c:pt>
                <c:pt idx="217">
                  <c:v>7.9563200000000694E-2</c:v>
                </c:pt>
                <c:pt idx="218">
                  <c:v>8.0789800000000023E-2</c:v>
                </c:pt>
                <c:pt idx="219">
                  <c:v>8.1995800000000243E-2</c:v>
                </c:pt>
                <c:pt idx="220">
                  <c:v>8.2977000000000023E-2</c:v>
                </c:pt>
                <c:pt idx="221">
                  <c:v>8.3886200000000022E-2</c:v>
                </c:pt>
                <c:pt idx="222">
                  <c:v>8.4846900000000045E-2</c:v>
                </c:pt>
                <c:pt idx="223">
                  <c:v>8.5505500000000248E-2</c:v>
                </c:pt>
                <c:pt idx="224">
                  <c:v>8.6145900000000025E-2</c:v>
                </c:pt>
                <c:pt idx="225">
                  <c:v>8.6732500000000004E-2</c:v>
                </c:pt>
                <c:pt idx="226">
                  <c:v>8.7068200000000012E-2</c:v>
                </c:pt>
                <c:pt idx="227">
                  <c:v>8.7362699999999988E-2</c:v>
                </c:pt>
                <c:pt idx="228">
                  <c:v>8.7638500000000022E-2</c:v>
                </c:pt>
                <c:pt idx="229">
                  <c:v>8.7782599999999988E-2</c:v>
                </c:pt>
                <c:pt idx="230">
                  <c:v>8.8031200000000004E-2</c:v>
                </c:pt>
                <c:pt idx="231">
                  <c:v>8.8157400000001135E-2</c:v>
                </c:pt>
                <c:pt idx="232">
                  <c:v>8.8140400000000063E-2</c:v>
                </c:pt>
                <c:pt idx="233">
                  <c:v>8.8197000000000067E-2</c:v>
                </c:pt>
                <c:pt idx="234">
                  <c:v>8.8251300000000268E-2</c:v>
                </c:pt>
                <c:pt idx="235">
                  <c:v>8.8313000000000003E-2</c:v>
                </c:pt>
                <c:pt idx="236">
                  <c:v>8.8337500000000041E-2</c:v>
                </c:pt>
                <c:pt idx="237">
                  <c:v>8.8285300000000067E-2</c:v>
                </c:pt>
                <c:pt idx="238">
                  <c:v>8.8155100000000999E-2</c:v>
                </c:pt>
                <c:pt idx="239">
                  <c:v>8.7976600000000002E-2</c:v>
                </c:pt>
                <c:pt idx="240">
                  <c:v>8.78776E-2</c:v>
                </c:pt>
                <c:pt idx="241">
                  <c:v>8.7788200000000011E-2</c:v>
                </c:pt>
                <c:pt idx="242">
                  <c:v>8.7487699999999974E-2</c:v>
                </c:pt>
                <c:pt idx="243">
                  <c:v>8.7242699999999992E-2</c:v>
                </c:pt>
                <c:pt idx="244">
                  <c:v>8.6968800000000027E-2</c:v>
                </c:pt>
                <c:pt idx="245">
                  <c:v>8.6751900000000048E-2</c:v>
                </c:pt>
                <c:pt idx="246">
                  <c:v>8.6664800000001055E-2</c:v>
                </c:pt>
                <c:pt idx="247">
                  <c:v>8.6502600000000041E-2</c:v>
                </c:pt>
                <c:pt idx="248">
                  <c:v>8.6349000000000009E-2</c:v>
                </c:pt>
                <c:pt idx="249">
                  <c:v>8.6275400000000002E-2</c:v>
                </c:pt>
                <c:pt idx="250">
                  <c:v>8.6328000000000002E-2</c:v>
                </c:pt>
                <c:pt idx="251">
                  <c:v>8.6456600000000022E-2</c:v>
                </c:pt>
                <c:pt idx="252">
                  <c:v>8.6654900000001076E-2</c:v>
                </c:pt>
                <c:pt idx="253">
                  <c:v>8.6917800000000003E-2</c:v>
                </c:pt>
                <c:pt idx="254">
                  <c:v>8.7295000000000025E-2</c:v>
                </c:pt>
                <c:pt idx="255">
                  <c:v>8.7734300000000265E-2</c:v>
                </c:pt>
                <c:pt idx="256">
                  <c:v>8.8292400000000062E-2</c:v>
                </c:pt>
                <c:pt idx="257">
                  <c:v>8.8927700000000026E-2</c:v>
                </c:pt>
                <c:pt idx="258">
                  <c:v>8.9614800000001035E-2</c:v>
                </c:pt>
                <c:pt idx="259">
                  <c:v>9.0421100000000004E-2</c:v>
                </c:pt>
                <c:pt idx="260">
                  <c:v>9.12385E-2</c:v>
                </c:pt>
                <c:pt idx="261">
                  <c:v>9.2146100000000009E-2</c:v>
                </c:pt>
                <c:pt idx="262">
                  <c:v>9.3131600000000023E-2</c:v>
                </c:pt>
                <c:pt idx="263">
                  <c:v>9.4105300000000267E-2</c:v>
                </c:pt>
                <c:pt idx="264">
                  <c:v>9.5156600000000063E-2</c:v>
                </c:pt>
                <c:pt idx="265">
                  <c:v>9.6300500000000011E-2</c:v>
                </c:pt>
                <c:pt idx="266">
                  <c:v>9.7417099999999993E-2</c:v>
                </c:pt>
                <c:pt idx="267">
                  <c:v>9.8623100000000227E-2</c:v>
                </c:pt>
                <c:pt idx="268">
                  <c:v>9.987670000000004E-2</c:v>
                </c:pt>
                <c:pt idx="269">
                  <c:v>0.10109300000000022</c:v>
                </c:pt>
                <c:pt idx="270">
                  <c:v>0.10247199999999998</c:v>
                </c:pt>
                <c:pt idx="271">
                  <c:v>0.103851</c:v>
                </c:pt>
                <c:pt idx="272">
                  <c:v>0.10527000000000022</c:v>
                </c:pt>
                <c:pt idx="273">
                  <c:v>0.10669700000000019</c:v>
                </c:pt>
                <c:pt idx="274">
                  <c:v>0.10814900000000002</c:v>
                </c:pt>
                <c:pt idx="275">
                  <c:v>0.10969600000000118</c:v>
                </c:pt>
                <c:pt idx="276">
                  <c:v>0.111336</c:v>
                </c:pt>
                <c:pt idx="277">
                  <c:v>0.11302000000000002</c:v>
                </c:pt>
                <c:pt idx="278">
                  <c:v>0.11478300000000002</c:v>
                </c:pt>
                <c:pt idx="279">
                  <c:v>0.116677</c:v>
                </c:pt>
                <c:pt idx="280">
                  <c:v>0.11874400000000022</c:v>
                </c:pt>
                <c:pt idx="281">
                  <c:v>0.121048</c:v>
                </c:pt>
                <c:pt idx="282">
                  <c:v>0.12344300000000002</c:v>
                </c:pt>
                <c:pt idx="283">
                  <c:v>0.12599099999999999</c:v>
                </c:pt>
                <c:pt idx="284">
                  <c:v>0.12874900000000122</c:v>
                </c:pt>
                <c:pt idx="285">
                  <c:v>0.13167199999999987</c:v>
                </c:pt>
                <c:pt idx="286">
                  <c:v>0.13483600000000001</c:v>
                </c:pt>
                <c:pt idx="287">
                  <c:v>0.13824100000000122</c:v>
                </c:pt>
                <c:pt idx="288">
                  <c:v>0.14180200000000001</c:v>
                </c:pt>
                <c:pt idx="289">
                  <c:v>0.14557100000000001</c:v>
                </c:pt>
                <c:pt idx="290">
                  <c:v>0.14962</c:v>
                </c:pt>
                <c:pt idx="291">
                  <c:v>0.15381900000000157</c:v>
                </c:pt>
                <c:pt idx="292">
                  <c:v>0.15810000000000021</c:v>
                </c:pt>
                <c:pt idx="293">
                  <c:v>0.16259999999999999</c:v>
                </c:pt>
                <c:pt idx="294">
                  <c:v>0.16700499999999999</c:v>
                </c:pt>
                <c:pt idx="295">
                  <c:v>0.17138</c:v>
                </c:pt>
                <c:pt idx="296">
                  <c:v>0.17569699999999999</c:v>
                </c:pt>
                <c:pt idx="297">
                  <c:v>0.17977799999999999</c:v>
                </c:pt>
                <c:pt idx="298">
                  <c:v>0.18374700000000196</c:v>
                </c:pt>
                <c:pt idx="299">
                  <c:v>0.18748200000000145</c:v>
                </c:pt>
                <c:pt idx="300">
                  <c:v>0.190805</c:v>
                </c:pt>
                <c:pt idx="301">
                  <c:v>0.19391400000000122</c:v>
                </c:pt>
                <c:pt idx="302">
                  <c:v>0.19689699999999999</c:v>
                </c:pt>
                <c:pt idx="303">
                  <c:v>0.199603</c:v>
                </c:pt>
                <c:pt idx="304">
                  <c:v>0.20208400000000001</c:v>
                </c:pt>
                <c:pt idx="305">
                  <c:v>0.20428700000000041</c:v>
                </c:pt>
                <c:pt idx="306">
                  <c:v>0.20627200000000001</c:v>
                </c:pt>
                <c:pt idx="307">
                  <c:v>0.20810600000000001</c:v>
                </c:pt>
                <c:pt idx="308">
                  <c:v>0.20982400000000001</c:v>
                </c:pt>
                <c:pt idx="309">
                  <c:v>0.21128000000000041</c:v>
                </c:pt>
                <c:pt idx="310">
                  <c:v>0.21239400000000044</c:v>
                </c:pt>
                <c:pt idx="311">
                  <c:v>0.21317</c:v>
                </c:pt>
                <c:pt idx="312">
                  <c:v>0.21364400000000044</c:v>
                </c:pt>
                <c:pt idx="313">
                  <c:v>0.21384000000000122</c:v>
                </c:pt>
                <c:pt idx="314">
                  <c:v>0.21382100000000001</c:v>
                </c:pt>
                <c:pt idx="315">
                  <c:v>0.21340500000000157</c:v>
                </c:pt>
                <c:pt idx="316">
                  <c:v>0.21255499999999999</c:v>
                </c:pt>
                <c:pt idx="317">
                  <c:v>0.21151400000000137</c:v>
                </c:pt>
                <c:pt idx="318">
                  <c:v>0.21016399999999999</c:v>
                </c:pt>
                <c:pt idx="319">
                  <c:v>0.20868300000000001</c:v>
                </c:pt>
                <c:pt idx="320">
                  <c:v>0.20691000000000156</c:v>
                </c:pt>
                <c:pt idx="321">
                  <c:v>0.20484400000000041</c:v>
                </c:pt>
                <c:pt idx="322">
                  <c:v>0.20259400000000041</c:v>
                </c:pt>
                <c:pt idx="323">
                  <c:v>0.20000999999999999</c:v>
                </c:pt>
                <c:pt idx="324">
                  <c:v>0.19750799999999999</c:v>
                </c:pt>
                <c:pt idx="325">
                  <c:v>0.19476900000000041</c:v>
                </c:pt>
                <c:pt idx="326">
                  <c:v>0.191776</c:v>
                </c:pt>
                <c:pt idx="327">
                  <c:v>0.18872800000000137</c:v>
                </c:pt>
                <c:pt idx="328">
                  <c:v>0.18556500000000137</c:v>
                </c:pt>
                <c:pt idx="329">
                  <c:v>0.18248000000000122</c:v>
                </c:pt>
                <c:pt idx="330">
                  <c:v>0.17941600000000188</c:v>
                </c:pt>
                <c:pt idx="331">
                  <c:v>0.17638400000000001</c:v>
                </c:pt>
                <c:pt idx="332">
                  <c:v>0.17330999999999999</c:v>
                </c:pt>
                <c:pt idx="333">
                  <c:v>0.17023500000000041</c:v>
                </c:pt>
                <c:pt idx="334">
                  <c:v>0.16753399999999999</c:v>
                </c:pt>
                <c:pt idx="335">
                  <c:v>0.164801</c:v>
                </c:pt>
                <c:pt idx="336">
                  <c:v>0.16220899999999999</c:v>
                </c:pt>
                <c:pt idx="337">
                  <c:v>0.15974500000000208</c:v>
                </c:pt>
                <c:pt idx="338">
                  <c:v>0.15721500000000196</c:v>
                </c:pt>
                <c:pt idx="339">
                  <c:v>0.15484700000000157</c:v>
                </c:pt>
                <c:pt idx="340">
                  <c:v>0.15243400000000154</c:v>
                </c:pt>
                <c:pt idx="341">
                  <c:v>0.15014300000000044</c:v>
                </c:pt>
                <c:pt idx="342">
                  <c:v>0.14776600000000137</c:v>
                </c:pt>
                <c:pt idx="343">
                  <c:v>0.14529100000000122</c:v>
                </c:pt>
                <c:pt idx="344">
                  <c:v>0.14286799999999999</c:v>
                </c:pt>
                <c:pt idx="345">
                  <c:v>0.14041700000000154</c:v>
                </c:pt>
                <c:pt idx="346">
                  <c:v>0.13797799999999999</c:v>
                </c:pt>
                <c:pt idx="347">
                  <c:v>0.13555800000000001</c:v>
                </c:pt>
                <c:pt idx="348">
                  <c:v>0.13324600000000122</c:v>
                </c:pt>
                <c:pt idx="349">
                  <c:v>0.131193</c:v>
                </c:pt>
                <c:pt idx="350">
                  <c:v>0.12926000000000001</c:v>
                </c:pt>
                <c:pt idx="351">
                  <c:v>0.127552</c:v>
                </c:pt>
                <c:pt idx="352">
                  <c:v>0.12621900000000041</c:v>
                </c:pt>
                <c:pt idx="353">
                  <c:v>0.12500800000000001</c:v>
                </c:pt>
                <c:pt idx="354">
                  <c:v>0.12416800000000019</c:v>
                </c:pt>
                <c:pt idx="355">
                  <c:v>0.12382400000000029</c:v>
                </c:pt>
                <c:pt idx="356">
                  <c:v>0.123557</c:v>
                </c:pt>
                <c:pt idx="357">
                  <c:v>0.12353500000000074</c:v>
                </c:pt>
                <c:pt idx="358">
                  <c:v>0.12377800000000012</c:v>
                </c:pt>
                <c:pt idx="359">
                  <c:v>0.12428100000000022</c:v>
                </c:pt>
                <c:pt idx="360">
                  <c:v>0.12504999999999999</c:v>
                </c:pt>
                <c:pt idx="361">
                  <c:v>0.12600900000000001</c:v>
                </c:pt>
                <c:pt idx="362">
                  <c:v>0.12714300000000001</c:v>
                </c:pt>
                <c:pt idx="363">
                  <c:v>0.12837899999999997</c:v>
                </c:pt>
                <c:pt idx="364">
                  <c:v>0.12978799999999999</c:v>
                </c:pt>
                <c:pt idx="365">
                  <c:v>0.13145299999999999</c:v>
                </c:pt>
                <c:pt idx="366">
                  <c:v>0.13319400000000001</c:v>
                </c:pt>
                <c:pt idx="367">
                  <c:v>0.134876</c:v>
                </c:pt>
                <c:pt idx="368">
                  <c:v>0.13661799999999999</c:v>
                </c:pt>
                <c:pt idx="369">
                  <c:v>0.13845600000000041</c:v>
                </c:pt>
                <c:pt idx="370">
                  <c:v>0.14032600000000001</c:v>
                </c:pt>
                <c:pt idx="371">
                  <c:v>0.14224900000000154</c:v>
                </c:pt>
                <c:pt idx="372">
                  <c:v>0.14223400000000044</c:v>
                </c:pt>
                <c:pt idx="373">
                  <c:v>0.14176100000000041</c:v>
                </c:pt>
                <c:pt idx="374">
                  <c:v>0.14122999999999999</c:v>
                </c:pt>
                <c:pt idx="375">
                  <c:v>0.14047699999999999</c:v>
                </c:pt>
                <c:pt idx="376">
                  <c:v>0.13972999999999999</c:v>
                </c:pt>
                <c:pt idx="377">
                  <c:v>0.13911699999999999</c:v>
                </c:pt>
                <c:pt idx="378">
                  <c:v>0.13840700000000122</c:v>
                </c:pt>
                <c:pt idx="379">
                  <c:v>0.13790600000000044</c:v>
                </c:pt>
                <c:pt idx="380">
                  <c:v>0.13750599999999999</c:v>
                </c:pt>
                <c:pt idx="381">
                  <c:v>0.13920199999999999</c:v>
                </c:pt>
                <c:pt idx="382">
                  <c:v>0.14152799999999999</c:v>
                </c:pt>
                <c:pt idx="383">
                  <c:v>0.14395500000000044</c:v>
                </c:pt>
                <c:pt idx="384">
                  <c:v>0.14661700000000041</c:v>
                </c:pt>
                <c:pt idx="385">
                  <c:v>0.14934100000000122</c:v>
                </c:pt>
                <c:pt idx="386">
                  <c:v>0.15216900000000044</c:v>
                </c:pt>
                <c:pt idx="387">
                  <c:v>0.15514300000000122</c:v>
                </c:pt>
                <c:pt idx="388">
                  <c:v>0.15796300000000188</c:v>
                </c:pt>
                <c:pt idx="389">
                  <c:v>0.16106699999999999</c:v>
                </c:pt>
                <c:pt idx="390">
                  <c:v>0.16443800000000044</c:v>
                </c:pt>
                <c:pt idx="391">
                  <c:v>0.16808500000000001</c:v>
                </c:pt>
                <c:pt idx="392">
                  <c:v>0.17219000000000001</c:v>
                </c:pt>
                <c:pt idx="393">
                  <c:v>0.17657400000000001</c:v>
                </c:pt>
                <c:pt idx="394">
                  <c:v>0.18154400000000157</c:v>
                </c:pt>
                <c:pt idx="395">
                  <c:v>0.18709900000000163</c:v>
                </c:pt>
                <c:pt idx="396">
                  <c:v>0.19347300000000001</c:v>
                </c:pt>
                <c:pt idx="397">
                  <c:v>0.20052500000000001</c:v>
                </c:pt>
                <c:pt idx="398">
                  <c:v>0.20746600000000157</c:v>
                </c:pt>
                <c:pt idx="399">
                  <c:v>0.21294600000000208</c:v>
                </c:pt>
                <c:pt idx="400">
                  <c:v>0.20476400000000122</c:v>
                </c:pt>
              </c:numCache>
            </c:numRef>
          </c:yVal>
          <c:smooth val="1"/>
        </c:ser>
        <c:ser>
          <c:idx val="9"/>
          <c:order val="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K$1:$K$401</c:f>
              <c:numCache>
                <c:formatCode>General</c:formatCode>
                <c:ptCount val="401"/>
                <c:pt idx="0">
                  <c:v>2.6106899999999999E-2</c:v>
                </c:pt>
                <c:pt idx="1">
                  <c:v>2.5856500000000001E-2</c:v>
                </c:pt>
                <c:pt idx="2">
                  <c:v>2.57865E-2</c:v>
                </c:pt>
                <c:pt idx="3">
                  <c:v>2.5733700000000012E-2</c:v>
                </c:pt>
                <c:pt idx="4">
                  <c:v>2.54161E-2</c:v>
                </c:pt>
                <c:pt idx="5">
                  <c:v>2.5504599999999988E-2</c:v>
                </c:pt>
                <c:pt idx="6">
                  <c:v>2.5655900000000249E-2</c:v>
                </c:pt>
                <c:pt idx="7">
                  <c:v>2.53571E-2</c:v>
                </c:pt>
                <c:pt idx="8">
                  <c:v>2.5205200000000285E-2</c:v>
                </c:pt>
                <c:pt idx="9">
                  <c:v>2.5153499999999988E-2</c:v>
                </c:pt>
                <c:pt idx="10">
                  <c:v>2.5039300000000313E-2</c:v>
                </c:pt>
                <c:pt idx="11">
                  <c:v>2.51235E-2</c:v>
                </c:pt>
                <c:pt idx="12">
                  <c:v>2.51983E-2</c:v>
                </c:pt>
                <c:pt idx="13">
                  <c:v>2.5197799999999989E-2</c:v>
                </c:pt>
                <c:pt idx="14">
                  <c:v>2.4925800000000001E-2</c:v>
                </c:pt>
                <c:pt idx="15">
                  <c:v>2.4847600000000011E-2</c:v>
                </c:pt>
                <c:pt idx="16">
                  <c:v>2.5097100000000011E-2</c:v>
                </c:pt>
                <c:pt idx="17">
                  <c:v>2.5359900000000001E-2</c:v>
                </c:pt>
                <c:pt idx="18">
                  <c:v>2.5657699999999999E-2</c:v>
                </c:pt>
                <c:pt idx="19">
                  <c:v>2.5619900000000244E-2</c:v>
                </c:pt>
                <c:pt idx="20">
                  <c:v>2.5551800000000006E-2</c:v>
                </c:pt>
                <c:pt idx="21">
                  <c:v>2.5358399999999993E-2</c:v>
                </c:pt>
                <c:pt idx="22">
                  <c:v>2.5251699999999998E-2</c:v>
                </c:pt>
                <c:pt idx="23">
                  <c:v>2.5482500000000002E-2</c:v>
                </c:pt>
                <c:pt idx="24">
                  <c:v>2.56247E-2</c:v>
                </c:pt>
                <c:pt idx="25">
                  <c:v>2.5795900000000042E-2</c:v>
                </c:pt>
                <c:pt idx="26">
                  <c:v>2.5712100000000002E-2</c:v>
                </c:pt>
                <c:pt idx="27">
                  <c:v>2.5423800000000052E-2</c:v>
                </c:pt>
                <c:pt idx="28">
                  <c:v>2.5261900000000052E-2</c:v>
                </c:pt>
                <c:pt idx="29">
                  <c:v>2.55424E-2</c:v>
                </c:pt>
                <c:pt idx="30">
                  <c:v>2.6077200000000359E-2</c:v>
                </c:pt>
                <c:pt idx="31">
                  <c:v>2.65805E-2</c:v>
                </c:pt>
                <c:pt idx="32">
                  <c:v>2.6745300000000267E-2</c:v>
                </c:pt>
                <c:pt idx="33">
                  <c:v>2.6424300000000012E-2</c:v>
                </c:pt>
                <c:pt idx="34">
                  <c:v>2.6383300000000262E-2</c:v>
                </c:pt>
                <c:pt idx="35">
                  <c:v>2.6906000000000006E-2</c:v>
                </c:pt>
                <c:pt idx="36">
                  <c:v>2.7343300000000313E-2</c:v>
                </c:pt>
                <c:pt idx="37">
                  <c:v>2.78284E-2</c:v>
                </c:pt>
                <c:pt idx="38">
                  <c:v>2.7340199999999999E-2</c:v>
                </c:pt>
                <c:pt idx="39">
                  <c:v>2.6674800000000262E-2</c:v>
                </c:pt>
                <c:pt idx="40">
                  <c:v>2.63386E-2</c:v>
                </c:pt>
                <c:pt idx="41">
                  <c:v>2.6841200000000353E-2</c:v>
                </c:pt>
                <c:pt idx="42">
                  <c:v>2.7476700000000277E-2</c:v>
                </c:pt>
                <c:pt idx="43">
                  <c:v>2.7676900000000323E-2</c:v>
                </c:pt>
                <c:pt idx="44">
                  <c:v>2.7495300000000358E-2</c:v>
                </c:pt>
                <c:pt idx="45">
                  <c:v>2.7493400000000012E-2</c:v>
                </c:pt>
                <c:pt idx="46">
                  <c:v>2.7922700000000002E-2</c:v>
                </c:pt>
                <c:pt idx="47">
                  <c:v>2.8771300000000246E-2</c:v>
                </c:pt>
                <c:pt idx="48">
                  <c:v>2.942030000000001E-2</c:v>
                </c:pt>
                <c:pt idx="49">
                  <c:v>2.9412000000000001E-2</c:v>
                </c:pt>
                <c:pt idx="50">
                  <c:v>2.9308499999999977E-2</c:v>
                </c:pt>
                <c:pt idx="51">
                  <c:v>2.9566599999999967E-2</c:v>
                </c:pt>
                <c:pt idx="52">
                  <c:v>3.03421E-2</c:v>
                </c:pt>
                <c:pt idx="53">
                  <c:v>3.0720899999999988E-2</c:v>
                </c:pt>
                <c:pt idx="54">
                  <c:v>3.0916300000000001E-2</c:v>
                </c:pt>
                <c:pt idx="55">
                  <c:v>3.0879700000000301E-2</c:v>
                </c:pt>
                <c:pt idx="56">
                  <c:v>3.0951200000000012E-2</c:v>
                </c:pt>
                <c:pt idx="57">
                  <c:v>3.1413700000000051E-2</c:v>
                </c:pt>
                <c:pt idx="58">
                  <c:v>3.1798899999999998E-2</c:v>
                </c:pt>
                <c:pt idx="59">
                  <c:v>3.2027800000000002E-2</c:v>
                </c:pt>
                <c:pt idx="60">
                  <c:v>3.2119599999999998E-2</c:v>
                </c:pt>
                <c:pt idx="61">
                  <c:v>3.2221100000000016E-2</c:v>
                </c:pt>
                <c:pt idx="62">
                  <c:v>3.2718700000000003E-2</c:v>
                </c:pt>
                <c:pt idx="63">
                  <c:v>3.3105000000000002E-2</c:v>
                </c:pt>
                <c:pt idx="64">
                  <c:v>3.33648E-2</c:v>
                </c:pt>
                <c:pt idx="65">
                  <c:v>3.3656499999999985E-2</c:v>
                </c:pt>
                <c:pt idx="66">
                  <c:v>3.4008000000000004E-2</c:v>
                </c:pt>
                <c:pt idx="67">
                  <c:v>3.424760000000001E-2</c:v>
                </c:pt>
                <c:pt idx="68">
                  <c:v>3.4442899999999999E-2</c:v>
                </c:pt>
                <c:pt idx="69">
                  <c:v>3.4758999999999998E-2</c:v>
                </c:pt>
                <c:pt idx="70">
                  <c:v>3.5248300000000052E-2</c:v>
                </c:pt>
                <c:pt idx="71">
                  <c:v>3.5695900000000252E-2</c:v>
                </c:pt>
                <c:pt idx="72">
                  <c:v>3.6123799999999998E-2</c:v>
                </c:pt>
                <c:pt idx="73">
                  <c:v>3.639810000000001E-2</c:v>
                </c:pt>
                <c:pt idx="74">
                  <c:v>3.6708999999999999E-2</c:v>
                </c:pt>
                <c:pt idx="75">
                  <c:v>3.7283000000000337E-2</c:v>
                </c:pt>
                <c:pt idx="76">
                  <c:v>3.7875500000000374E-2</c:v>
                </c:pt>
                <c:pt idx="77">
                  <c:v>3.8483300000000296E-2</c:v>
                </c:pt>
                <c:pt idx="78">
                  <c:v>3.8896199999999999E-2</c:v>
                </c:pt>
                <c:pt idx="79">
                  <c:v>3.9178000000000004E-2</c:v>
                </c:pt>
                <c:pt idx="80">
                  <c:v>3.9782100000000001E-2</c:v>
                </c:pt>
                <c:pt idx="81">
                  <c:v>4.0347500000000001E-2</c:v>
                </c:pt>
                <c:pt idx="82">
                  <c:v>4.0894899999999998E-2</c:v>
                </c:pt>
                <c:pt idx="83">
                  <c:v>4.1240299999999966E-2</c:v>
                </c:pt>
                <c:pt idx="84">
                  <c:v>4.1411799999999999E-2</c:v>
                </c:pt>
                <c:pt idx="85">
                  <c:v>4.1863600000000133E-2</c:v>
                </c:pt>
                <c:pt idx="86">
                  <c:v>4.2359500000000001E-2</c:v>
                </c:pt>
                <c:pt idx="87">
                  <c:v>4.2606400000000023E-2</c:v>
                </c:pt>
                <c:pt idx="88">
                  <c:v>4.2998200000000104E-2</c:v>
                </c:pt>
                <c:pt idx="89">
                  <c:v>4.3509699999999998E-2</c:v>
                </c:pt>
                <c:pt idx="90">
                  <c:v>4.4117300000000033E-2</c:v>
                </c:pt>
                <c:pt idx="91">
                  <c:v>4.4813100000000133E-2</c:v>
                </c:pt>
                <c:pt idx="92">
                  <c:v>4.5719300000000004E-2</c:v>
                </c:pt>
                <c:pt idx="93">
                  <c:v>4.6407299999999999E-2</c:v>
                </c:pt>
                <c:pt idx="94">
                  <c:v>4.6912100000000012E-2</c:v>
                </c:pt>
                <c:pt idx="95">
                  <c:v>4.7534800000000002E-2</c:v>
                </c:pt>
                <c:pt idx="96">
                  <c:v>4.8373000000000013E-2</c:v>
                </c:pt>
                <c:pt idx="97">
                  <c:v>4.9099700000000024E-2</c:v>
                </c:pt>
                <c:pt idx="98">
                  <c:v>4.95583E-2</c:v>
                </c:pt>
                <c:pt idx="99">
                  <c:v>5.0094600000000516E-2</c:v>
                </c:pt>
                <c:pt idx="100">
                  <c:v>5.0626200000000003E-2</c:v>
                </c:pt>
                <c:pt idx="101">
                  <c:v>5.1153499999999998E-2</c:v>
                </c:pt>
                <c:pt idx="102">
                  <c:v>5.1738300000000001E-2</c:v>
                </c:pt>
                <c:pt idx="103">
                  <c:v>5.2387200000000522E-2</c:v>
                </c:pt>
                <c:pt idx="104">
                  <c:v>5.3167700000000012E-2</c:v>
                </c:pt>
                <c:pt idx="105">
                  <c:v>5.4001100000000003E-2</c:v>
                </c:pt>
                <c:pt idx="106">
                  <c:v>5.4842100000000032E-2</c:v>
                </c:pt>
                <c:pt idx="107">
                  <c:v>5.5616500000000034E-2</c:v>
                </c:pt>
                <c:pt idx="108">
                  <c:v>5.6357200000000024E-2</c:v>
                </c:pt>
                <c:pt idx="109">
                  <c:v>5.7118500000000023E-2</c:v>
                </c:pt>
                <c:pt idx="110">
                  <c:v>5.7716700000000773E-2</c:v>
                </c:pt>
                <c:pt idx="111">
                  <c:v>5.8317600000000698E-2</c:v>
                </c:pt>
                <c:pt idx="112">
                  <c:v>5.8897800000000014E-2</c:v>
                </c:pt>
                <c:pt idx="113">
                  <c:v>5.8969399999999998E-2</c:v>
                </c:pt>
                <c:pt idx="114">
                  <c:v>5.9269000000000002E-2</c:v>
                </c:pt>
                <c:pt idx="115">
                  <c:v>5.9523800000000002E-2</c:v>
                </c:pt>
                <c:pt idx="116">
                  <c:v>5.9923200000000114E-2</c:v>
                </c:pt>
                <c:pt idx="117">
                  <c:v>6.0380200000000134E-2</c:v>
                </c:pt>
                <c:pt idx="118">
                  <c:v>6.0806300000000132E-2</c:v>
                </c:pt>
                <c:pt idx="119">
                  <c:v>6.1212400000000104E-2</c:v>
                </c:pt>
                <c:pt idx="120">
                  <c:v>6.1555600000000002E-2</c:v>
                </c:pt>
                <c:pt idx="121">
                  <c:v>6.2119399999999998E-2</c:v>
                </c:pt>
                <c:pt idx="122">
                  <c:v>6.2187300000000022E-2</c:v>
                </c:pt>
                <c:pt idx="123">
                  <c:v>6.2852000000000033E-2</c:v>
                </c:pt>
                <c:pt idx="124">
                  <c:v>6.5055799999999997E-2</c:v>
                </c:pt>
                <c:pt idx="125">
                  <c:v>6.7740300000000003E-2</c:v>
                </c:pt>
                <c:pt idx="126">
                  <c:v>7.0877399999999993E-2</c:v>
                </c:pt>
                <c:pt idx="127">
                  <c:v>7.0261900000000002E-2</c:v>
                </c:pt>
                <c:pt idx="128">
                  <c:v>6.9851500000000011E-2</c:v>
                </c:pt>
                <c:pt idx="129">
                  <c:v>6.9530100000000011E-2</c:v>
                </c:pt>
                <c:pt idx="130">
                  <c:v>6.9204699999999994E-2</c:v>
                </c:pt>
                <c:pt idx="131">
                  <c:v>7.0760300000000123E-2</c:v>
                </c:pt>
                <c:pt idx="132">
                  <c:v>7.0417500000000133E-2</c:v>
                </c:pt>
                <c:pt idx="133">
                  <c:v>7.027979999999999E-2</c:v>
                </c:pt>
                <c:pt idx="134">
                  <c:v>7.0049E-2</c:v>
                </c:pt>
                <c:pt idx="135">
                  <c:v>7.0114700000000002E-2</c:v>
                </c:pt>
                <c:pt idx="136">
                  <c:v>7.02208E-2</c:v>
                </c:pt>
                <c:pt idx="137">
                  <c:v>7.0081099999999993E-2</c:v>
                </c:pt>
                <c:pt idx="138">
                  <c:v>6.9863400000000853E-2</c:v>
                </c:pt>
                <c:pt idx="139">
                  <c:v>6.9557800000000003E-2</c:v>
                </c:pt>
                <c:pt idx="140">
                  <c:v>6.9455700000000023E-2</c:v>
                </c:pt>
                <c:pt idx="141">
                  <c:v>6.9277599999999995E-2</c:v>
                </c:pt>
                <c:pt idx="142">
                  <c:v>6.8977899999999995E-2</c:v>
                </c:pt>
                <c:pt idx="143">
                  <c:v>6.8890900000000033E-2</c:v>
                </c:pt>
                <c:pt idx="144">
                  <c:v>6.8427399999999999E-2</c:v>
                </c:pt>
                <c:pt idx="145">
                  <c:v>6.7790100000000034E-2</c:v>
                </c:pt>
                <c:pt idx="146">
                  <c:v>6.7809500000000009E-2</c:v>
                </c:pt>
                <c:pt idx="147">
                  <c:v>6.7629400000000006E-2</c:v>
                </c:pt>
                <c:pt idx="148">
                  <c:v>6.7495600000000586E-2</c:v>
                </c:pt>
                <c:pt idx="149">
                  <c:v>6.7288600000000004E-2</c:v>
                </c:pt>
                <c:pt idx="150">
                  <c:v>6.7189299999999993E-2</c:v>
                </c:pt>
                <c:pt idx="151">
                  <c:v>6.7230399999999996E-2</c:v>
                </c:pt>
                <c:pt idx="152">
                  <c:v>6.703530000000002E-2</c:v>
                </c:pt>
                <c:pt idx="153">
                  <c:v>6.7269599999999999E-2</c:v>
                </c:pt>
                <c:pt idx="154">
                  <c:v>6.7013500000000184E-2</c:v>
                </c:pt>
                <c:pt idx="155">
                  <c:v>6.6721799999999998E-2</c:v>
                </c:pt>
                <c:pt idx="156">
                  <c:v>6.62967E-2</c:v>
                </c:pt>
                <c:pt idx="157">
                  <c:v>6.6009700000000004E-2</c:v>
                </c:pt>
                <c:pt idx="158">
                  <c:v>6.5758400000000022E-2</c:v>
                </c:pt>
                <c:pt idx="159">
                  <c:v>6.555610000000002E-2</c:v>
                </c:pt>
                <c:pt idx="160">
                  <c:v>6.5281800000000001E-2</c:v>
                </c:pt>
                <c:pt idx="161">
                  <c:v>6.4954500000000012E-2</c:v>
                </c:pt>
                <c:pt idx="162">
                  <c:v>6.4599799999999999E-2</c:v>
                </c:pt>
                <c:pt idx="163">
                  <c:v>6.4079700000000003E-2</c:v>
                </c:pt>
                <c:pt idx="164">
                  <c:v>6.3923800000000003E-2</c:v>
                </c:pt>
                <c:pt idx="165">
                  <c:v>6.377770000000002E-2</c:v>
                </c:pt>
                <c:pt idx="166">
                  <c:v>6.3455600000000001E-2</c:v>
                </c:pt>
                <c:pt idx="167">
                  <c:v>6.30352E-2</c:v>
                </c:pt>
                <c:pt idx="168">
                  <c:v>6.2667899999999999E-2</c:v>
                </c:pt>
                <c:pt idx="169">
                  <c:v>6.235160000000052E-2</c:v>
                </c:pt>
                <c:pt idx="170">
                  <c:v>6.2142599999999999E-2</c:v>
                </c:pt>
                <c:pt idx="171">
                  <c:v>6.1786800000000024E-2</c:v>
                </c:pt>
                <c:pt idx="172">
                  <c:v>6.1469000000000003E-2</c:v>
                </c:pt>
                <c:pt idx="173">
                  <c:v>6.1064800000000002E-2</c:v>
                </c:pt>
                <c:pt idx="174">
                  <c:v>6.0657900000000022E-2</c:v>
                </c:pt>
                <c:pt idx="175">
                  <c:v>6.0402200000000517E-2</c:v>
                </c:pt>
                <c:pt idx="176">
                  <c:v>6.0010400000000519E-2</c:v>
                </c:pt>
                <c:pt idx="177">
                  <c:v>5.9717900000000837E-2</c:v>
                </c:pt>
                <c:pt idx="178">
                  <c:v>5.9251199999999997E-2</c:v>
                </c:pt>
                <c:pt idx="179">
                  <c:v>5.9109900000000014E-2</c:v>
                </c:pt>
                <c:pt idx="180">
                  <c:v>5.8828900000000003E-2</c:v>
                </c:pt>
                <c:pt idx="181">
                  <c:v>5.8469899999999998E-2</c:v>
                </c:pt>
                <c:pt idx="182">
                  <c:v>5.8291000000000003E-2</c:v>
                </c:pt>
                <c:pt idx="183">
                  <c:v>5.8043999999999998E-2</c:v>
                </c:pt>
                <c:pt idx="184">
                  <c:v>5.776610000000057E-2</c:v>
                </c:pt>
                <c:pt idx="185">
                  <c:v>5.7613000000000122E-2</c:v>
                </c:pt>
                <c:pt idx="186">
                  <c:v>5.7391300000000034E-2</c:v>
                </c:pt>
                <c:pt idx="187">
                  <c:v>5.7276100000000003E-2</c:v>
                </c:pt>
                <c:pt idx="188">
                  <c:v>5.7187900000000104E-2</c:v>
                </c:pt>
                <c:pt idx="189">
                  <c:v>5.7276100000000003E-2</c:v>
                </c:pt>
                <c:pt idx="190">
                  <c:v>5.7289600000000003E-2</c:v>
                </c:pt>
                <c:pt idx="191">
                  <c:v>5.7289600000000003E-2</c:v>
                </c:pt>
                <c:pt idx="192">
                  <c:v>5.7471700000000001E-2</c:v>
                </c:pt>
                <c:pt idx="193">
                  <c:v>5.7742400000000541E-2</c:v>
                </c:pt>
                <c:pt idx="194">
                  <c:v>5.7977899999999999E-2</c:v>
                </c:pt>
                <c:pt idx="195">
                  <c:v>5.8432700000000434E-2</c:v>
                </c:pt>
                <c:pt idx="196">
                  <c:v>5.8771900000000002E-2</c:v>
                </c:pt>
                <c:pt idx="197">
                  <c:v>5.9077100000000014E-2</c:v>
                </c:pt>
                <c:pt idx="198">
                  <c:v>5.9485500000000004E-2</c:v>
                </c:pt>
                <c:pt idx="199">
                  <c:v>5.9974399999999997E-2</c:v>
                </c:pt>
                <c:pt idx="200">
                  <c:v>6.05329000000005E-2</c:v>
                </c:pt>
                <c:pt idx="201">
                  <c:v>6.1158299999999999E-2</c:v>
                </c:pt>
                <c:pt idx="202">
                  <c:v>6.1909499999999999E-2</c:v>
                </c:pt>
                <c:pt idx="203">
                  <c:v>6.2527399999999997E-2</c:v>
                </c:pt>
                <c:pt idx="204">
                  <c:v>6.3297199999999998E-2</c:v>
                </c:pt>
                <c:pt idx="205">
                  <c:v>6.4252700000000024E-2</c:v>
                </c:pt>
                <c:pt idx="206">
                  <c:v>6.5252099999999993E-2</c:v>
                </c:pt>
                <c:pt idx="207">
                  <c:v>6.6396800000000034E-2</c:v>
                </c:pt>
                <c:pt idx="208">
                  <c:v>6.7546700000000001E-2</c:v>
                </c:pt>
                <c:pt idx="209">
                  <c:v>6.868539999999998E-2</c:v>
                </c:pt>
                <c:pt idx="210">
                  <c:v>6.9901000000000019E-2</c:v>
                </c:pt>
                <c:pt idx="211">
                  <c:v>7.1276800000000001E-2</c:v>
                </c:pt>
                <c:pt idx="212">
                  <c:v>7.2547399999999998E-2</c:v>
                </c:pt>
                <c:pt idx="213">
                  <c:v>7.385280000000001E-2</c:v>
                </c:pt>
                <c:pt idx="214">
                  <c:v>7.5164900000000021E-2</c:v>
                </c:pt>
                <c:pt idx="215">
                  <c:v>7.6465500000000006E-2</c:v>
                </c:pt>
                <c:pt idx="216">
                  <c:v>7.7804600000000612E-2</c:v>
                </c:pt>
                <c:pt idx="217">
                  <c:v>7.9044300000000012E-2</c:v>
                </c:pt>
                <c:pt idx="218">
                  <c:v>8.0236800000000066E-2</c:v>
                </c:pt>
                <c:pt idx="219">
                  <c:v>8.136850000000001E-2</c:v>
                </c:pt>
                <c:pt idx="220">
                  <c:v>8.2416599999999993E-2</c:v>
                </c:pt>
                <c:pt idx="221">
                  <c:v>8.3366900000000244E-2</c:v>
                </c:pt>
                <c:pt idx="222">
                  <c:v>8.4329100000000004E-2</c:v>
                </c:pt>
                <c:pt idx="223">
                  <c:v>8.5000400000000045E-2</c:v>
                </c:pt>
                <c:pt idx="224">
                  <c:v>8.5639300000000265E-2</c:v>
                </c:pt>
                <c:pt idx="225">
                  <c:v>8.6180400000000004E-2</c:v>
                </c:pt>
                <c:pt idx="226">
                  <c:v>8.6544500000000066E-2</c:v>
                </c:pt>
                <c:pt idx="227">
                  <c:v>8.6848500000000023E-2</c:v>
                </c:pt>
                <c:pt idx="228">
                  <c:v>8.7050400000000028E-2</c:v>
                </c:pt>
                <c:pt idx="229">
                  <c:v>8.714340000000001E-2</c:v>
                </c:pt>
                <c:pt idx="230">
                  <c:v>8.7295800000000007E-2</c:v>
                </c:pt>
                <c:pt idx="231">
                  <c:v>8.7370200000000009E-2</c:v>
                </c:pt>
                <c:pt idx="232">
                  <c:v>8.7400999999999993E-2</c:v>
                </c:pt>
                <c:pt idx="233">
                  <c:v>8.7478199999999978E-2</c:v>
                </c:pt>
                <c:pt idx="234">
                  <c:v>8.7545900000000065E-2</c:v>
                </c:pt>
                <c:pt idx="235">
                  <c:v>8.7523400000000043E-2</c:v>
                </c:pt>
                <c:pt idx="236">
                  <c:v>8.7553000000000006E-2</c:v>
                </c:pt>
                <c:pt idx="237">
                  <c:v>8.7574000000000027E-2</c:v>
                </c:pt>
                <c:pt idx="238">
                  <c:v>8.7486500000000009E-2</c:v>
                </c:pt>
                <c:pt idx="239">
                  <c:v>8.7405800000000006E-2</c:v>
                </c:pt>
                <c:pt idx="240">
                  <c:v>8.7297699999999992E-2</c:v>
                </c:pt>
                <c:pt idx="241">
                  <c:v>8.7097900000000006E-2</c:v>
                </c:pt>
                <c:pt idx="242">
                  <c:v>8.6865500000000026E-2</c:v>
                </c:pt>
                <c:pt idx="243">
                  <c:v>8.6643900000000024E-2</c:v>
                </c:pt>
                <c:pt idx="244">
                  <c:v>8.6421800000000007E-2</c:v>
                </c:pt>
                <c:pt idx="245">
                  <c:v>8.6261500000000005E-2</c:v>
                </c:pt>
                <c:pt idx="246">
                  <c:v>8.6157800000000048E-2</c:v>
                </c:pt>
                <c:pt idx="247">
                  <c:v>8.5980900000000041E-2</c:v>
                </c:pt>
                <c:pt idx="248">
                  <c:v>8.5851800000000228E-2</c:v>
                </c:pt>
                <c:pt idx="249">
                  <c:v>8.5797200000000004E-2</c:v>
                </c:pt>
                <c:pt idx="250">
                  <c:v>8.5855000000000764E-2</c:v>
                </c:pt>
                <c:pt idx="251">
                  <c:v>8.6014900000000005E-2</c:v>
                </c:pt>
                <c:pt idx="252">
                  <c:v>8.6282499999999998E-2</c:v>
                </c:pt>
                <c:pt idx="253">
                  <c:v>8.6603100000000002E-2</c:v>
                </c:pt>
                <c:pt idx="254">
                  <c:v>8.6968000000000004E-2</c:v>
                </c:pt>
                <c:pt idx="255">
                  <c:v>8.7454100000000007E-2</c:v>
                </c:pt>
                <c:pt idx="256">
                  <c:v>8.8037900000000266E-2</c:v>
                </c:pt>
                <c:pt idx="257">
                  <c:v>8.875670000000091E-2</c:v>
                </c:pt>
                <c:pt idx="258">
                  <c:v>8.9475100000000002E-2</c:v>
                </c:pt>
                <c:pt idx="259">
                  <c:v>9.0252500000000041E-2</c:v>
                </c:pt>
                <c:pt idx="260">
                  <c:v>9.1059900000000096E-2</c:v>
                </c:pt>
                <c:pt idx="261">
                  <c:v>9.189190000000004E-2</c:v>
                </c:pt>
                <c:pt idx="262">
                  <c:v>9.2843500000000009E-2</c:v>
                </c:pt>
                <c:pt idx="263">
                  <c:v>9.3793800000000246E-2</c:v>
                </c:pt>
                <c:pt idx="264">
                  <c:v>9.4724000000001307E-2</c:v>
                </c:pt>
                <c:pt idx="265">
                  <c:v>9.5751100000000047E-2</c:v>
                </c:pt>
                <c:pt idx="266">
                  <c:v>9.6817E-2</c:v>
                </c:pt>
                <c:pt idx="267">
                  <c:v>9.79328E-2</c:v>
                </c:pt>
                <c:pt idx="268">
                  <c:v>9.9138100000000007E-2</c:v>
                </c:pt>
                <c:pt idx="269">
                  <c:v>0.1003</c:v>
                </c:pt>
                <c:pt idx="270">
                  <c:v>0.10160000000000002</c:v>
                </c:pt>
                <c:pt idx="271">
                  <c:v>0.10294</c:v>
                </c:pt>
                <c:pt idx="272">
                  <c:v>0.104327</c:v>
                </c:pt>
                <c:pt idx="273">
                  <c:v>0.10578899999999998</c:v>
                </c:pt>
                <c:pt idx="274">
                  <c:v>0.10717200000000029</c:v>
                </c:pt>
                <c:pt idx="275">
                  <c:v>0.10872100000000108</c:v>
                </c:pt>
                <c:pt idx="276">
                  <c:v>0.110342</c:v>
                </c:pt>
                <c:pt idx="277">
                  <c:v>0.111931</c:v>
                </c:pt>
                <c:pt idx="278">
                  <c:v>0.113689</c:v>
                </c:pt>
                <c:pt idx="279">
                  <c:v>0.11545800000000001</c:v>
                </c:pt>
                <c:pt idx="280">
                  <c:v>0.117507</c:v>
                </c:pt>
                <c:pt idx="281">
                  <c:v>0.119717</c:v>
                </c:pt>
                <c:pt idx="282">
                  <c:v>0.12206000000000022</c:v>
                </c:pt>
                <c:pt idx="283">
                  <c:v>0.124558</c:v>
                </c:pt>
                <c:pt idx="284">
                  <c:v>0.12731700000000001</c:v>
                </c:pt>
                <c:pt idx="285">
                  <c:v>0.13025800000000001</c:v>
                </c:pt>
                <c:pt idx="286">
                  <c:v>0.13350100000000001</c:v>
                </c:pt>
                <c:pt idx="287">
                  <c:v>0.13692199999999999</c:v>
                </c:pt>
                <c:pt idx="288">
                  <c:v>0.14043100000000044</c:v>
                </c:pt>
                <c:pt idx="289">
                  <c:v>0.144182</c:v>
                </c:pt>
                <c:pt idx="290">
                  <c:v>0.14807600000000001</c:v>
                </c:pt>
                <c:pt idx="291">
                  <c:v>0.15217700000000001</c:v>
                </c:pt>
                <c:pt idx="292">
                  <c:v>0.15634300000000145</c:v>
                </c:pt>
                <c:pt idx="293">
                  <c:v>0.16054900000000041</c:v>
                </c:pt>
                <c:pt idx="294">
                  <c:v>0.16469400000000001</c:v>
                </c:pt>
                <c:pt idx="295">
                  <c:v>0.16882</c:v>
                </c:pt>
                <c:pt idx="296">
                  <c:v>0.172874</c:v>
                </c:pt>
                <c:pt idx="297">
                  <c:v>0.17676000000000044</c:v>
                </c:pt>
                <c:pt idx="298">
                  <c:v>0.18045500000000128</c:v>
                </c:pt>
                <c:pt idx="299">
                  <c:v>0.18396600000000188</c:v>
                </c:pt>
                <c:pt idx="300">
                  <c:v>0.18710800000000041</c:v>
                </c:pt>
                <c:pt idx="301">
                  <c:v>0.19008</c:v>
                </c:pt>
                <c:pt idx="302">
                  <c:v>0.19298999999999999</c:v>
                </c:pt>
                <c:pt idx="303">
                  <c:v>0.19542399999999999</c:v>
                </c:pt>
                <c:pt idx="304">
                  <c:v>0.19776099999999999</c:v>
                </c:pt>
                <c:pt idx="305">
                  <c:v>0.19994800000000154</c:v>
                </c:pt>
                <c:pt idx="306">
                  <c:v>0.20181199999999999</c:v>
                </c:pt>
                <c:pt idx="307">
                  <c:v>0.20358000000000001</c:v>
                </c:pt>
                <c:pt idx="308">
                  <c:v>0.20521600000000143</c:v>
                </c:pt>
                <c:pt idx="309">
                  <c:v>0.20653199999999999</c:v>
                </c:pt>
                <c:pt idx="310">
                  <c:v>0.20757999999999999</c:v>
                </c:pt>
                <c:pt idx="311">
                  <c:v>0.20841700000000188</c:v>
                </c:pt>
                <c:pt idx="312">
                  <c:v>0.20887900000000001</c:v>
                </c:pt>
                <c:pt idx="313">
                  <c:v>0.20911500000000041</c:v>
                </c:pt>
                <c:pt idx="314">
                  <c:v>0.20913699999999999</c:v>
                </c:pt>
                <c:pt idx="315">
                  <c:v>0.20871600000000157</c:v>
                </c:pt>
                <c:pt idx="316">
                  <c:v>0.20787900000000001</c:v>
                </c:pt>
                <c:pt idx="317">
                  <c:v>0.20691900000000188</c:v>
                </c:pt>
                <c:pt idx="318">
                  <c:v>0.20563300000000001</c:v>
                </c:pt>
                <c:pt idx="319">
                  <c:v>0.20408699999999999</c:v>
                </c:pt>
                <c:pt idx="320">
                  <c:v>0.20239699999999999</c:v>
                </c:pt>
                <c:pt idx="321">
                  <c:v>0.20025000000000001</c:v>
                </c:pt>
                <c:pt idx="322">
                  <c:v>0.19794800000000157</c:v>
                </c:pt>
                <c:pt idx="323">
                  <c:v>0.19539699999999999</c:v>
                </c:pt>
                <c:pt idx="324">
                  <c:v>0.19293800000000041</c:v>
                </c:pt>
                <c:pt idx="325">
                  <c:v>0.19023399999999999</c:v>
                </c:pt>
                <c:pt idx="326">
                  <c:v>0.18728700000000137</c:v>
                </c:pt>
                <c:pt idx="327">
                  <c:v>0.18438299999999999</c:v>
                </c:pt>
                <c:pt idx="328">
                  <c:v>0.18132699999999999</c:v>
                </c:pt>
                <c:pt idx="329">
                  <c:v>0.17843200000000137</c:v>
                </c:pt>
                <c:pt idx="330">
                  <c:v>0.17554400000000137</c:v>
                </c:pt>
                <c:pt idx="331">
                  <c:v>0.17263100000000001</c:v>
                </c:pt>
                <c:pt idx="332">
                  <c:v>0.16972100000000001</c:v>
                </c:pt>
                <c:pt idx="333">
                  <c:v>0.16678499999999999</c:v>
                </c:pt>
                <c:pt idx="334">
                  <c:v>0.16408</c:v>
                </c:pt>
                <c:pt idx="335">
                  <c:v>0.16145699999999999</c:v>
                </c:pt>
                <c:pt idx="336">
                  <c:v>0.15882000000000004</c:v>
                </c:pt>
                <c:pt idx="337">
                  <c:v>0.15629200000000154</c:v>
                </c:pt>
                <c:pt idx="338">
                  <c:v>0.15391300000000199</c:v>
                </c:pt>
                <c:pt idx="339">
                  <c:v>0.15158800000000044</c:v>
                </c:pt>
                <c:pt idx="340">
                  <c:v>0.14927900000000024</c:v>
                </c:pt>
                <c:pt idx="341">
                  <c:v>0.14707000000000001</c:v>
                </c:pt>
                <c:pt idx="342">
                  <c:v>0.14474700000000154</c:v>
                </c:pt>
                <c:pt idx="343">
                  <c:v>0.14248200000000041</c:v>
                </c:pt>
                <c:pt idx="344">
                  <c:v>0.14023200000000041</c:v>
                </c:pt>
                <c:pt idx="345">
                  <c:v>0.13799500000000137</c:v>
                </c:pt>
                <c:pt idx="346">
                  <c:v>0.135684</c:v>
                </c:pt>
                <c:pt idx="347">
                  <c:v>0.13336999999999999</c:v>
                </c:pt>
                <c:pt idx="348">
                  <c:v>0.13120499999999999</c:v>
                </c:pt>
                <c:pt idx="349">
                  <c:v>0.12923499999999999</c:v>
                </c:pt>
                <c:pt idx="350">
                  <c:v>0.12748699999999999</c:v>
                </c:pt>
                <c:pt idx="351">
                  <c:v>0.125862</c:v>
                </c:pt>
                <c:pt idx="352">
                  <c:v>0.12447600000000029</c:v>
                </c:pt>
                <c:pt idx="353">
                  <c:v>0.12333300000000012</c:v>
                </c:pt>
                <c:pt idx="354">
                  <c:v>0.12246100000000019</c:v>
                </c:pt>
                <c:pt idx="355">
                  <c:v>0.12200900000000002</c:v>
                </c:pt>
                <c:pt idx="356">
                  <c:v>0.121827</c:v>
                </c:pt>
                <c:pt idx="357">
                  <c:v>0.12177700000000002</c:v>
                </c:pt>
                <c:pt idx="358">
                  <c:v>0.12206800000000002</c:v>
                </c:pt>
                <c:pt idx="359">
                  <c:v>0.12253600000000076</c:v>
                </c:pt>
                <c:pt idx="360">
                  <c:v>0.12323900000000022</c:v>
                </c:pt>
                <c:pt idx="361">
                  <c:v>0.12424600000000088</c:v>
                </c:pt>
                <c:pt idx="362">
                  <c:v>0.12540699999999999</c:v>
                </c:pt>
                <c:pt idx="363">
                  <c:v>0.126642</c:v>
                </c:pt>
                <c:pt idx="364">
                  <c:v>0.12798000000000001</c:v>
                </c:pt>
                <c:pt idx="365">
                  <c:v>0.12951900000000041</c:v>
                </c:pt>
                <c:pt idx="366">
                  <c:v>0.13106599999999999</c:v>
                </c:pt>
                <c:pt idx="367">
                  <c:v>0.13266600000000001</c:v>
                </c:pt>
                <c:pt idx="368">
                  <c:v>0.13440800000000044</c:v>
                </c:pt>
                <c:pt idx="369">
                  <c:v>0.13602900000000001</c:v>
                </c:pt>
                <c:pt idx="370">
                  <c:v>0.13790300000000041</c:v>
                </c:pt>
                <c:pt idx="371">
                  <c:v>0.13958699999999999</c:v>
                </c:pt>
                <c:pt idx="372">
                  <c:v>0.13980500000000001</c:v>
                </c:pt>
                <c:pt idx="373">
                  <c:v>0.139379</c:v>
                </c:pt>
                <c:pt idx="374">
                  <c:v>0.138681</c:v>
                </c:pt>
                <c:pt idx="375">
                  <c:v>0.13798199999999999</c:v>
                </c:pt>
                <c:pt idx="376">
                  <c:v>0.13724400000000136</c:v>
                </c:pt>
                <c:pt idx="377">
                  <c:v>0.13654300000000041</c:v>
                </c:pt>
                <c:pt idx="378">
                  <c:v>0.13583400000000001</c:v>
                </c:pt>
                <c:pt idx="379">
                  <c:v>0.13539899999999999</c:v>
                </c:pt>
                <c:pt idx="380">
                  <c:v>0.13502700000000001</c:v>
                </c:pt>
                <c:pt idx="381">
                  <c:v>0.13672100000000001</c:v>
                </c:pt>
                <c:pt idx="382">
                  <c:v>0.13901800000000122</c:v>
                </c:pt>
                <c:pt idx="383">
                  <c:v>0.14142700000000041</c:v>
                </c:pt>
                <c:pt idx="384">
                  <c:v>0.14405699999999999</c:v>
                </c:pt>
                <c:pt idx="385">
                  <c:v>0.14686500000000041</c:v>
                </c:pt>
                <c:pt idx="386">
                  <c:v>0.14973900000000157</c:v>
                </c:pt>
                <c:pt idx="387">
                  <c:v>0.15269400000000041</c:v>
                </c:pt>
                <c:pt idx="388">
                  <c:v>0.15557900000000024</c:v>
                </c:pt>
                <c:pt idx="389">
                  <c:v>0.15870400000000157</c:v>
                </c:pt>
                <c:pt idx="390">
                  <c:v>0.16212499999999988</c:v>
                </c:pt>
                <c:pt idx="391">
                  <c:v>0.16583200000000001</c:v>
                </c:pt>
                <c:pt idx="392">
                  <c:v>0.16999600000000137</c:v>
                </c:pt>
                <c:pt idx="393">
                  <c:v>0.17429200000000122</c:v>
                </c:pt>
                <c:pt idx="394">
                  <c:v>0.17936900000000044</c:v>
                </c:pt>
                <c:pt idx="395">
                  <c:v>0.18521100000000154</c:v>
                </c:pt>
                <c:pt idx="396">
                  <c:v>0.19179900000000041</c:v>
                </c:pt>
                <c:pt idx="397">
                  <c:v>0.19890800000000122</c:v>
                </c:pt>
                <c:pt idx="398">
                  <c:v>0.20602100000000001</c:v>
                </c:pt>
                <c:pt idx="399">
                  <c:v>0.21100300000000041</c:v>
                </c:pt>
                <c:pt idx="400">
                  <c:v>0.20190000000000041</c:v>
                </c:pt>
              </c:numCache>
            </c:numRef>
          </c:yVal>
          <c:smooth val="1"/>
        </c:ser>
        <c:ser>
          <c:idx val="10"/>
          <c:order val="1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L$1:$L$401</c:f>
              <c:numCache>
                <c:formatCode>General</c:formatCode>
                <c:ptCount val="401"/>
                <c:pt idx="0">
                  <c:v>2.7060500000000001E-2</c:v>
                </c:pt>
                <c:pt idx="1">
                  <c:v>2.6608699999999999E-2</c:v>
                </c:pt>
                <c:pt idx="2">
                  <c:v>2.6433800000000375E-2</c:v>
                </c:pt>
                <c:pt idx="3">
                  <c:v>2.6347099999999998E-2</c:v>
                </c:pt>
                <c:pt idx="4">
                  <c:v>2.6085900000000304E-2</c:v>
                </c:pt>
                <c:pt idx="5">
                  <c:v>2.6259000000000011E-2</c:v>
                </c:pt>
                <c:pt idx="6">
                  <c:v>2.6477300000000419E-2</c:v>
                </c:pt>
                <c:pt idx="7">
                  <c:v>2.6380899999999999E-2</c:v>
                </c:pt>
                <c:pt idx="8">
                  <c:v>2.6169000000000001E-2</c:v>
                </c:pt>
                <c:pt idx="9">
                  <c:v>2.6223500000000011E-2</c:v>
                </c:pt>
                <c:pt idx="10">
                  <c:v>2.6215800000000254E-2</c:v>
                </c:pt>
                <c:pt idx="11">
                  <c:v>2.6412000000000001E-2</c:v>
                </c:pt>
                <c:pt idx="12">
                  <c:v>2.6597200000000012E-2</c:v>
                </c:pt>
                <c:pt idx="13">
                  <c:v>2.6717600000000001E-2</c:v>
                </c:pt>
                <c:pt idx="14">
                  <c:v>2.6381600000000012E-2</c:v>
                </c:pt>
                <c:pt idx="15">
                  <c:v>2.6119400000000001E-2</c:v>
                </c:pt>
                <c:pt idx="16">
                  <c:v>2.6481800000000336E-2</c:v>
                </c:pt>
                <c:pt idx="17">
                  <c:v>2.6707000000000012E-2</c:v>
                </c:pt>
                <c:pt idx="18">
                  <c:v>2.7131300000000375E-2</c:v>
                </c:pt>
                <c:pt idx="19">
                  <c:v>2.7102000000000001E-2</c:v>
                </c:pt>
                <c:pt idx="20">
                  <c:v>2.6827400000000001E-2</c:v>
                </c:pt>
                <c:pt idx="21">
                  <c:v>2.6555800000000011E-2</c:v>
                </c:pt>
                <c:pt idx="22">
                  <c:v>2.6510300000000011E-2</c:v>
                </c:pt>
                <c:pt idx="23">
                  <c:v>2.6714700000000001E-2</c:v>
                </c:pt>
                <c:pt idx="24">
                  <c:v>2.7145900000000278E-2</c:v>
                </c:pt>
                <c:pt idx="25">
                  <c:v>2.7480500000000012E-2</c:v>
                </c:pt>
                <c:pt idx="26">
                  <c:v>2.7483500000000265E-2</c:v>
                </c:pt>
                <c:pt idx="27">
                  <c:v>2.7421100000000278E-2</c:v>
                </c:pt>
                <c:pt idx="28">
                  <c:v>2.7494700000000052E-2</c:v>
                </c:pt>
                <c:pt idx="29">
                  <c:v>2.7785500000000012E-2</c:v>
                </c:pt>
                <c:pt idx="30">
                  <c:v>2.8221900000000012E-2</c:v>
                </c:pt>
                <c:pt idx="31">
                  <c:v>2.8724199999999978E-2</c:v>
                </c:pt>
                <c:pt idx="32">
                  <c:v>2.8651900000000056E-2</c:v>
                </c:pt>
                <c:pt idx="33">
                  <c:v>2.8408800000000001E-2</c:v>
                </c:pt>
                <c:pt idx="34">
                  <c:v>2.83471E-2</c:v>
                </c:pt>
                <c:pt idx="35">
                  <c:v>2.8688600000000002E-2</c:v>
                </c:pt>
                <c:pt idx="36">
                  <c:v>2.8938200000000001E-2</c:v>
                </c:pt>
                <c:pt idx="37">
                  <c:v>2.9249200000000239E-2</c:v>
                </c:pt>
                <c:pt idx="38">
                  <c:v>2.9027999999999998E-2</c:v>
                </c:pt>
                <c:pt idx="39">
                  <c:v>2.8659899999999999E-2</c:v>
                </c:pt>
                <c:pt idx="40">
                  <c:v>2.8570999999999999E-2</c:v>
                </c:pt>
                <c:pt idx="41">
                  <c:v>2.8865300000000052E-2</c:v>
                </c:pt>
                <c:pt idx="42">
                  <c:v>2.9280799999999999E-2</c:v>
                </c:pt>
                <c:pt idx="43">
                  <c:v>2.951730000000001E-2</c:v>
                </c:pt>
                <c:pt idx="44">
                  <c:v>2.9373300000000255E-2</c:v>
                </c:pt>
                <c:pt idx="45">
                  <c:v>2.9361100000000001E-2</c:v>
                </c:pt>
                <c:pt idx="46">
                  <c:v>2.9630699999999999E-2</c:v>
                </c:pt>
                <c:pt idx="47">
                  <c:v>3.0153699999999999E-2</c:v>
                </c:pt>
                <c:pt idx="48">
                  <c:v>3.0589100000000011E-2</c:v>
                </c:pt>
                <c:pt idx="49">
                  <c:v>3.0518699999999978E-2</c:v>
                </c:pt>
                <c:pt idx="50">
                  <c:v>3.0389099999999999E-2</c:v>
                </c:pt>
                <c:pt idx="51">
                  <c:v>3.0567899999999999E-2</c:v>
                </c:pt>
                <c:pt idx="52">
                  <c:v>3.1205900000000366E-2</c:v>
                </c:pt>
                <c:pt idx="53">
                  <c:v>3.1674800000000315E-2</c:v>
                </c:pt>
                <c:pt idx="54">
                  <c:v>3.1849300000000365E-2</c:v>
                </c:pt>
                <c:pt idx="55">
                  <c:v>3.1874300000000362E-2</c:v>
                </c:pt>
                <c:pt idx="56">
                  <c:v>3.2165100000000002E-2</c:v>
                </c:pt>
                <c:pt idx="57">
                  <c:v>3.2738900000000092E-2</c:v>
                </c:pt>
                <c:pt idx="58">
                  <c:v>3.314120000000001E-2</c:v>
                </c:pt>
                <c:pt idx="59">
                  <c:v>3.3276899999999998E-2</c:v>
                </c:pt>
                <c:pt idx="60">
                  <c:v>3.3296699999999999E-2</c:v>
                </c:pt>
                <c:pt idx="61">
                  <c:v>3.3447600000000001E-2</c:v>
                </c:pt>
                <c:pt idx="62">
                  <c:v>3.4065600000000001E-2</c:v>
                </c:pt>
                <c:pt idx="63">
                  <c:v>3.4537499999999999E-2</c:v>
                </c:pt>
                <c:pt idx="64">
                  <c:v>3.4777700000000002E-2</c:v>
                </c:pt>
                <c:pt idx="65">
                  <c:v>3.4970899999999999E-2</c:v>
                </c:pt>
                <c:pt idx="66">
                  <c:v>3.5494400000000002E-2</c:v>
                </c:pt>
                <c:pt idx="67">
                  <c:v>3.5948000000000001E-2</c:v>
                </c:pt>
                <c:pt idx="68">
                  <c:v>3.6334800000000042E-2</c:v>
                </c:pt>
                <c:pt idx="69">
                  <c:v>3.6733300000000392E-2</c:v>
                </c:pt>
                <c:pt idx="70">
                  <c:v>3.7135300000000392E-2</c:v>
                </c:pt>
                <c:pt idx="71">
                  <c:v>3.7516599999999997E-2</c:v>
                </c:pt>
                <c:pt idx="72">
                  <c:v>3.7902900000000052E-2</c:v>
                </c:pt>
                <c:pt idx="73">
                  <c:v>3.8290600000000001E-2</c:v>
                </c:pt>
                <c:pt idx="74">
                  <c:v>3.8516700000000001E-2</c:v>
                </c:pt>
                <c:pt idx="75">
                  <c:v>3.9055199999999998E-2</c:v>
                </c:pt>
                <c:pt idx="76">
                  <c:v>3.9573700000000052E-2</c:v>
                </c:pt>
                <c:pt idx="77">
                  <c:v>3.9970499999999999E-2</c:v>
                </c:pt>
                <c:pt idx="78">
                  <c:v>4.0427900000000003E-2</c:v>
                </c:pt>
                <c:pt idx="79">
                  <c:v>4.0815900000000023E-2</c:v>
                </c:pt>
                <c:pt idx="80">
                  <c:v>4.1321200000000002E-2</c:v>
                </c:pt>
                <c:pt idx="81">
                  <c:v>4.2007500000000024E-2</c:v>
                </c:pt>
                <c:pt idx="82">
                  <c:v>4.2476300000000002E-2</c:v>
                </c:pt>
                <c:pt idx="83">
                  <c:v>4.2779999999999999E-2</c:v>
                </c:pt>
                <c:pt idx="84">
                  <c:v>4.3137399999999999E-2</c:v>
                </c:pt>
                <c:pt idx="85">
                  <c:v>4.3689299999999986E-2</c:v>
                </c:pt>
                <c:pt idx="86">
                  <c:v>4.4245299999999987E-2</c:v>
                </c:pt>
                <c:pt idx="87">
                  <c:v>4.4647899999999997E-2</c:v>
                </c:pt>
                <c:pt idx="88">
                  <c:v>4.5038700000000022E-2</c:v>
                </c:pt>
                <c:pt idx="89">
                  <c:v>4.5585099999999996E-2</c:v>
                </c:pt>
                <c:pt idx="90">
                  <c:v>4.6253099999999985E-2</c:v>
                </c:pt>
                <c:pt idx="91">
                  <c:v>4.6984799999999986E-2</c:v>
                </c:pt>
                <c:pt idx="92">
                  <c:v>4.7786600000000727E-2</c:v>
                </c:pt>
                <c:pt idx="93">
                  <c:v>4.8507000000000002E-2</c:v>
                </c:pt>
                <c:pt idx="94">
                  <c:v>4.9035400000000132E-2</c:v>
                </c:pt>
                <c:pt idx="95">
                  <c:v>4.9596900000000645E-2</c:v>
                </c:pt>
                <c:pt idx="96">
                  <c:v>5.0471799999999997E-2</c:v>
                </c:pt>
                <c:pt idx="97">
                  <c:v>5.1160999999999998E-2</c:v>
                </c:pt>
                <c:pt idx="98">
                  <c:v>5.1626999999999999E-2</c:v>
                </c:pt>
                <c:pt idx="99">
                  <c:v>5.2137400000000132E-2</c:v>
                </c:pt>
                <c:pt idx="100">
                  <c:v>5.2718100000000122E-2</c:v>
                </c:pt>
                <c:pt idx="101">
                  <c:v>5.3203300000000002E-2</c:v>
                </c:pt>
                <c:pt idx="102">
                  <c:v>5.3853400000000023E-2</c:v>
                </c:pt>
                <c:pt idx="103">
                  <c:v>5.4577000000000014E-2</c:v>
                </c:pt>
                <c:pt idx="104">
                  <c:v>5.5222100000000003E-2</c:v>
                </c:pt>
                <c:pt idx="105">
                  <c:v>5.6085900000000001E-2</c:v>
                </c:pt>
                <c:pt idx="106">
                  <c:v>5.6938999999999997E-2</c:v>
                </c:pt>
                <c:pt idx="107">
                  <c:v>5.7738800000000014E-2</c:v>
                </c:pt>
                <c:pt idx="108">
                  <c:v>5.8532100000000004E-2</c:v>
                </c:pt>
                <c:pt idx="109">
                  <c:v>5.9315600000000739E-2</c:v>
                </c:pt>
                <c:pt idx="110">
                  <c:v>5.9955100000000004E-2</c:v>
                </c:pt>
                <c:pt idx="111">
                  <c:v>6.0505900000000001E-2</c:v>
                </c:pt>
                <c:pt idx="112">
                  <c:v>6.1095400000000022E-2</c:v>
                </c:pt>
                <c:pt idx="113">
                  <c:v>6.1234799999999999E-2</c:v>
                </c:pt>
                <c:pt idx="114">
                  <c:v>6.14414E-2</c:v>
                </c:pt>
                <c:pt idx="115">
                  <c:v>6.1766200000000562E-2</c:v>
                </c:pt>
                <c:pt idx="116">
                  <c:v>6.2107400000000132E-2</c:v>
                </c:pt>
                <c:pt idx="117">
                  <c:v>6.26308E-2</c:v>
                </c:pt>
                <c:pt idx="118">
                  <c:v>6.3017400000000584E-2</c:v>
                </c:pt>
                <c:pt idx="119">
                  <c:v>6.3320799999999997E-2</c:v>
                </c:pt>
                <c:pt idx="120">
                  <c:v>6.3655299999999998E-2</c:v>
                </c:pt>
                <c:pt idx="121">
                  <c:v>6.41703E-2</c:v>
                </c:pt>
                <c:pt idx="122">
                  <c:v>6.4269499999999993E-2</c:v>
                </c:pt>
                <c:pt idx="123">
                  <c:v>6.4909800000000004E-2</c:v>
                </c:pt>
                <c:pt idx="124">
                  <c:v>6.7114900000000033E-2</c:v>
                </c:pt>
                <c:pt idx="125">
                  <c:v>6.9675799999999996E-2</c:v>
                </c:pt>
                <c:pt idx="126">
                  <c:v>7.2767200000000795E-2</c:v>
                </c:pt>
                <c:pt idx="127">
                  <c:v>7.2473800000000019E-2</c:v>
                </c:pt>
                <c:pt idx="128">
                  <c:v>7.2004700000000033E-2</c:v>
                </c:pt>
                <c:pt idx="129">
                  <c:v>7.1670700000000004E-2</c:v>
                </c:pt>
                <c:pt idx="130">
                  <c:v>7.131800000000002E-2</c:v>
                </c:pt>
                <c:pt idx="131">
                  <c:v>7.2833200000000653E-2</c:v>
                </c:pt>
                <c:pt idx="132">
                  <c:v>7.2449200000000019E-2</c:v>
                </c:pt>
                <c:pt idx="133">
                  <c:v>7.2381500000000029E-2</c:v>
                </c:pt>
                <c:pt idx="134">
                  <c:v>7.2175699999999995E-2</c:v>
                </c:pt>
                <c:pt idx="135">
                  <c:v>7.2180500000000009E-2</c:v>
                </c:pt>
                <c:pt idx="136">
                  <c:v>7.2355400000000014E-2</c:v>
                </c:pt>
                <c:pt idx="137">
                  <c:v>7.2098500000000024E-2</c:v>
                </c:pt>
                <c:pt idx="138">
                  <c:v>7.1887900000000032E-2</c:v>
                </c:pt>
                <c:pt idx="139">
                  <c:v>7.1717000000000114E-2</c:v>
                </c:pt>
                <c:pt idx="140">
                  <c:v>7.1617600000000003E-2</c:v>
                </c:pt>
                <c:pt idx="141">
                  <c:v>7.1482599999999993E-2</c:v>
                </c:pt>
                <c:pt idx="142">
                  <c:v>7.1230500000000002E-2</c:v>
                </c:pt>
                <c:pt idx="143">
                  <c:v>7.11141E-2</c:v>
                </c:pt>
                <c:pt idx="144">
                  <c:v>7.0710000000000134E-2</c:v>
                </c:pt>
                <c:pt idx="145">
                  <c:v>7.0275799999999999E-2</c:v>
                </c:pt>
                <c:pt idx="146">
                  <c:v>7.0351800000000006E-2</c:v>
                </c:pt>
                <c:pt idx="147">
                  <c:v>7.0160600000000184E-2</c:v>
                </c:pt>
                <c:pt idx="148">
                  <c:v>7.0053400000000113E-2</c:v>
                </c:pt>
                <c:pt idx="149">
                  <c:v>6.9870900000000014E-2</c:v>
                </c:pt>
                <c:pt idx="150">
                  <c:v>6.9771500000000014E-2</c:v>
                </c:pt>
                <c:pt idx="151">
                  <c:v>6.9866100000000514E-2</c:v>
                </c:pt>
                <c:pt idx="152">
                  <c:v>6.9727600000000736E-2</c:v>
                </c:pt>
                <c:pt idx="153">
                  <c:v>6.9846300000000014E-2</c:v>
                </c:pt>
                <c:pt idx="154">
                  <c:v>6.9616400000000647E-2</c:v>
                </c:pt>
                <c:pt idx="155">
                  <c:v>6.9421200000000002E-2</c:v>
                </c:pt>
                <c:pt idx="156">
                  <c:v>6.8969199999999981E-2</c:v>
                </c:pt>
                <c:pt idx="157">
                  <c:v>6.8748000000000004E-2</c:v>
                </c:pt>
                <c:pt idx="158">
                  <c:v>6.8575800000000006E-2</c:v>
                </c:pt>
                <c:pt idx="159">
                  <c:v>6.8326400000000134E-2</c:v>
                </c:pt>
                <c:pt idx="160">
                  <c:v>6.8128900000000006E-2</c:v>
                </c:pt>
                <c:pt idx="161">
                  <c:v>6.793970000000002E-2</c:v>
                </c:pt>
                <c:pt idx="162">
                  <c:v>6.7632600000000626E-2</c:v>
                </c:pt>
                <c:pt idx="163">
                  <c:v>6.7276700000000009E-2</c:v>
                </c:pt>
                <c:pt idx="164">
                  <c:v>6.7083599999999993E-2</c:v>
                </c:pt>
                <c:pt idx="165">
                  <c:v>6.6856799999999994E-2</c:v>
                </c:pt>
                <c:pt idx="166">
                  <c:v>6.6529799999999986E-2</c:v>
                </c:pt>
                <c:pt idx="167">
                  <c:v>6.6110299999999997E-2</c:v>
                </c:pt>
                <c:pt idx="168">
                  <c:v>6.5698999999999994E-2</c:v>
                </c:pt>
                <c:pt idx="169">
                  <c:v>6.536100000000003E-2</c:v>
                </c:pt>
                <c:pt idx="170">
                  <c:v>6.5017800000000014E-2</c:v>
                </c:pt>
                <c:pt idx="171">
                  <c:v>6.4583199999999993E-2</c:v>
                </c:pt>
                <c:pt idx="172">
                  <c:v>6.42456E-2</c:v>
                </c:pt>
                <c:pt idx="173">
                  <c:v>6.3864000000000004E-2</c:v>
                </c:pt>
                <c:pt idx="174">
                  <c:v>6.3535499999999995E-2</c:v>
                </c:pt>
                <c:pt idx="175">
                  <c:v>6.3269500000000006E-2</c:v>
                </c:pt>
                <c:pt idx="176">
                  <c:v>6.2905000000000003E-2</c:v>
                </c:pt>
                <c:pt idx="177">
                  <c:v>6.2695600000000004E-2</c:v>
                </c:pt>
                <c:pt idx="178">
                  <c:v>6.2368600000000718E-2</c:v>
                </c:pt>
                <c:pt idx="179">
                  <c:v>6.2186200000000504E-2</c:v>
                </c:pt>
                <c:pt idx="180">
                  <c:v>6.1993800000000002E-2</c:v>
                </c:pt>
                <c:pt idx="181">
                  <c:v>6.16103E-2</c:v>
                </c:pt>
                <c:pt idx="182">
                  <c:v>6.1480800000000002E-2</c:v>
                </c:pt>
                <c:pt idx="183">
                  <c:v>6.1218799999999997E-2</c:v>
                </c:pt>
                <c:pt idx="184">
                  <c:v>6.1033600000000104E-2</c:v>
                </c:pt>
                <c:pt idx="185">
                  <c:v>6.0937400000000114E-2</c:v>
                </c:pt>
                <c:pt idx="186">
                  <c:v>6.072640000000059E-2</c:v>
                </c:pt>
                <c:pt idx="187">
                  <c:v>6.0667000000000013E-2</c:v>
                </c:pt>
                <c:pt idx="188">
                  <c:v>6.0585099999999996E-2</c:v>
                </c:pt>
                <c:pt idx="189">
                  <c:v>6.0680100000000001E-2</c:v>
                </c:pt>
                <c:pt idx="190">
                  <c:v>6.0630600000000014E-2</c:v>
                </c:pt>
                <c:pt idx="191">
                  <c:v>6.0636200000000112E-2</c:v>
                </c:pt>
                <c:pt idx="192">
                  <c:v>6.0788200000000132E-2</c:v>
                </c:pt>
                <c:pt idx="193">
                  <c:v>6.0952800000000001E-2</c:v>
                </c:pt>
                <c:pt idx="194">
                  <c:v>6.1099300000000002E-2</c:v>
                </c:pt>
                <c:pt idx="195">
                  <c:v>6.1418700000000014E-2</c:v>
                </c:pt>
                <c:pt idx="196">
                  <c:v>6.1628499999999996E-2</c:v>
                </c:pt>
                <c:pt idx="197">
                  <c:v>6.1904399999999998E-2</c:v>
                </c:pt>
                <c:pt idx="198">
                  <c:v>6.239120000000057E-2</c:v>
                </c:pt>
                <c:pt idx="199">
                  <c:v>6.2944600000000003E-2</c:v>
                </c:pt>
                <c:pt idx="200">
                  <c:v>6.3469000000000012E-2</c:v>
                </c:pt>
                <c:pt idx="201">
                  <c:v>6.4092400000000924E-2</c:v>
                </c:pt>
                <c:pt idx="202">
                  <c:v>6.4843700000000004E-2</c:v>
                </c:pt>
                <c:pt idx="203">
                  <c:v>6.5653500000000004E-2</c:v>
                </c:pt>
                <c:pt idx="204">
                  <c:v>6.6565100000000002E-2</c:v>
                </c:pt>
                <c:pt idx="205">
                  <c:v>6.7492800000000533E-2</c:v>
                </c:pt>
                <c:pt idx="206">
                  <c:v>6.8510900000000013E-2</c:v>
                </c:pt>
                <c:pt idx="207">
                  <c:v>6.9539199999999995E-2</c:v>
                </c:pt>
                <c:pt idx="208">
                  <c:v>7.0622099999999993E-2</c:v>
                </c:pt>
                <c:pt idx="209">
                  <c:v>7.1796100000000113E-2</c:v>
                </c:pt>
                <c:pt idx="210">
                  <c:v>7.295030000000001E-2</c:v>
                </c:pt>
                <c:pt idx="211">
                  <c:v>7.4202700000000024E-2</c:v>
                </c:pt>
                <c:pt idx="212">
                  <c:v>7.553890000000002E-2</c:v>
                </c:pt>
                <c:pt idx="213">
                  <c:v>7.6832800000000021E-2</c:v>
                </c:pt>
                <c:pt idx="214">
                  <c:v>7.8081200000000003E-2</c:v>
                </c:pt>
                <c:pt idx="215">
                  <c:v>7.9352200000000775E-2</c:v>
                </c:pt>
                <c:pt idx="216">
                  <c:v>8.0620800000001061E-2</c:v>
                </c:pt>
                <c:pt idx="217">
                  <c:v>8.1883000000000011E-2</c:v>
                </c:pt>
                <c:pt idx="218">
                  <c:v>8.3121100000000045E-2</c:v>
                </c:pt>
                <c:pt idx="219">
                  <c:v>8.4274100000000005E-2</c:v>
                </c:pt>
                <c:pt idx="220">
                  <c:v>8.5290600000000022E-2</c:v>
                </c:pt>
                <c:pt idx="221">
                  <c:v>8.6140000000000022E-2</c:v>
                </c:pt>
                <c:pt idx="222">
                  <c:v>8.7120400000000028E-2</c:v>
                </c:pt>
                <c:pt idx="223">
                  <c:v>8.7859000000000007E-2</c:v>
                </c:pt>
                <c:pt idx="224">
                  <c:v>8.852400000000149E-2</c:v>
                </c:pt>
                <c:pt idx="225">
                  <c:v>8.9120100000000063E-2</c:v>
                </c:pt>
                <c:pt idx="226">
                  <c:v>8.9433600000000016E-2</c:v>
                </c:pt>
                <c:pt idx="227">
                  <c:v>8.9718500000000007E-2</c:v>
                </c:pt>
                <c:pt idx="228">
                  <c:v>8.9965100000000048E-2</c:v>
                </c:pt>
                <c:pt idx="229">
                  <c:v>9.013810000000004E-2</c:v>
                </c:pt>
                <c:pt idx="230">
                  <c:v>9.0338400000000041E-2</c:v>
                </c:pt>
                <c:pt idx="231">
                  <c:v>9.0499500000000024E-2</c:v>
                </c:pt>
                <c:pt idx="232">
                  <c:v>9.0544200000000047E-2</c:v>
                </c:pt>
                <c:pt idx="233">
                  <c:v>9.0639200000000003E-2</c:v>
                </c:pt>
                <c:pt idx="234">
                  <c:v>9.0739300000000064E-2</c:v>
                </c:pt>
                <c:pt idx="235">
                  <c:v>9.0780100000000002E-2</c:v>
                </c:pt>
                <c:pt idx="236">
                  <c:v>9.0796300000001037E-2</c:v>
                </c:pt>
                <c:pt idx="237">
                  <c:v>9.0791200000000002E-2</c:v>
                </c:pt>
                <c:pt idx="238">
                  <c:v>9.0680400000000022E-2</c:v>
                </c:pt>
                <c:pt idx="239">
                  <c:v>9.0505800000001177E-2</c:v>
                </c:pt>
                <c:pt idx="240">
                  <c:v>9.0353000000000003E-2</c:v>
                </c:pt>
                <c:pt idx="241">
                  <c:v>9.020220000000001E-2</c:v>
                </c:pt>
                <c:pt idx="242">
                  <c:v>8.9944900000000244E-2</c:v>
                </c:pt>
                <c:pt idx="243">
                  <c:v>8.9741100000000004E-2</c:v>
                </c:pt>
                <c:pt idx="244">
                  <c:v>8.9541200000000001E-2</c:v>
                </c:pt>
                <c:pt idx="245">
                  <c:v>8.9402300000000004E-2</c:v>
                </c:pt>
                <c:pt idx="246">
                  <c:v>8.9251500000000025E-2</c:v>
                </c:pt>
                <c:pt idx="247">
                  <c:v>8.9127600000000098E-2</c:v>
                </c:pt>
                <c:pt idx="248">
                  <c:v>8.9042500000000024E-2</c:v>
                </c:pt>
                <c:pt idx="249">
                  <c:v>8.8992200000000021E-2</c:v>
                </c:pt>
                <c:pt idx="250">
                  <c:v>8.9055200000000265E-2</c:v>
                </c:pt>
                <c:pt idx="251">
                  <c:v>8.9131900000000028E-2</c:v>
                </c:pt>
                <c:pt idx="252">
                  <c:v>8.9305300000000226E-2</c:v>
                </c:pt>
                <c:pt idx="253">
                  <c:v>8.9551500000001019E-2</c:v>
                </c:pt>
                <c:pt idx="254">
                  <c:v>8.9986900000000022E-2</c:v>
                </c:pt>
                <c:pt idx="255">
                  <c:v>9.0464600000000006E-2</c:v>
                </c:pt>
                <c:pt idx="256">
                  <c:v>9.1021600000000022E-2</c:v>
                </c:pt>
                <c:pt idx="257">
                  <c:v>9.1672300000000026E-2</c:v>
                </c:pt>
                <c:pt idx="258">
                  <c:v>9.2367300000000027E-2</c:v>
                </c:pt>
                <c:pt idx="259">
                  <c:v>9.3204900000000798E-2</c:v>
                </c:pt>
                <c:pt idx="260">
                  <c:v>9.4028100000000045E-2</c:v>
                </c:pt>
                <c:pt idx="261">
                  <c:v>9.495830000000105E-2</c:v>
                </c:pt>
                <c:pt idx="262">
                  <c:v>9.5835400000000265E-2</c:v>
                </c:pt>
                <c:pt idx="263">
                  <c:v>9.6728800000000267E-2</c:v>
                </c:pt>
                <c:pt idx="264">
                  <c:v>9.77991E-2</c:v>
                </c:pt>
                <c:pt idx="265">
                  <c:v>9.8874100000000228E-2</c:v>
                </c:pt>
                <c:pt idx="266">
                  <c:v>9.9954700000000743E-2</c:v>
                </c:pt>
                <c:pt idx="267">
                  <c:v>0.10112599999999999</c:v>
                </c:pt>
                <c:pt idx="268">
                  <c:v>0.102371</c:v>
                </c:pt>
                <c:pt idx="269">
                  <c:v>0.10352900000000002</c:v>
                </c:pt>
                <c:pt idx="270">
                  <c:v>0.10487100000000002</c:v>
                </c:pt>
                <c:pt idx="271">
                  <c:v>0.10627900000000012</c:v>
                </c:pt>
                <c:pt idx="272">
                  <c:v>0.10764899999999998</c:v>
                </c:pt>
                <c:pt idx="273">
                  <c:v>0.10907300000000029</c:v>
                </c:pt>
                <c:pt idx="274">
                  <c:v>0.11046</c:v>
                </c:pt>
                <c:pt idx="275">
                  <c:v>0.111912</c:v>
                </c:pt>
                <c:pt idx="276">
                  <c:v>0.113437</c:v>
                </c:pt>
                <c:pt idx="277">
                  <c:v>0.115019</c:v>
                </c:pt>
                <c:pt idx="278">
                  <c:v>0.11673100000000022</c:v>
                </c:pt>
                <c:pt idx="279">
                  <c:v>0.11845700000000001</c:v>
                </c:pt>
                <c:pt idx="280">
                  <c:v>0.12048600000000002</c:v>
                </c:pt>
                <c:pt idx="281">
                  <c:v>0.12267000000000022</c:v>
                </c:pt>
                <c:pt idx="282">
                  <c:v>0.12500600000000001</c:v>
                </c:pt>
                <c:pt idx="283">
                  <c:v>0.12750400000000001</c:v>
                </c:pt>
                <c:pt idx="284">
                  <c:v>0.13020100000000001</c:v>
                </c:pt>
                <c:pt idx="285">
                  <c:v>0.13306799999999999</c:v>
                </c:pt>
                <c:pt idx="286">
                  <c:v>0.136182</c:v>
                </c:pt>
                <c:pt idx="287">
                  <c:v>0.13950199999999999</c:v>
                </c:pt>
                <c:pt idx="288">
                  <c:v>0.14290000000000044</c:v>
                </c:pt>
                <c:pt idx="289">
                  <c:v>0.14657200000000001</c:v>
                </c:pt>
                <c:pt idx="290">
                  <c:v>0.15034500000000137</c:v>
                </c:pt>
                <c:pt idx="291">
                  <c:v>0.15427399999999999</c:v>
                </c:pt>
                <c:pt idx="292">
                  <c:v>0.15836800000000137</c:v>
                </c:pt>
                <c:pt idx="293">
                  <c:v>0.16258</c:v>
                </c:pt>
                <c:pt idx="294">
                  <c:v>0.16669100000000001</c:v>
                </c:pt>
                <c:pt idx="295">
                  <c:v>0.170823</c:v>
                </c:pt>
                <c:pt idx="296">
                  <c:v>0.17485700000000001</c:v>
                </c:pt>
                <c:pt idx="297">
                  <c:v>0.17858900000000041</c:v>
                </c:pt>
                <c:pt idx="298">
                  <c:v>0.18228300000000044</c:v>
                </c:pt>
                <c:pt idx="299">
                  <c:v>0.18578600000000137</c:v>
                </c:pt>
                <c:pt idx="300">
                  <c:v>0.18889800000000154</c:v>
                </c:pt>
                <c:pt idx="301">
                  <c:v>0.19179900000000041</c:v>
                </c:pt>
                <c:pt idx="302">
                  <c:v>0.19464000000000001</c:v>
                </c:pt>
                <c:pt idx="303">
                  <c:v>0.197102</c:v>
                </c:pt>
                <c:pt idx="304">
                  <c:v>0.19943200000000041</c:v>
                </c:pt>
                <c:pt idx="305">
                  <c:v>0.20147100000000001</c:v>
                </c:pt>
                <c:pt idx="306">
                  <c:v>0.203321</c:v>
                </c:pt>
                <c:pt idx="307">
                  <c:v>0.20506400000000041</c:v>
                </c:pt>
                <c:pt idx="308">
                  <c:v>0.20665800000000001</c:v>
                </c:pt>
                <c:pt idx="309">
                  <c:v>0.20797000000000004</c:v>
                </c:pt>
                <c:pt idx="310">
                  <c:v>0.20888799999999999</c:v>
                </c:pt>
                <c:pt idx="311">
                  <c:v>0.20948800000000137</c:v>
                </c:pt>
                <c:pt idx="312">
                  <c:v>0.20994300000000188</c:v>
                </c:pt>
                <c:pt idx="313">
                  <c:v>0.21016199999999999</c:v>
                </c:pt>
                <c:pt idx="314">
                  <c:v>0.21011600000000041</c:v>
                </c:pt>
                <c:pt idx="315">
                  <c:v>0.209678</c:v>
                </c:pt>
                <c:pt idx="316">
                  <c:v>0.20891200000000154</c:v>
                </c:pt>
                <c:pt idx="317">
                  <c:v>0.20793200000000137</c:v>
                </c:pt>
                <c:pt idx="318">
                  <c:v>0.20675000000000004</c:v>
                </c:pt>
                <c:pt idx="319">
                  <c:v>0.205377</c:v>
                </c:pt>
                <c:pt idx="320">
                  <c:v>0.20363800000000001</c:v>
                </c:pt>
                <c:pt idx="321">
                  <c:v>0.20174200000000134</c:v>
                </c:pt>
                <c:pt idx="322">
                  <c:v>0.19960700000000001</c:v>
                </c:pt>
                <c:pt idx="323">
                  <c:v>0.19719100000000001</c:v>
                </c:pt>
                <c:pt idx="324">
                  <c:v>0.19486500000000001</c:v>
                </c:pt>
                <c:pt idx="325">
                  <c:v>0.19221299999999999</c:v>
                </c:pt>
                <c:pt idx="326">
                  <c:v>0.18942200000000137</c:v>
                </c:pt>
                <c:pt idx="327">
                  <c:v>0.18665699999999999</c:v>
                </c:pt>
                <c:pt idx="328">
                  <c:v>0.18379700000000176</c:v>
                </c:pt>
                <c:pt idx="329">
                  <c:v>0.18091900000000208</c:v>
                </c:pt>
                <c:pt idx="330">
                  <c:v>0.17809400000000122</c:v>
                </c:pt>
                <c:pt idx="331">
                  <c:v>0.17530599999999999</c:v>
                </c:pt>
                <c:pt idx="332">
                  <c:v>0.17250599999999999</c:v>
                </c:pt>
                <c:pt idx="333">
                  <c:v>0.16979500000000122</c:v>
                </c:pt>
                <c:pt idx="334">
                  <c:v>0.16729900000000122</c:v>
                </c:pt>
                <c:pt idx="335">
                  <c:v>0.16486200000000001</c:v>
                </c:pt>
                <c:pt idx="336">
                  <c:v>0.16245399999999999</c:v>
                </c:pt>
                <c:pt idx="337">
                  <c:v>0.16015099999999988</c:v>
                </c:pt>
                <c:pt idx="338">
                  <c:v>0.15787200000000001</c:v>
                </c:pt>
                <c:pt idx="339">
                  <c:v>0.15558300000000044</c:v>
                </c:pt>
                <c:pt idx="340">
                  <c:v>0.15336100000000041</c:v>
                </c:pt>
                <c:pt idx="341">
                  <c:v>0.15118200000000001</c:v>
                </c:pt>
                <c:pt idx="342">
                  <c:v>0.148871</c:v>
                </c:pt>
                <c:pt idx="343">
                  <c:v>0.14657700000000001</c:v>
                </c:pt>
                <c:pt idx="344">
                  <c:v>0.14430699999999999</c:v>
                </c:pt>
                <c:pt idx="345">
                  <c:v>0.14201800000000137</c:v>
                </c:pt>
                <c:pt idx="346">
                  <c:v>0.13971000000000044</c:v>
                </c:pt>
                <c:pt idx="347">
                  <c:v>0.13745099999999999</c:v>
                </c:pt>
                <c:pt idx="348">
                  <c:v>0.135329</c:v>
                </c:pt>
                <c:pt idx="349">
                  <c:v>0.13342899999999999</c:v>
                </c:pt>
                <c:pt idx="350">
                  <c:v>0.13165399999999997</c:v>
                </c:pt>
                <c:pt idx="351">
                  <c:v>0.13014899999999999</c:v>
                </c:pt>
                <c:pt idx="352">
                  <c:v>0.128825</c:v>
                </c:pt>
                <c:pt idx="353">
                  <c:v>0.12765299999999988</c:v>
                </c:pt>
                <c:pt idx="354">
                  <c:v>0.12700500000000001</c:v>
                </c:pt>
                <c:pt idx="355">
                  <c:v>0.12674099999999999</c:v>
                </c:pt>
                <c:pt idx="356">
                  <c:v>0.126607</c:v>
                </c:pt>
                <c:pt idx="357">
                  <c:v>0.126641</c:v>
                </c:pt>
                <c:pt idx="358">
                  <c:v>0.12700400000000001</c:v>
                </c:pt>
                <c:pt idx="359">
                  <c:v>0.12751799999999999</c:v>
                </c:pt>
                <c:pt idx="360">
                  <c:v>0.128356</c:v>
                </c:pt>
                <c:pt idx="361">
                  <c:v>0.12944800000000137</c:v>
                </c:pt>
                <c:pt idx="362">
                  <c:v>0.13058600000000001</c:v>
                </c:pt>
                <c:pt idx="363">
                  <c:v>0.13189200000000001</c:v>
                </c:pt>
                <c:pt idx="364">
                  <c:v>0.13333400000000001</c:v>
                </c:pt>
                <c:pt idx="365">
                  <c:v>0.13490400000000041</c:v>
                </c:pt>
                <c:pt idx="366">
                  <c:v>0.13664699999999999</c:v>
                </c:pt>
                <c:pt idx="367">
                  <c:v>0.138374</c:v>
                </c:pt>
                <c:pt idx="368">
                  <c:v>0.14015900000000001</c:v>
                </c:pt>
                <c:pt idx="369">
                  <c:v>0.14201800000000137</c:v>
                </c:pt>
                <c:pt idx="370">
                  <c:v>0.14390100000000094</c:v>
                </c:pt>
                <c:pt idx="371">
                  <c:v>0.14552399999999999</c:v>
                </c:pt>
                <c:pt idx="372">
                  <c:v>0.14522199999999999</c:v>
                </c:pt>
                <c:pt idx="373">
                  <c:v>0.14486199999999999</c:v>
                </c:pt>
                <c:pt idx="374">
                  <c:v>0.14432600000000001</c:v>
                </c:pt>
                <c:pt idx="375">
                  <c:v>0.14364800000000041</c:v>
                </c:pt>
                <c:pt idx="376">
                  <c:v>0.14294200000000157</c:v>
                </c:pt>
                <c:pt idx="377">
                  <c:v>0.14232400000000001</c:v>
                </c:pt>
                <c:pt idx="378">
                  <c:v>0.141683</c:v>
                </c:pt>
                <c:pt idx="379">
                  <c:v>0.14129300000000122</c:v>
                </c:pt>
                <c:pt idx="380">
                  <c:v>0.14099100000000137</c:v>
                </c:pt>
                <c:pt idx="381">
                  <c:v>0.14273800000000123</c:v>
                </c:pt>
                <c:pt idx="382">
                  <c:v>0.14504100000000122</c:v>
                </c:pt>
                <c:pt idx="383">
                  <c:v>0.14763999999999999</c:v>
                </c:pt>
                <c:pt idx="384">
                  <c:v>0.15038899999999999</c:v>
                </c:pt>
                <c:pt idx="385">
                  <c:v>0.15332299999999999</c:v>
                </c:pt>
                <c:pt idx="386">
                  <c:v>0.15642600000000137</c:v>
                </c:pt>
                <c:pt idx="387">
                  <c:v>0.15956800000000163</c:v>
                </c:pt>
                <c:pt idx="388">
                  <c:v>0.162665</c:v>
                </c:pt>
                <c:pt idx="389">
                  <c:v>0.16614100000000001</c:v>
                </c:pt>
                <c:pt idx="390">
                  <c:v>0.169879</c:v>
                </c:pt>
                <c:pt idx="391">
                  <c:v>0.17389700000000041</c:v>
                </c:pt>
                <c:pt idx="392">
                  <c:v>0.17845700000000131</c:v>
                </c:pt>
                <c:pt idx="393">
                  <c:v>0.18315000000000001</c:v>
                </c:pt>
                <c:pt idx="394">
                  <c:v>0.18856000000000137</c:v>
                </c:pt>
                <c:pt idx="395">
                  <c:v>0.19458600000000001</c:v>
                </c:pt>
                <c:pt idx="396">
                  <c:v>0.201571</c:v>
                </c:pt>
                <c:pt idx="397">
                  <c:v>0.20906700000000122</c:v>
                </c:pt>
                <c:pt idx="398">
                  <c:v>0.21673000000000137</c:v>
                </c:pt>
                <c:pt idx="399">
                  <c:v>0.22206899999999999</c:v>
                </c:pt>
                <c:pt idx="400">
                  <c:v>0.21292700000000137</c:v>
                </c:pt>
              </c:numCache>
            </c:numRef>
          </c:yVal>
          <c:smooth val="1"/>
        </c:ser>
        <c:ser>
          <c:idx val="11"/>
          <c:order val="1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M$1:$M$401</c:f>
              <c:numCache>
                <c:formatCode>General</c:formatCode>
                <c:ptCount val="401"/>
                <c:pt idx="0">
                  <c:v>3.389070000000001E-2</c:v>
                </c:pt>
                <c:pt idx="1">
                  <c:v>3.3471500000000001E-2</c:v>
                </c:pt>
                <c:pt idx="2">
                  <c:v>3.3326599999999977E-2</c:v>
                </c:pt>
                <c:pt idx="3">
                  <c:v>3.3262100000000003E-2</c:v>
                </c:pt>
                <c:pt idx="4">
                  <c:v>3.2959200000000091E-2</c:v>
                </c:pt>
                <c:pt idx="5">
                  <c:v>3.2952000000000002E-2</c:v>
                </c:pt>
                <c:pt idx="6">
                  <c:v>3.3103599999999997E-2</c:v>
                </c:pt>
                <c:pt idx="7">
                  <c:v>3.2863200000000328E-2</c:v>
                </c:pt>
                <c:pt idx="8">
                  <c:v>3.2601700000000351E-2</c:v>
                </c:pt>
                <c:pt idx="9">
                  <c:v>3.2482000000000052E-2</c:v>
                </c:pt>
                <c:pt idx="10">
                  <c:v>3.2463100000000092E-2</c:v>
                </c:pt>
                <c:pt idx="11">
                  <c:v>3.26626E-2</c:v>
                </c:pt>
                <c:pt idx="12">
                  <c:v>3.2804100000000301E-2</c:v>
                </c:pt>
                <c:pt idx="13">
                  <c:v>3.2914199999999998E-2</c:v>
                </c:pt>
                <c:pt idx="14">
                  <c:v>3.2426299999999998E-2</c:v>
                </c:pt>
                <c:pt idx="15">
                  <c:v>3.2019200000000317E-2</c:v>
                </c:pt>
                <c:pt idx="16">
                  <c:v>3.196920000000001E-2</c:v>
                </c:pt>
                <c:pt idx="17">
                  <c:v>3.2089200000000359E-2</c:v>
                </c:pt>
                <c:pt idx="18">
                  <c:v>3.2336499999999997E-2</c:v>
                </c:pt>
                <c:pt idx="19">
                  <c:v>3.2157200000000011E-2</c:v>
                </c:pt>
                <c:pt idx="20">
                  <c:v>3.1780599999999999E-2</c:v>
                </c:pt>
                <c:pt idx="21">
                  <c:v>3.1419000000000002E-2</c:v>
                </c:pt>
                <c:pt idx="22">
                  <c:v>3.1242200000000265E-2</c:v>
                </c:pt>
                <c:pt idx="23">
                  <c:v>3.1464899999999997E-2</c:v>
                </c:pt>
                <c:pt idx="24">
                  <c:v>3.2026499999999999E-2</c:v>
                </c:pt>
                <c:pt idx="25">
                  <c:v>3.2307700000000002E-2</c:v>
                </c:pt>
                <c:pt idx="26">
                  <c:v>3.2304699999999999E-2</c:v>
                </c:pt>
                <c:pt idx="27">
                  <c:v>3.2156700000000003E-2</c:v>
                </c:pt>
                <c:pt idx="28">
                  <c:v>3.1951000000000014E-2</c:v>
                </c:pt>
                <c:pt idx="29">
                  <c:v>3.2095100000000307E-2</c:v>
                </c:pt>
                <c:pt idx="30">
                  <c:v>3.2558200000000002E-2</c:v>
                </c:pt>
                <c:pt idx="31">
                  <c:v>3.2964899999999998E-2</c:v>
                </c:pt>
                <c:pt idx="32">
                  <c:v>3.2820099999999998E-2</c:v>
                </c:pt>
                <c:pt idx="33">
                  <c:v>3.252830000000001E-2</c:v>
                </c:pt>
                <c:pt idx="34">
                  <c:v>3.2355200000000042E-2</c:v>
                </c:pt>
                <c:pt idx="35">
                  <c:v>3.2563200000000042E-2</c:v>
                </c:pt>
                <c:pt idx="36">
                  <c:v>3.2815900000000363E-2</c:v>
                </c:pt>
                <c:pt idx="37">
                  <c:v>3.3172500000000001E-2</c:v>
                </c:pt>
                <c:pt idx="38">
                  <c:v>3.2798300000000002E-2</c:v>
                </c:pt>
                <c:pt idx="39">
                  <c:v>3.2176900000000015E-2</c:v>
                </c:pt>
                <c:pt idx="40">
                  <c:v>3.1939599999999999E-2</c:v>
                </c:pt>
                <c:pt idx="41">
                  <c:v>3.2179300000000348E-2</c:v>
                </c:pt>
                <c:pt idx="42">
                  <c:v>3.2429500000000014E-2</c:v>
                </c:pt>
                <c:pt idx="43">
                  <c:v>3.2527800000000009E-2</c:v>
                </c:pt>
                <c:pt idx="44">
                  <c:v>3.2275200000000434E-2</c:v>
                </c:pt>
                <c:pt idx="45">
                  <c:v>3.2171400000000051E-2</c:v>
                </c:pt>
                <c:pt idx="46">
                  <c:v>3.2396099999999997E-2</c:v>
                </c:pt>
                <c:pt idx="47">
                  <c:v>3.2913100000000042E-2</c:v>
                </c:pt>
                <c:pt idx="48">
                  <c:v>3.3268800000000001E-2</c:v>
                </c:pt>
                <c:pt idx="49">
                  <c:v>3.323630000000001E-2</c:v>
                </c:pt>
                <c:pt idx="50">
                  <c:v>3.3094400000000003E-2</c:v>
                </c:pt>
                <c:pt idx="51">
                  <c:v>3.3281600000000001E-2</c:v>
                </c:pt>
                <c:pt idx="52">
                  <c:v>3.4041200000000292E-2</c:v>
                </c:pt>
                <c:pt idx="53">
                  <c:v>3.4426499999999985E-2</c:v>
                </c:pt>
                <c:pt idx="54">
                  <c:v>3.4596399999999999E-2</c:v>
                </c:pt>
                <c:pt idx="55">
                  <c:v>3.4652299999999997E-2</c:v>
                </c:pt>
                <c:pt idx="56">
                  <c:v>3.4897900000000016E-2</c:v>
                </c:pt>
                <c:pt idx="57">
                  <c:v>3.5449599999999998E-2</c:v>
                </c:pt>
                <c:pt idx="58">
                  <c:v>3.5807700000000012E-2</c:v>
                </c:pt>
                <c:pt idx="59">
                  <c:v>3.5897100000000091E-2</c:v>
                </c:pt>
                <c:pt idx="60">
                  <c:v>3.5853700000000002E-2</c:v>
                </c:pt>
                <c:pt idx="61">
                  <c:v>3.6035500000000012E-2</c:v>
                </c:pt>
                <c:pt idx="62">
                  <c:v>3.6539800000000212E-2</c:v>
                </c:pt>
                <c:pt idx="63">
                  <c:v>3.6793400000000004E-2</c:v>
                </c:pt>
                <c:pt idx="64">
                  <c:v>3.6970900000000056E-2</c:v>
                </c:pt>
                <c:pt idx="65">
                  <c:v>3.7092699999999999E-2</c:v>
                </c:pt>
                <c:pt idx="66">
                  <c:v>3.7488000000000042E-2</c:v>
                </c:pt>
                <c:pt idx="67">
                  <c:v>3.7852700000000052E-2</c:v>
                </c:pt>
                <c:pt idx="68">
                  <c:v>3.8173499999999999E-2</c:v>
                </c:pt>
                <c:pt idx="69">
                  <c:v>3.8392799999999998E-2</c:v>
                </c:pt>
                <c:pt idx="70">
                  <c:v>3.8671900000000349E-2</c:v>
                </c:pt>
                <c:pt idx="71">
                  <c:v>3.9080900000000002E-2</c:v>
                </c:pt>
                <c:pt idx="72">
                  <c:v>3.9374100000000002E-2</c:v>
                </c:pt>
                <c:pt idx="73">
                  <c:v>3.9601600000000042E-2</c:v>
                </c:pt>
                <c:pt idx="74">
                  <c:v>3.9874699999999999E-2</c:v>
                </c:pt>
                <c:pt idx="75">
                  <c:v>4.0281699999999997E-2</c:v>
                </c:pt>
                <c:pt idx="76">
                  <c:v>4.0749199999999985E-2</c:v>
                </c:pt>
                <c:pt idx="77">
                  <c:v>4.1196700000000003E-2</c:v>
                </c:pt>
                <c:pt idx="78">
                  <c:v>4.1713000000000104E-2</c:v>
                </c:pt>
                <c:pt idx="79">
                  <c:v>4.2096600000000726E-2</c:v>
                </c:pt>
                <c:pt idx="80">
                  <c:v>4.2601899999999977E-2</c:v>
                </c:pt>
                <c:pt idx="81">
                  <c:v>4.3290799999999997E-2</c:v>
                </c:pt>
                <c:pt idx="82">
                  <c:v>4.3719000000000022E-2</c:v>
                </c:pt>
                <c:pt idx="83">
                  <c:v>4.4025599999999998E-2</c:v>
                </c:pt>
                <c:pt idx="84">
                  <c:v>4.4331400000000534E-2</c:v>
                </c:pt>
                <c:pt idx="85">
                  <c:v>4.476890000000059E-2</c:v>
                </c:pt>
                <c:pt idx="86">
                  <c:v>4.52754E-2</c:v>
                </c:pt>
                <c:pt idx="87">
                  <c:v>4.5574299999999998E-2</c:v>
                </c:pt>
                <c:pt idx="88">
                  <c:v>4.5938300000000001E-2</c:v>
                </c:pt>
                <c:pt idx="89">
                  <c:v>4.65075E-2</c:v>
                </c:pt>
                <c:pt idx="90">
                  <c:v>4.7135099999999999E-2</c:v>
                </c:pt>
                <c:pt idx="91">
                  <c:v>4.7751599999999998E-2</c:v>
                </c:pt>
                <c:pt idx="92">
                  <c:v>4.8586900000000023E-2</c:v>
                </c:pt>
                <c:pt idx="93">
                  <c:v>4.9295899999999997E-2</c:v>
                </c:pt>
                <c:pt idx="94">
                  <c:v>4.9758800000000013E-2</c:v>
                </c:pt>
                <c:pt idx="95">
                  <c:v>5.0148600000000002E-2</c:v>
                </c:pt>
                <c:pt idx="96">
                  <c:v>5.0937800000000012E-2</c:v>
                </c:pt>
                <c:pt idx="97">
                  <c:v>5.15831E-2</c:v>
                </c:pt>
                <c:pt idx="98">
                  <c:v>5.1950299999999998E-2</c:v>
                </c:pt>
                <c:pt idx="99">
                  <c:v>5.2397800000000133E-2</c:v>
                </c:pt>
                <c:pt idx="100">
                  <c:v>5.2842500000000014E-2</c:v>
                </c:pt>
                <c:pt idx="101">
                  <c:v>5.3262600000000132E-2</c:v>
                </c:pt>
                <c:pt idx="102">
                  <c:v>5.3846900000000003E-2</c:v>
                </c:pt>
                <c:pt idx="103">
                  <c:v>5.4536900000000589E-2</c:v>
                </c:pt>
                <c:pt idx="104">
                  <c:v>5.5297700000000033E-2</c:v>
                </c:pt>
                <c:pt idx="105">
                  <c:v>5.6181700000000001E-2</c:v>
                </c:pt>
                <c:pt idx="106">
                  <c:v>5.6944599999999977E-2</c:v>
                </c:pt>
                <c:pt idx="107">
                  <c:v>5.7746700000000123E-2</c:v>
                </c:pt>
                <c:pt idx="108">
                  <c:v>5.8502500000000013E-2</c:v>
                </c:pt>
                <c:pt idx="109">
                  <c:v>5.9224899999999997E-2</c:v>
                </c:pt>
                <c:pt idx="110">
                  <c:v>5.977650000000051E-2</c:v>
                </c:pt>
                <c:pt idx="111">
                  <c:v>6.02918E-2</c:v>
                </c:pt>
                <c:pt idx="112">
                  <c:v>6.0818900000000134E-2</c:v>
                </c:pt>
                <c:pt idx="113">
                  <c:v>6.0788600000000526E-2</c:v>
                </c:pt>
                <c:pt idx="114">
                  <c:v>6.0899399999999999E-2</c:v>
                </c:pt>
                <c:pt idx="115">
                  <c:v>6.1200200000000003E-2</c:v>
                </c:pt>
                <c:pt idx="116">
                  <c:v>6.1498000000000004E-2</c:v>
                </c:pt>
                <c:pt idx="117">
                  <c:v>6.1910000000000014E-2</c:v>
                </c:pt>
                <c:pt idx="118">
                  <c:v>6.2295200000000023E-2</c:v>
                </c:pt>
                <c:pt idx="119">
                  <c:v>6.2594000000000094E-2</c:v>
                </c:pt>
                <c:pt idx="120">
                  <c:v>6.2879099999999993E-2</c:v>
                </c:pt>
                <c:pt idx="121">
                  <c:v>6.3346399999999997E-2</c:v>
                </c:pt>
                <c:pt idx="122">
                  <c:v>6.3433500000000004E-2</c:v>
                </c:pt>
                <c:pt idx="123">
                  <c:v>6.4074900000000004E-2</c:v>
                </c:pt>
                <c:pt idx="124">
                  <c:v>6.6208699999999995E-2</c:v>
                </c:pt>
                <c:pt idx="125">
                  <c:v>6.8762400000000751E-2</c:v>
                </c:pt>
                <c:pt idx="126">
                  <c:v>7.1792100000000122E-2</c:v>
                </c:pt>
                <c:pt idx="127">
                  <c:v>7.1090399999999998E-2</c:v>
                </c:pt>
                <c:pt idx="128">
                  <c:v>7.0581000000000019E-2</c:v>
                </c:pt>
                <c:pt idx="129">
                  <c:v>7.0161000000000001E-2</c:v>
                </c:pt>
                <c:pt idx="130">
                  <c:v>6.9730800000000023E-2</c:v>
                </c:pt>
                <c:pt idx="131">
                  <c:v>7.1204000000000003E-2</c:v>
                </c:pt>
                <c:pt idx="132">
                  <c:v>7.0713200000000725E-2</c:v>
                </c:pt>
                <c:pt idx="133">
                  <c:v>7.0555599999999996E-2</c:v>
                </c:pt>
                <c:pt idx="134">
                  <c:v>7.0330800000000013E-2</c:v>
                </c:pt>
                <c:pt idx="135">
                  <c:v>7.0302300000000123E-2</c:v>
                </c:pt>
                <c:pt idx="136">
                  <c:v>7.0431400000000033E-2</c:v>
                </c:pt>
                <c:pt idx="137">
                  <c:v>7.0104399999999997E-2</c:v>
                </c:pt>
                <c:pt idx="138">
                  <c:v>6.9823800000000019E-2</c:v>
                </c:pt>
                <c:pt idx="139">
                  <c:v>6.9635799999999998E-2</c:v>
                </c:pt>
                <c:pt idx="140">
                  <c:v>6.9550300000000009E-2</c:v>
                </c:pt>
                <c:pt idx="141">
                  <c:v>6.9356300000000523E-2</c:v>
                </c:pt>
                <c:pt idx="142">
                  <c:v>6.9169900000000034E-2</c:v>
                </c:pt>
                <c:pt idx="143">
                  <c:v>6.9046399999999994E-2</c:v>
                </c:pt>
                <c:pt idx="144">
                  <c:v>6.8616200000000113E-2</c:v>
                </c:pt>
                <c:pt idx="145">
                  <c:v>6.8170499999999995E-2</c:v>
                </c:pt>
                <c:pt idx="146">
                  <c:v>6.8237800000000001E-2</c:v>
                </c:pt>
                <c:pt idx="147">
                  <c:v>6.8006600000000514E-2</c:v>
                </c:pt>
                <c:pt idx="148">
                  <c:v>6.7763600000000895E-2</c:v>
                </c:pt>
                <c:pt idx="149">
                  <c:v>6.7471500000000004E-2</c:v>
                </c:pt>
                <c:pt idx="150">
                  <c:v>6.7264099999999993E-2</c:v>
                </c:pt>
                <c:pt idx="151">
                  <c:v>6.7304800000000012E-2</c:v>
                </c:pt>
                <c:pt idx="152">
                  <c:v>6.7180100000000006E-2</c:v>
                </c:pt>
                <c:pt idx="153">
                  <c:v>6.7343200000000034E-2</c:v>
                </c:pt>
                <c:pt idx="154">
                  <c:v>6.7036100000000112E-2</c:v>
                </c:pt>
                <c:pt idx="155">
                  <c:v>6.6778799999999999E-2</c:v>
                </c:pt>
                <c:pt idx="156">
                  <c:v>6.6373100000000004E-2</c:v>
                </c:pt>
                <c:pt idx="157">
                  <c:v>6.6173599999999999E-2</c:v>
                </c:pt>
                <c:pt idx="158">
                  <c:v>6.6064399999999995E-2</c:v>
                </c:pt>
                <c:pt idx="159">
                  <c:v>6.5793600000000826E-2</c:v>
                </c:pt>
                <c:pt idx="160">
                  <c:v>6.5526399999999999E-2</c:v>
                </c:pt>
                <c:pt idx="161">
                  <c:v>6.5270400000000006E-2</c:v>
                </c:pt>
                <c:pt idx="162">
                  <c:v>6.4908999999999994E-2</c:v>
                </c:pt>
                <c:pt idx="163">
                  <c:v>6.4533700000000124E-2</c:v>
                </c:pt>
                <c:pt idx="164">
                  <c:v>6.4282800000000001E-2</c:v>
                </c:pt>
                <c:pt idx="165">
                  <c:v>6.4014000000000584E-2</c:v>
                </c:pt>
                <c:pt idx="166">
                  <c:v>6.3603199999999999E-2</c:v>
                </c:pt>
                <c:pt idx="167">
                  <c:v>6.3105999999999995E-2</c:v>
                </c:pt>
                <c:pt idx="168">
                  <c:v>6.2693600000000599E-2</c:v>
                </c:pt>
                <c:pt idx="169">
                  <c:v>6.2301000000000113E-2</c:v>
                </c:pt>
                <c:pt idx="170">
                  <c:v>6.1989499999999996E-2</c:v>
                </c:pt>
                <c:pt idx="171">
                  <c:v>6.1593200000000112E-2</c:v>
                </c:pt>
                <c:pt idx="172">
                  <c:v>6.1231499999999987E-2</c:v>
                </c:pt>
                <c:pt idx="173">
                  <c:v>6.0878399999999999E-2</c:v>
                </c:pt>
                <c:pt idx="174">
                  <c:v>6.0523800000000003E-2</c:v>
                </c:pt>
                <c:pt idx="175">
                  <c:v>6.0222600000000112E-2</c:v>
                </c:pt>
                <c:pt idx="176">
                  <c:v>5.9900800000000004E-2</c:v>
                </c:pt>
                <c:pt idx="177">
                  <c:v>5.96391E-2</c:v>
                </c:pt>
                <c:pt idx="178">
                  <c:v>5.91297E-2</c:v>
                </c:pt>
                <c:pt idx="179">
                  <c:v>5.8974899999999976E-2</c:v>
                </c:pt>
                <c:pt idx="180">
                  <c:v>5.8760000000000034E-2</c:v>
                </c:pt>
                <c:pt idx="181">
                  <c:v>5.8362600000000729E-2</c:v>
                </c:pt>
                <c:pt idx="182">
                  <c:v>5.8255399999999957E-2</c:v>
                </c:pt>
                <c:pt idx="183">
                  <c:v>5.7999700000000022E-2</c:v>
                </c:pt>
                <c:pt idx="184">
                  <c:v>5.7694100000000012E-2</c:v>
                </c:pt>
                <c:pt idx="185">
                  <c:v>5.7533400000000512E-2</c:v>
                </c:pt>
                <c:pt idx="186">
                  <c:v>5.7381800000000004E-2</c:v>
                </c:pt>
                <c:pt idx="187">
                  <c:v>5.7301800000000014E-2</c:v>
                </c:pt>
                <c:pt idx="188">
                  <c:v>5.7096000000000646E-2</c:v>
                </c:pt>
                <c:pt idx="189">
                  <c:v>5.7064400000000536E-2</c:v>
                </c:pt>
                <c:pt idx="190">
                  <c:v>5.7010900000000531E-2</c:v>
                </c:pt>
                <c:pt idx="191">
                  <c:v>5.7010100000000084E-2</c:v>
                </c:pt>
                <c:pt idx="192">
                  <c:v>5.7283199999999999E-2</c:v>
                </c:pt>
                <c:pt idx="193">
                  <c:v>5.7450700000000014E-2</c:v>
                </c:pt>
                <c:pt idx="194">
                  <c:v>5.7562300000000434E-2</c:v>
                </c:pt>
                <c:pt idx="195">
                  <c:v>5.7963600000000594E-2</c:v>
                </c:pt>
                <c:pt idx="196">
                  <c:v>5.8210999999999999E-2</c:v>
                </c:pt>
                <c:pt idx="197">
                  <c:v>5.8614800000000002E-2</c:v>
                </c:pt>
                <c:pt idx="198">
                  <c:v>5.9063200000000655E-2</c:v>
                </c:pt>
                <c:pt idx="199">
                  <c:v>5.9408000000000113E-2</c:v>
                </c:pt>
                <c:pt idx="200">
                  <c:v>5.9908300000000012E-2</c:v>
                </c:pt>
                <c:pt idx="201">
                  <c:v>6.0482200000000534E-2</c:v>
                </c:pt>
                <c:pt idx="202">
                  <c:v>6.1163000000000002E-2</c:v>
                </c:pt>
                <c:pt idx="203">
                  <c:v>6.1861600000000024E-2</c:v>
                </c:pt>
                <c:pt idx="204">
                  <c:v>6.2534900000000004E-2</c:v>
                </c:pt>
                <c:pt idx="205">
                  <c:v>6.334670000000002E-2</c:v>
                </c:pt>
                <c:pt idx="206">
                  <c:v>6.4361600000000727E-2</c:v>
                </c:pt>
                <c:pt idx="207">
                  <c:v>6.5385100000000002E-2</c:v>
                </c:pt>
                <c:pt idx="208">
                  <c:v>6.6545699999999999E-2</c:v>
                </c:pt>
                <c:pt idx="209">
                  <c:v>6.7674100000000001E-2</c:v>
                </c:pt>
                <c:pt idx="210">
                  <c:v>6.881640000000068E-2</c:v>
                </c:pt>
                <c:pt idx="211">
                  <c:v>7.0127000000000009E-2</c:v>
                </c:pt>
                <c:pt idx="212">
                  <c:v>7.1462800000000021E-2</c:v>
                </c:pt>
                <c:pt idx="213">
                  <c:v>7.2812600000000949E-2</c:v>
                </c:pt>
                <c:pt idx="214">
                  <c:v>7.4090700000000134E-2</c:v>
                </c:pt>
                <c:pt idx="215">
                  <c:v>7.5377399999999997E-2</c:v>
                </c:pt>
                <c:pt idx="216">
                  <c:v>7.6628999999999989E-2</c:v>
                </c:pt>
                <c:pt idx="217">
                  <c:v>7.7856800000000004E-2</c:v>
                </c:pt>
                <c:pt idx="218">
                  <c:v>7.9054899999999997E-2</c:v>
                </c:pt>
                <c:pt idx="219">
                  <c:v>8.0182200000000009E-2</c:v>
                </c:pt>
                <c:pt idx="220">
                  <c:v>8.1185200000000013E-2</c:v>
                </c:pt>
                <c:pt idx="221">
                  <c:v>8.2138700000000009E-2</c:v>
                </c:pt>
                <c:pt idx="222">
                  <c:v>8.3037200000000005E-2</c:v>
                </c:pt>
                <c:pt idx="223">
                  <c:v>8.3802300000000066E-2</c:v>
                </c:pt>
                <c:pt idx="224">
                  <c:v>8.4523100000000045E-2</c:v>
                </c:pt>
                <c:pt idx="225">
                  <c:v>8.5034500000000068E-2</c:v>
                </c:pt>
                <c:pt idx="226">
                  <c:v>8.5428300000000026E-2</c:v>
                </c:pt>
                <c:pt idx="227">
                  <c:v>8.5784200000000005E-2</c:v>
                </c:pt>
                <c:pt idx="228">
                  <c:v>8.5950000000000068E-2</c:v>
                </c:pt>
                <c:pt idx="229">
                  <c:v>8.6087700000000031E-2</c:v>
                </c:pt>
                <c:pt idx="230">
                  <c:v>8.6294800000000227E-2</c:v>
                </c:pt>
                <c:pt idx="231">
                  <c:v>8.624960000000001E-2</c:v>
                </c:pt>
                <c:pt idx="232">
                  <c:v>8.621920000000001E-2</c:v>
                </c:pt>
                <c:pt idx="233">
                  <c:v>8.6264300000000266E-2</c:v>
                </c:pt>
                <c:pt idx="234">
                  <c:v>8.6233400000000002E-2</c:v>
                </c:pt>
                <c:pt idx="235">
                  <c:v>8.6264300000000266E-2</c:v>
                </c:pt>
                <c:pt idx="236">
                  <c:v>8.6280900000000008E-2</c:v>
                </c:pt>
                <c:pt idx="237">
                  <c:v>8.6242099999999988E-2</c:v>
                </c:pt>
                <c:pt idx="238">
                  <c:v>8.6157000000000025E-2</c:v>
                </c:pt>
                <c:pt idx="239">
                  <c:v>8.6012499999999992E-2</c:v>
                </c:pt>
                <c:pt idx="240">
                  <c:v>8.5887500000000006E-2</c:v>
                </c:pt>
                <c:pt idx="241">
                  <c:v>8.573430000000111E-2</c:v>
                </c:pt>
                <c:pt idx="242">
                  <c:v>8.5503500000000024E-2</c:v>
                </c:pt>
                <c:pt idx="243">
                  <c:v>8.5284200000000018E-2</c:v>
                </c:pt>
                <c:pt idx="244">
                  <c:v>8.5041200000000011E-2</c:v>
                </c:pt>
                <c:pt idx="245">
                  <c:v>8.4879700000000002E-2</c:v>
                </c:pt>
                <c:pt idx="246">
                  <c:v>8.4692100000000006E-2</c:v>
                </c:pt>
                <c:pt idx="247">
                  <c:v>8.4489800000000004E-2</c:v>
                </c:pt>
                <c:pt idx="248">
                  <c:v>8.4356900000000068E-2</c:v>
                </c:pt>
                <c:pt idx="249">
                  <c:v>8.4203699999999992E-2</c:v>
                </c:pt>
                <c:pt idx="250">
                  <c:v>8.4246000000000001E-2</c:v>
                </c:pt>
                <c:pt idx="251">
                  <c:v>8.4252400000000047E-2</c:v>
                </c:pt>
                <c:pt idx="252">
                  <c:v>8.4339400000000023E-2</c:v>
                </c:pt>
                <c:pt idx="253">
                  <c:v>8.4564300000001424E-2</c:v>
                </c:pt>
                <c:pt idx="254">
                  <c:v>8.4899900000000028E-2</c:v>
                </c:pt>
                <c:pt idx="255">
                  <c:v>8.5387600000000008E-2</c:v>
                </c:pt>
                <c:pt idx="256">
                  <c:v>8.5877600000000026E-2</c:v>
                </c:pt>
                <c:pt idx="257">
                  <c:v>8.6501000000000022E-2</c:v>
                </c:pt>
                <c:pt idx="258">
                  <c:v>8.7152900000000005E-2</c:v>
                </c:pt>
                <c:pt idx="259">
                  <c:v>8.7933800000000006E-2</c:v>
                </c:pt>
                <c:pt idx="260">
                  <c:v>8.8745200000000066E-2</c:v>
                </c:pt>
                <c:pt idx="261">
                  <c:v>8.9646100000000048E-2</c:v>
                </c:pt>
                <c:pt idx="262">
                  <c:v>9.0550100000000744E-2</c:v>
                </c:pt>
                <c:pt idx="263">
                  <c:v>9.1436400000000001E-2</c:v>
                </c:pt>
                <c:pt idx="264">
                  <c:v>9.2432999999999987E-2</c:v>
                </c:pt>
                <c:pt idx="265">
                  <c:v>9.3544900000001152E-2</c:v>
                </c:pt>
                <c:pt idx="266">
                  <c:v>9.4646800000000267E-2</c:v>
                </c:pt>
                <c:pt idx="267">
                  <c:v>9.5811300000000044E-2</c:v>
                </c:pt>
                <c:pt idx="268">
                  <c:v>9.7051400000000024E-2</c:v>
                </c:pt>
                <c:pt idx="269">
                  <c:v>9.8238000000000048E-2</c:v>
                </c:pt>
                <c:pt idx="270">
                  <c:v>9.9583000000000005E-2</c:v>
                </c:pt>
                <c:pt idx="271">
                  <c:v>0.10093500000000002</c:v>
                </c:pt>
                <c:pt idx="272">
                  <c:v>0.10233600000000002</c:v>
                </c:pt>
                <c:pt idx="273">
                  <c:v>0.10376400000000086</c:v>
                </c:pt>
                <c:pt idx="274">
                  <c:v>0.10507000000000002</c:v>
                </c:pt>
                <c:pt idx="275">
                  <c:v>0.10652399999999999</c:v>
                </c:pt>
                <c:pt idx="276">
                  <c:v>0.10803500000000076</c:v>
                </c:pt>
                <c:pt idx="277">
                  <c:v>0.1096160000000007</c:v>
                </c:pt>
                <c:pt idx="278">
                  <c:v>0.111238</c:v>
                </c:pt>
                <c:pt idx="279">
                  <c:v>0.112868</c:v>
                </c:pt>
                <c:pt idx="280">
                  <c:v>0.1146950000000007</c:v>
                </c:pt>
                <c:pt idx="281">
                  <c:v>0.11672399999999999</c:v>
                </c:pt>
                <c:pt idx="282">
                  <c:v>0.11893200000000002</c:v>
                </c:pt>
                <c:pt idx="283">
                  <c:v>0.12140100000000002</c:v>
                </c:pt>
                <c:pt idx="284">
                  <c:v>0.12397400000000022</c:v>
                </c:pt>
                <c:pt idx="285">
                  <c:v>0.12670999999999999</c:v>
                </c:pt>
                <c:pt idx="286">
                  <c:v>0.12962699999999988</c:v>
                </c:pt>
                <c:pt idx="287">
                  <c:v>0.132857</c:v>
                </c:pt>
                <c:pt idx="288">
                  <c:v>0.13629900000000122</c:v>
                </c:pt>
                <c:pt idx="289">
                  <c:v>0.13981800000000041</c:v>
                </c:pt>
                <c:pt idx="290">
                  <c:v>0.14359900000000131</c:v>
                </c:pt>
                <c:pt idx="291">
                  <c:v>0.14739500000000041</c:v>
                </c:pt>
                <c:pt idx="292">
                  <c:v>0.15129600000000157</c:v>
                </c:pt>
                <c:pt idx="293">
                  <c:v>0.15530600000000044</c:v>
                </c:pt>
                <c:pt idx="294">
                  <c:v>0.15927700000000122</c:v>
                </c:pt>
                <c:pt idx="295">
                  <c:v>0.16323199999999999</c:v>
                </c:pt>
                <c:pt idx="296">
                  <c:v>0.16710700000000001</c:v>
                </c:pt>
                <c:pt idx="297">
                  <c:v>0.170652</c:v>
                </c:pt>
                <c:pt idx="298">
                  <c:v>0.17415900000000001</c:v>
                </c:pt>
                <c:pt idx="299">
                  <c:v>0.17753500000000041</c:v>
                </c:pt>
                <c:pt idx="300">
                  <c:v>0.18062500000000001</c:v>
                </c:pt>
                <c:pt idx="301">
                  <c:v>0.18346400000000176</c:v>
                </c:pt>
                <c:pt idx="302">
                  <c:v>0.18617400000000001</c:v>
                </c:pt>
                <c:pt idx="303">
                  <c:v>0.18861300000000122</c:v>
                </c:pt>
                <c:pt idx="304">
                  <c:v>0.19082099999999988</c:v>
                </c:pt>
                <c:pt idx="305">
                  <c:v>0.19286500000000001</c:v>
                </c:pt>
                <c:pt idx="306">
                  <c:v>0.19474000000000041</c:v>
                </c:pt>
                <c:pt idx="307">
                  <c:v>0.19634799999999999</c:v>
                </c:pt>
                <c:pt idx="308">
                  <c:v>0.19774100000000044</c:v>
                </c:pt>
                <c:pt idx="309">
                  <c:v>0.19896800000000137</c:v>
                </c:pt>
                <c:pt idx="310">
                  <c:v>0.19985600000000001</c:v>
                </c:pt>
                <c:pt idx="311">
                  <c:v>0.20050899999999999</c:v>
                </c:pt>
                <c:pt idx="312">
                  <c:v>0.20092099999999999</c:v>
                </c:pt>
                <c:pt idx="313">
                  <c:v>0.20104900000000137</c:v>
                </c:pt>
                <c:pt idx="314">
                  <c:v>0.20088</c:v>
                </c:pt>
                <c:pt idx="315">
                  <c:v>0.20042099999999999</c:v>
                </c:pt>
                <c:pt idx="316">
                  <c:v>0.19971800000000137</c:v>
                </c:pt>
                <c:pt idx="317">
                  <c:v>0.19870800000000041</c:v>
                </c:pt>
                <c:pt idx="318">
                  <c:v>0.19747899999999999</c:v>
                </c:pt>
                <c:pt idx="319">
                  <c:v>0.19603699999999999</c:v>
                </c:pt>
                <c:pt idx="320">
                  <c:v>0.194276</c:v>
                </c:pt>
                <c:pt idx="321">
                  <c:v>0.19234200000000001</c:v>
                </c:pt>
                <c:pt idx="322">
                  <c:v>0.190304</c:v>
                </c:pt>
                <c:pt idx="323">
                  <c:v>0.18795800000000154</c:v>
                </c:pt>
                <c:pt idx="324">
                  <c:v>0.18558200000000041</c:v>
                </c:pt>
                <c:pt idx="325">
                  <c:v>0.18298500000000137</c:v>
                </c:pt>
                <c:pt idx="326">
                  <c:v>0.18026500000000137</c:v>
                </c:pt>
                <c:pt idx="327">
                  <c:v>0.17745100000000041</c:v>
                </c:pt>
                <c:pt idx="328">
                  <c:v>0.17466000000000001</c:v>
                </c:pt>
                <c:pt idx="329">
                  <c:v>0.17186000000000001</c:v>
                </c:pt>
                <c:pt idx="330">
                  <c:v>0.16897799999999999</c:v>
                </c:pt>
                <c:pt idx="331">
                  <c:v>0.16619</c:v>
                </c:pt>
                <c:pt idx="332">
                  <c:v>0.16351199999999999</c:v>
                </c:pt>
                <c:pt idx="333">
                  <c:v>0.16072500000000001</c:v>
                </c:pt>
                <c:pt idx="334">
                  <c:v>0.15822000000000044</c:v>
                </c:pt>
                <c:pt idx="335">
                  <c:v>0.15584900000000163</c:v>
                </c:pt>
                <c:pt idx="336">
                  <c:v>0.15332999999999999</c:v>
                </c:pt>
                <c:pt idx="337">
                  <c:v>0.15100900000000128</c:v>
                </c:pt>
                <c:pt idx="338">
                  <c:v>0.14880299999999999</c:v>
                </c:pt>
                <c:pt idx="339">
                  <c:v>0.14660200000000001</c:v>
                </c:pt>
                <c:pt idx="340">
                  <c:v>0.14434500000000094</c:v>
                </c:pt>
                <c:pt idx="341">
                  <c:v>0.14229000000000044</c:v>
                </c:pt>
                <c:pt idx="342">
                  <c:v>0.13997399999999999</c:v>
                </c:pt>
                <c:pt idx="343">
                  <c:v>0.13772300000000001</c:v>
                </c:pt>
                <c:pt idx="344">
                  <c:v>0.13564200000000001</c:v>
                </c:pt>
                <c:pt idx="345">
                  <c:v>0.13349700000000131</c:v>
                </c:pt>
                <c:pt idx="346">
                  <c:v>0.13123699999999999</c:v>
                </c:pt>
                <c:pt idx="347">
                  <c:v>0.129082</c:v>
                </c:pt>
                <c:pt idx="348">
                  <c:v>0.127058</c:v>
                </c:pt>
                <c:pt idx="349">
                  <c:v>0.12504499999999999</c:v>
                </c:pt>
                <c:pt idx="350">
                  <c:v>0.12331400000000002</c:v>
                </c:pt>
                <c:pt idx="351">
                  <c:v>0.12178700000000002</c:v>
                </c:pt>
                <c:pt idx="352">
                  <c:v>0.12032600000000022</c:v>
                </c:pt>
                <c:pt idx="353">
                  <c:v>0.11917000000000012</c:v>
                </c:pt>
                <c:pt idx="354">
                  <c:v>0.11837399999999998</c:v>
                </c:pt>
                <c:pt idx="355">
                  <c:v>0.11790200000000002</c:v>
                </c:pt>
                <c:pt idx="356">
                  <c:v>0.11763400000000022</c:v>
                </c:pt>
                <c:pt idx="357">
                  <c:v>0.11759400000000068</c:v>
                </c:pt>
                <c:pt idx="358">
                  <c:v>0.11777300000000022</c:v>
                </c:pt>
                <c:pt idx="359">
                  <c:v>0.11826000000000068</c:v>
                </c:pt>
                <c:pt idx="360">
                  <c:v>0.11902200000000022</c:v>
                </c:pt>
                <c:pt idx="361">
                  <c:v>0.119882</c:v>
                </c:pt>
                <c:pt idx="362">
                  <c:v>0.12094600000000012</c:v>
                </c:pt>
                <c:pt idx="363">
                  <c:v>0.122087</c:v>
                </c:pt>
                <c:pt idx="364">
                  <c:v>0.123389</c:v>
                </c:pt>
                <c:pt idx="365">
                  <c:v>0.12483000000000002</c:v>
                </c:pt>
                <c:pt idx="366">
                  <c:v>0.126386</c:v>
                </c:pt>
                <c:pt idx="367">
                  <c:v>0.127886</c:v>
                </c:pt>
                <c:pt idx="368">
                  <c:v>0.129524</c:v>
                </c:pt>
                <c:pt idx="369">
                  <c:v>0.13126900000000041</c:v>
                </c:pt>
                <c:pt idx="370">
                  <c:v>0.133022</c:v>
                </c:pt>
                <c:pt idx="371">
                  <c:v>0.13478799999999999</c:v>
                </c:pt>
                <c:pt idx="372">
                  <c:v>0.135632</c:v>
                </c:pt>
                <c:pt idx="373">
                  <c:v>0.13514899999999999</c:v>
                </c:pt>
                <c:pt idx="374">
                  <c:v>0.13454400000000041</c:v>
                </c:pt>
                <c:pt idx="375">
                  <c:v>0.13369300000000001</c:v>
                </c:pt>
                <c:pt idx="376">
                  <c:v>0.132855</c:v>
                </c:pt>
                <c:pt idx="377">
                  <c:v>0.13199200000000041</c:v>
                </c:pt>
                <c:pt idx="378">
                  <c:v>0.13111700000000001</c:v>
                </c:pt>
                <c:pt idx="379">
                  <c:v>0.13049700000000122</c:v>
                </c:pt>
                <c:pt idx="380">
                  <c:v>0.12987899999999997</c:v>
                </c:pt>
                <c:pt idx="381">
                  <c:v>0.13136100000000001</c:v>
                </c:pt>
                <c:pt idx="382">
                  <c:v>0.13343800000000094</c:v>
                </c:pt>
                <c:pt idx="383">
                  <c:v>0.13574600000000137</c:v>
                </c:pt>
                <c:pt idx="384">
                  <c:v>0.13831599999999999</c:v>
                </c:pt>
                <c:pt idx="385">
                  <c:v>0.14093600000000137</c:v>
                </c:pt>
                <c:pt idx="386">
                  <c:v>0.14376400000000122</c:v>
                </c:pt>
                <c:pt idx="387">
                  <c:v>0.14672700000000041</c:v>
                </c:pt>
                <c:pt idx="388">
                  <c:v>0.14961300000000041</c:v>
                </c:pt>
                <c:pt idx="389">
                  <c:v>0.15288299999999999</c:v>
                </c:pt>
                <c:pt idx="390">
                  <c:v>0.15639100000000122</c:v>
                </c:pt>
                <c:pt idx="391">
                  <c:v>0.160221</c:v>
                </c:pt>
                <c:pt idx="392">
                  <c:v>0.164573</c:v>
                </c:pt>
                <c:pt idx="393">
                  <c:v>0.16926500000000044</c:v>
                </c:pt>
                <c:pt idx="394">
                  <c:v>0.174653</c:v>
                </c:pt>
                <c:pt idx="395">
                  <c:v>0.18060100000000001</c:v>
                </c:pt>
                <c:pt idx="396">
                  <c:v>0.18744100000000208</c:v>
                </c:pt>
                <c:pt idx="397">
                  <c:v>0.19494800000000151</c:v>
                </c:pt>
                <c:pt idx="398">
                  <c:v>0.202685</c:v>
                </c:pt>
                <c:pt idx="399">
                  <c:v>0.20905699999999999</c:v>
                </c:pt>
                <c:pt idx="400">
                  <c:v>0.20141600000000157</c:v>
                </c:pt>
              </c:numCache>
            </c:numRef>
          </c:yVal>
          <c:smooth val="1"/>
        </c:ser>
        <c:ser>
          <c:idx val="12"/>
          <c:order val="1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N$1:$N$401</c:f>
              <c:numCache>
                <c:formatCode>General</c:formatCode>
                <c:ptCount val="401"/>
                <c:pt idx="0">
                  <c:v>2.1205900000000305E-2</c:v>
                </c:pt>
                <c:pt idx="1">
                  <c:v>2.1022200000000001E-2</c:v>
                </c:pt>
                <c:pt idx="2">
                  <c:v>2.0851300000000277E-2</c:v>
                </c:pt>
                <c:pt idx="3">
                  <c:v>2.0619200000000056E-2</c:v>
                </c:pt>
                <c:pt idx="4">
                  <c:v>2.0368499999999744E-2</c:v>
                </c:pt>
                <c:pt idx="5">
                  <c:v>2.0502699999999988E-2</c:v>
                </c:pt>
                <c:pt idx="6">
                  <c:v>2.0602200000000011E-2</c:v>
                </c:pt>
                <c:pt idx="7">
                  <c:v>2.01402E-2</c:v>
                </c:pt>
                <c:pt idx="8">
                  <c:v>1.9911000000000081E-2</c:v>
                </c:pt>
                <c:pt idx="9">
                  <c:v>1.9671700000000146E-2</c:v>
                </c:pt>
                <c:pt idx="10">
                  <c:v>1.9537200000000001E-2</c:v>
                </c:pt>
                <c:pt idx="11">
                  <c:v>1.9896700000000003E-2</c:v>
                </c:pt>
                <c:pt idx="12">
                  <c:v>2.0073300000000321E-2</c:v>
                </c:pt>
                <c:pt idx="13">
                  <c:v>2.0160499999999967E-2</c:v>
                </c:pt>
                <c:pt idx="14">
                  <c:v>1.9975400000000101E-2</c:v>
                </c:pt>
                <c:pt idx="15">
                  <c:v>2.01088E-2</c:v>
                </c:pt>
                <c:pt idx="16">
                  <c:v>2.0437000000000052E-2</c:v>
                </c:pt>
                <c:pt idx="17">
                  <c:v>2.0825900000000012E-2</c:v>
                </c:pt>
                <c:pt idx="18">
                  <c:v>2.1331400000000011E-2</c:v>
                </c:pt>
                <c:pt idx="19">
                  <c:v>2.1226399999999999E-2</c:v>
                </c:pt>
                <c:pt idx="20">
                  <c:v>2.1210400000000001E-2</c:v>
                </c:pt>
                <c:pt idx="21">
                  <c:v>2.096520000000001E-2</c:v>
                </c:pt>
                <c:pt idx="22">
                  <c:v>2.0893900000000253E-2</c:v>
                </c:pt>
                <c:pt idx="23">
                  <c:v>2.1153100000000001E-2</c:v>
                </c:pt>
                <c:pt idx="24">
                  <c:v>2.1533600000000052E-2</c:v>
                </c:pt>
                <c:pt idx="25">
                  <c:v>2.1947200000000052E-2</c:v>
                </c:pt>
                <c:pt idx="26">
                  <c:v>2.209800000000001E-2</c:v>
                </c:pt>
                <c:pt idx="27">
                  <c:v>2.1834599999999999E-2</c:v>
                </c:pt>
                <c:pt idx="28">
                  <c:v>2.1613200000000263E-2</c:v>
                </c:pt>
                <c:pt idx="29">
                  <c:v>2.1861900000000253E-2</c:v>
                </c:pt>
                <c:pt idx="30">
                  <c:v>2.2322000000000002E-2</c:v>
                </c:pt>
                <c:pt idx="31">
                  <c:v>2.2901800000000277E-2</c:v>
                </c:pt>
                <c:pt idx="32">
                  <c:v>2.2939000000000251E-2</c:v>
                </c:pt>
                <c:pt idx="33">
                  <c:v>2.25974E-2</c:v>
                </c:pt>
                <c:pt idx="34">
                  <c:v>2.2324299999999998E-2</c:v>
                </c:pt>
                <c:pt idx="35">
                  <c:v>2.2769299999999999E-2</c:v>
                </c:pt>
                <c:pt idx="36">
                  <c:v>2.3316699999999937E-2</c:v>
                </c:pt>
                <c:pt idx="37">
                  <c:v>2.3900599999999987E-2</c:v>
                </c:pt>
                <c:pt idx="38">
                  <c:v>2.35549E-2</c:v>
                </c:pt>
                <c:pt idx="39">
                  <c:v>2.3150399999999988E-2</c:v>
                </c:pt>
                <c:pt idx="40">
                  <c:v>2.2996000000000006E-2</c:v>
                </c:pt>
                <c:pt idx="41">
                  <c:v>2.3577000000000001E-2</c:v>
                </c:pt>
                <c:pt idx="42">
                  <c:v>2.4142299999999998E-2</c:v>
                </c:pt>
                <c:pt idx="43">
                  <c:v>2.4471900000000341E-2</c:v>
                </c:pt>
                <c:pt idx="44">
                  <c:v>2.43348E-2</c:v>
                </c:pt>
                <c:pt idx="45">
                  <c:v>2.4209600000000001E-2</c:v>
                </c:pt>
                <c:pt idx="46">
                  <c:v>2.4687000000000042E-2</c:v>
                </c:pt>
                <c:pt idx="47">
                  <c:v>2.5442099999999999E-2</c:v>
                </c:pt>
                <c:pt idx="48">
                  <c:v>2.58485E-2</c:v>
                </c:pt>
                <c:pt idx="49">
                  <c:v>2.5822399999999999E-2</c:v>
                </c:pt>
                <c:pt idx="50">
                  <c:v>2.5692099999999999E-2</c:v>
                </c:pt>
                <c:pt idx="51">
                  <c:v>2.5901600000000011E-2</c:v>
                </c:pt>
                <c:pt idx="52">
                  <c:v>2.6725700000000002E-2</c:v>
                </c:pt>
                <c:pt idx="53">
                  <c:v>2.7208900000000265E-2</c:v>
                </c:pt>
                <c:pt idx="54">
                  <c:v>2.7297300000000337E-2</c:v>
                </c:pt>
                <c:pt idx="55">
                  <c:v>2.7219699999999999E-2</c:v>
                </c:pt>
                <c:pt idx="56">
                  <c:v>2.7345600000000012E-2</c:v>
                </c:pt>
                <c:pt idx="57">
                  <c:v>2.7809700000000326E-2</c:v>
                </c:pt>
                <c:pt idx="58">
                  <c:v>2.8204199999999999E-2</c:v>
                </c:pt>
                <c:pt idx="59">
                  <c:v>2.8429200000000002E-2</c:v>
                </c:pt>
                <c:pt idx="60">
                  <c:v>2.8422900000000001E-2</c:v>
                </c:pt>
                <c:pt idx="61">
                  <c:v>2.86263E-2</c:v>
                </c:pt>
                <c:pt idx="62">
                  <c:v>2.9292800000000001E-2</c:v>
                </c:pt>
                <c:pt idx="63">
                  <c:v>2.9759299999999999E-2</c:v>
                </c:pt>
                <c:pt idx="64">
                  <c:v>3.004380000000028E-2</c:v>
                </c:pt>
                <c:pt idx="65">
                  <c:v>3.0326599999999967E-2</c:v>
                </c:pt>
                <c:pt idx="66">
                  <c:v>3.0804200000000052E-2</c:v>
                </c:pt>
                <c:pt idx="67">
                  <c:v>3.1220000000000001E-2</c:v>
                </c:pt>
                <c:pt idx="68">
                  <c:v>3.1513199999999998E-2</c:v>
                </c:pt>
                <c:pt idx="69">
                  <c:v>3.1939200000000292E-2</c:v>
                </c:pt>
                <c:pt idx="70">
                  <c:v>3.2328599999999985E-2</c:v>
                </c:pt>
                <c:pt idx="71">
                  <c:v>3.2778500000000002E-2</c:v>
                </c:pt>
                <c:pt idx="72">
                  <c:v>3.3307299999999998E-2</c:v>
                </c:pt>
                <c:pt idx="73">
                  <c:v>3.3651E-2</c:v>
                </c:pt>
                <c:pt idx="74">
                  <c:v>3.4131500000000002E-2</c:v>
                </c:pt>
                <c:pt idx="75">
                  <c:v>3.4722999999999997E-2</c:v>
                </c:pt>
                <c:pt idx="76">
                  <c:v>3.5418199999999997E-2</c:v>
                </c:pt>
                <c:pt idx="77">
                  <c:v>3.6047200000000321E-2</c:v>
                </c:pt>
                <c:pt idx="78">
                  <c:v>3.6518500000000002E-2</c:v>
                </c:pt>
                <c:pt idx="79">
                  <c:v>3.6867900000000092E-2</c:v>
                </c:pt>
                <c:pt idx="80">
                  <c:v>3.741040000000001E-2</c:v>
                </c:pt>
                <c:pt idx="81">
                  <c:v>3.8066700000000002E-2</c:v>
                </c:pt>
                <c:pt idx="82">
                  <c:v>3.86547E-2</c:v>
                </c:pt>
                <c:pt idx="83">
                  <c:v>3.8901699999999997E-2</c:v>
                </c:pt>
                <c:pt idx="84">
                  <c:v>3.9151600000000002E-2</c:v>
                </c:pt>
                <c:pt idx="85">
                  <c:v>3.9522099999999998E-2</c:v>
                </c:pt>
                <c:pt idx="86">
                  <c:v>4.0000700000000014E-2</c:v>
                </c:pt>
                <c:pt idx="87">
                  <c:v>4.0353400000000123E-2</c:v>
                </c:pt>
                <c:pt idx="88">
                  <c:v>4.0738800000000013E-2</c:v>
                </c:pt>
                <c:pt idx="89">
                  <c:v>4.1272499999999997E-2</c:v>
                </c:pt>
                <c:pt idx="90">
                  <c:v>4.1775199999999985E-2</c:v>
                </c:pt>
                <c:pt idx="91">
                  <c:v>4.2408800000000003E-2</c:v>
                </c:pt>
                <c:pt idx="92">
                  <c:v>4.3145399999999945E-2</c:v>
                </c:pt>
                <c:pt idx="93">
                  <c:v>4.3815700000000013E-2</c:v>
                </c:pt>
                <c:pt idx="94">
                  <c:v>4.4325500000000004E-2</c:v>
                </c:pt>
                <c:pt idx="95">
                  <c:v>4.4967600000000635E-2</c:v>
                </c:pt>
                <c:pt idx="96">
                  <c:v>4.5762400000000751E-2</c:v>
                </c:pt>
                <c:pt idx="97">
                  <c:v>4.6501799999999996E-2</c:v>
                </c:pt>
                <c:pt idx="98">
                  <c:v>4.7041799999999995E-2</c:v>
                </c:pt>
                <c:pt idx="99">
                  <c:v>4.7723200000000132E-2</c:v>
                </c:pt>
                <c:pt idx="100">
                  <c:v>4.8419600000000014E-2</c:v>
                </c:pt>
                <c:pt idx="101">
                  <c:v>4.9138500000000022E-2</c:v>
                </c:pt>
                <c:pt idx="102">
                  <c:v>4.9821700000000003E-2</c:v>
                </c:pt>
                <c:pt idx="103">
                  <c:v>5.0520799999999998E-2</c:v>
                </c:pt>
                <c:pt idx="104">
                  <c:v>5.1310700000000112E-2</c:v>
                </c:pt>
                <c:pt idx="105">
                  <c:v>5.2224799999999995E-2</c:v>
                </c:pt>
                <c:pt idx="106">
                  <c:v>5.3068600000000132E-2</c:v>
                </c:pt>
                <c:pt idx="107">
                  <c:v>5.3752600000000594E-2</c:v>
                </c:pt>
                <c:pt idx="108">
                  <c:v>5.4455600000000132E-2</c:v>
                </c:pt>
                <c:pt idx="109">
                  <c:v>5.5146899999999999E-2</c:v>
                </c:pt>
                <c:pt idx="110">
                  <c:v>5.5700000000000034E-2</c:v>
                </c:pt>
                <c:pt idx="111">
                  <c:v>5.6277199999999965E-2</c:v>
                </c:pt>
                <c:pt idx="112">
                  <c:v>5.6790199999999999E-2</c:v>
                </c:pt>
                <c:pt idx="113">
                  <c:v>5.6886800000000001E-2</c:v>
                </c:pt>
                <c:pt idx="114">
                  <c:v>5.7123500000000021E-2</c:v>
                </c:pt>
                <c:pt idx="115">
                  <c:v>5.7445799999999998E-2</c:v>
                </c:pt>
                <c:pt idx="116">
                  <c:v>5.7904500000000012E-2</c:v>
                </c:pt>
                <c:pt idx="117">
                  <c:v>5.8384300000000014E-2</c:v>
                </c:pt>
                <c:pt idx="118">
                  <c:v>5.8872899999999999E-2</c:v>
                </c:pt>
                <c:pt idx="119">
                  <c:v>5.9273300000000001E-2</c:v>
                </c:pt>
                <c:pt idx="120">
                  <c:v>5.9643099999999998E-2</c:v>
                </c:pt>
                <c:pt idx="121">
                  <c:v>6.0246000000000001E-2</c:v>
                </c:pt>
                <c:pt idx="122">
                  <c:v>6.0354100000000001E-2</c:v>
                </c:pt>
                <c:pt idx="123">
                  <c:v>6.0954000000000001E-2</c:v>
                </c:pt>
                <c:pt idx="124">
                  <c:v>6.3164000000000012E-2</c:v>
                </c:pt>
                <c:pt idx="125">
                  <c:v>6.5857299999999994E-2</c:v>
                </c:pt>
                <c:pt idx="126">
                  <c:v>6.8598400000000004E-2</c:v>
                </c:pt>
                <c:pt idx="127">
                  <c:v>6.8035899999999996E-2</c:v>
                </c:pt>
                <c:pt idx="128">
                  <c:v>6.7699099999999998E-2</c:v>
                </c:pt>
                <c:pt idx="129">
                  <c:v>6.7291799999999999E-2</c:v>
                </c:pt>
                <c:pt idx="130">
                  <c:v>6.6897899999999996E-2</c:v>
                </c:pt>
                <c:pt idx="131">
                  <c:v>6.8560700000000002E-2</c:v>
                </c:pt>
                <c:pt idx="132">
                  <c:v>6.82006E-2</c:v>
                </c:pt>
                <c:pt idx="133">
                  <c:v>6.8019300000000019E-2</c:v>
                </c:pt>
                <c:pt idx="134">
                  <c:v>6.7748500000000003E-2</c:v>
                </c:pt>
                <c:pt idx="135">
                  <c:v>6.7683599999999997E-2</c:v>
                </c:pt>
                <c:pt idx="136">
                  <c:v>6.7745E-2</c:v>
                </c:pt>
                <c:pt idx="137">
                  <c:v>6.7543500000000006E-2</c:v>
                </c:pt>
                <c:pt idx="138">
                  <c:v>6.7395900000000133E-2</c:v>
                </c:pt>
                <c:pt idx="139">
                  <c:v>6.7140199999999997E-2</c:v>
                </c:pt>
                <c:pt idx="140">
                  <c:v>6.7099400000000184E-2</c:v>
                </c:pt>
                <c:pt idx="141">
                  <c:v>6.6957299999999997E-2</c:v>
                </c:pt>
                <c:pt idx="142">
                  <c:v>6.6769700000000001E-2</c:v>
                </c:pt>
                <c:pt idx="143">
                  <c:v>6.6784700000000002E-2</c:v>
                </c:pt>
                <c:pt idx="144">
                  <c:v>6.6435599999999997E-2</c:v>
                </c:pt>
                <c:pt idx="145">
                  <c:v>6.6050499999999998E-2</c:v>
                </c:pt>
                <c:pt idx="146">
                  <c:v>6.6136E-2</c:v>
                </c:pt>
                <c:pt idx="147">
                  <c:v>6.5908800000000003E-2</c:v>
                </c:pt>
                <c:pt idx="148">
                  <c:v>6.5742599999999998E-2</c:v>
                </c:pt>
                <c:pt idx="149">
                  <c:v>6.5484899999999999E-2</c:v>
                </c:pt>
                <c:pt idx="150">
                  <c:v>6.5420400000000004E-2</c:v>
                </c:pt>
                <c:pt idx="151">
                  <c:v>6.5466300000000033E-2</c:v>
                </c:pt>
                <c:pt idx="152">
                  <c:v>6.5368899999999994E-2</c:v>
                </c:pt>
                <c:pt idx="153">
                  <c:v>6.5530400000000003E-2</c:v>
                </c:pt>
                <c:pt idx="154">
                  <c:v>6.5202300000000019E-2</c:v>
                </c:pt>
                <c:pt idx="155">
                  <c:v>6.5077999999999997E-2</c:v>
                </c:pt>
                <c:pt idx="156">
                  <c:v>6.4772000000000524E-2</c:v>
                </c:pt>
                <c:pt idx="157">
                  <c:v>6.4506800000000003E-2</c:v>
                </c:pt>
                <c:pt idx="158">
                  <c:v>6.4363200000000786E-2</c:v>
                </c:pt>
                <c:pt idx="159">
                  <c:v>6.4138700000000021E-2</c:v>
                </c:pt>
                <c:pt idx="160">
                  <c:v>6.3822100000000007E-2</c:v>
                </c:pt>
                <c:pt idx="161">
                  <c:v>6.3587400000000002E-2</c:v>
                </c:pt>
                <c:pt idx="162">
                  <c:v>6.3309500000000019E-2</c:v>
                </c:pt>
                <c:pt idx="163">
                  <c:v>6.2947700000000009E-2</c:v>
                </c:pt>
                <c:pt idx="164">
                  <c:v>6.2746300000000033E-2</c:v>
                </c:pt>
                <c:pt idx="165">
                  <c:v>6.2475500000000003E-2</c:v>
                </c:pt>
                <c:pt idx="166">
                  <c:v>6.2208700000000013E-2</c:v>
                </c:pt>
                <c:pt idx="167">
                  <c:v>6.1796300000000123E-2</c:v>
                </c:pt>
                <c:pt idx="168">
                  <c:v>6.1437700000000033E-2</c:v>
                </c:pt>
                <c:pt idx="169">
                  <c:v>6.1125399999999955E-2</c:v>
                </c:pt>
                <c:pt idx="170">
                  <c:v>6.0798500000000123E-2</c:v>
                </c:pt>
                <c:pt idx="171">
                  <c:v>6.0368600000000598E-2</c:v>
                </c:pt>
                <c:pt idx="172">
                  <c:v>5.9975599999999997E-2</c:v>
                </c:pt>
                <c:pt idx="173">
                  <c:v>5.9608200000000014E-2</c:v>
                </c:pt>
                <c:pt idx="174">
                  <c:v>5.9335500000000034E-2</c:v>
                </c:pt>
                <c:pt idx="175">
                  <c:v>5.9045E-2</c:v>
                </c:pt>
                <c:pt idx="176">
                  <c:v>5.8710500000000033E-2</c:v>
                </c:pt>
                <c:pt idx="177">
                  <c:v>5.8440199999999977E-2</c:v>
                </c:pt>
                <c:pt idx="178">
                  <c:v>5.8047599999999998E-2</c:v>
                </c:pt>
                <c:pt idx="179">
                  <c:v>5.7959700000000003E-2</c:v>
                </c:pt>
                <c:pt idx="180">
                  <c:v>5.7767300000000528E-2</c:v>
                </c:pt>
                <c:pt idx="181">
                  <c:v>5.7478399999999999E-2</c:v>
                </c:pt>
                <c:pt idx="182">
                  <c:v>5.73026000000008E-2</c:v>
                </c:pt>
                <c:pt idx="183">
                  <c:v>5.7048099999999997E-2</c:v>
                </c:pt>
                <c:pt idx="184">
                  <c:v>5.6836800000000014E-2</c:v>
                </c:pt>
                <c:pt idx="185">
                  <c:v>5.6677699999999998E-2</c:v>
                </c:pt>
                <c:pt idx="186">
                  <c:v>5.6498700000000013E-2</c:v>
                </c:pt>
                <c:pt idx="187">
                  <c:v>5.6342000000000003E-2</c:v>
                </c:pt>
                <c:pt idx="188">
                  <c:v>5.6208599999999977E-2</c:v>
                </c:pt>
                <c:pt idx="189">
                  <c:v>5.6297700000000013E-2</c:v>
                </c:pt>
                <c:pt idx="190">
                  <c:v>5.6251799999999977E-2</c:v>
                </c:pt>
                <c:pt idx="191">
                  <c:v>5.6286599999999999E-2</c:v>
                </c:pt>
                <c:pt idx="192">
                  <c:v>5.6457599999999997E-2</c:v>
                </c:pt>
                <c:pt idx="193">
                  <c:v>5.6677299999999986E-2</c:v>
                </c:pt>
                <c:pt idx="194">
                  <c:v>5.6786500000000024E-2</c:v>
                </c:pt>
                <c:pt idx="195">
                  <c:v>5.7233800000000001E-2</c:v>
                </c:pt>
                <c:pt idx="196">
                  <c:v>5.7542500000000003E-2</c:v>
                </c:pt>
                <c:pt idx="197">
                  <c:v>5.7868300000000004E-2</c:v>
                </c:pt>
                <c:pt idx="198">
                  <c:v>5.8406199999999998E-2</c:v>
                </c:pt>
                <c:pt idx="199">
                  <c:v>5.8835199999999997E-2</c:v>
                </c:pt>
                <c:pt idx="200">
                  <c:v>5.9409200000000023E-2</c:v>
                </c:pt>
                <c:pt idx="201">
                  <c:v>6.0181400000000003E-2</c:v>
                </c:pt>
                <c:pt idx="202">
                  <c:v>6.0907300000000004E-2</c:v>
                </c:pt>
                <c:pt idx="203">
                  <c:v>6.1599599999999997E-2</c:v>
                </c:pt>
                <c:pt idx="204">
                  <c:v>6.2418900000000527E-2</c:v>
                </c:pt>
                <c:pt idx="205">
                  <c:v>6.3217700000000002E-2</c:v>
                </c:pt>
                <c:pt idx="206">
                  <c:v>6.4172000000000021E-2</c:v>
                </c:pt>
                <c:pt idx="207">
                  <c:v>6.5208600000000019E-2</c:v>
                </c:pt>
                <c:pt idx="208">
                  <c:v>6.6252800000000001E-2</c:v>
                </c:pt>
                <c:pt idx="209">
                  <c:v>6.7300900000000122E-2</c:v>
                </c:pt>
                <c:pt idx="210">
                  <c:v>6.842220000000003E-2</c:v>
                </c:pt>
                <c:pt idx="211">
                  <c:v>6.9733100000000034E-2</c:v>
                </c:pt>
                <c:pt idx="212">
                  <c:v>7.1077699999999994E-2</c:v>
                </c:pt>
                <c:pt idx="213">
                  <c:v>7.2348700000000002E-2</c:v>
                </c:pt>
                <c:pt idx="214">
                  <c:v>7.3753000000000013E-2</c:v>
                </c:pt>
                <c:pt idx="215">
                  <c:v>7.5102700000000022E-2</c:v>
                </c:pt>
                <c:pt idx="216">
                  <c:v>7.6372099999999998E-2</c:v>
                </c:pt>
                <c:pt idx="217">
                  <c:v>7.7654899999999999E-2</c:v>
                </c:pt>
                <c:pt idx="218">
                  <c:v>7.8789700000000004E-2</c:v>
                </c:pt>
                <c:pt idx="219">
                  <c:v>7.9856900000000702E-2</c:v>
                </c:pt>
                <c:pt idx="220">
                  <c:v>8.0791000000000043E-2</c:v>
                </c:pt>
                <c:pt idx="221">
                  <c:v>8.1614300000000264E-2</c:v>
                </c:pt>
                <c:pt idx="222">
                  <c:v>8.2442299999999996E-2</c:v>
                </c:pt>
                <c:pt idx="223">
                  <c:v>8.3015400000000267E-2</c:v>
                </c:pt>
                <c:pt idx="224">
                  <c:v>8.3606800000001161E-2</c:v>
                </c:pt>
                <c:pt idx="225">
                  <c:v>8.4123300000000067E-2</c:v>
                </c:pt>
                <c:pt idx="226">
                  <c:v>8.4459800000000043E-2</c:v>
                </c:pt>
                <c:pt idx="227">
                  <c:v>8.4792600000000024E-2</c:v>
                </c:pt>
                <c:pt idx="228">
                  <c:v>8.4983799999999998E-2</c:v>
                </c:pt>
                <c:pt idx="229">
                  <c:v>8.5153200000000012E-2</c:v>
                </c:pt>
                <c:pt idx="230">
                  <c:v>8.5355100000000045E-2</c:v>
                </c:pt>
                <c:pt idx="231">
                  <c:v>8.5468700000000009E-2</c:v>
                </c:pt>
                <c:pt idx="232">
                  <c:v>8.5526100000000951E-2</c:v>
                </c:pt>
                <c:pt idx="233">
                  <c:v>8.5513000000000006E-2</c:v>
                </c:pt>
                <c:pt idx="234">
                  <c:v>8.5586200000000001E-2</c:v>
                </c:pt>
                <c:pt idx="235">
                  <c:v>8.5634100000000227E-2</c:v>
                </c:pt>
                <c:pt idx="236">
                  <c:v>8.5662200000000022E-2</c:v>
                </c:pt>
                <c:pt idx="237">
                  <c:v>8.5695900000001032E-2</c:v>
                </c:pt>
                <c:pt idx="238">
                  <c:v>8.5615900000000064E-2</c:v>
                </c:pt>
                <c:pt idx="239">
                  <c:v>8.5442999999999991E-2</c:v>
                </c:pt>
                <c:pt idx="240">
                  <c:v>8.5273200000000007E-2</c:v>
                </c:pt>
                <c:pt idx="241">
                  <c:v>8.5188900000000012E-2</c:v>
                </c:pt>
                <c:pt idx="242">
                  <c:v>8.4972700000000012E-2</c:v>
                </c:pt>
                <c:pt idx="243">
                  <c:v>8.4751900000000727E-2</c:v>
                </c:pt>
                <c:pt idx="244">
                  <c:v>8.4556700000000248E-2</c:v>
                </c:pt>
                <c:pt idx="245">
                  <c:v>8.4422200000000003E-2</c:v>
                </c:pt>
                <c:pt idx="246">
                  <c:v>8.4305400000000044E-2</c:v>
                </c:pt>
                <c:pt idx="247">
                  <c:v>8.4170800000000046E-2</c:v>
                </c:pt>
                <c:pt idx="248">
                  <c:v>8.4084500000000006E-2</c:v>
                </c:pt>
                <c:pt idx="249">
                  <c:v>8.4014900000000226E-2</c:v>
                </c:pt>
                <c:pt idx="250">
                  <c:v>8.4070700000000012E-2</c:v>
                </c:pt>
                <c:pt idx="251">
                  <c:v>8.4179900000000002E-2</c:v>
                </c:pt>
                <c:pt idx="252">
                  <c:v>8.4279300000000043E-2</c:v>
                </c:pt>
                <c:pt idx="253">
                  <c:v>8.4548000000000026E-2</c:v>
                </c:pt>
                <c:pt idx="254">
                  <c:v>8.4872600000000006E-2</c:v>
                </c:pt>
                <c:pt idx="255">
                  <c:v>8.5339300000000007E-2</c:v>
                </c:pt>
                <c:pt idx="256">
                  <c:v>8.5896600000000045E-2</c:v>
                </c:pt>
                <c:pt idx="257">
                  <c:v>8.6485900000000018E-2</c:v>
                </c:pt>
                <c:pt idx="258">
                  <c:v>8.7142200000000017E-2</c:v>
                </c:pt>
                <c:pt idx="259">
                  <c:v>8.7898600000000021E-2</c:v>
                </c:pt>
                <c:pt idx="260">
                  <c:v>8.8740900000000067E-2</c:v>
                </c:pt>
                <c:pt idx="261">
                  <c:v>8.9618400000000098E-2</c:v>
                </c:pt>
                <c:pt idx="262">
                  <c:v>9.0551700000000068E-2</c:v>
                </c:pt>
                <c:pt idx="263">
                  <c:v>9.1464500000000004E-2</c:v>
                </c:pt>
                <c:pt idx="264">
                  <c:v>9.2368900000000004E-2</c:v>
                </c:pt>
                <c:pt idx="265">
                  <c:v>9.3428900000000065E-2</c:v>
                </c:pt>
                <c:pt idx="266">
                  <c:v>9.4542700000000021E-2</c:v>
                </c:pt>
                <c:pt idx="267">
                  <c:v>9.5616500000000063E-2</c:v>
                </c:pt>
                <c:pt idx="268">
                  <c:v>9.6774300000000743E-2</c:v>
                </c:pt>
                <c:pt idx="269">
                  <c:v>9.7889300000000012E-2</c:v>
                </c:pt>
                <c:pt idx="270">
                  <c:v>9.910210000000004E-2</c:v>
                </c:pt>
                <c:pt idx="271">
                  <c:v>0.10041899999999923</c:v>
                </c:pt>
                <c:pt idx="272">
                  <c:v>0.101802</c:v>
                </c:pt>
                <c:pt idx="273">
                  <c:v>0.10319300000000078</c:v>
                </c:pt>
                <c:pt idx="274">
                  <c:v>0.10444400000000002</c:v>
                </c:pt>
                <c:pt idx="275">
                  <c:v>0.105909</c:v>
                </c:pt>
                <c:pt idx="276">
                  <c:v>0.10745300000000002</c:v>
                </c:pt>
                <c:pt idx="277">
                  <c:v>0.10901000000000002</c:v>
                </c:pt>
                <c:pt idx="278">
                  <c:v>0.110678</c:v>
                </c:pt>
                <c:pt idx="279">
                  <c:v>0.112289</c:v>
                </c:pt>
                <c:pt idx="280">
                  <c:v>0.11406100000000002</c:v>
                </c:pt>
                <c:pt idx="281">
                  <c:v>0.11612200000000029</c:v>
                </c:pt>
                <c:pt idx="282">
                  <c:v>0.118344</c:v>
                </c:pt>
                <c:pt idx="283">
                  <c:v>0.12068300000000012</c:v>
                </c:pt>
                <c:pt idx="284">
                  <c:v>0.12318500000000022</c:v>
                </c:pt>
                <c:pt idx="285">
                  <c:v>0.12585199999999988</c:v>
                </c:pt>
                <c:pt idx="286">
                  <c:v>0.12869900000000001</c:v>
                </c:pt>
                <c:pt idx="287">
                  <c:v>0.13184299999999999</c:v>
                </c:pt>
                <c:pt idx="288">
                  <c:v>0.13522600000000001</c:v>
                </c:pt>
                <c:pt idx="289">
                  <c:v>0.138603</c:v>
                </c:pt>
                <c:pt idx="290">
                  <c:v>0.14223200000000041</c:v>
                </c:pt>
                <c:pt idx="291">
                  <c:v>0.14604500000000137</c:v>
                </c:pt>
                <c:pt idx="292">
                  <c:v>0.14982999999999999</c:v>
                </c:pt>
                <c:pt idx="293">
                  <c:v>0.15380800000000044</c:v>
                </c:pt>
                <c:pt idx="294">
                  <c:v>0.15766800000000122</c:v>
                </c:pt>
                <c:pt idx="295">
                  <c:v>0.16145999999999999</c:v>
                </c:pt>
                <c:pt idx="296">
                  <c:v>0.16514999999999999</c:v>
                </c:pt>
                <c:pt idx="297">
                  <c:v>0.16864599999999999</c:v>
                </c:pt>
                <c:pt idx="298">
                  <c:v>0.17202300000000001</c:v>
                </c:pt>
                <c:pt idx="299">
                  <c:v>0.17511699999999999</c:v>
                </c:pt>
                <c:pt idx="300">
                  <c:v>0.17796100000000137</c:v>
                </c:pt>
                <c:pt idx="301">
                  <c:v>0.18057599999999999</c:v>
                </c:pt>
                <c:pt idx="302">
                  <c:v>0.18314300000000044</c:v>
                </c:pt>
                <c:pt idx="303">
                  <c:v>0.18548700000000157</c:v>
                </c:pt>
                <c:pt idx="304">
                  <c:v>0.18758900000000137</c:v>
                </c:pt>
                <c:pt idx="305">
                  <c:v>0.1894990000000023</c:v>
                </c:pt>
                <c:pt idx="306">
                  <c:v>0.19125300000000001</c:v>
                </c:pt>
                <c:pt idx="307">
                  <c:v>0.192853</c:v>
                </c:pt>
                <c:pt idx="308">
                  <c:v>0.194379</c:v>
                </c:pt>
                <c:pt idx="309">
                  <c:v>0.19548699999999999</c:v>
                </c:pt>
                <c:pt idx="310">
                  <c:v>0.196384</c:v>
                </c:pt>
                <c:pt idx="311">
                  <c:v>0.19705500000000001</c:v>
                </c:pt>
                <c:pt idx="312">
                  <c:v>0.19739499999999999</c:v>
                </c:pt>
                <c:pt idx="313">
                  <c:v>0.19761200000000001</c:v>
                </c:pt>
                <c:pt idx="314">
                  <c:v>0.19754700000000044</c:v>
                </c:pt>
                <c:pt idx="315">
                  <c:v>0.19705900000000001</c:v>
                </c:pt>
                <c:pt idx="316">
                  <c:v>0.19636200000000001</c:v>
                </c:pt>
                <c:pt idx="317">
                  <c:v>0.19539100000000001</c:v>
                </c:pt>
                <c:pt idx="318">
                  <c:v>0.19419</c:v>
                </c:pt>
                <c:pt idx="319">
                  <c:v>0.19287099999999988</c:v>
                </c:pt>
                <c:pt idx="320">
                  <c:v>0.191188</c:v>
                </c:pt>
                <c:pt idx="321">
                  <c:v>0.18929100000000154</c:v>
                </c:pt>
                <c:pt idx="322">
                  <c:v>0.18724500000000202</c:v>
                </c:pt>
                <c:pt idx="323">
                  <c:v>0.18484400000000137</c:v>
                </c:pt>
                <c:pt idx="324">
                  <c:v>0.18264300000000044</c:v>
                </c:pt>
                <c:pt idx="325">
                  <c:v>0.18014200000000041</c:v>
                </c:pt>
                <c:pt idx="326">
                  <c:v>0.17751700000000137</c:v>
                </c:pt>
                <c:pt idx="327">
                  <c:v>0.17475000000000004</c:v>
                </c:pt>
                <c:pt idx="328">
                  <c:v>0.17195600000000041</c:v>
                </c:pt>
                <c:pt idx="329">
                  <c:v>0.16929600000000122</c:v>
                </c:pt>
                <c:pt idx="330">
                  <c:v>0.16648900000000041</c:v>
                </c:pt>
                <c:pt idx="331">
                  <c:v>0.16387599999999997</c:v>
                </c:pt>
                <c:pt idx="332">
                  <c:v>0.161221</c:v>
                </c:pt>
                <c:pt idx="333">
                  <c:v>0.15850600000000137</c:v>
                </c:pt>
                <c:pt idx="334">
                  <c:v>0.15621700000000202</c:v>
                </c:pt>
                <c:pt idx="335">
                  <c:v>0.15387000000000001</c:v>
                </c:pt>
                <c:pt idx="336">
                  <c:v>0.15154700000000157</c:v>
                </c:pt>
                <c:pt idx="337">
                  <c:v>0.14933199999999999</c:v>
                </c:pt>
                <c:pt idx="338">
                  <c:v>0.14716499999999999</c:v>
                </c:pt>
                <c:pt idx="339">
                  <c:v>0.14504000000000122</c:v>
                </c:pt>
                <c:pt idx="340">
                  <c:v>0.14288300000000001</c:v>
                </c:pt>
                <c:pt idx="341">
                  <c:v>0.14086799999999999</c:v>
                </c:pt>
                <c:pt idx="342">
                  <c:v>0.13862099999999997</c:v>
                </c:pt>
                <c:pt idx="343">
                  <c:v>0.13643400000000044</c:v>
                </c:pt>
                <c:pt idx="344">
                  <c:v>0.13442100000000001</c:v>
                </c:pt>
                <c:pt idx="345">
                  <c:v>0.13222999999999999</c:v>
                </c:pt>
                <c:pt idx="346">
                  <c:v>0.13003500000000001</c:v>
                </c:pt>
                <c:pt idx="347">
                  <c:v>0.127884</c:v>
                </c:pt>
                <c:pt idx="348">
                  <c:v>0.12591300000000041</c:v>
                </c:pt>
                <c:pt idx="349">
                  <c:v>0.12407200000000022</c:v>
                </c:pt>
                <c:pt idx="350">
                  <c:v>0.12240300000000012</c:v>
                </c:pt>
                <c:pt idx="351">
                  <c:v>0.12092100000000019</c:v>
                </c:pt>
                <c:pt idx="352">
                  <c:v>0.119537</c:v>
                </c:pt>
                <c:pt idx="353">
                  <c:v>0.11842800000000002</c:v>
                </c:pt>
                <c:pt idx="354">
                  <c:v>0.11763300000000022</c:v>
                </c:pt>
                <c:pt idx="355">
                  <c:v>0.117287</c:v>
                </c:pt>
                <c:pt idx="356">
                  <c:v>0.117118</c:v>
                </c:pt>
                <c:pt idx="357">
                  <c:v>0.117019</c:v>
                </c:pt>
                <c:pt idx="358">
                  <c:v>0.11722299999999999</c:v>
                </c:pt>
                <c:pt idx="359">
                  <c:v>0.11769800000000002</c:v>
                </c:pt>
                <c:pt idx="360">
                  <c:v>0.11848599999999998</c:v>
                </c:pt>
                <c:pt idx="361">
                  <c:v>0.119411</c:v>
                </c:pt>
                <c:pt idx="362">
                  <c:v>0.12055200000000002</c:v>
                </c:pt>
                <c:pt idx="363">
                  <c:v>0.12175900000000002</c:v>
                </c:pt>
                <c:pt idx="364">
                  <c:v>0.12307300000000022</c:v>
                </c:pt>
                <c:pt idx="365">
                  <c:v>0.12456000000000068</c:v>
                </c:pt>
                <c:pt idx="366">
                  <c:v>0.12615799999999988</c:v>
                </c:pt>
                <c:pt idx="367">
                  <c:v>0.12770799999999999</c:v>
                </c:pt>
                <c:pt idx="368">
                  <c:v>0.12918399999999997</c:v>
                </c:pt>
                <c:pt idx="369">
                  <c:v>0.13077</c:v>
                </c:pt>
                <c:pt idx="370">
                  <c:v>0.13252900000000001</c:v>
                </c:pt>
                <c:pt idx="371">
                  <c:v>0.13411999999999999</c:v>
                </c:pt>
                <c:pt idx="372">
                  <c:v>0.13501900000000044</c:v>
                </c:pt>
                <c:pt idx="373">
                  <c:v>0.13445000000000001</c:v>
                </c:pt>
                <c:pt idx="374">
                  <c:v>0.133682</c:v>
                </c:pt>
                <c:pt idx="375">
                  <c:v>0.13280700000000001</c:v>
                </c:pt>
                <c:pt idx="376">
                  <c:v>0.13198099999999999</c:v>
                </c:pt>
                <c:pt idx="377">
                  <c:v>0.131161</c:v>
                </c:pt>
                <c:pt idx="378">
                  <c:v>0.13026799999999999</c:v>
                </c:pt>
                <c:pt idx="379">
                  <c:v>0.129661</c:v>
                </c:pt>
                <c:pt idx="380">
                  <c:v>0.12905800000000001</c:v>
                </c:pt>
                <c:pt idx="381">
                  <c:v>0.13059699999999999</c:v>
                </c:pt>
                <c:pt idx="382">
                  <c:v>0.13274500000000122</c:v>
                </c:pt>
                <c:pt idx="383">
                  <c:v>0.13496500000000122</c:v>
                </c:pt>
                <c:pt idx="384">
                  <c:v>0.13745000000000004</c:v>
                </c:pt>
                <c:pt idx="385">
                  <c:v>0.14009600000000041</c:v>
                </c:pt>
                <c:pt idx="386">
                  <c:v>0.14282700000000001</c:v>
                </c:pt>
                <c:pt idx="387">
                  <c:v>0.14572800000000041</c:v>
                </c:pt>
                <c:pt idx="388">
                  <c:v>0.14870000000000044</c:v>
                </c:pt>
                <c:pt idx="389">
                  <c:v>0.15196800000000188</c:v>
                </c:pt>
                <c:pt idx="390">
                  <c:v>0.15560199999999999</c:v>
                </c:pt>
                <c:pt idx="391">
                  <c:v>0.15958100000000044</c:v>
                </c:pt>
                <c:pt idx="392">
                  <c:v>0.16409099999999999</c:v>
                </c:pt>
                <c:pt idx="393">
                  <c:v>0.169021</c:v>
                </c:pt>
                <c:pt idx="394">
                  <c:v>0.17463000000000001</c:v>
                </c:pt>
                <c:pt idx="395">
                  <c:v>0.18099000000000157</c:v>
                </c:pt>
                <c:pt idx="396">
                  <c:v>0.18822800000000137</c:v>
                </c:pt>
                <c:pt idx="397">
                  <c:v>0.19600300000000001</c:v>
                </c:pt>
                <c:pt idx="398">
                  <c:v>0.20459300000000041</c:v>
                </c:pt>
                <c:pt idx="399">
                  <c:v>0.21223500000000137</c:v>
                </c:pt>
                <c:pt idx="400">
                  <c:v>0.20633599999999999</c:v>
                </c:pt>
              </c:numCache>
            </c:numRef>
          </c:yVal>
          <c:smooth val="1"/>
        </c:ser>
        <c:ser>
          <c:idx val="13"/>
          <c:order val="1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O$1:$O$401</c:f>
              <c:numCache>
                <c:formatCode>General</c:formatCode>
                <c:ptCount val="401"/>
                <c:pt idx="0">
                  <c:v>2.9330200000000011E-2</c:v>
                </c:pt>
                <c:pt idx="1">
                  <c:v>2.8833600000000056E-2</c:v>
                </c:pt>
                <c:pt idx="2">
                  <c:v>2.8584399999999989E-2</c:v>
                </c:pt>
                <c:pt idx="3">
                  <c:v>2.8483200000000052E-2</c:v>
                </c:pt>
                <c:pt idx="4">
                  <c:v>2.8208E-2</c:v>
                </c:pt>
                <c:pt idx="5">
                  <c:v>2.8303499999999988E-2</c:v>
                </c:pt>
                <c:pt idx="6">
                  <c:v>2.8433099999999999E-2</c:v>
                </c:pt>
                <c:pt idx="7">
                  <c:v>2.8238800000000001E-2</c:v>
                </c:pt>
                <c:pt idx="8">
                  <c:v>2.8235900000000272E-2</c:v>
                </c:pt>
                <c:pt idx="9">
                  <c:v>2.8297800000000001E-2</c:v>
                </c:pt>
                <c:pt idx="10">
                  <c:v>2.83488E-2</c:v>
                </c:pt>
                <c:pt idx="11">
                  <c:v>2.8509E-2</c:v>
                </c:pt>
                <c:pt idx="12">
                  <c:v>2.87228E-2</c:v>
                </c:pt>
                <c:pt idx="13">
                  <c:v>2.87595E-2</c:v>
                </c:pt>
                <c:pt idx="14">
                  <c:v>2.8401599999999999E-2</c:v>
                </c:pt>
                <c:pt idx="15">
                  <c:v>2.8499799999999999E-2</c:v>
                </c:pt>
                <c:pt idx="16">
                  <c:v>2.8691400000000002E-2</c:v>
                </c:pt>
                <c:pt idx="17">
                  <c:v>2.9033300000000348E-2</c:v>
                </c:pt>
                <c:pt idx="18">
                  <c:v>2.9503900000000052E-2</c:v>
                </c:pt>
                <c:pt idx="19">
                  <c:v>2.9486499999999988E-2</c:v>
                </c:pt>
                <c:pt idx="20">
                  <c:v>2.93637E-2</c:v>
                </c:pt>
                <c:pt idx="21">
                  <c:v>2.9165199999999988E-2</c:v>
                </c:pt>
                <c:pt idx="22">
                  <c:v>2.9149399999999999E-2</c:v>
                </c:pt>
                <c:pt idx="23">
                  <c:v>2.9297500000000001E-2</c:v>
                </c:pt>
                <c:pt idx="24">
                  <c:v>2.9516399999999998E-2</c:v>
                </c:pt>
                <c:pt idx="25">
                  <c:v>2.9646700000000002E-2</c:v>
                </c:pt>
                <c:pt idx="26">
                  <c:v>2.9578199999999999E-2</c:v>
                </c:pt>
                <c:pt idx="27">
                  <c:v>2.9244000000000006E-2</c:v>
                </c:pt>
                <c:pt idx="28">
                  <c:v>2.902310000000001E-2</c:v>
                </c:pt>
                <c:pt idx="29">
                  <c:v>2.9264700000000001E-2</c:v>
                </c:pt>
                <c:pt idx="30">
                  <c:v>2.983630000000026E-2</c:v>
                </c:pt>
                <c:pt idx="31">
                  <c:v>3.044850000000001E-2</c:v>
                </c:pt>
                <c:pt idx="32">
                  <c:v>3.0636500000000011E-2</c:v>
                </c:pt>
                <c:pt idx="33">
                  <c:v>3.0399700000000002E-2</c:v>
                </c:pt>
                <c:pt idx="34">
                  <c:v>3.03282E-2</c:v>
                </c:pt>
                <c:pt idx="35">
                  <c:v>3.0845700000000285E-2</c:v>
                </c:pt>
                <c:pt idx="36">
                  <c:v>3.1346199999999998E-2</c:v>
                </c:pt>
                <c:pt idx="37">
                  <c:v>3.1735600000000051E-2</c:v>
                </c:pt>
                <c:pt idx="38">
                  <c:v>3.1275100000000361E-2</c:v>
                </c:pt>
                <c:pt idx="39">
                  <c:v>3.0759999999999999E-2</c:v>
                </c:pt>
                <c:pt idx="40">
                  <c:v>3.02884E-2</c:v>
                </c:pt>
                <c:pt idx="41">
                  <c:v>3.071370000000001E-2</c:v>
                </c:pt>
                <c:pt idx="42">
                  <c:v>3.1174300000000012E-2</c:v>
                </c:pt>
                <c:pt idx="43">
                  <c:v>3.1293700000000042E-2</c:v>
                </c:pt>
                <c:pt idx="44">
                  <c:v>3.1133200000000305E-2</c:v>
                </c:pt>
                <c:pt idx="45">
                  <c:v>3.10164E-2</c:v>
                </c:pt>
                <c:pt idx="46">
                  <c:v>3.1260099999999999E-2</c:v>
                </c:pt>
                <c:pt idx="47">
                  <c:v>3.1809499999999997E-2</c:v>
                </c:pt>
                <c:pt idx="48">
                  <c:v>3.2120200000000002E-2</c:v>
                </c:pt>
                <c:pt idx="49">
                  <c:v>3.2040100000000092E-2</c:v>
                </c:pt>
                <c:pt idx="50">
                  <c:v>3.1825600000000002E-2</c:v>
                </c:pt>
                <c:pt idx="51">
                  <c:v>3.1959799999999997E-2</c:v>
                </c:pt>
                <c:pt idx="52">
                  <c:v>3.2615499999999999E-2</c:v>
                </c:pt>
                <c:pt idx="53">
                  <c:v>3.3020399999999998E-2</c:v>
                </c:pt>
                <c:pt idx="54">
                  <c:v>3.3217900000000002E-2</c:v>
                </c:pt>
                <c:pt idx="55">
                  <c:v>3.3226100000000001E-2</c:v>
                </c:pt>
                <c:pt idx="56">
                  <c:v>3.3375700000000001E-2</c:v>
                </c:pt>
                <c:pt idx="57">
                  <c:v>3.39425E-2</c:v>
                </c:pt>
                <c:pt idx="58">
                  <c:v>3.4427800000000001E-2</c:v>
                </c:pt>
                <c:pt idx="59">
                  <c:v>3.4685700000000055E-2</c:v>
                </c:pt>
                <c:pt idx="60">
                  <c:v>3.4796599999999997E-2</c:v>
                </c:pt>
                <c:pt idx="61">
                  <c:v>3.5068799999999997E-2</c:v>
                </c:pt>
                <c:pt idx="62">
                  <c:v>3.561820000000001E-2</c:v>
                </c:pt>
                <c:pt idx="63">
                  <c:v>3.600600000000001E-2</c:v>
                </c:pt>
                <c:pt idx="64">
                  <c:v>3.6331300000000358E-2</c:v>
                </c:pt>
                <c:pt idx="65">
                  <c:v>3.6501800000000056E-2</c:v>
                </c:pt>
                <c:pt idx="66">
                  <c:v>3.6905300000000342E-2</c:v>
                </c:pt>
                <c:pt idx="67">
                  <c:v>3.7285100000000397E-2</c:v>
                </c:pt>
                <c:pt idx="68">
                  <c:v>3.7523800000000052E-2</c:v>
                </c:pt>
                <c:pt idx="69">
                  <c:v>3.7832200000000406E-2</c:v>
                </c:pt>
                <c:pt idx="70">
                  <c:v>3.8267700000000002E-2</c:v>
                </c:pt>
                <c:pt idx="71">
                  <c:v>3.8705499999999997E-2</c:v>
                </c:pt>
                <c:pt idx="72">
                  <c:v>3.9058000000000002E-2</c:v>
                </c:pt>
                <c:pt idx="73">
                  <c:v>3.9424599999999997E-2</c:v>
                </c:pt>
                <c:pt idx="74">
                  <c:v>3.971920000000001E-2</c:v>
                </c:pt>
                <c:pt idx="75">
                  <c:v>4.0041799999999995E-2</c:v>
                </c:pt>
                <c:pt idx="76">
                  <c:v>4.05055E-2</c:v>
                </c:pt>
                <c:pt idx="77">
                  <c:v>4.0886500000000034E-2</c:v>
                </c:pt>
                <c:pt idx="78">
                  <c:v>4.1194399999999985E-2</c:v>
                </c:pt>
                <c:pt idx="79">
                  <c:v>4.1464500000000001E-2</c:v>
                </c:pt>
                <c:pt idx="80">
                  <c:v>4.1936100000000004E-2</c:v>
                </c:pt>
                <c:pt idx="81">
                  <c:v>4.2544999999999999E-2</c:v>
                </c:pt>
                <c:pt idx="82">
                  <c:v>4.3150000000000001E-2</c:v>
                </c:pt>
                <c:pt idx="83">
                  <c:v>4.3533500000000003E-2</c:v>
                </c:pt>
                <c:pt idx="84">
                  <c:v>4.3918899999999997E-2</c:v>
                </c:pt>
                <c:pt idx="85">
                  <c:v>4.4413000000000591E-2</c:v>
                </c:pt>
                <c:pt idx="86">
                  <c:v>4.4960800000000023E-2</c:v>
                </c:pt>
                <c:pt idx="87">
                  <c:v>4.5352500000000122E-2</c:v>
                </c:pt>
                <c:pt idx="88">
                  <c:v>4.5749099999999987E-2</c:v>
                </c:pt>
                <c:pt idx="89">
                  <c:v>4.6245699999999966E-2</c:v>
                </c:pt>
                <c:pt idx="90">
                  <c:v>4.67278E-2</c:v>
                </c:pt>
                <c:pt idx="91">
                  <c:v>4.7258700000000001E-2</c:v>
                </c:pt>
                <c:pt idx="92">
                  <c:v>4.8070299999999996E-2</c:v>
                </c:pt>
                <c:pt idx="93">
                  <c:v>4.8730800000000012E-2</c:v>
                </c:pt>
                <c:pt idx="94">
                  <c:v>4.9097100000000123E-2</c:v>
                </c:pt>
                <c:pt idx="95">
                  <c:v>4.958340000000052E-2</c:v>
                </c:pt>
                <c:pt idx="96">
                  <c:v>5.0360800000000004E-2</c:v>
                </c:pt>
                <c:pt idx="97">
                  <c:v>5.0991300000000003E-2</c:v>
                </c:pt>
                <c:pt idx="98">
                  <c:v>5.1513900000000022E-2</c:v>
                </c:pt>
                <c:pt idx="99">
                  <c:v>5.2114500000000022E-2</c:v>
                </c:pt>
                <c:pt idx="100">
                  <c:v>5.2714500000000518E-2</c:v>
                </c:pt>
                <c:pt idx="101">
                  <c:v>5.3272300000000002E-2</c:v>
                </c:pt>
                <c:pt idx="102">
                  <c:v>5.3959E-2</c:v>
                </c:pt>
                <c:pt idx="103">
                  <c:v>5.4757900000000609E-2</c:v>
                </c:pt>
                <c:pt idx="104">
                  <c:v>5.5386700000000524E-2</c:v>
                </c:pt>
                <c:pt idx="105">
                  <c:v>5.6182599999999999E-2</c:v>
                </c:pt>
                <c:pt idx="106">
                  <c:v>5.6977699999999999E-2</c:v>
                </c:pt>
                <c:pt idx="107">
                  <c:v>5.7580600000000114E-2</c:v>
                </c:pt>
                <c:pt idx="108">
                  <c:v>5.8264299999999998E-2</c:v>
                </c:pt>
                <c:pt idx="109">
                  <c:v>5.8908700000000001E-2</c:v>
                </c:pt>
                <c:pt idx="110">
                  <c:v>5.9486300000000512E-2</c:v>
                </c:pt>
                <c:pt idx="111">
                  <c:v>6.0003600000000518E-2</c:v>
                </c:pt>
                <c:pt idx="112">
                  <c:v>6.0527400000000023E-2</c:v>
                </c:pt>
                <c:pt idx="113">
                  <c:v>6.0631400000000002E-2</c:v>
                </c:pt>
                <c:pt idx="114">
                  <c:v>6.0944999999999999E-2</c:v>
                </c:pt>
                <c:pt idx="115">
                  <c:v>6.1311500000000012E-2</c:v>
                </c:pt>
                <c:pt idx="116">
                  <c:v>6.1805600000000002E-2</c:v>
                </c:pt>
                <c:pt idx="117">
                  <c:v>6.2320600000000531E-2</c:v>
                </c:pt>
                <c:pt idx="118">
                  <c:v>6.2670699999999996E-2</c:v>
                </c:pt>
                <c:pt idx="119">
                  <c:v>6.3025399999999995E-2</c:v>
                </c:pt>
                <c:pt idx="120">
                  <c:v>6.3408599999999996E-2</c:v>
                </c:pt>
                <c:pt idx="121">
                  <c:v>6.399920000000002E-2</c:v>
                </c:pt>
                <c:pt idx="122">
                  <c:v>6.4086800000000013E-2</c:v>
                </c:pt>
                <c:pt idx="123">
                  <c:v>6.4589199999999999E-2</c:v>
                </c:pt>
                <c:pt idx="124">
                  <c:v>6.6680199999999995E-2</c:v>
                </c:pt>
                <c:pt idx="125">
                  <c:v>6.9241700000000003E-2</c:v>
                </c:pt>
                <c:pt idx="126">
                  <c:v>7.2340100000000004E-2</c:v>
                </c:pt>
                <c:pt idx="127">
                  <c:v>7.1934700000000004E-2</c:v>
                </c:pt>
                <c:pt idx="128">
                  <c:v>7.1415699999999999E-2</c:v>
                </c:pt>
                <c:pt idx="129">
                  <c:v>7.0997400000000585E-2</c:v>
                </c:pt>
                <c:pt idx="130">
                  <c:v>7.0585700000000001E-2</c:v>
                </c:pt>
                <c:pt idx="131">
                  <c:v>7.2182399999999994E-2</c:v>
                </c:pt>
                <c:pt idx="132">
                  <c:v>7.18583E-2</c:v>
                </c:pt>
                <c:pt idx="133">
                  <c:v>7.1706700000000123E-2</c:v>
                </c:pt>
                <c:pt idx="134">
                  <c:v>7.1484599999999995E-2</c:v>
                </c:pt>
                <c:pt idx="135">
                  <c:v>7.1501200000000001E-2</c:v>
                </c:pt>
                <c:pt idx="136">
                  <c:v>7.15832E-2</c:v>
                </c:pt>
                <c:pt idx="137">
                  <c:v>7.1407000000000012E-2</c:v>
                </c:pt>
                <c:pt idx="138">
                  <c:v>7.1298200000000006E-2</c:v>
                </c:pt>
                <c:pt idx="139">
                  <c:v>7.1058300000000005E-2</c:v>
                </c:pt>
                <c:pt idx="140">
                  <c:v>7.0991399999999996E-2</c:v>
                </c:pt>
                <c:pt idx="141">
                  <c:v>7.0915400000000003E-2</c:v>
                </c:pt>
                <c:pt idx="142">
                  <c:v>7.0696899999999993E-2</c:v>
                </c:pt>
                <c:pt idx="143">
                  <c:v>7.0652599999999996E-2</c:v>
                </c:pt>
                <c:pt idx="144">
                  <c:v>7.0303900000000114E-2</c:v>
                </c:pt>
                <c:pt idx="145">
                  <c:v>6.9863400000000853E-2</c:v>
                </c:pt>
                <c:pt idx="146">
                  <c:v>6.9743800000000022E-2</c:v>
                </c:pt>
                <c:pt idx="147">
                  <c:v>6.9524900000000014E-2</c:v>
                </c:pt>
                <c:pt idx="148">
                  <c:v>6.9450900000000024E-2</c:v>
                </c:pt>
                <c:pt idx="149">
                  <c:v>6.9178600000000021E-2</c:v>
                </c:pt>
                <c:pt idx="150">
                  <c:v>6.90278E-2</c:v>
                </c:pt>
                <c:pt idx="151">
                  <c:v>6.9097900000000767E-2</c:v>
                </c:pt>
                <c:pt idx="152">
                  <c:v>6.8844900000000001E-2</c:v>
                </c:pt>
                <c:pt idx="153">
                  <c:v>6.9010400000000707E-2</c:v>
                </c:pt>
                <c:pt idx="154">
                  <c:v>6.8780400000000033E-2</c:v>
                </c:pt>
                <c:pt idx="155">
                  <c:v>6.8574999999999997E-2</c:v>
                </c:pt>
                <c:pt idx="156">
                  <c:v>6.8172099999999999E-2</c:v>
                </c:pt>
                <c:pt idx="157">
                  <c:v>6.7887500000000031E-2</c:v>
                </c:pt>
                <c:pt idx="158">
                  <c:v>6.7678100000000005E-2</c:v>
                </c:pt>
                <c:pt idx="159">
                  <c:v>6.7391900000000532E-2</c:v>
                </c:pt>
                <c:pt idx="160">
                  <c:v>6.7166700000000523E-2</c:v>
                </c:pt>
                <c:pt idx="161">
                  <c:v>6.69854E-2</c:v>
                </c:pt>
                <c:pt idx="162">
                  <c:v>6.6675099999999987E-2</c:v>
                </c:pt>
                <c:pt idx="163">
                  <c:v>6.6421799999999989E-2</c:v>
                </c:pt>
                <c:pt idx="164">
                  <c:v>6.6219099999999989E-2</c:v>
                </c:pt>
                <c:pt idx="165">
                  <c:v>6.59888E-2</c:v>
                </c:pt>
                <c:pt idx="166">
                  <c:v>6.5763500000000114E-2</c:v>
                </c:pt>
                <c:pt idx="167">
                  <c:v>6.5388699999999994E-2</c:v>
                </c:pt>
                <c:pt idx="168">
                  <c:v>6.5066900000000524E-2</c:v>
                </c:pt>
                <c:pt idx="169">
                  <c:v>6.4686499999999994E-2</c:v>
                </c:pt>
                <c:pt idx="170">
                  <c:v>6.4312100000000705E-2</c:v>
                </c:pt>
                <c:pt idx="171">
                  <c:v>6.3911899999999994E-2</c:v>
                </c:pt>
                <c:pt idx="172">
                  <c:v>6.352720000000002E-2</c:v>
                </c:pt>
                <c:pt idx="173">
                  <c:v>6.31274E-2</c:v>
                </c:pt>
                <c:pt idx="174">
                  <c:v>6.276840000000064E-2</c:v>
                </c:pt>
                <c:pt idx="175">
                  <c:v>6.2413800000000123E-2</c:v>
                </c:pt>
                <c:pt idx="176">
                  <c:v>6.2040900000000003E-2</c:v>
                </c:pt>
                <c:pt idx="177">
                  <c:v>6.1815700000000022E-2</c:v>
                </c:pt>
                <c:pt idx="178">
                  <c:v>6.1452300000000001E-2</c:v>
                </c:pt>
                <c:pt idx="179">
                  <c:v>6.1313400000000545E-2</c:v>
                </c:pt>
                <c:pt idx="180">
                  <c:v>6.1115099999999999E-2</c:v>
                </c:pt>
                <c:pt idx="181">
                  <c:v>6.0814700000000034E-2</c:v>
                </c:pt>
                <c:pt idx="182">
                  <c:v>6.071140000000054E-2</c:v>
                </c:pt>
                <c:pt idx="183">
                  <c:v>6.0497600000000665E-2</c:v>
                </c:pt>
                <c:pt idx="184">
                  <c:v>6.0300100000000002E-2</c:v>
                </c:pt>
                <c:pt idx="185">
                  <c:v>6.0192900000000563E-2</c:v>
                </c:pt>
                <c:pt idx="186">
                  <c:v>6.0015100000000002E-2</c:v>
                </c:pt>
                <c:pt idx="187">
                  <c:v>5.9968000000000132E-2</c:v>
                </c:pt>
                <c:pt idx="188">
                  <c:v>5.9881000000000024E-2</c:v>
                </c:pt>
                <c:pt idx="189">
                  <c:v>5.9945100000000001E-2</c:v>
                </c:pt>
                <c:pt idx="190">
                  <c:v>5.9980700000000033E-2</c:v>
                </c:pt>
                <c:pt idx="191">
                  <c:v>6.0082800000000033E-2</c:v>
                </c:pt>
                <c:pt idx="192">
                  <c:v>6.0381300000000013E-2</c:v>
                </c:pt>
                <c:pt idx="193">
                  <c:v>6.0636200000000112E-2</c:v>
                </c:pt>
                <c:pt idx="194">
                  <c:v>6.0865400000000104E-2</c:v>
                </c:pt>
                <c:pt idx="195">
                  <c:v>6.12568E-2</c:v>
                </c:pt>
                <c:pt idx="196">
                  <c:v>6.1572300000000003E-2</c:v>
                </c:pt>
                <c:pt idx="197">
                  <c:v>6.1907900000000002E-2</c:v>
                </c:pt>
                <c:pt idx="198">
                  <c:v>6.2328700000000112E-2</c:v>
                </c:pt>
                <c:pt idx="199">
                  <c:v>6.2804399999999996E-2</c:v>
                </c:pt>
                <c:pt idx="200">
                  <c:v>6.3262799999999994E-2</c:v>
                </c:pt>
                <c:pt idx="201">
                  <c:v>6.3933299999999998E-2</c:v>
                </c:pt>
                <c:pt idx="202">
                  <c:v>6.4658800000000002E-2</c:v>
                </c:pt>
                <c:pt idx="203">
                  <c:v>6.5359799999999996E-2</c:v>
                </c:pt>
                <c:pt idx="204">
                  <c:v>6.6136399999999998E-2</c:v>
                </c:pt>
                <c:pt idx="205">
                  <c:v>6.7004400000000033E-2</c:v>
                </c:pt>
                <c:pt idx="206">
                  <c:v>6.8069500000000019E-2</c:v>
                </c:pt>
                <c:pt idx="207">
                  <c:v>6.9067400000000737E-2</c:v>
                </c:pt>
                <c:pt idx="208">
                  <c:v>7.0057300000000003E-2</c:v>
                </c:pt>
                <c:pt idx="209">
                  <c:v>7.12087E-2</c:v>
                </c:pt>
                <c:pt idx="210">
                  <c:v>7.2263200000000014E-2</c:v>
                </c:pt>
                <c:pt idx="211">
                  <c:v>7.3589500000000002E-2</c:v>
                </c:pt>
                <c:pt idx="212">
                  <c:v>7.4998300000000004E-2</c:v>
                </c:pt>
                <c:pt idx="213">
                  <c:v>7.6202699999999998E-2</c:v>
                </c:pt>
                <c:pt idx="214">
                  <c:v>7.7455800000000005E-2</c:v>
                </c:pt>
                <c:pt idx="215">
                  <c:v>7.8700300000000001E-2</c:v>
                </c:pt>
                <c:pt idx="216">
                  <c:v>7.9961300000000013E-2</c:v>
                </c:pt>
                <c:pt idx="217">
                  <c:v>8.1153500000000003E-2</c:v>
                </c:pt>
                <c:pt idx="218">
                  <c:v>8.2243999999999998E-2</c:v>
                </c:pt>
                <c:pt idx="219">
                  <c:v>8.3244200000000004E-2</c:v>
                </c:pt>
                <c:pt idx="220">
                  <c:v>8.4135200000000063E-2</c:v>
                </c:pt>
                <c:pt idx="221">
                  <c:v>8.4879700000000002E-2</c:v>
                </c:pt>
                <c:pt idx="222">
                  <c:v>8.5835600000000026E-2</c:v>
                </c:pt>
                <c:pt idx="223">
                  <c:v>8.6459000000000022E-2</c:v>
                </c:pt>
                <c:pt idx="224">
                  <c:v>8.7031000000000025E-2</c:v>
                </c:pt>
                <c:pt idx="225">
                  <c:v>8.75697E-2</c:v>
                </c:pt>
                <c:pt idx="226">
                  <c:v>8.7931000000000023E-2</c:v>
                </c:pt>
                <c:pt idx="227">
                  <c:v>8.8264300000001267E-2</c:v>
                </c:pt>
                <c:pt idx="228">
                  <c:v>8.8465000000000224E-2</c:v>
                </c:pt>
                <c:pt idx="229">
                  <c:v>8.8600400000001023E-2</c:v>
                </c:pt>
                <c:pt idx="230">
                  <c:v>8.8725400000001384E-2</c:v>
                </c:pt>
                <c:pt idx="231">
                  <c:v>8.8763000000000064E-2</c:v>
                </c:pt>
                <c:pt idx="232">
                  <c:v>8.8801000000000047E-2</c:v>
                </c:pt>
                <c:pt idx="233">
                  <c:v>8.8827600000000548E-2</c:v>
                </c:pt>
                <c:pt idx="234">
                  <c:v>8.8843400000000003E-2</c:v>
                </c:pt>
                <c:pt idx="235">
                  <c:v>8.8825600000000268E-2</c:v>
                </c:pt>
                <c:pt idx="236">
                  <c:v>8.8852100000000225E-2</c:v>
                </c:pt>
                <c:pt idx="237">
                  <c:v>8.8828700000000066E-2</c:v>
                </c:pt>
                <c:pt idx="238">
                  <c:v>8.8750000000001092E-2</c:v>
                </c:pt>
                <c:pt idx="239">
                  <c:v>8.8649400000000225E-2</c:v>
                </c:pt>
                <c:pt idx="240">
                  <c:v>8.8510100000000064E-2</c:v>
                </c:pt>
                <c:pt idx="241">
                  <c:v>8.8356500000000268E-2</c:v>
                </c:pt>
                <c:pt idx="242">
                  <c:v>8.8170900000000024E-2</c:v>
                </c:pt>
                <c:pt idx="243">
                  <c:v>8.7944900000000006E-2</c:v>
                </c:pt>
                <c:pt idx="244">
                  <c:v>8.7729200000000021E-2</c:v>
                </c:pt>
                <c:pt idx="245">
                  <c:v>8.7604900000000208E-2</c:v>
                </c:pt>
                <c:pt idx="246">
                  <c:v>8.7507500000000044E-2</c:v>
                </c:pt>
                <c:pt idx="247">
                  <c:v>8.7328200000000009E-2</c:v>
                </c:pt>
                <c:pt idx="248">
                  <c:v>8.7235600000000024E-2</c:v>
                </c:pt>
                <c:pt idx="249">
                  <c:v>8.7196000000000023E-2</c:v>
                </c:pt>
                <c:pt idx="250">
                  <c:v>8.7258200000000022E-2</c:v>
                </c:pt>
                <c:pt idx="251">
                  <c:v>8.7456500000000006E-2</c:v>
                </c:pt>
                <c:pt idx="252">
                  <c:v>8.7690400000000043E-2</c:v>
                </c:pt>
                <c:pt idx="253">
                  <c:v>8.7900200000000012E-2</c:v>
                </c:pt>
                <c:pt idx="254">
                  <c:v>8.8323700000000005E-2</c:v>
                </c:pt>
                <c:pt idx="255">
                  <c:v>8.8816500000000048E-2</c:v>
                </c:pt>
                <c:pt idx="256">
                  <c:v>8.9380900000000041E-2</c:v>
                </c:pt>
                <c:pt idx="257">
                  <c:v>9.0110800000000005E-2</c:v>
                </c:pt>
                <c:pt idx="258">
                  <c:v>9.0763500000000025E-2</c:v>
                </c:pt>
                <c:pt idx="259">
                  <c:v>9.1519900000000001E-2</c:v>
                </c:pt>
                <c:pt idx="260">
                  <c:v>9.229169999999999E-2</c:v>
                </c:pt>
                <c:pt idx="261">
                  <c:v>9.3208400000000066E-2</c:v>
                </c:pt>
                <c:pt idx="262">
                  <c:v>9.4103700000000012E-2</c:v>
                </c:pt>
                <c:pt idx="263">
                  <c:v>9.4984800000000244E-2</c:v>
                </c:pt>
                <c:pt idx="264">
                  <c:v>9.5884100000000028E-2</c:v>
                </c:pt>
                <c:pt idx="265">
                  <c:v>9.6864100000000064E-2</c:v>
                </c:pt>
                <c:pt idx="266">
                  <c:v>9.7921400000000006E-2</c:v>
                </c:pt>
                <c:pt idx="267">
                  <c:v>9.9026500000000267E-2</c:v>
                </c:pt>
                <c:pt idx="268">
                  <c:v>0.10025400000000002</c:v>
                </c:pt>
                <c:pt idx="269">
                  <c:v>0.101351</c:v>
                </c:pt>
                <c:pt idx="270">
                  <c:v>0.10255599999999998</c:v>
                </c:pt>
                <c:pt idx="271">
                  <c:v>0.10382500000000019</c:v>
                </c:pt>
                <c:pt idx="272">
                  <c:v>0.10517300000000022</c:v>
                </c:pt>
                <c:pt idx="273">
                  <c:v>0.10655600000000012</c:v>
                </c:pt>
                <c:pt idx="274">
                  <c:v>0.107858</c:v>
                </c:pt>
                <c:pt idx="275">
                  <c:v>0.10923099999999999</c:v>
                </c:pt>
                <c:pt idx="276">
                  <c:v>0.11075</c:v>
                </c:pt>
                <c:pt idx="277">
                  <c:v>0.11232</c:v>
                </c:pt>
                <c:pt idx="278">
                  <c:v>0.113952</c:v>
                </c:pt>
                <c:pt idx="279">
                  <c:v>0.11556900000000002</c:v>
                </c:pt>
                <c:pt idx="280">
                  <c:v>0.11737400000000002</c:v>
                </c:pt>
                <c:pt idx="281">
                  <c:v>0.11946500000000022</c:v>
                </c:pt>
                <c:pt idx="282">
                  <c:v>0.1216610000000007</c:v>
                </c:pt>
                <c:pt idx="283">
                  <c:v>0.12400300000000022</c:v>
                </c:pt>
                <c:pt idx="284">
                  <c:v>0.12642600000000001</c:v>
                </c:pt>
                <c:pt idx="285">
                  <c:v>0.12903300000000001</c:v>
                </c:pt>
                <c:pt idx="286">
                  <c:v>0.13193299999999999</c:v>
                </c:pt>
                <c:pt idx="287">
                  <c:v>0.13508899999999999</c:v>
                </c:pt>
                <c:pt idx="288">
                  <c:v>0.13848700000000044</c:v>
                </c:pt>
                <c:pt idx="289">
                  <c:v>0.14178499999999999</c:v>
                </c:pt>
                <c:pt idx="290">
                  <c:v>0.14534500000000122</c:v>
                </c:pt>
                <c:pt idx="291">
                  <c:v>0.14911500000000041</c:v>
                </c:pt>
                <c:pt idx="292">
                  <c:v>0.15290100000000137</c:v>
                </c:pt>
                <c:pt idx="293">
                  <c:v>0.15684600000000157</c:v>
                </c:pt>
                <c:pt idx="294">
                  <c:v>0.16068299999999988</c:v>
                </c:pt>
                <c:pt idx="295">
                  <c:v>0.164382</c:v>
                </c:pt>
                <c:pt idx="296">
                  <c:v>0.16804400000000044</c:v>
                </c:pt>
                <c:pt idx="297">
                  <c:v>0.17143400000000122</c:v>
                </c:pt>
                <c:pt idx="298">
                  <c:v>0.17475599999999999</c:v>
                </c:pt>
                <c:pt idx="299">
                  <c:v>0.17782800000000001</c:v>
                </c:pt>
                <c:pt idx="300">
                  <c:v>0.18069499999999999</c:v>
                </c:pt>
                <c:pt idx="301">
                  <c:v>0.183171</c:v>
                </c:pt>
                <c:pt idx="302">
                  <c:v>0.18562799999999999</c:v>
                </c:pt>
                <c:pt idx="303">
                  <c:v>0.18784500000000157</c:v>
                </c:pt>
                <c:pt idx="304">
                  <c:v>0.18972200000000122</c:v>
                </c:pt>
                <c:pt idx="305">
                  <c:v>0.19161500000000001</c:v>
                </c:pt>
                <c:pt idx="306">
                  <c:v>0.19321600000000044</c:v>
                </c:pt>
                <c:pt idx="307">
                  <c:v>0.19469700000000001</c:v>
                </c:pt>
                <c:pt idx="308">
                  <c:v>0.19608300000000001</c:v>
                </c:pt>
                <c:pt idx="309">
                  <c:v>0.19719200000000001</c:v>
                </c:pt>
                <c:pt idx="310">
                  <c:v>0.19808700000000001</c:v>
                </c:pt>
                <c:pt idx="311">
                  <c:v>0.19870599999999999</c:v>
                </c:pt>
                <c:pt idx="312">
                  <c:v>0.19911400000000001</c:v>
                </c:pt>
                <c:pt idx="313">
                  <c:v>0.19930899999999999</c:v>
                </c:pt>
                <c:pt idx="314">
                  <c:v>0.19928799999999999</c:v>
                </c:pt>
                <c:pt idx="315">
                  <c:v>0.19895699999999999</c:v>
                </c:pt>
                <c:pt idx="316">
                  <c:v>0.19827800000000001</c:v>
                </c:pt>
                <c:pt idx="317">
                  <c:v>0.19747899999999999</c:v>
                </c:pt>
                <c:pt idx="318">
                  <c:v>0.19643400000000041</c:v>
                </c:pt>
                <c:pt idx="319">
                  <c:v>0.19519</c:v>
                </c:pt>
                <c:pt idx="320">
                  <c:v>0.193777</c:v>
                </c:pt>
                <c:pt idx="321">
                  <c:v>0.19206400000000001</c:v>
                </c:pt>
                <c:pt idx="322">
                  <c:v>0.190161</c:v>
                </c:pt>
                <c:pt idx="323">
                  <c:v>0.18801200000000157</c:v>
                </c:pt>
                <c:pt idx="324">
                  <c:v>0.18577099999999999</c:v>
                </c:pt>
                <c:pt idx="325">
                  <c:v>0.18330700000000041</c:v>
                </c:pt>
                <c:pt idx="326">
                  <c:v>0.18075600000000044</c:v>
                </c:pt>
                <c:pt idx="327">
                  <c:v>0.17804500000000137</c:v>
                </c:pt>
                <c:pt idx="328">
                  <c:v>0.17530200000000001</c:v>
                </c:pt>
                <c:pt idx="329">
                  <c:v>0.17272299999999999</c:v>
                </c:pt>
                <c:pt idx="330">
                  <c:v>0.16998300000000041</c:v>
                </c:pt>
                <c:pt idx="331">
                  <c:v>0.16742099999999999</c:v>
                </c:pt>
                <c:pt idx="332">
                  <c:v>0.16495299999999999</c:v>
                </c:pt>
                <c:pt idx="333">
                  <c:v>0.162381</c:v>
                </c:pt>
                <c:pt idx="334">
                  <c:v>0.16009799999999999</c:v>
                </c:pt>
                <c:pt idx="335">
                  <c:v>0.15785500000000041</c:v>
                </c:pt>
                <c:pt idx="336">
                  <c:v>0.15559200000000137</c:v>
                </c:pt>
                <c:pt idx="337">
                  <c:v>0.15348900000000154</c:v>
                </c:pt>
                <c:pt idx="338">
                  <c:v>0.15140800000000154</c:v>
                </c:pt>
                <c:pt idx="339">
                  <c:v>0.14930499999999999</c:v>
                </c:pt>
                <c:pt idx="340">
                  <c:v>0.14721400000000157</c:v>
                </c:pt>
                <c:pt idx="341">
                  <c:v>0.14516999999999999</c:v>
                </c:pt>
                <c:pt idx="342">
                  <c:v>0.14305799999999999</c:v>
                </c:pt>
                <c:pt idx="343">
                  <c:v>0.14095600000000041</c:v>
                </c:pt>
                <c:pt idx="344">
                  <c:v>0.13892199999999999</c:v>
                </c:pt>
                <c:pt idx="345">
                  <c:v>0.13680700000000001</c:v>
                </c:pt>
                <c:pt idx="346">
                  <c:v>0.13473099999999999</c:v>
                </c:pt>
                <c:pt idx="347">
                  <c:v>0.13274500000000122</c:v>
                </c:pt>
                <c:pt idx="348">
                  <c:v>0.13078400000000001</c:v>
                </c:pt>
                <c:pt idx="349">
                  <c:v>0.12909999999999999</c:v>
                </c:pt>
                <c:pt idx="350">
                  <c:v>0.12753500000000001</c:v>
                </c:pt>
                <c:pt idx="351">
                  <c:v>0.12606100000000001</c:v>
                </c:pt>
                <c:pt idx="352">
                  <c:v>0.12485300000000002</c:v>
                </c:pt>
                <c:pt idx="353">
                  <c:v>0.12385699999999998</c:v>
                </c:pt>
                <c:pt idx="354">
                  <c:v>0.12314899999999998</c:v>
                </c:pt>
                <c:pt idx="355">
                  <c:v>0.12286400000000022</c:v>
                </c:pt>
                <c:pt idx="356">
                  <c:v>0.12265100000000002</c:v>
                </c:pt>
                <c:pt idx="357">
                  <c:v>0.12259200000000077</c:v>
                </c:pt>
                <c:pt idx="358">
                  <c:v>0.12293100000000012</c:v>
                </c:pt>
                <c:pt idx="359">
                  <c:v>0.12342400000000074</c:v>
                </c:pt>
                <c:pt idx="360">
                  <c:v>0.12422200000000108</c:v>
                </c:pt>
                <c:pt idx="361">
                  <c:v>0.125225</c:v>
                </c:pt>
                <c:pt idx="362">
                  <c:v>0.12626799999999999</c:v>
                </c:pt>
                <c:pt idx="363">
                  <c:v>0.12748899999999999</c:v>
                </c:pt>
                <c:pt idx="364">
                  <c:v>0.12881799999999999</c:v>
                </c:pt>
                <c:pt idx="365">
                  <c:v>0.13036</c:v>
                </c:pt>
                <c:pt idx="366">
                  <c:v>0.13197999999999999</c:v>
                </c:pt>
                <c:pt idx="367">
                  <c:v>0.13356699999999999</c:v>
                </c:pt>
                <c:pt idx="368">
                  <c:v>0.13525100000000001</c:v>
                </c:pt>
                <c:pt idx="369">
                  <c:v>0.13690700000000094</c:v>
                </c:pt>
                <c:pt idx="370">
                  <c:v>0.13878499999999999</c:v>
                </c:pt>
                <c:pt idx="371">
                  <c:v>0.140573</c:v>
                </c:pt>
                <c:pt idx="372">
                  <c:v>0.14079700000000137</c:v>
                </c:pt>
                <c:pt idx="373">
                  <c:v>0.14046700000000137</c:v>
                </c:pt>
                <c:pt idx="374">
                  <c:v>0.13986899999999999</c:v>
                </c:pt>
                <c:pt idx="375">
                  <c:v>0.139179</c:v>
                </c:pt>
                <c:pt idx="376">
                  <c:v>0.13844900000000188</c:v>
                </c:pt>
                <c:pt idx="377">
                  <c:v>0.13775100000000001</c:v>
                </c:pt>
                <c:pt idx="378">
                  <c:v>0.13702</c:v>
                </c:pt>
                <c:pt idx="379">
                  <c:v>0.13643300000000044</c:v>
                </c:pt>
                <c:pt idx="380">
                  <c:v>0.13590099999999999</c:v>
                </c:pt>
                <c:pt idx="381">
                  <c:v>0.13748900000000044</c:v>
                </c:pt>
                <c:pt idx="382">
                  <c:v>0.13972300000000001</c:v>
                </c:pt>
                <c:pt idx="383">
                  <c:v>0.142182</c:v>
                </c:pt>
                <c:pt idx="384">
                  <c:v>0.14485000000000001</c:v>
                </c:pt>
                <c:pt idx="385">
                  <c:v>0.14776900000000157</c:v>
                </c:pt>
                <c:pt idx="386">
                  <c:v>0.15085699999999999</c:v>
                </c:pt>
                <c:pt idx="387">
                  <c:v>0.15412500000000001</c:v>
                </c:pt>
                <c:pt idx="388">
                  <c:v>0.15741100000000208</c:v>
                </c:pt>
                <c:pt idx="389">
                  <c:v>0.16100900000000001</c:v>
                </c:pt>
                <c:pt idx="390">
                  <c:v>0.16491000000000094</c:v>
                </c:pt>
                <c:pt idx="391">
                  <c:v>0.16929400000000044</c:v>
                </c:pt>
                <c:pt idx="392">
                  <c:v>0.17424200000000137</c:v>
                </c:pt>
                <c:pt idx="393">
                  <c:v>0.17952599999999999</c:v>
                </c:pt>
                <c:pt idx="394">
                  <c:v>0.18565599999999999</c:v>
                </c:pt>
                <c:pt idx="395">
                  <c:v>0.192606</c:v>
                </c:pt>
                <c:pt idx="396">
                  <c:v>0.20051099999999999</c:v>
                </c:pt>
                <c:pt idx="397">
                  <c:v>0.20931300000000044</c:v>
                </c:pt>
                <c:pt idx="398">
                  <c:v>0.21853000000000122</c:v>
                </c:pt>
                <c:pt idx="399">
                  <c:v>0.22640099999999999</c:v>
                </c:pt>
                <c:pt idx="400">
                  <c:v>0.22051299999999999</c:v>
                </c:pt>
              </c:numCache>
            </c:numRef>
          </c:yVal>
          <c:smooth val="1"/>
        </c:ser>
        <c:ser>
          <c:idx val="14"/>
          <c:order val="1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P$1:$P$401</c:f>
              <c:numCache>
                <c:formatCode>General</c:formatCode>
                <c:ptCount val="401"/>
                <c:pt idx="0">
                  <c:v>2.8398799999999978E-2</c:v>
                </c:pt>
                <c:pt idx="1">
                  <c:v>2.7814300000000285E-2</c:v>
                </c:pt>
                <c:pt idx="2">
                  <c:v>2.739610000000001E-2</c:v>
                </c:pt>
                <c:pt idx="3">
                  <c:v>2.6984299999999999E-2</c:v>
                </c:pt>
                <c:pt idx="4">
                  <c:v>2.6710500000000002E-2</c:v>
                </c:pt>
                <c:pt idx="5">
                  <c:v>2.68604E-2</c:v>
                </c:pt>
                <c:pt idx="6">
                  <c:v>2.69175E-2</c:v>
                </c:pt>
                <c:pt idx="7">
                  <c:v>2.6497699999999999E-2</c:v>
                </c:pt>
                <c:pt idx="8">
                  <c:v>2.6254199999999998E-2</c:v>
                </c:pt>
                <c:pt idx="9">
                  <c:v>2.6201900000000337E-2</c:v>
                </c:pt>
                <c:pt idx="10">
                  <c:v>2.6273700000000337E-2</c:v>
                </c:pt>
                <c:pt idx="11">
                  <c:v>2.6603600000000262E-2</c:v>
                </c:pt>
                <c:pt idx="12">
                  <c:v>2.6834500000000042E-2</c:v>
                </c:pt>
                <c:pt idx="13">
                  <c:v>2.6816699999999999E-2</c:v>
                </c:pt>
                <c:pt idx="14">
                  <c:v>2.6275700000000318E-2</c:v>
                </c:pt>
                <c:pt idx="15">
                  <c:v>2.6105799999999998E-2</c:v>
                </c:pt>
                <c:pt idx="16">
                  <c:v>2.6457000000000012E-2</c:v>
                </c:pt>
                <c:pt idx="17">
                  <c:v>2.6827799999999999E-2</c:v>
                </c:pt>
                <c:pt idx="18">
                  <c:v>2.73628E-2</c:v>
                </c:pt>
                <c:pt idx="19">
                  <c:v>2.7396199999999999E-2</c:v>
                </c:pt>
                <c:pt idx="20">
                  <c:v>2.7196200000000011E-2</c:v>
                </c:pt>
                <c:pt idx="21">
                  <c:v>2.6863700000000056E-2</c:v>
                </c:pt>
                <c:pt idx="22">
                  <c:v>2.6840100000000092E-2</c:v>
                </c:pt>
                <c:pt idx="23">
                  <c:v>2.6990799999999999E-2</c:v>
                </c:pt>
                <c:pt idx="24">
                  <c:v>2.728210000000026E-2</c:v>
                </c:pt>
                <c:pt idx="25">
                  <c:v>2.7421200000000305E-2</c:v>
                </c:pt>
                <c:pt idx="26">
                  <c:v>2.7240600000000052E-2</c:v>
                </c:pt>
                <c:pt idx="27">
                  <c:v>2.6806500000000011E-2</c:v>
                </c:pt>
                <c:pt idx="28">
                  <c:v>2.6536500000000001E-2</c:v>
                </c:pt>
                <c:pt idx="29">
                  <c:v>2.6787200000000212E-2</c:v>
                </c:pt>
                <c:pt idx="30">
                  <c:v>2.7524900000000001E-2</c:v>
                </c:pt>
                <c:pt idx="31">
                  <c:v>2.8255599999999999E-2</c:v>
                </c:pt>
                <c:pt idx="32">
                  <c:v>2.8297099999999999E-2</c:v>
                </c:pt>
                <c:pt idx="33">
                  <c:v>2.793360000000026E-2</c:v>
                </c:pt>
                <c:pt idx="34">
                  <c:v>2.7823300000000314E-2</c:v>
                </c:pt>
                <c:pt idx="35">
                  <c:v>2.8329699999999968E-2</c:v>
                </c:pt>
                <c:pt idx="36">
                  <c:v>2.8782700000000001E-2</c:v>
                </c:pt>
                <c:pt idx="37">
                  <c:v>2.9323599999999988E-2</c:v>
                </c:pt>
                <c:pt idx="38">
                  <c:v>2.868420000000001E-2</c:v>
                </c:pt>
                <c:pt idx="39">
                  <c:v>2.7900800000000052E-2</c:v>
                </c:pt>
                <c:pt idx="40">
                  <c:v>2.7567399999999999E-2</c:v>
                </c:pt>
                <c:pt idx="41">
                  <c:v>2.8066299999999988E-2</c:v>
                </c:pt>
                <c:pt idx="42">
                  <c:v>2.8682699999999998E-2</c:v>
                </c:pt>
                <c:pt idx="43">
                  <c:v>2.8986999999999988E-2</c:v>
                </c:pt>
                <c:pt idx="44">
                  <c:v>2.8872599999999998E-2</c:v>
                </c:pt>
                <c:pt idx="45">
                  <c:v>2.86725E-2</c:v>
                </c:pt>
                <c:pt idx="46">
                  <c:v>2.898980000000001E-2</c:v>
                </c:pt>
                <c:pt idx="47">
                  <c:v>2.9741199999999999E-2</c:v>
                </c:pt>
                <c:pt idx="48">
                  <c:v>3.0282500000000011E-2</c:v>
                </c:pt>
                <c:pt idx="49">
                  <c:v>3.0228000000000001E-2</c:v>
                </c:pt>
                <c:pt idx="50">
                  <c:v>3.0008300000000012E-2</c:v>
                </c:pt>
                <c:pt idx="51">
                  <c:v>3.0037800000000305E-2</c:v>
                </c:pt>
                <c:pt idx="52">
                  <c:v>3.0686800000000052E-2</c:v>
                </c:pt>
                <c:pt idx="53">
                  <c:v>3.1213700000000247E-2</c:v>
                </c:pt>
                <c:pt idx="54">
                  <c:v>3.13675E-2</c:v>
                </c:pt>
                <c:pt idx="55">
                  <c:v>3.134420000000001E-2</c:v>
                </c:pt>
                <c:pt idx="56">
                  <c:v>3.1461000000000051E-2</c:v>
                </c:pt>
                <c:pt idx="57">
                  <c:v>3.1913299999999999E-2</c:v>
                </c:pt>
                <c:pt idx="58">
                  <c:v>3.2376099999999998E-2</c:v>
                </c:pt>
                <c:pt idx="59">
                  <c:v>3.2583100000000052E-2</c:v>
                </c:pt>
                <c:pt idx="60">
                  <c:v>3.2635400000000321E-2</c:v>
                </c:pt>
                <c:pt idx="61">
                  <c:v>3.2821400000000014E-2</c:v>
                </c:pt>
                <c:pt idx="62">
                  <c:v>3.3394E-2</c:v>
                </c:pt>
                <c:pt idx="63">
                  <c:v>3.3820900000000001E-2</c:v>
                </c:pt>
                <c:pt idx="64">
                  <c:v>3.4174799999999998E-2</c:v>
                </c:pt>
                <c:pt idx="65">
                  <c:v>3.4432000000000011E-2</c:v>
                </c:pt>
                <c:pt idx="66">
                  <c:v>3.4894099999999997E-2</c:v>
                </c:pt>
                <c:pt idx="67">
                  <c:v>3.5212800000000002E-2</c:v>
                </c:pt>
                <c:pt idx="68">
                  <c:v>3.5524199999999999E-2</c:v>
                </c:pt>
                <c:pt idx="69">
                  <c:v>3.5839800000000352E-2</c:v>
                </c:pt>
                <c:pt idx="70">
                  <c:v>3.6231000000000374E-2</c:v>
                </c:pt>
                <c:pt idx="71">
                  <c:v>3.6615100000000317E-2</c:v>
                </c:pt>
                <c:pt idx="72">
                  <c:v>3.6941000000000092E-2</c:v>
                </c:pt>
                <c:pt idx="73">
                  <c:v>3.7173499999999998E-2</c:v>
                </c:pt>
                <c:pt idx="74">
                  <c:v>3.7452900000000212E-2</c:v>
                </c:pt>
                <c:pt idx="75">
                  <c:v>3.8049800000000002E-2</c:v>
                </c:pt>
                <c:pt idx="76">
                  <c:v>3.8696800000000003E-2</c:v>
                </c:pt>
                <c:pt idx="77">
                  <c:v>3.9158400000000003E-2</c:v>
                </c:pt>
                <c:pt idx="78">
                  <c:v>3.9589400000000004E-2</c:v>
                </c:pt>
                <c:pt idx="79">
                  <c:v>3.99645E-2</c:v>
                </c:pt>
                <c:pt idx="80">
                  <c:v>4.0426600000000132E-2</c:v>
                </c:pt>
                <c:pt idx="81">
                  <c:v>4.1132400000000013E-2</c:v>
                </c:pt>
                <c:pt idx="82">
                  <c:v>4.1624899999999875E-2</c:v>
                </c:pt>
                <c:pt idx="83">
                  <c:v>4.1879199999999867E-2</c:v>
                </c:pt>
                <c:pt idx="84">
                  <c:v>4.2091800000000013E-2</c:v>
                </c:pt>
                <c:pt idx="85">
                  <c:v>4.2467300000000034E-2</c:v>
                </c:pt>
                <c:pt idx="86">
                  <c:v>4.29475E-2</c:v>
                </c:pt>
                <c:pt idx="87">
                  <c:v>4.3224399999999975E-2</c:v>
                </c:pt>
                <c:pt idx="88">
                  <c:v>4.3657000000000001E-2</c:v>
                </c:pt>
                <c:pt idx="89">
                  <c:v>4.42245E-2</c:v>
                </c:pt>
                <c:pt idx="90">
                  <c:v>4.479610000000063E-2</c:v>
                </c:pt>
                <c:pt idx="91">
                  <c:v>4.5373400000000112E-2</c:v>
                </c:pt>
                <c:pt idx="92">
                  <c:v>4.6191900000000001E-2</c:v>
                </c:pt>
                <c:pt idx="93">
                  <c:v>4.6888300000000001E-2</c:v>
                </c:pt>
                <c:pt idx="94">
                  <c:v>4.7272099999999997E-2</c:v>
                </c:pt>
                <c:pt idx="95">
                  <c:v>4.7799899999999999E-2</c:v>
                </c:pt>
                <c:pt idx="96">
                  <c:v>4.8582000000000014E-2</c:v>
                </c:pt>
                <c:pt idx="97">
                  <c:v>4.9120600000000014E-2</c:v>
                </c:pt>
                <c:pt idx="98">
                  <c:v>4.9569200000000112E-2</c:v>
                </c:pt>
                <c:pt idx="99">
                  <c:v>5.0038500000000014E-2</c:v>
                </c:pt>
                <c:pt idx="100">
                  <c:v>5.0499800000000004E-2</c:v>
                </c:pt>
                <c:pt idx="101">
                  <c:v>5.1018000000000022E-2</c:v>
                </c:pt>
                <c:pt idx="102">
                  <c:v>5.1633700000000012E-2</c:v>
                </c:pt>
                <c:pt idx="103">
                  <c:v>5.2297500000000004E-2</c:v>
                </c:pt>
                <c:pt idx="104">
                  <c:v>5.2888600000000133E-2</c:v>
                </c:pt>
                <c:pt idx="105">
                  <c:v>5.3697100000000011E-2</c:v>
                </c:pt>
                <c:pt idx="106">
                  <c:v>5.4456400000000627E-2</c:v>
                </c:pt>
                <c:pt idx="107">
                  <c:v>5.5203200000000022E-2</c:v>
                </c:pt>
                <c:pt idx="108">
                  <c:v>5.5960500000000003E-2</c:v>
                </c:pt>
                <c:pt idx="109">
                  <c:v>5.6611500000000002E-2</c:v>
                </c:pt>
                <c:pt idx="110">
                  <c:v>5.7200500000000001E-2</c:v>
                </c:pt>
                <c:pt idx="111">
                  <c:v>5.7719600000000634E-2</c:v>
                </c:pt>
                <c:pt idx="112">
                  <c:v>5.8251699999999997E-2</c:v>
                </c:pt>
                <c:pt idx="113">
                  <c:v>5.8374700000000002E-2</c:v>
                </c:pt>
                <c:pt idx="114">
                  <c:v>5.8561400000000013E-2</c:v>
                </c:pt>
                <c:pt idx="115">
                  <c:v>5.8824099999999997E-2</c:v>
                </c:pt>
                <c:pt idx="116">
                  <c:v>5.9170000000000014E-2</c:v>
                </c:pt>
                <c:pt idx="117">
                  <c:v>5.961740000000057E-2</c:v>
                </c:pt>
                <c:pt idx="118">
                  <c:v>6.0010800000000003E-2</c:v>
                </c:pt>
                <c:pt idx="119">
                  <c:v>6.0346200000000114E-2</c:v>
                </c:pt>
                <c:pt idx="120">
                  <c:v>6.0717600000000753E-2</c:v>
                </c:pt>
                <c:pt idx="121">
                  <c:v>6.1287399999999985E-2</c:v>
                </c:pt>
                <c:pt idx="122">
                  <c:v>6.1338800000000013E-2</c:v>
                </c:pt>
                <c:pt idx="123">
                  <c:v>6.1988099999999997E-2</c:v>
                </c:pt>
                <c:pt idx="124">
                  <c:v>6.4159300000000002E-2</c:v>
                </c:pt>
                <c:pt idx="125">
                  <c:v>6.6735299999999997E-2</c:v>
                </c:pt>
                <c:pt idx="126">
                  <c:v>6.9570900000000019E-2</c:v>
                </c:pt>
                <c:pt idx="127">
                  <c:v>6.8918999999999994E-2</c:v>
                </c:pt>
                <c:pt idx="128">
                  <c:v>6.8360099999999993E-2</c:v>
                </c:pt>
                <c:pt idx="129">
                  <c:v>6.790450000000002E-2</c:v>
                </c:pt>
                <c:pt idx="130">
                  <c:v>6.7455200000000021E-2</c:v>
                </c:pt>
                <c:pt idx="131">
                  <c:v>6.9078500000000001E-2</c:v>
                </c:pt>
                <c:pt idx="132">
                  <c:v>6.86692E-2</c:v>
                </c:pt>
                <c:pt idx="133">
                  <c:v>6.8534999999999999E-2</c:v>
                </c:pt>
                <c:pt idx="134">
                  <c:v>6.8297099999999999E-2</c:v>
                </c:pt>
                <c:pt idx="135">
                  <c:v>6.8201300000000006E-2</c:v>
                </c:pt>
                <c:pt idx="136">
                  <c:v>6.8366000000000524E-2</c:v>
                </c:pt>
                <c:pt idx="137">
                  <c:v>6.8136400000000014E-2</c:v>
                </c:pt>
                <c:pt idx="138">
                  <c:v>6.7983600000000532E-2</c:v>
                </c:pt>
                <c:pt idx="139">
                  <c:v>6.7773100000000003E-2</c:v>
                </c:pt>
                <c:pt idx="140">
                  <c:v>6.7663000000000084E-2</c:v>
                </c:pt>
                <c:pt idx="141">
                  <c:v>6.7551399999999998E-2</c:v>
                </c:pt>
                <c:pt idx="142">
                  <c:v>6.7489300000000002E-2</c:v>
                </c:pt>
                <c:pt idx="143">
                  <c:v>6.7331400000000124E-2</c:v>
                </c:pt>
                <c:pt idx="144">
                  <c:v>6.70491E-2</c:v>
                </c:pt>
                <c:pt idx="145">
                  <c:v>6.66379E-2</c:v>
                </c:pt>
                <c:pt idx="146">
                  <c:v>6.6620499999999999E-2</c:v>
                </c:pt>
                <c:pt idx="147">
                  <c:v>6.6442799999999996E-2</c:v>
                </c:pt>
                <c:pt idx="148">
                  <c:v>6.6171199999999986E-2</c:v>
                </c:pt>
                <c:pt idx="149">
                  <c:v>6.5933700000000012E-2</c:v>
                </c:pt>
                <c:pt idx="150">
                  <c:v>6.5740199999999999E-2</c:v>
                </c:pt>
                <c:pt idx="151">
                  <c:v>6.5731100000000001E-2</c:v>
                </c:pt>
                <c:pt idx="152">
                  <c:v>6.5562100000000012E-2</c:v>
                </c:pt>
                <c:pt idx="153">
                  <c:v>6.5690299999999993E-2</c:v>
                </c:pt>
                <c:pt idx="154">
                  <c:v>6.5494000000000024E-2</c:v>
                </c:pt>
                <c:pt idx="155">
                  <c:v>6.5349099999999993E-2</c:v>
                </c:pt>
                <c:pt idx="156">
                  <c:v>6.5046300000000001E-2</c:v>
                </c:pt>
                <c:pt idx="157">
                  <c:v>6.4841300000000004E-2</c:v>
                </c:pt>
                <c:pt idx="158">
                  <c:v>6.4614099999999994E-2</c:v>
                </c:pt>
                <c:pt idx="159">
                  <c:v>6.4494600000000749E-2</c:v>
                </c:pt>
                <c:pt idx="160">
                  <c:v>6.4395600000000733E-2</c:v>
                </c:pt>
                <c:pt idx="161">
                  <c:v>6.4109800000000008E-2</c:v>
                </c:pt>
                <c:pt idx="162">
                  <c:v>6.3747300000000007E-2</c:v>
                </c:pt>
                <c:pt idx="163">
                  <c:v>6.335300000000002E-2</c:v>
                </c:pt>
                <c:pt idx="164">
                  <c:v>6.3034800000000002E-2</c:v>
                </c:pt>
                <c:pt idx="165">
                  <c:v>6.2831399999999996E-2</c:v>
                </c:pt>
                <c:pt idx="166">
                  <c:v>6.2476700000000114E-2</c:v>
                </c:pt>
                <c:pt idx="167">
                  <c:v>6.1908700000000004E-2</c:v>
                </c:pt>
                <c:pt idx="168">
                  <c:v>6.1434099999999998E-2</c:v>
                </c:pt>
                <c:pt idx="169">
                  <c:v>6.10261E-2</c:v>
                </c:pt>
                <c:pt idx="170">
                  <c:v>6.0716900000000774E-2</c:v>
                </c:pt>
                <c:pt idx="171">
                  <c:v>6.0336500000000556E-2</c:v>
                </c:pt>
                <c:pt idx="172">
                  <c:v>5.986350000000059E-2</c:v>
                </c:pt>
                <c:pt idx="173">
                  <c:v>5.9486300000000512E-2</c:v>
                </c:pt>
                <c:pt idx="174">
                  <c:v>5.9233400000000491E-2</c:v>
                </c:pt>
                <c:pt idx="175">
                  <c:v>5.8916000000000114E-2</c:v>
                </c:pt>
                <c:pt idx="176">
                  <c:v>5.8595399999999999E-2</c:v>
                </c:pt>
                <c:pt idx="177">
                  <c:v>5.8321100000000001E-2</c:v>
                </c:pt>
                <c:pt idx="178">
                  <c:v>5.7859500000000001E-2</c:v>
                </c:pt>
                <c:pt idx="179">
                  <c:v>5.7751500000000004E-2</c:v>
                </c:pt>
                <c:pt idx="180">
                  <c:v>5.75793E-2</c:v>
                </c:pt>
                <c:pt idx="181">
                  <c:v>5.7215599999999998E-2</c:v>
                </c:pt>
                <c:pt idx="182">
                  <c:v>5.7017700000000546E-2</c:v>
                </c:pt>
                <c:pt idx="183">
                  <c:v>5.6809499999999999E-2</c:v>
                </c:pt>
                <c:pt idx="184">
                  <c:v>5.6568799999999995E-2</c:v>
                </c:pt>
                <c:pt idx="185">
                  <c:v>5.6389900000000014E-2</c:v>
                </c:pt>
                <c:pt idx="186">
                  <c:v>5.6257700000000001E-2</c:v>
                </c:pt>
                <c:pt idx="187">
                  <c:v>5.6145699999999986E-2</c:v>
                </c:pt>
                <c:pt idx="188">
                  <c:v>5.6004000000000012E-2</c:v>
                </c:pt>
                <c:pt idx="189">
                  <c:v>5.6121099999999986E-2</c:v>
                </c:pt>
                <c:pt idx="190">
                  <c:v>5.6077999999999996E-2</c:v>
                </c:pt>
                <c:pt idx="191">
                  <c:v>5.6116800000000001E-2</c:v>
                </c:pt>
                <c:pt idx="192">
                  <c:v>5.6347899999999985E-2</c:v>
                </c:pt>
                <c:pt idx="193">
                  <c:v>5.6577099999999998E-2</c:v>
                </c:pt>
                <c:pt idx="194">
                  <c:v>5.6805099999999997E-2</c:v>
                </c:pt>
                <c:pt idx="195">
                  <c:v>5.7195000000000024E-2</c:v>
                </c:pt>
                <c:pt idx="196">
                  <c:v>5.7449099999999996E-2</c:v>
                </c:pt>
                <c:pt idx="197">
                  <c:v>5.7746300000000014E-2</c:v>
                </c:pt>
                <c:pt idx="198">
                  <c:v>5.8212600000000503E-2</c:v>
                </c:pt>
                <c:pt idx="199">
                  <c:v>5.8672200000000001E-2</c:v>
                </c:pt>
                <c:pt idx="200">
                  <c:v>5.9172900000000132E-2</c:v>
                </c:pt>
                <c:pt idx="201">
                  <c:v>5.9749200000000023E-2</c:v>
                </c:pt>
                <c:pt idx="202">
                  <c:v>6.0454500000000001E-2</c:v>
                </c:pt>
                <c:pt idx="203">
                  <c:v>6.1137700000000003E-2</c:v>
                </c:pt>
                <c:pt idx="204">
                  <c:v>6.1929699999999997E-2</c:v>
                </c:pt>
                <c:pt idx="205">
                  <c:v>6.2804000000000013E-2</c:v>
                </c:pt>
                <c:pt idx="206">
                  <c:v>6.3800700000000002E-2</c:v>
                </c:pt>
                <c:pt idx="207">
                  <c:v>6.4829800000000007E-2</c:v>
                </c:pt>
                <c:pt idx="208">
                  <c:v>6.584230000000002E-2</c:v>
                </c:pt>
                <c:pt idx="209">
                  <c:v>6.6980300000000006E-2</c:v>
                </c:pt>
                <c:pt idx="210">
                  <c:v>6.8115099999999998E-2</c:v>
                </c:pt>
                <c:pt idx="211">
                  <c:v>6.9274799999999997E-2</c:v>
                </c:pt>
                <c:pt idx="212">
                  <c:v>7.0521600000000004E-2</c:v>
                </c:pt>
                <c:pt idx="213">
                  <c:v>7.1769600000000031E-2</c:v>
                </c:pt>
                <c:pt idx="214">
                  <c:v>7.3033000000000084E-2</c:v>
                </c:pt>
                <c:pt idx="215">
                  <c:v>7.4239899999999998E-2</c:v>
                </c:pt>
                <c:pt idx="216">
                  <c:v>7.5496200000000707E-2</c:v>
                </c:pt>
                <c:pt idx="217">
                  <c:v>7.6724000000000001E-2</c:v>
                </c:pt>
                <c:pt idx="218">
                  <c:v>7.7875E-2</c:v>
                </c:pt>
                <c:pt idx="219">
                  <c:v>7.9010600000000833E-2</c:v>
                </c:pt>
                <c:pt idx="220">
                  <c:v>7.9935600000000134E-2</c:v>
                </c:pt>
                <c:pt idx="221">
                  <c:v>8.0728000000000244E-2</c:v>
                </c:pt>
                <c:pt idx="222">
                  <c:v>8.1593300000000063E-2</c:v>
                </c:pt>
                <c:pt idx="223">
                  <c:v>8.2158900000000007E-2</c:v>
                </c:pt>
                <c:pt idx="224">
                  <c:v>8.2677E-2</c:v>
                </c:pt>
                <c:pt idx="225">
                  <c:v>8.3094200000000298E-2</c:v>
                </c:pt>
                <c:pt idx="226">
                  <c:v>8.32735E-2</c:v>
                </c:pt>
                <c:pt idx="227">
                  <c:v>8.3422700000000002E-2</c:v>
                </c:pt>
                <c:pt idx="228">
                  <c:v>8.3617900000000245E-2</c:v>
                </c:pt>
                <c:pt idx="229">
                  <c:v>8.3718000000000042E-2</c:v>
                </c:pt>
                <c:pt idx="230">
                  <c:v>8.3842300000000008E-2</c:v>
                </c:pt>
                <c:pt idx="231">
                  <c:v>8.3921500000000065E-2</c:v>
                </c:pt>
                <c:pt idx="232">
                  <c:v>8.4011300000000025E-2</c:v>
                </c:pt>
                <c:pt idx="233">
                  <c:v>8.4094400000001054E-2</c:v>
                </c:pt>
                <c:pt idx="234">
                  <c:v>8.4221900000000044E-2</c:v>
                </c:pt>
                <c:pt idx="235">
                  <c:v>8.4243300000000007E-2</c:v>
                </c:pt>
                <c:pt idx="236">
                  <c:v>8.4269800000000047E-2</c:v>
                </c:pt>
                <c:pt idx="237">
                  <c:v>8.4298300000000048E-2</c:v>
                </c:pt>
                <c:pt idx="238">
                  <c:v>8.4216300000000008E-2</c:v>
                </c:pt>
                <c:pt idx="239">
                  <c:v>8.4071500000000021E-2</c:v>
                </c:pt>
                <c:pt idx="240">
                  <c:v>8.3860100000000048E-2</c:v>
                </c:pt>
                <c:pt idx="241">
                  <c:v>8.3652700000000066E-2</c:v>
                </c:pt>
                <c:pt idx="242">
                  <c:v>8.3425900000000247E-2</c:v>
                </c:pt>
                <c:pt idx="243">
                  <c:v>8.3247400000000041E-2</c:v>
                </c:pt>
                <c:pt idx="244">
                  <c:v>8.3005200000000098E-2</c:v>
                </c:pt>
                <c:pt idx="245">
                  <c:v>8.278110000000001E-2</c:v>
                </c:pt>
                <c:pt idx="246">
                  <c:v>8.26485E-2</c:v>
                </c:pt>
                <c:pt idx="247">
                  <c:v>8.2419700000000012E-2</c:v>
                </c:pt>
                <c:pt idx="248">
                  <c:v>8.2253500000000021E-2</c:v>
                </c:pt>
                <c:pt idx="249">
                  <c:v>8.2221000000000002E-2</c:v>
                </c:pt>
                <c:pt idx="250">
                  <c:v>8.2203199999999976E-2</c:v>
                </c:pt>
                <c:pt idx="251">
                  <c:v>8.2270100000000013E-2</c:v>
                </c:pt>
                <c:pt idx="252">
                  <c:v>8.2489799999999988E-2</c:v>
                </c:pt>
                <c:pt idx="253">
                  <c:v>8.2707900000000042E-2</c:v>
                </c:pt>
                <c:pt idx="254">
                  <c:v>8.3036800000001021E-2</c:v>
                </c:pt>
                <c:pt idx="255">
                  <c:v>8.3509800000001036E-2</c:v>
                </c:pt>
                <c:pt idx="256">
                  <c:v>8.4097600000000064E-2</c:v>
                </c:pt>
                <c:pt idx="257">
                  <c:v>8.4686200000000003E-2</c:v>
                </c:pt>
                <c:pt idx="258">
                  <c:v>8.5339699999999991E-2</c:v>
                </c:pt>
                <c:pt idx="259">
                  <c:v>8.6063199999999992E-2</c:v>
                </c:pt>
                <c:pt idx="260">
                  <c:v>8.671590000000004E-2</c:v>
                </c:pt>
                <c:pt idx="261">
                  <c:v>8.7582300000000002E-2</c:v>
                </c:pt>
                <c:pt idx="262">
                  <c:v>8.8496300000000763E-2</c:v>
                </c:pt>
                <c:pt idx="263">
                  <c:v>8.9355600000000063E-2</c:v>
                </c:pt>
                <c:pt idx="264">
                  <c:v>9.0326900000000224E-2</c:v>
                </c:pt>
                <c:pt idx="265">
                  <c:v>9.1362699999999991E-2</c:v>
                </c:pt>
                <c:pt idx="266">
                  <c:v>9.2358600000000041E-2</c:v>
                </c:pt>
                <c:pt idx="267">
                  <c:v>9.3477600000000022E-2</c:v>
                </c:pt>
                <c:pt idx="268">
                  <c:v>9.4663800000000228E-2</c:v>
                </c:pt>
                <c:pt idx="269">
                  <c:v>9.5740000000000006E-2</c:v>
                </c:pt>
                <c:pt idx="270">
                  <c:v>9.6911300000000006E-2</c:v>
                </c:pt>
                <c:pt idx="271">
                  <c:v>9.8138300000000248E-2</c:v>
                </c:pt>
                <c:pt idx="272">
                  <c:v>9.9426200000000006E-2</c:v>
                </c:pt>
                <c:pt idx="273">
                  <c:v>0.100687</c:v>
                </c:pt>
                <c:pt idx="274">
                  <c:v>0.101948</c:v>
                </c:pt>
                <c:pt idx="275">
                  <c:v>0.10330300000000002</c:v>
                </c:pt>
                <c:pt idx="276">
                  <c:v>0.10466300000000076</c:v>
                </c:pt>
                <c:pt idx="277">
                  <c:v>0.106158</c:v>
                </c:pt>
                <c:pt idx="278">
                  <c:v>0.10774000000000022</c:v>
                </c:pt>
                <c:pt idx="279">
                  <c:v>0.10924900000000012</c:v>
                </c:pt>
                <c:pt idx="280">
                  <c:v>0.110955</c:v>
                </c:pt>
                <c:pt idx="281">
                  <c:v>0.11284</c:v>
                </c:pt>
                <c:pt idx="282">
                  <c:v>0.11489300000000002</c:v>
                </c:pt>
                <c:pt idx="283">
                  <c:v>0.11713899999999998</c:v>
                </c:pt>
                <c:pt idx="284">
                  <c:v>0.11951500000000002</c:v>
                </c:pt>
                <c:pt idx="285">
                  <c:v>0.12207000000000012</c:v>
                </c:pt>
                <c:pt idx="286">
                  <c:v>0.124851</c:v>
                </c:pt>
                <c:pt idx="287">
                  <c:v>0.127862</c:v>
                </c:pt>
                <c:pt idx="288">
                  <c:v>0.13104299999999999</c:v>
                </c:pt>
                <c:pt idx="289">
                  <c:v>0.13429099999999999</c:v>
                </c:pt>
                <c:pt idx="290">
                  <c:v>0.13777300000000001</c:v>
                </c:pt>
                <c:pt idx="291">
                  <c:v>0.14135400000000001</c:v>
                </c:pt>
                <c:pt idx="292">
                  <c:v>0.14493400000000137</c:v>
                </c:pt>
                <c:pt idx="293">
                  <c:v>0.14864800000000122</c:v>
                </c:pt>
                <c:pt idx="294">
                  <c:v>0.15221900000000194</c:v>
                </c:pt>
                <c:pt idx="295">
                  <c:v>0.15580700000000094</c:v>
                </c:pt>
                <c:pt idx="296">
                  <c:v>0.15931400000000157</c:v>
                </c:pt>
                <c:pt idx="297">
                  <c:v>0.16258800000000001</c:v>
                </c:pt>
                <c:pt idx="298">
                  <c:v>0.16575999999999999</c:v>
                </c:pt>
                <c:pt idx="299">
                  <c:v>0.16871500000000123</c:v>
                </c:pt>
                <c:pt idx="300">
                  <c:v>0.17141500000000157</c:v>
                </c:pt>
                <c:pt idx="301">
                  <c:v>0.17385</c:v>
                </c:pt>
                <c:pt idx="302">
                  <c:v>0.17618600000000001</c:v>
                </c:pt>
                <c:pt idx="303">
                  <c:v>0.17826000000000122</c:v>
                </c:pt>
                <c:pt idx="304">
                  <c:v>0.18014800000000122</c:v>
                </c:pt>
                <c:pt idx="305">
                  <c:v>0.18185399999999999</c:v>
                </c:pt>
                <c:pt idx="306">
                  <c:v>0.18337100000000001</c:v>
                </c:pt>
                <c:pt idx="307">
                  <c:v>0.18471600000000188</c:v>
                </c:pt>
                <c:pt idx="308">
                  <c:v>0.18595100000000137</c:v>
                </c:pt>
                <c:pt idx="309">
                  <c:v>0.18687400000000001</c:v>
                </c:pt>
                <c:pt idx="310">
                  <c:v>0.18768699999999999</c:v>
                </c:pt>
                <c:pt idx="311">
                  <c:v>0.18825400000000134</c:v>
                </c:pt>
                <c:pt idx="312">
                  <c:v>0.18853500000000137</c:v>
                </c:pt>
                <c:pt idx="313">
                  <c:v>0.18862499999999999</c:v>
                </c:pt>
                <c:pt idx="314">
                  <c:v>0.18851000000000157</c:v>
                </c:pt>
                <c:pt idx="315">
                  <c:v>0.18806000000000136</c:v>
                </c:pt>
                <c:pt idx="316">
                  <c:v>0.18739700000000137</c:v>
                </c:pt>
                <c:pt idx="317">
                  <c:v>0.18655900000000122</c:v>
                </c:pt>
                <c:pt idx="318">
                  <c:v>0.18547000000000041</c:v>
                </c:pt>
                <c:pt idx="319">
                  <c:v>0.18416500000000041</c:v>
                </c:pt>
                <c:pt idx="320">
                  <c:v>0.18262200000000001</c:v>
                </c:pt>
                <c:pt idx="321">
                  <c:v>0.18092500000000122</c:v>
                </c:pt>
                <c:pt idx="322">
                  <c:v>0.17903800000000122</c:v>
                </c:pt>
                <c:pt idx="323">
                  <c:v>0.17694300000000188</c:v>
                </c:pt>
                <c:pt idx="324">
                  <c:v>0.17483799999999999</c:v>
                </c:pt>
                <c:pt idx="325">
                  <c:v>0.17242499999999999</c:v>
                </c:pt>
                <c:pt idx="326">
                  <c:v>0.17005000000000001</c:v>
                </c:pt>
                <c:pt idx="327">
                  <c:v>0.16753199999999999</c:v>
                </c:pt>
                <c:pt idx="328">
                  <c:v>0.165075</c:v>
                </c:pt>
                <c:pt idx="329">
                  <c:v>0.16257199999999997</c:v>
                </c:pt>
                <c:pt idx="330">
                  <c:v>0.16001599999999999</c:v>
                </c:pt>
                <c:pt idx="331">
                  <c:v>0.15757399999999999</c:v>
                </c:pt>
                <c:pt idx="332">
                  <c:v>0.15512699999999999</c:v>
                </c:pt>
                <c:pt idx="333">
                  <c:v>0.15271200000000154</c:v>
                </c:pt>
                <c:pt idx="334">
                  <c:v>0.15045200000000122</c:v>
                </c:pt>
                <c:pt idx="335">
                  <c:v>0.14815300000000001</c:v>
                </c:pt>
                <c:pt idx="336">
                  <c:v>0.14588000000000001</c:v>
                </c:pt>
                <c:pt idx="337">
                  <c:v>0.14374700000000157</c:v>
                </c:pt>
                <c:pt idx="338">
                  <c:v>0.14173500000000044</c:v>
                </c:pt>
                <c:pt idx="339">
                  <c:v>0.139654</c:v>
                </c:pt>
                <c:pt idx="340">
                  <c:v>0.13759399999999999</c:v>
                </c:pt>
                <c:pt idx="341">
                  <c:v>0.135606</c:v>
                </c:pt>
                <c:pt idx="342">
                  <c:v>0.13353100000000001</c:v>
                </c:pt>
                <c:pt idx="343">
                  <c:v>0.13154399999999999</c:v>
                </c:pt>
                <c:pt idx="344">
                  <c:v>0.129578</c:v>
                </c:pt>
                <c:pt idx="345">
                  <c:v>0.12749800000000044</c:v>
                </c:pt>
                <c:pt idx="346">
                  <c:v>0.12546399999999999</c:v>
                </c:pt>
                <c:pt idx="347">
                  <c:v>0.12347900000000002</c:v>
                </c:pt>
                <c:pt idx="348">
                  <c:v>0.12157000000000009</c:v>
                </c:pt>
                <c:pt idx="349">
                  <c:v>0.119884</c:v>
                </c:pt>
                <c:pt idx="350">
                  <c:v>0.11828500000000022</c:v>
                </c:pt>
                <c:pt idx="351">
                  <c:v>0.116872</c:v>
                </c:pt>
                <c:pt idx="352">
                  <c:v>0.115649</c:v>
                </c:pt>
                <c:pt idx="353">
                  <c:v>0.114589</c:v>
                </c:pt>
                <c:pt idx="354">
                  <c:v>0.11377100000000002</c:v>
                </c:pt>
                <c:pt idx="355">
                  <c:v>0.11335000000000001</c:v>
                </c:pt>
                <c:pt idx="356">
                  <c:v>0.11319100000000012</c:v>
                </c:pt>
                <c:pt idx="357">
                  <c:v>0.11312300000000022</c:v>
                </c:pt>
                <c:pt idx="358">
                  <c:v>0.113334</c:v>
                </c:pt>
                <c:pt idx="359">
                  <c:v>0.11374500000000012</c:v>
                </c:pt>
                <c:pt idx="360">
                  <c:v>0.11436</c:v>
                </c:pt>
                <c:pt idx="361">
                  <c:v>0.11519799999999998</c:v>
                </c:pt>
                <c:pt idx="362">
                  <c:v>0.11620500000000022</c:v>
                </c:pt>
                <c:pt idx="363">
                  <c:v>0.11723799999999998</c:v>
                </c:pt>
                <c:pt idx="364">
                  <c:v>0.1183189999999992</c:v>
                </c:pt>
                <c:pt idx="365">
                  <c:v>0.11952599999999999</c:v>
                </c:pt>
                <c:pt idx="366">
                  <c:v>0.120877</c:v>
                </c:pt>
                <c:pt idx="367">
                  <c:v>0.1222160000000007</c:v>
                </c:pt>
                <c:pt idx="368">
                  <c:v>0.1236730000000007</c:v>
                </c:pt>
                <c:pt idx="369">
                  <c:v>0.12514999999999998</c:v>
                </c:pt>
                <c:pt idx="370">
                  <c:v>0.12668499999999988</c:v>
                </c:pt>
                <c:pt idx="371">
                  <c:v>0.128274</c:v>
                </c:pt>
                <c:pt idx="372">
                  <c:v>0.12993199999999999</c:v>
                </c:pt>
                <c:pt idx="373">
                  <c:v>0.12931599999999999</c:v>
                </c:pt>
                <c:pt idx="374">
                  <c:v>0.12848999999999999</c:v>
                </c:pt>
                <c:pt idx="375">
                  <c:v>0.12744200000000044</c:v>
                </c:pt>
                <c:pt idx="376">
                  <c:v>0.12633</c:v>
                </c:pt>
                <c:pt idx="377">
                  <c:v>0.125309</c:v>
                </c:pt>
                <c:pt idx="378">
                  <c:v>0.12426600000000118</c:v>
                </c:pt>
                <c:pt idx="379">
                  <c:v>0.12348000000000002</c:v>
                </c:pt>
                <c:pt idx="380">
                  <c:v>0.12268800000000002</c:v>
                </c:pt>
                <c:pt idx="381">
                  <c:v>0.123977</c:v>
                </c:pt>
                <c:pt idx="382">
                  <c:v>0.12601899999999999</c:v>
                </c:pt>
                <c:pt idx="383">
                  <c:v>0.128163</c:v>
                </c:pt>
                <c:pt idx="384">
                  <c:v>0.13068099999999988</c:v>
                </c:pt>
                <c:pt idx="385">
                  <c:v>0.13336500000000001</c:v>
                </c:pt>
                <c:pt idx="386">
                  <c:v>0.13622400000000001</c:v>
                </c:pt>
                <c:pt idx="387">
                  <c:v>0.13919699999999999</c:v>
                </c:pt>
                <c:pt idx="388">
                  <c:v>0.142177</c:v>
                </c:pt>
                <c:pt idx="389">
                  <c:v>0.14559300000000044</c:v>
                </c:pt>
                <c:pt idx="390">
                  <c:v>0.14928700000000122</c:v>
                </c:pt>
                <c:pt idx="391">
                  <c:v>0.15338399999999999</c:v>
                </c:pt>
                <c:pt idx="392">
                  <c:v>0.15806100000000137</c:v>
                </c:pt>
                <c:pt idx="393">
                  <c:v>0.163023</c:v>
                </c:pt>
                <c:pt idx="394">
                  <c:v>0.16874200000000122</c:v>
                </c:pt>
                <c:pt idx="395">
                  <c:v>0.17529800000000137</c:v>
                </c:pt>
                <c:pt idx="396">
                  <c:v>0.18278100000000044</c:v>
                </c:pt>
                <c:pt idx="397">
                  <c:v>0.1913</c:v>
                </c:pt>
                <c:pt idx="398">
                  <c:v>0.20048400000000041</c:v>
                </c:pt>
                <c:pt idx="399">
                  <c:v>0.20866000000000001</c:v>
                </c:pt>
                <c:pt idx="400">
                  <c:v>0.20415800000000001</c:v>
                </c:pt>
              </c:numCache>
            </c:numRef>
          </c:yVal>
          <c:smooth val="1"/>
        </c:ser>
        <c:ser>
          <c:idx val="15"/>
          <c:order val="1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Q$1:$Q$401</c:f>
              <c:numCache>
                <c:formatCode>General</c:formatCode>
                <c:ptCount val="401"/>
                <c:pt idx="0">
                  <c:v>3.175710000000001E-2</c:v>
                </c:pt>
                <c:pt idx="1">
                  <c:v>3.1156199999999998E-2</c:v>
                </c:pt>
                <c:pt idx="2">
                  <c:v>3.0893200000000294E-2</c:v>
                </c:pt>
                <c:pt idx="3">
                  <c:v>3.0644000000000012E-2</c:v>
                </c:pt>
                <c:pt idx="4">
                  <c:v>3.0276400000000002E-2</c:v>
                </c:pt>
                <c:pt idx="5">
                  <c:v>3.0359500000000001E-2</c:v>
                </c:pt>
                <c:pt idx="6">
                  <c:v>3.0635000000000318E-2</c:v>
                </c:pt>
                <c:pt idx="7">
                  <c:v>3.0443200000000312E-2</c:v>
                </c:pt>
                <c:pt idx="8">
                  <c:v>3.0294999999999999E-2</c:v>
                </c:pt>
                <c:pt idx="9">
                  <c:v>3.0309200000000012E-2</c:v>
                </c:pt>
                <c:pt idx="10">
                  <c:v>3.029320000000026E-2</c:v>
                </c:pt>
                <c:pt idx="11">
                  <c:v>3.0513300000000052E-2</c:v>
                </c:pt>
                <c:pt idx="12">
                  <c:v>3.0527599999999988E-2</c:v>
                </c:pt>
                <c:pt idx="13">
                  <c:v>3.0430499999999999E-2</c:v>
                </c:pt>
                <c:pt idx="14">
                  <c:v>2.993330000000026E-2</c:v>
                </c:pt>
                <c:pt idx="15">
                  <c:v>2.9610200000000052E-2</c:v>
                </c:pt>
                <c:pt idx="16">
                  <c:v>2.9777200000000052E-2</c:v>
                </c:pt>
                <c:pt idx="17">
                  <c:v>3.0003800000000289E-2</c:v>
                </c:pt>
                <c:pt idx="18">
                  <c:v>3.0363399999999999E-2</c:v>
                </c:pt>
                <c:pt idx="19">
                  <c:v>3.0543899999999999E-2</c:v>
                </c:pt>
                <c:pt idx="20">
                  <c:v>3.0527800000000001E-2</c:v>
                </c:pt>
                <c:pt idx="21">
                  <c:v>3.01576E-2</c:v>
                </c:pt>
                <c:pt idx="22">
                  <c:v>3.0148899999999989E-2</c:v>
                </c:pt>
                <c:pt idx="23">
                  <c:v>3.0400400000000001E-2</c:v>
                </c:pt>
                <c:pt idx="24">
                  <c:v>3.07522E-2</c:v>
                </c:pt>
                <c:pt idx="25">
                  <c:v>3.1075000000000321E-2</c:v>
                </c:pt>
                <c:pt idx="26">
                  <c:v>3.1022399999999999E-2</c:v>
                </c:pt>
                <c:pt idx="27">
                  <c:v>3.0529199999999989E-2</c:v>
                </c:pt>
                <c:pt idx="28">
                  <c:v>3.0265300000000012E-2</c:v>
                </c:pt>
                <c:pt idx="29">
                  <c:v>3.0593200000000011E-2</c:v>
                </c:pt>
                <c:pt idx="30">
                  <c:v>3.1185800000000222E-2</c:v>
                </c:pt>
                <c:pt idx="31">
                  <c:v>3.1824600000000001E-2</c:v>
                </c:pt>
                <c:pt idx="32">
                  <c:v>3.1824499999999999E-2</c:v>
                </c:pt>
                <c:pt idx="33">
                  <c:v>3.1547800000000042E-2</c:v>
                </c:pt>
                <c:pt idx="34">
                  <c:v>3.1543400000000006E-2</c:v>
                </c:pt>
                <c:pt idx="35">
                  <c:v>3.2173700000000256E-2</c:v>
                </c:pt>
                <c:pt idx="36">
                  <c:v>3.2590300000000016E-2</c:v>
                </c:pt>
                <c:pt idx="37">
                  <c:v>3.3050200000000002E-2</c:v>
                </c:pt>
                <c:pt idx="38">
                  <c:v>3.2421100000000216E-2</c:v>
                </c:pt>
                <c:pt idx="39">
                  <c:v>3.166490000000001E-2</c:v>
                </c:pt>
                <c:pt idx="40">
                  <c:v>3.1237700000000326E-2</c:v>
                </c:pt>
                <c:pt idx="41">
                  <c:v>3.1618E-2</c:v>
                </c:pt>
                <c:pt idx="42">
                  <c:v>3.2077300000000475E-2</c:v>
                </c:pt>
                <c:pt idx="43">
                  <c:v>3.2072099999999999E-2</c:v>
                </c:pt>
                <c:pt idx="44">
                  <c:v>3.1679499999999999E-2</c:v>
                </c:pt>
                <c:pt idx="45">
                  <c:v>3.1487100000000309E-2</c:v>
                </c:pt>
                <c:pt idx="46">
                  <c:v>3.178820000000001E-2</c:v>
                </c:pt>
                <c:pt idx="47">
                  <c:v>3.2539600000000016E-2</c:v>
                </c:pt>
                <c:pt idx="48">
                  <c:v>3.3113700000000003E-2</c:v>
                </c:pt>
                <c:pt idx="49">
                  <c:v>3.3014500000000002E-2</c:v>
                </c:pt>
                <c:pt idx="50">
                  <c:v>3.2818100000000051E-2</c:v>
                </c:pt>
                <c:pt idx="51">
                  <c:v>3.2960099999999999E-2</c:v>
                </c:pt>
                <c:pt idx="52">
                  <c:v>3.3743000000000002E-2</c:v>
                </c:pt>
                <c:pt idx="53">
                  <c:v>3.426520000000001E-2</c:v>
                </c:pt>
                <c:pt idx="54">
                  <c:v>3.4485599999999998E-2</c:v>
                </c:pt>
                <c:pt idx="55">
                  <c:v>3.4538199999999998E-2</c:v>
                </c:pt>
                <c:pt idx="56">
                  <c:v>3.4655200000000011E-2</c:v>
                </c:pt>
                <c:pt idx="57">
                  <c:v>3.5163600000000003E-2</c:v>
                </c:pt>
                <c:pt idx="58">
                  <c:v>3.5614199999999999E-2</c:v>
                </c:pt>
                <c:pt idx="59">
                  <c:v>3.5782899999999999E-2</c:v>
                </c:pt>
                <c:pt idx="60">
                  <c:v>3.5802400000000005E-2</c:v>
                </c:pt>
                <c:pt idx="61">
                  <c:v>3.5909299999999998E-2</c:v>
                </c:pt>
                <c:pt idx="62">
                  <c:v>3.6336700000000006E-2</c:v>
                </c:pt>
                <c:pt idx="63">
                  <c:v>3.6603900000000411E-2</c:v>
                </c:pt>
                <c:pt idx="64">
                  <c:v>3.6803300000000448E-2</c:v>
                </c:pt>
                <c:pt idx="65">
                  <c:v>3.7014800000000042E-2</c:v>
                </c:pt>
                <c:pt idx="66">
                  <c:v>3.739880000000001E-2</c:v>
                </c:pt>
                <c:pt idx="67">
                  <c:v>3.7683600000000352E-2</c:v>
                </c:pt>
                <c:pt idx="68">
                  <c:v>3.7871600000000422E-2</c:v>
                </c:pt>
                <c:pt idx="69">
                  <c:v>3.81745E-2</c:v>
                </c:pt>
                <c:pt idx="70">
                  <c:v>3.8559499999999997E-2</c:v>
                </c:pt>
                <c:pt idx="71">
                  <c:v>3.9051799999999998E-2</c:v>
                </c:pt>
                <c:pt idx="72">
                  <c:v>3.9540800000000001E-2</c:v>
                </c:pt>
                <c:pt idx="73">
                  <c:v>3.98547E-2</c:v>
                </c:pt>
                <c:pt idx="74">
                  <c:v>4.0169999999999997E-2</c:v>
                </c:pt>
                <c:pt idx="75">
                  <c:v>4.0641899999999856E-2</c:v>
                </c:pt>
                <c:pt idx="76">
                  <c:v>4.1157799999999987E-2</c:v>
                </c:pt>
                <c:pt idx="77">
                  <c:v>4.1705600000000002E-2</c:v>
                </c:pt>
                <c:pt idx="78">
                  <c:v>4.1998099999999997E-2</c:v>
                </c:pt>
                <c:pt idx="79">
                  <c:v>4.2236900000000112E-2</c:v>
                </c:pt>
                <c:pt idx="80">
                  <c:v>4.2691300000000001E-2</c:v>
                </c:pt>
                <c:pt idx="81">
                  <c:v>4.3145499999999976E-2</c:v>
                </c:pt>
                <c:pt idx="82">
                  <c:v>4.3647699999999998E-2</c:v>
                </c:pt>
                <c:pt idx="83">
                  <c:v>4.3802899999999999E-2</c:v>
                </c:pt>
                <c:pt idx="84">
                  <c:v>4.4066200000000694E-2</c:v>
                </c:pt>
                <c:pt idx="85">
                  <c:v>4.4522800000000022E-2</c:v>
                </c:pt>
                <c:pt idx="86">
                  <c:v>4.5033600000000527E-2</c:v>
                </c:pt>
                <c:pt idx="87">
                  <c:v>4.5382200000000539E-2</c:v>
                </c:pt>
                <c:pt idx="88">
                  <c:v>4.5709899999999998E-2</c:v>
                </c:pt>
                <c:pt idx="89">
                  <c:v>4.6230199999999985E-2</c:v>
                </c:pt>
                <c:pt idx="90">
                  <c:v>4.6766500000000114E-2</c:v>
                </c:pt>
                <c:pt idx="91">
                  <c:v>4.7361800000000003E-2</c:v>
                </c:pt>
                <c:pt idx="92">
                  <c:v>4.8119999999999996E-2</c:v>
                </c:pt>
                <c:pt idx="93">
                  <c:v>4.8825E-2</c:v>
                </c:pt>
                <c:pt idx="94">
                  <c:v>4.9217400000000133E-2</c:v>
                </c:pt>
                <c:pt idx="95">
                  <c:v>4.9804800000000003E-2</c:v>
                </c:pt>
                <c:pt idx="96">
                  <c:v>5.0689400000000003E-2</c:v>
                </c:pt>
                <c:pt idx="97">
                  <c:v>5.1378299999999995E-2</c:v>
                </c:pt>
                <c:pt idx="98">
                  <c:v>5.1843399999999977E-2</c:v>
                </c:pt>
                <c:pt idx="99">
                  <c:v>5.2448799999999997E-2</c:v>
                </c:pt>
                <c:pt idx="100">
                  <c:v>5.30261E-2</c:v>
                </c:pt>
                <c:pt idx="101">
                  <c:v>5.3549299999999966E-2</c:v>
                </c:pt>
                <c:pt idx="102">
                  <c:v>5.4143500000000004E-2</c:v>
                </c:pt>
                <c:pt idx="103">
                  <c:v>5.4820100000000004E-2</c:v>
                </c:pt>
                <c:pt idx="104">
                  <c:v>5.5327800000000003E-2</c:v>
                </c:pt>
                <c:pt idx="105">
                  <c:v>5.5952500000000023E-2</c:v>
                </c:pt>
                <c:pt idx="106">
                  <c:v>5.6778400000000014E-2</c:v>
                </c:pt>
                <c:pt idx="107">
                  <c:v>5.7394800000000114E-2</c:v>
                </c:pt>
                <c:pt idx="108">
                  <c:v>5.8063400000000133E-2</c:v>
                </c:pt>
                <c:pt idx="109">
                  <c:v>5.8707100000000012E-2</c:v>
                </c:pt>
                <c:pt idx="110">
                  <c:v>5.9242700000000023E-2</c:v>
                </c:pt>
                <c:pt idx="111">
                  <c:v>5.9694300000000013E-2</c:v>
                </c:pt>
                <c:pt idx="112">
                  <c:v>6.0160199999999997E-2</c:v>
                </c:pt>
                <c:pt idx="113">
                  <c:v>6.0358900000000104E-2</c:v>
                </c:pt>
                <c:pt idx="114">
                  <c:v>6.0567800000000012E-2</c:v>
                </c:pt>
                <c:pt idx="115">
                  <c:v>6.0891199999999999E-2</c:v>
                </c:pt>
                <c:pt idx="116">
                  <c:v>6.1244999999999966E-2</c:v>
                </c:pt>
                <c:pt idx="117">
                  <c:v>6.1725200000000001E-2</c:v>
                </c:pt>
                <c:pt idx="118">
                  <c:v>6.2072700000000133E-2</c:v>
                </c:pt>
                <c:pt idx="119">
                  <c:v>6.25058E-2</c:v>
                </c:pt>
                <c:pt idx="120">
                  <c:v>6.2962500000000504E-2</c:v>
                </c:pt>
                <c:pt idx="121">
                  <c:v>6.3531299999999999E-2</c:v>
                </c:pt>
                <c:pt idx="122">
                  <c:v>6.364149999999999E-2</c:v>
                </c:pt>
                <c:pt idx="123">
                  <c:v>6.4114400000000599E-2</c:v>
                </c:pt>
                <c:pt idx="124">
                  <c:v>6.6350699999999999E-2</c:v>
                </c:pt>
                <c:pt idx="125">
                  <c:v>6.8981200000000006E-2</c:v>
                </c:pt>
                <c:pt idx="126">
                  <c:v>7.2046500000000013E-2</c:v>
                </c:pt>
                <c:pt idx="127">
                  <c:v>7.1443800000000002E-2</c:v>
                </c:pt>
                <c:pt idx="128">
                  <c:v>7.0841000000000001E-2</c:v>
                </c:pt>
                <c:pt idx="129">
                  <c:v>7.0325700000000019E-2</c:v>
                </c:pt>
                <c:pt idx="130">
                  <c:v>6.9745000000000001E-2</c:v>
                </c:pt>
                <c:pt idx="131">
                  <c:v>7.1397900000000514E-2</c:v>
                </c:pt>
                <c:pt idx="132">
                  <c:v>7.0988300000000004E-2</c:v>
                </c:pt>
                <c:pt idx="133">
                  <c:v>7.0679900000000004E-2</c:v>
                </c:pt>
                <c:pt idx="134">
                  <c:v>7.0418700000000084E-2</c:v>
                </c:pt>
                <c:pt idx="135">
                  <c:v>7.0396100000000114E-2</c:v>
                </c:pt>
                <c:pt idx="136">
                  <c:v>7.0520799999999995E-2</c:v>
                </c:pt>
                <c:pt idx="137">
                  <c:v>7.0342700000000022E-2</c:v>
                </c:pt>
                <c:pt idx="138">
                  <c:v>7.0318500000000034E-2</c:v>
                </c:pt>
                <c:pt idx="139">
                  <c:v>7.0024500000000003E-2</c:v>
                </c:pt>
                <c:pt idx="140">
                  <c:v>6.9904900000000034E-2</c:v>
                </c:pt>
                <c:pt idx="141">
                  <c:v>6.9860600000000744E-2</c:v>
                </c:pt>
                <c:pt idx="142">
                  <c:v>6.9720500000000032E-2</c:v>
                </c:pt>
                <c:pt idx="143">
                  <c:v>6.96378E-2</c:v>
                </c:pt>
                <c:pt idx="144">
                  <c:v>6.9309599999999999E-2</c:v>
                </c:pt>
                <c:pt idx="145">
                  <c:v>6.8875000000000006E-2</c:v>
                </c:pt>
                <c:pt idx="146">
                  <c:v>6.8757500000000013E-2</c:v>
                </c:pt>
                <c:pt idx="147">
                  <c:v>6.86031E-2</c:v>
                </c:pt>
                <c:pt idx="148">
                  <c:v>6.8454299999999996E-2</c:v>
                </c:pt>
                <c:pt idx="149">
                  <c:v>6.814199999999998E-2</c:v>
                </c:pt>
                <c:pt idx="150">
                  <c:v>6.7991599999999999E-2</c:v>
                </c:pt>
                <c:pt idx="151">
                  <c:v>6.798330000000001E-2</c:v>
                </c:pt>
                <c:pt idx="152">
                  <c:v>6.7815000000000014E-2</c:v>
                </c:pt>
                <c:pt idx="153">
                  <c:v>6.8020899999999995E-2</c:v>
                </c:pt>
                <c:pt idx="154">
                  <c:v>6.7756900000000633E-2</c:v>
                </c:pt>
                <c:pt idx="155">
                  <c:v>6.7476600000000594E-2</c:v>
                </c:pt>
                <c:pt idx="156">
                  <c:v>6.71794E-2</c:v>
                </c:pt>
                <c:pt idx="157">
                  <c:v>6.6960500000000006E-2</c:v>
                </c:pt>
                <c:pt idx="158">
                  <c:v>6.6799399999999995E-2</c:v>
                </c:pt>
                <c:pt idx="159">
                  <c:v>6.6597100000000006E-2</c:v>
                </c:pt>
                <c:pt idx="160">
                  <c:v>6.6359199999999979E-2</c:v>
                </c:pt>
                <c:pt idx="161">
                  <c:v>6.6092900000000024E-2</c:v>
                </c:pt>
                <c:pt idx="162">
                  <c:v>6.5629799999999988E-2</c:v>
                </c:pt>
                <c:pt idx="163">
                  <c:v>6.5237900000000001E-2</c:v>
                </c:pt>
                <c:pt idx="164">
                  <c:v>6.4965200000000084E-2</c:v>
                </c:pt>
                <c:pt idx="165">
                  <c:v>6.4631500000000008E-2</c:v>
                </c:pt>
                <c:pt idx="166">
                  <c:v>6.4289499999999999E-2</c:v>
                </c:pt>
                <c:pt idx="167">
                  <c:v>6.3817299999999993E-2</c:v>
                </c:pt>
                <c:pt idx="168">
                  <c:v>6.3401700000000019E-2</c:v>
                </c:pt>
                <c:pt idx="169">
                  <c:v>6.3035599999999997E-2</c:v>
                </c:pt>
                <c:pt idx="170">
                  <c:v>6.2706300000000034E-2</c:v>
                </c:pt>
                <c:pt idx="171">
                  <c:v>6.2407400000000536E-2</c:v>
                </c:pt>
                <c:pt idx="172">
                  <c:v>6.2067800000000034E-2</c:v>
                </c:pt>
                <c:pt idx="173">
                  <c:v>6.1725099999999998E-2</c:v>
                </c:pt>
                <c:pt idx="174">
                  <c:v>6.1351400000000014E-2</c:v>
                </c:pt>
                <c:pt idx="175">
                  <c:v>6.0986100000000022E-2</c:v>
                </c:pt>
                <c:pt idx="176">
                  <c:v>6.0613199999999999E-2</c:v>
                </c:pt>
                <c:pt idx="177">
                  <c:v>6.0298200000000003E-2</c:v>
                </c:pt>
                <c:pt idx="178">
                  <c:v>5.9900000000000113E-2</c:v>
                </c:pt>
                <c:pt idx="179">
                  <c:v>5.9757900000000627E-2</c:v>
                </c:pt>
                <c:pt idx="180">
                  <c:v>5.9455899999999999E-2</c:v>
                </c:pt>
                <c:pt idx="181">
                  <c:v>5.9125799999999999E-2</c:v>
                </c:pt>
                <c:pt idx="182">
                  <c:v>5.8997100000000004E-2</c:v>
                </c:pt>
                <c:pt idx="183">
                  <c:v>5.8711700000000033E-2</c:v>
                </c:pt>
                <c:pt idx="184">
                  <c:v>5.8608E-2</c:v>
                </c:pt>
                <c:pt idx="185">
                  <c:v>5.8497600000000566E-2</c:v>
                </c:pt>
                <c:pt idx="186">
                  <c:v>5.8302100000000023E-2</c:v>
                </c:pt>
                <c:pt idx="187">
                  <c:v>5.8271999999999977E-2</c:v>
                </c:pt>
                <c:pt idx="188">
                  <c:v>5.8155199999999976E-2</c:v>
                </c:pt>
                <c:pt idx="189">
                  <c:v>5.8190100000000002E-2</c:v>
                </c:pt>
                <c:pt idx="190">
                  <c:v>5.8193200000000132E-2</c:v>
                </c:pt>
                <c:pt idx="191">
                  <c:v>5.8201499999999996E-2</c:v>
                </c:pt>
                <c:pt idx="192">
                  <c:v>5.8361400000000133E-2</c:v>
                </c:pt>
                <c:pt idx="193">
                  <c:v>5.8577600000000014E-2</c:v>
                </c:pt>
                <c:pt idx="194">
                  <c:v>5.8724800000000001E-2</c:v>
                </c:pt>
                <c:pt idx="195">
                  <c:v>5.9086200000000644E-2</c:v>
                </c:pt>
                <c:pt idx="196">
                  <c:v>5.9340700000000024E-2</c:v>
                </c:pt>
                <c:pt idx="197">
                  <c:v>5.9693300000000032E-2</c:v>
                </c:pt>
                <c:pt idx="198">
                  <c:v>6.0158000000000003E-2</c:v>
                </c:pt>
                <c:pt idx="199">
                  <c:v>6.0621499999999995E-2</c:v>
                </c:pt>
                <c:pt idx="200">
                  <c:v>6.1128200000000001E-2</c:v>
                </c:pt>
                <c:pt idx="201">
                  <c:v>6.1685099999999986E-2</c:v>
                </c:pt>
                <c:pt idx="202">
                  <c:v>6.2383700000000548E-2</c:v>
                </c:pt>
                <c:pt idx="203">
                  <c:v>6.305220000000003E-2</c:v>
                </c:pt>
                <c:pt idx="204">
                  <c:v>6.3788800000000007E-2</c:v>
                </c:pt>
                <c:pt idx="205">
                  <c:v>6.4593900000000634E-2</c:v>
                </c:pt>
                <c:pt idx="206">
                  <c:v>6.5535200000000002E-2</c:v>
                </c:pt>
                <c:pt idx="207">
                  <c:v>6.6576099999999999E-2</c:v>
                </c:pt>
                <c:pt idx="208">
                  <c:v>6.7663399999999999E-2</c:v>
                </c:pt>
                <c:pt idx="209">
                  <c:v>6.8822800000000003E-2</c:v>
                </c:pt>
                <c:pt idx="210">
                  <c:v>6.9954400000000014E-2</c:v>
                </c:pt>
                <c:pt idx="211">
                  <c:v>7.1150199999999997E-2</c:v>
                </c:pt>
                <c:pt idx="212">
                  <c:v>7.2406500000000124E-2</c:v>
                </c:pt>
                <c:pt idx="213">
                  <c:v>7.3645000000000002E-2</c:v>
                </c:pt>
                <c:pt idx="214">
                  <c:v>7.4857700000000124E-2</c:v>
                </c:pt>
                <c:pt idx="215">
                  <c:v>7.6035699999999998E-2</c:v>
                </c:pt>
                <c:pt idx="216">
                  <c:v>7.7193400000000134E-2</c:v>
                </c:pt>
                <c:pt idx="217">
                  <c:v>7.8275200000000003E-2</c:v>
                </c:pt>
                <c:pt idx="218">
                  <c:v>7.9383500000000634E-2</c:v>
                </c:pt>
                <c:pt idx="219">
                  <c:v>8.0430000000000001E-2</c:v>
                </c:pt>
                <c:pt idx="220">
                  <c:v>8.1397000000000025E-2</c:v>
                </c:pt>
                <c:pt idx="221">
                  <c:v>8.2202799999999993E-2</c:v>
                </c:pt>
                <c:pt idx="222">
                  <c:v>8.3029700000000026E-2</c:v>
                </c:pt>
                <c:pt idx="223">
                  <c:v>8.3627000000001173E-2</c:v>
                </c:pt>
                <c:pt idx="224">
                  <c:v>8.4173600000000001E-2</c:v>
                </c:pt>
                <c:pt idx="225">
                  <c:v>8.4700800000000548E-2</c:v>
                </c:pt>
                <c:pt idx="226">
                  <c:v>8.4985800000000028E-2</c:v>
                </c:pt>
                <c:pt idx="227">
                  <c:v>8.5247400000000001E-2</c:v>
                </c:pt>
                <c:pt idx="228">
                  <c:v>8.5397800000000065E-2</c:v>
                </c:pt>
                <c:pt idx="229">
                  <c:v>8.5498400000000002E-2</c:v>
                </c:pt>
                <c:pt idx="230">
                  <c:v>8.5716900000000068E-2</c:v>
                </c:pt>
                <c:pt idx="231">
                  <c:v>8.5798000000000207E-2</c:v>
                </c:pt>
                <c:pt idx="232">
                  <c:v>8.5855800000001106E-2</c:v>
                </c:pt>
                <c:pt idx="233">
                  <c:v>8.5914400000000044E-2</c:v>
                </c:pt>
                <c:pt idx="234">
                  <c:v>8.5963500000000026E-2</c:v>
                </c:pt>
                <c:pt idx="235">
                  <c:v>8.6016900000000021E-2</c:v>
                </c:pt>
                <c:pt idx="236">
                  <c:v>8.60596E-2</c:v>
                </c:pt>
                <c:pt idx="237">
                  <c:v>8.6001100000000011E-2</c:v>
                </c:pt>
                <c:pt idx="238">
                  <c:v>8.5913200000000009E-2</c:v>
                </c:pt>
                <c:pt idx="239">
                  <c:v>8.5760800000000068E-2</c:v>
                </c:pt>
                <c:pt idx="240">
                  <c:v>8.5651900000000267E-2</c:v>
                </c:pt>
                <c:pt idx="241">
                  <c:v>8.5571600000000025E-2</c:v>
                </c:pt>
                <c:pt idx="242">
                  <c:v>8.5394700000000004E-2</c:v>
                </c:pt>
                <c:pt idx="243">
                  <c:v>8.518290000000002E-2</c:v>
                </c:pt>
                <c:pt idx="244">
                  <c:v>8.4972700000000012E-2</c:v>
                </c:pt>
                <c:pt idx="245">
                  <c:v>8.4872200000000023E-2</c:v>
                </c:pt>
                <c:pt idx="246">
                  <c:v>8.4788700000000009E-2</c:v>
                </c:pt>
                <c:pt idx="247">
                  <c:v>8.4609400000000265E-2</c:v>
                </c:pt>
                <c:pt idx="248">
                  <c:v>8.4498900000000002E-2</c:v>
                </c:pt>
                <c:pt idx="249">
                  <c:v>8.4437600000000002E-2</c:v>
                </c:pt>
                <c:pt idx="250">
                  <c:v>8.4366700000000003E-2</c:v>
                </c:pt>
                <c:pt idx="251">
                  <c:v>8.4424900000000247E-2</c:v>
                </c:pt>
                <c:pt idx="252">
                  <c:v>8.4616100000000027E-2</c:v>
                </c:pt>
                <c:pt idx="253">
                  <c:v>8.4764500000001006E-2</c:v>
                </c:pt>
                <c:pt idx="254">
                  <c:v>8.5145300000000063E-2</c:v>
                </c:pt>
                <c:pt idx="255">
                  <c:v>8.5593800000000067E-2</c:v>
                </c:pt>
                <c:pt idx="256">
                  <c:v>8.6037500000000003E-2</c:v>
                </c:pt>
                <c:pt idx="257">
                  <c:v>8.6644600000000044E-2</c:v>
                </c:pt>
                <c:pt idx="258">
                  <c:v>8.7196800000000046E-2</c:v>
                </c:pt>
                <c:pt idx="259">
                  <c:v>8.7934200000000004E-2</c:v>
                </c:pt>
                <c:pt idx="260">
                  <c:v>8.8668400000001063E-2</c:v>
                </c:pt>
                <c:pt idx="261">
                  <c:v>8.9437900000000028E-2</c:v>
                </c:pt>
                <c:pt idx="262">
                  <c:v>9.0307500000000041E-2</c:v>
                </c:pt>
                <c:pt idx="263">
                  <c:v>9.1191800000000045E-2</c:v>
                </c:pt>
                <c:pt idx="264">
                  <c:v>9.2098600000000003E-2</c:v>
                </c:pt>
                <c:pt idx="265">
                  <c:v>9.3130400000000266E-2</c:v>
                </c:pt>
                <c:pt idx="266">
                  <c:v>9.4211400000000001E-2</c:v>
                </c:pt>
                <c:pt idx="267">
                  <c:v>9.5328000000000024E-2</c:v>
                </c:pt>
                <c:pt idx="268">
                  <c:v>9.6502000000000004E-2</c:v>
                </c:pt>
                <c:pt idx="269">
                  <c:v>9.7628900000000046E-2</c:v>
                </c:pt>
                <c:pt idx="270">
                  <c:v>9.8878000000000063E-2</c:v>
                </c:pt>
                <c:pt idx="271">
                  <c:v>0.10004399999999998</c:v>
                </c:pt>
                <c:pt idx="272">
                  <c:v>0.101259</c:v>
                </c:pt>
                <c:pt idx="273">
                  <c:v>0.10253600000000022</c:v>
                </c:pt>
                <c:pt idx="274">
                  <c:v>0.10373100000000067</c:v>
                </c:pt>
                <c:pt idx="275">
                  <c:v>0.10502499999999999</c:v>
                </c:pt>
                <c:pt idx="276">
                  <c:v>0.10645300000000002</c:v>
                </c:pt>
                <c:pt idx="277">
                  <c:v>0.10784299999999998</c:v>
                </c:pt>
                <c:pt idx="278">
                  <c:v>0.10936500000000068</c:v>
                </c:pt>
                <c:pt idx="279">
                  <c:v>0.110973</c:v>
                </c:pt>
                <c:pt idx="280">
                  <c:v>0.11279000000000022</c:v>
                </c:pt>
                <c:pt idx="281">
                  <c:v>0.11475600000000002</c:v>
                </c:pt>
                <c:pt idx="282">
                  <c:v>0.11683499999999998</c:v>
                </c:pt>
                <c:pt idx="283">
                  <c:v>0.11911099999999998</c:v>
                </c:pt>
                <c:pt idx="284">
                  <c:v>0.12150300000000012</c:v>
                </c:pt>
                <c:pt idx="285">
                  <c:v>0.124088</c:v>
                </c:pt>
                <c:pt idx="286">
                  <c:v>0.12689500000000001</c:v>
                </c:pt>
                <c:pt idx="287">
                  <c:v>0.12979099999999999</c:v>
                </c:pt>
                <c:pt idx="288">
                  <c:v>0.13291300000000122</c:v>
                </c:pt>
                <c:pt idx="289">
                  <c:v>0.136157</c:v>
                </c:pt>
                <c:pt idx="290">
                  <c:v>0.13950899999999999</c:v>
                </c:pt>
                <c:pt idx="291">
                  <c:v>0.14309300000000041</c:v>
                </c:pt>
                <c:pt idx="292">
                  <c:v>0.146672</c:v>
                </c:pt>
                <c:pt idx="293">
                  <c:v>0.15031600000000137</c:v>
                </c:pt>
                <c:pt idx="294">
                  <c:v>0.15392400000000137</c:v>
                </c:pt>
                <c:pt idx="295">
                  <c:v>0.15741500000000219</c:v>
                </c:pt>
                <c:pt idx="296">
                  <c:v>0.16093600000000041</c:v>
                </c:pt>
                <c:pt idx="297">
                  <c:v>0.16416500000000001</c:v>
                </c:pt>
                <c:pt idx="298">
                  <c:v>0.167355</c:v>
                </c:pt>
                <c:pt idx="299">
                  <c:v>0.17030600000000001</c:v>
                </c:pt>
                <c:pt idx="300">
                  <c:v>0.17294200000000157</c:v>
                </c:pt>
                <c:pt idx="301">
                  <c:v>0.17534600000000122</c:v>
                </c:pt>
                <c:pt idx="302">
                  <c:v>0.17765300000000001</c:v>
                </c:pt>
                <c:pt idx="303">
                  <c:v>0.17973900000000145</c:v>
                </c:pt>
                <c:pt idx="304">
                  <c:v>0.18164000000000041</c:v>
                </c:pt>
                <c:pt idx="305">
                  <c:v>0.18329900000000188</c:v>
                </c:pt>
                <c:pt idx="306">
                  <c:v>0.18483600000000044</c:v>
                </c:pt>
                <c:pt idx="307">
                  <c:v>0.18622200000000041</c:v>
                </c:pt>
                <c:pt idx="308">
                  <c:v>0.18753100000000122</c:v>
                </c:pt>
                <c:pt idx="309">
                  <c:v>0.18860600000000041</c:v>
                </c:pt>
                <c:pt idx="310">
                  <c:v>0.18942100000000137</c:v>
                </c:pt>
                <c:pt idx="311">
                  <c:v>0.19012499999999988</c:v>
                </c:pt>
                <c:pt idx="312">
                  <c:v>0.19045599999999999</c:v>
                </c:pt>
                <c:pt idx="313">
                  <c:v>0.19062199999999987</c:v>
                </c:pt>
                <c:pt idx="314">
                  <c:v>0.19056300000000001</c:v>
                </c:pt>
                <c:pt idx="315">
                  <c:v>0.19007199999999988</c:v>
                </c:pt>
                <c:pt idx="316">
                  <c:v>0.18941300000000208</c:v>
                </c:pt>
                <c:pt idx="317">
                  <c:v>0.18846000000000182</c:v>
                </c:pt>
                <c:pt idx="318">
                  <c:v>0.18730800000000122</c:v>
                </c:pt>
                <c:pt idx="319">
                  <c:v>0.18604600000000188</c:v>
                </c:pt>
                <c:pt idx="320">
                  <c:v>0.18442700000000137</c:v>
                </c:pt>
                <c:pt idx="321">
                  <c:v>0.18273100000000131</c:v>
                </c:pt>
                <c:pt idx="322">
                  <c:v>0.18091300000000188</c:v>
                </c:pt>
                <c:pt idx="323">
                  <c:v>0.17878700000000122</c:v>
                </c:pt>
                <c:pt idx="324">
                  <c:v>0.17675600000000041</c:v>
                </c:pt>
                <c:pt idx="325">
                  <c:v>0.174571</c:v>
                </c:pt>
                <c:pt idx="326">
                  <c:v>0.17221900000000157</c:v>
                </c:pt>
                <c:pt idx="327">
                  <c:v>0.16980999999999999</c:v>
                </c:pt>
                <c:pt idx="328">
                  <c:v>0.16737099999999988</c:v>
                </c:pt>
                <c:pt idx="329">
                  <c:v>0.16491700000000137</c:v>
                </c:pt>
                <c:pt idx="330">
                  <c:v>0.16236999999999999</c:v>
                </c:pt>
                <c:pt idx="331">
                  <c:v>0.16001699999999999</c:v>
                </c:pt>
                <c:pt idx="332">
                  <c:v>0.15759200000000145</c:v>
                </c:pt>
                <c:pt idx="333">
                  <c:v>0.15513500000000024</c:v>
                </c:pt>
                <c:pt idx="334">
                  <c:v>0.15293200000000157</c:v>
                </c:pt>
                <c:pt idx="335">
                  <c:v>0.15072900000000122</c:v>
                </c:pt>
                <c:pt idx="336">
                  <c:v>0.14854800000000157</c:v>
                </c:pt>
                <c:pt idx="337">
                  <c:v>0.14652599999999999</c:v>
                </c:pt>
                <c:pt idx="338">
                  <c:v>0.14458900000000041</c:v>
                </c:pt>
                <c:pt idx="339">
                  <c:v>0.14263200000000001</c:v>
                </c:pt>
                <c:pt idx="340">
                  <c:v>0.140653</c:v>
                </c:pt>
                <c:pt idx="341">
                  <c:v>0.13872699999999999</c:v>
                </c:pt>
                <c:pt idx="342">
                  <c:v>0.13669500000000001</c:v>
                </c:pt>
                <c:pt idx="343">
                  <c:v>0.134662</c:v>
                </c:pt>
                <c:pt idx="344">
                  <c:v>0.13266900000000001</c:v>
                </c:pt>
                <c:pt idx="345">
                  <c:v>0.13073899999999999</c:v>
                </c:pt>
                <c:pt idx="346">
                  <c:v>0.12876399999999999</c:v>
                </c:pt>
                <c:pt idx="347">
                  <c:v>0.12679599999999999</c:v>
                </c:pt>
                <c:pt idx="348">
                  <c:v>0.12496699999999999</c:v>
                </c:pt>
                <c:pt idx="349">
                  <c:v>0.123358</c:v>
                </c:pt>
                <c:pt idx="350">
                  <c:v>0.12175999999999998</c:v>
                </c:pt>
                <c:pt idx="351">
                  <c:v>0.12050400000000012</c:v>
                </c:pt>
                <c:pt idx="352">
                  <c:v>0.11936200000000002</c:v>
                </c:pt>
                <c:pt idx="353">
                  <c:v>0.11827200000000022</c:v>
                </c:pt>
                <c:pt idx="354">
                  <c:v>0.11756300000000022</c:v>
                </c:pt>
                <c:pt idx="355">
                  <c:v>0.11717100000000009</c:v>
                </c:pt>
                <c:pt idx="356">
                  <c:v>0.116955</c:v>
                </c:pt>
                <c:pt idx="357">
                  <c:v>0.116983</c:v>
                </c:pt>
                <c:pt idx="358">
                  <c:v>0.11729900000000019</c:v>
                </c:pt>
                <c:pt idx="359">
                  <c:v>0.11768500000000012</c:v>
                </c:pt>
                <c:pt idx="360">
                  <c:v>0.11836500000000012</c:v>
                </c:pt>
                <c:pt idx="361">
                  <c:v>0.119351</c:v>
                </c:pt>
                <c:pt idx="362">
                  <c:v>0.12041</c:v>
                </c:pt>
                <c:pt idx="363">
                  <c:v>0.121507</c:v>
                </c:pt>
                <c:pt idx="364">
                  <c:v>0.12282600000000068</c:v>
                </c:pt>
                <c:pt idx="365">
                  <c:v>0.12411500000000029</c:v>
                </c:pt>
                <c:pt idx="366">
                  <c:v>0.12558</c:v>
                </c:pt>
                <c:pt idx="367">
                  <c:v>0.127105</c:v>
                </c:pt>
                <c:pt idx="368">
                  <c:v>0.128661</c:v>
                </c:pt>
                <c:pt idx="369">
                  <c:v>0.130166</c:v>
                </c:pt>
                <c:pt idx="370">
                  <c:v>0.131831</c:v>
                </c:pt>
                <c:pt idx="371">
                  <c:v>0.13342100000000001</c:v>
                </c:pt>
                <c:pt idx="372">
                  <c:v>0.13441000000000122</c:v>
                </c:pt>
                <c:pt idx="373">
                  <c:v>0.13389799999999999</c:v>
                </c:pt>
                <c:pt idx="374">
                  <c:v>0.13311000000000001</c:v>
                </c:pt>
                <c:pt idx="375">
                  <c:v>0.13216999999999998</c:v>
                </c:pt>
                <c:pt idx="376">
                  <c:v>0.13128500000000001</c:v>
                </c:pt>
                <c:pt idx="377">
                  <c:v>0.13048499999999999</c:v>
                </c:pt>
                <c:pt idx="378">
                  <c:v>0.12953799999999999</c:v>
                </c:pt>
                <c:pt idx="379">
                  <c:v>0.128882</c:v>
                </c:pt>
                <c:pt idx="380">
                  <c:v>0.12822900000000001</c:v>
                </c:pt>
                <c:pt idx="381">
                  <c:v>0.12967399999999987</c:v>
                </c:pt>
                <c:pt idx="382">
                  <c:v>0.13190099999999999</c:v>
                </c:pt>
                <c:pt idx="383">
                  <c:v>0.13430500000000001</c:v>
                </c:pt>
                <c:pt idx="384">
                  <c:v>0.13686499999999999</c:v>
                </c:pt>
                <c:pt idx="385">
                  <c:v>0.139684</c:v>
                </c:pt>
                <c:pt idx="386">
                  <c:v>0.14264499999999999</c:v>
                </c:pt>
                <c:pt idx="387">
                  <c:v>0.14579400000000137</c:v>
                </c:pt>
                <c:pt idx="388">
                  <c:v>0.14909900000000137</c:v>
                </c:pt>
                <c:pt idx="389">
                  <c:v>0.15272900000000122</c:v>
                </c:pt>
                <c:pt idx="390">
                  <c:v>0.15666600000000044</c:v>
                </c:pt>
                <c:pt idx="391">
                  <c:v>0.16099400000000041</c:v>
                </c:pt>
                <c:pt idx="392">
                  <c:v>0.16589400000000001</c:v>
                </c:pt>
                <c:pt idx="393">
                  <c:v>0.17126200000000041</c:v>
                </c:pt>
                <c:pt idx="394">
                  <c:v>0.17744400000000188</c:v>
                </c:pt>
                <c:pt idx="395">
                  <c:v>0.18451200000000137</c:v>
                </c:pt>
                <c:pt idx="396">
                  <c:v>0.19250500000000001</c:v>
                </c:pt>
                <c:pt idx="397">
                  <c:v>0.201656</c:v>
                </c:pt>
                <c:pt idx="398">
                  <c:v>0.21161800000000044</c:v>
                </c:pt>
                <c:pt idx="399">
                  <c:v>0.220471</c:v>
                </c:pt>
                <c:pt idx="400">
                  <c:v>0.21550500000000122</c:v>
                </c:pt>
              </c:numCache>
            </c:numRef>
          </c:yVal>
          <c:smooth val="1"/>
        </c:ser>
        <c:ser>
          <c:idx val="16"/>
          <c:order val="1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R$1:$R$401</c:f>
              <c:numCache>
                <c:formatCode>General</c:formatCode>
                <c:ptCount val="401"/>
                <c:pt idx="0">
                  <c:v>3.6459200000000212E-2</c:v>
                </c:pt>
                <c:pt idx="1">
                  <c:v>3.5924999999999999E-2</c:v>
                </c:pt>
                <c:pt idx="2">
                  <c:v>3.5493100000000256E-2</c:v>
                </c:pt>
                <c:pt idx="3">
                  <c:v>3.5332500000000003E-2</c:v>
                </c:pt>
                <c:pt idx="4">
                  <c:v>3.5229799999999999E-2</c:v>
                </c:pt>
                <c:pt idx="5">
                  <c:v>3.5608500000000001E-2</c:v>
                </c:pt>
                <c:pt idx="6">
                  <c:v>3.6241500000000051E-2</c:v>
                </c:pt>
                <c:pt idx="7">
                  <c:v>3.6140100000000001E-2</c:v>
                </c:pt>
                <c:pt idx="8">
                  <c:v>3.6192000000000002E-2</c:v>
                </c:pt>
                <c:pt idx="9">
                  <c:v>3.6339700000000016E-2</c:v>
                </c:pt>
                <c:pt idx="10">
                  <c:v>3.6336800000000002E-2</c:v>
                </c:pt>
                <c:pt idx="11">
                  <c:v>3.6707600000000042E-2</c:v>
                </c:pt>
                <c:pt idx="12">
                  <c:v>3.6710800000000002E-2</c:v>
                </c:pt>
                <c:pt idx="13">
                  <c:v>3.6428799999999997E-2</c:v>
                </c:pt>
                <c:pt idx="14">
                  <c:v>3.5417200000000051E-2</c:v>
                </c:pt>
                <c:pt idx="15">
                  <c:v>3.4720300000000003E-2</c:v>
                </c:pt>
                <c:pt idx="16">
                  <c:v>3.4460600000000001E-2</c:v>
                </c:pt>
                <c:pt idx="17">
                  <c:v>3.4611799999999998E-2</c:v>
                </c:pt>
                <c:pt idx="18">
                  <c:v>3.4975400000000004E-2</c:v>
                </c:pt>
                <c:pt idx="19">
                  <c:v>3.5001800000000319E-2</c:v>
                </c:pt>
                <c:pt idx="20">
                  <c:v>3.4698300000000001E-2</c:v>
                </c:pt>
                <c:pt idx="21">
                  <c:v>3.4192399999999998E-2</c:v>
                </c:pt>
                <c:pt idx="22">
                  <c:v>3.4051400000000002E-2</c:v>
                </c:pt>
                <c:pt idx="23">
                  <c:v>3.4269300000000016E-2</c:v>
                </c:pt>
                <c:pt idx="24">
                  <c:v>3.4819300000000011E-2</c:v>
                </c:pt>
                <c:pt idx="25">
                  <c:v>3.5197300000000001E-2</c:v>
                </c:pt>
                <c:pt idx="26">
                  <c:v>3.5058899999999997E-2</c:v>
                </c:pt>
                <c:pt idx="27">
                  <c:v>3.4686599999999998E-2</c:v>
                </c:pt>
                <c:pt idx="28">
                  <c:v>3.4215300000000212E-2</c:v>
                </c:pt>
                <c:pt idx="29">
                  <c:v>3.4513200000000001E-2</c:v>
                </c:pt>
                <c:pt idx="30">
                  <c:v>3.5369999999999999E-2</c:v>
                </c:pt>
                <c:pt idx="31">
                  <c:v>3.6243600000000056E-2</c:v>
                </c:pt>
                <c:pt idx="32">
                  <c:v>3.6486000000000011E-2</c:v>
                </c:pt>
                <c:pt idx="33">
                  <c:v>3.6089800000000311E-2</c:v>
                </c:pt>
                <c:pt idx="34">
                  <c:v>3.5847900000000342E-2</c:v>
                </c:pt>
                <c:pt idx="35">
                  <c:v>3.624230000000031E-2</c:v>
                </c:pt>
                <c:pt idx="36">
                  <c:v>3.6648199999999999E-2</c:v>
                </c:pt>
                <c:pt idx="37">
                  <c:v>3.7196899999999998E-2</c:v>
                </c:pt>
                <c:pt idx="38">
                  <c:v>3.6357199999999999E-2</c:v>
                </c:pt>
                <c:pt idx="39">
                  <c:v>3.5397999999999999E-2</c:v>
                </c:pt>
                <c:pt idx="40">
                  <c:v>3.4719899999999998E-2</c:v>
                </c:pt>
                <c:pt idx="41">
                  <c:v>3.5046599999999997E-2</c:v>
                </c:pt>
                <c:pt idx="42">
                  <c:v>3.55848E-2</c:v>
                </c:pt>
                <c:pt idx="43">
                  <c:v>3.5806000000000011E-2</c:v>
                </c:pt>
                <c:pt idx="44">
                  <c:v>3.5494400000000002E-2</c:v>
                </c:pt>
                <c:pt idx="45">
                  <c:v>3.5202100000000042E-2</c:v>
                </c:pt>
                <c:pt idx="46">
                  <c:v>3.5456200000000014E-2</c:v>
                </c:pt>
                <c:pt idx="47">
                  <c:v>3.6230600000000016E-2</c:v>
                </c:pt>
                <c:pt idx="48">
                  <c:v>3.6712599999999998E-2</c:v>
                </c:pt>
                <c:pt idx="49">
                  <c:v>3.6642700000000056E-2</c:v>
                </c:pt>
                <c:pt idx="50">
                  <c:v>3.6424600000000001E-2</c:v>
                </c:pt>
                <c:pt idx="51">
                  <c:v>3.651780000000001E-2</c:v>
                </c:pt>
                <c:pt idx="52">
                  <c:v>3.7315800000000052E-2</c:v>
                </c:pt>
                <c:pt idx="53">
                  <c:v>3.7802599999999999E-2</c:v>
                </c:pt>
                <c:pt idx="54">
                  <c:v>3.79945E-2</c:v>
                </c:pt>
                <c:pt idx="55">
                  <c:v>3.7966199999999999E-2</c:v>
                </c:pt>
                <c:pt idx="56">
                  <c:v>3.8008899999999998E-2</c:v>
                </c:pt>
                <c:pt idx="57">
                  <c:v>3.8419200000000014E-2</c:v>
                </c:pt>
                <c:pt idx="58">
                  <c:v>3.8753099999999999E-2</c:v>
                </c:pt>
                <c:pt idx="59">
                  <c:v>3.8669599999999998E-2</c:v>
                </c:pt>
                <c:pt idx="60">
                  <c:v>3.8545299999999998E-2</c:v>
                </c:pt>
                <c:pt idx="61">
                  <c:v>3.8700900000000003E-2</c:v>
                </c:pt>
                <c:pt idx="62">
                  <c:v>3.9110300000000001E-2</c:v>
                </c:pt>
                <c:pt idx="63">
                  <c:v>3.9305899999999998E-2</c:v>
                </c:pt>
                <c:pt idx="64">
                  <c:v>3.9515599999999998E-2</c:v>
                </c:pt>
                <c:pt idx="65">
                  <c:v>3.9636200000000052E-2</c:v>
                </c:pt>
                <c:pt idx="66">
                  <c:v>3.9948000000000004E-2</c:v>
                </c:pt>
                <c:pt idx="67">
                  <c:v>4.0260999999999998E-2</c:v>
                </c:pt>
                <c:pt idx="68">
                  <c:v>4.0445700000000001E-2</c:v>
                </c:pt>
                <c:pt idx="69">
                  <c:v>4.0611000000000001E-2</c:v>
                </c:pt>
                <c:pt idx="70">
                  <c:v>4.0911200000000023E-2</c:v>
                </c:pt>
                <c:pt idx="71">
                  <c:v>4.1377999999999998E-2</c:v>
                </c:pt>
                <c:pt idx="72">
                  <c:v>4.1723900000000022E-2</c:v>
                </c:pt>
                <c:pt idx="73">
                  <c:v>4.2025799999999995E-2</c:v>
                </c:pt>
                <c:pt idx="74">
                  <c:v>4.2383500000000122E-2</c:v>
                </c:pt>
                <c:pt idx="75">
                  <c:v>4.2818100000000012E-2</c:v>
                </c:pt>
                <c:pt idx="76">
                  <c:v>4.34019E-2</c:v>
                </c:pt>
                <c:pt idx="77">
                  <c:v>4.3867600000000506E-2</c:v>
                </c:pt>
                <c:pt idx="78">
                  <c:v>4.4259600000000003E-2</c:v>
                </c:pt>
                <c:pt idx="79">
                  <c:v>4.4594300000000024E-2</c:v>
                </c:pt>
                <c:pt idx="80">
                  <c:v>4.4990400000000534E-2</c:v>
                </c:pt>
                <c:pt idx="81">
                  <c:v>4.5487399999999997E-2</c:v>
                </c:pt>
                <c:pt idx="82">
                  <c:v>4.5862500000000132E-2</c:v>
                </c:pt>
                <c:pt idx="83">
                  <c:v>4.5929799999999986E-2</c:v>
                </c:pt>
                <c:pt idx="84">
                  <c:v>4.6139999999999987E-2</c:v>
                </c:pt>
                <c:pt idx="85">
                  <c:v>4.6526400000000002E-2</c:v>
                </c:pt>
                <c:pt idx="86">
                  <c:v>4.7016900000000653E-2</c:v>
                </c:pt>
                <c:pt idx="87">
                  <c:v>4.7231700000000001E-2</c:v>
                </c:pt>
                <c:pt idx="88">
                  <c:v>4.7520199999999999E-2</c:v>
                </c:pt>
                <c:pt idx="89">
                  <c:v>4.79698E-2</c:v>
                </c:pt>
                <c:pt idx="90">
                  <c:v>4.8420000000000012E-2</c:v>
                </c:pt>
                <c:pt idx="91">
                  <c:v>4.9047000000000014E-2</c:v>
                </c:pt>
                <c:pt idx="92">
                  <c:v>4.9845E-2</c:v>
                </c:pt>
                <c:pt idx="93">
                  <c:v>5.04485E-2</c:v>
                </c:pt>
                <c:pt idx="94">
                  <c:v>5.0815899999999997E-2</c:v>
                </c:pt>
                <c:pt idx="95">
                  <c:v>5.1126400000000002E-2</c:v>
                </c:pt>
                <c:pt idx="96">
                  <c:v>5.1865799999999997E-2</c:v>
                </c:pt>
                <c:pt idx="97">
                  <c:v>5.2518700000000113E-2</c:v>
                </c:pt>
                <c:pt idx="98">
                  <c:v>5.2956700000000113E-2</c:v>
                </c:pt>
                <c:pt idx="99">
                  <c:v>5.3579799999999976E-2</c:v>
                </c:pt>
                <c:pt idx="100">
                  <c:v>5.4100500000000024E-2</c:v>
                </c:pt>
                <c:pt idx="101">
                  <c:v>5.4613900000000534E-2</c:v>
                </c:pt>
                <c:pt idx="102">
                  <c:v>5.5234100000000001E-2</c:v>
                </c:pt>
                <c:pt idx="103">
                  <c:v>5.5947799999999999E-2</c:v>
                </c:pt>
                <c:pt idx="104">
                  <c:v>5.6528599999999977E-2</c:v>
                </c:pt>
                <c:pt idx="105">
                  <c:v>5.7250900000000014E-2</c:v>
                </c:pt>
                <c:pt idx="106">
                  <c:v>5.7952100000000013E-2</c:v>
                </c:pt>
                <c:pt idx="107">
                  <c:v>5.8578600000000002E-2</c:v>
                </c:pt>
                <c:pt idx="108">
                  <c:v>5.9112100000000507E-2</c:v>
                </c:pt>
                <c:pt idx="109">
                  <c:v>5.9686600000000575E-2</c:v>
                </c:pt>
                <c:pt idx="110">
                  <c:v>6.0169E-2</c:v>
                </c:pt>
                <c:pt idx="111">
                  <c:v>6.0566700000000133E-2</c:v>
                </c:pt>
                <c:pt idx="112">
                  <c:v>6.1112600000000517E-2</c:v>
                </c:pt>
                <c:pt idx="113">
                  <c:v>6.1201699999999998E-2</c:v>
                </c:pt>
                <c:pt idx="114">
                  <c:v>6.1356300000000023E-2</c:v>
                </c:pt>
                <c:pt idx="115">
                  <c:v>6.1565500000000002E-2</c:v>
                </c:pt>
                <c:pt idx="116">
                  <c:v>6.1830300000000012E-2</c:v>
                </c:pt>
                <c:pt idx="117">
                  <c:v>6.2183500000000023E-2</c:v>
                </c:pt>
                <c:pt idx="118">
                  <c:v>6.2586400000000514E-2</c:v>
                </c:pt>
                <c:pt idx="119">
                  <c:v>6.29078E-2</c:v>
                </c:pt>
                <c:pt idx="120">
                  <c:v>6.3267900000000002E-2</c:v>
                </c:pt>
                <c:pt idx="121">
                  <c:v>6.3807900000000084E-2</c:v>
                </c:pt>
                <c:pt idx="122">
                  <c:v>6.38209E-2</c:v>
                </c:pt>
                <c:pt idx="123">
                  <c:v>6.4367600000000913E-2</c:v>
                </c:pt>
                <c:pt idx="124">
                  <c:v>6.6535899999999995E-2</c:v>
                </c:pt>
                <c:pt idx="125">
                  <c:v>6.9146399999999997E-2</c:v>
                </c:pt>
                <c:pt idx="126">
                  <c:v>7.2134100000000007E-2</c:v>
                </c:pt>
                <c:pt idx="127">
                  <c:v>7.154439999999998E-2</c:v>
                </c:pt>
                <c:pt idx="128">
                  <c:v>7.0903200000000013E-2</c:v>
                </c:pt>
                <c:pt idx="129">
                  <c:v>7.0303099999999993E-2</c:v>
                </c:pt>
                <c:pt idx="130">
                  <c:v>6.9816700000000842E-2</c:v>
                </c:pt>
                <c:pt idx="131">
                  <c:v>7.13805E-2</c:v>
                </c:pt>
                <c:pt idx="132">
                  <c:v>7.0926900000000084E-2</c:v>
                </c:pt>
                <c:pt idx="133">
                  <c:v>7.0669200000000001E-2</c:v>
                </c:pt>
                <c:pt idx="134">
                  <c:v>7.03791E-2</c:v>
                </c:pt>
                <c:pt idx="135">
                  <c:v>7.0370799999999997E-2</c:v>
                </c:pt>
                <c:pt idx="136">
                  <c:v>7.0510500000000004E-2</c:v>
                </c:pt>
                <c:pt idx="137">
                  <c:v>7.0377099999999998E-2</c:v>
                </c:pt>
                <c:pt idx="138">
                  <c:v>7.022589999999998E-2</c:v>
                </c:pt>
                <c:pt idx="139">
                  <c:v>6.9997900000000668E-2</c:v>
                </c:pt>
                <c:pt idx="140">
                  <c:v>6.9920399999999994E-2</c:v>
                </c:pt>
                <c:pt idx="141">
                  <c:v>6.9842399999999999E-2</c:v>
                </c:pt>
                <c:pt idx="142">
                  <c:v>6.9656399999999993E-2</c:v>
                </c:pt>
                <c:pt idx="143">
                  <c:v>6.9490899999999994E-2</c:v>
                </c:pt>
                <c:pt idx="144">
                  <c:v>6.9084800000000002E-2</c:v>
                </c:pt>
                <c:pt idx="145">
                  <c:v>6.8574999999999997E-2</c:v>
                </c:pt>
                <c:pt idx="146">
                  <c:v>6.8522399999999997E-2</c:v>
                </c:pt>
                <c:pt idx="147">
                  <c:v>6.8261100000000005E-2</c:v>
                </c:pt>
                <c:pt idx="148">
                  <c:v>6.8069900000000003E-2</c:v>
                </c:pt>
                <c:pt idx="149">
                  <c:v>6.7741800000000005E-2</c:v>
                </c:pt>
                <c:pt idx="150">
                  <c:v>6.7646800000000007E-2</c:v>
                </c:pt>
                <c:pt idx="151">
                  <c:v>6.7691100000000004E-2</c:v>
                </c:pt>
                <c:pt idx="152">
                  <c:v>6.7496800000000134E-2</c:v>
                </c:pt>
                <c:pt idx="153">
                  <c:v>6.7596500000000434E-2</c:v>
                </c:pt>
                <c:pt idx="154">
                  <c:v>6.7255400000000007E-2</c:v>
                </c:pt>
                <c:pt idx="155">
                  <c:v>6.7038399999999998E-2</c:v>
                </c:pt>
                <c:pt idx="156">
                  <c:v>6.6642599999999996E-2</c:v>
                </c:pt>
                <c:pt idx="157">
                  <c:v>6.638730000000001E-2</c:v>
                </c:pt>
                <c:pt idx="158">
                  <c:v>6.6250400000000001E-2</c:v>
                </c:pt>
                <c:pt idx="159">
                  <c:v>6.5979999999999997E-2</c:v>
                </c:pt>
                <c:pt idx="160">
                  <c:v>6.5700600000000123E-2</c:v>
                </c:pt>
                <c:pt idx="161">
                  <c:v>6.5412400000000731E-2</c:v>
                </c:pt>
                <c:pt idx="162">
                  <c:v>6.5139700000000009E-2</c:v>
                </c:pt>
                <c:pt idx="163">
                  <c:v>6.4757400000000534E-2</c:v>
                </c:pt>
                <c:pt idx="164">
                  <c:v>6.4416600000000976E-2</c:v>
                </c:pt>
                <c:pt idx="165">
                  <c:v>6.4155299999999998E-2</c:v>
                </c:pt>
                <c:pt idx="166">
                  <c:v>6.3695799999999997E-2</c:v>
                </c:pt>
                <c:pt idx="167">
                  <c:v>6.31409E-2</c:v>
                </c:pt>
                <c:pt idx="168">
                  <c:v>6.2793400000000874E-2</c:v>
                </c:pt>
                <c:pt idx="169">
                  <c:v>6.2403500000000132E-2</c:v>
                </c:pt>
                <c:pt idx="170">
                  <c:v>6.2011200000000134E-2</c:v>
                </c:pt>
                <c:pt idx="171">
                  <c:v>6.1664499999999997E-2</c:v>
                </c:pt>
                <c:pt idx="172">
                  <c:v>6.1304300000000013E-2</c:v>
                </c:pt>
                <c:pt idx="173">
                  <c:v>6.0855100000000002E-2</c:v>
                </c:pt>
                <c:pt idx="174">
                  <c:v>6.0531300000000003E-2</c:v>
                </c:pt>
                <c:pt idx="175">
                  <c:v>6.0227299999999998E-2</c:v>
                </c:pt>
                <c:pt idx="176">
                  <c:v>5.9834700000000511E-2</c:v>
                </c:pt>
                <c:pt idx="177">
                  <c:v>5.9655700000000013E-2</c:v>
                </c:pt>
                <c:pt idx="178">
                  <c:v>5.9228299999999998E-2</c:v>
                </c:pt>
                <c:pt idx="179">
                  <c:v>5.9077500000000033E-2</c:v>
                </c:pt>
                <c:pt idx="180">
                  <c:v>5.8830500000000022E-2</c:v>
                </c:pt>
                <c:pt idx="181">
                  <c:v>5.8464700000000022E-2</c:v>
                </c:pt>
                <c:pt idx="182">
                  <c:v>5.8263700000000002E-2</c:v>
                </c:pt>
                <c:pt idx="183">
                  <c:v>5.8139000000000003E-2</c:v>
                </c:pt>
                <c:pt idx="184">
                  <c:v>5.7881300000000004E-2</c:v>
                </c:pt>
                <c:pt idx="185">
                  <c:v>5.7690500000000013E-2</c:v>
                </c:pt>
                <c:pt idx="186">
                  <c:v>5.7484300000000023E-2</c:v>
                </c:pt>
                <c:pt idx="187">
                  <c:v>5.7394500000000528E-2</c:v>
                </c:pt>
                <c:pt idx="188">
                  <c:v>5.73026000000008E-2</c:v>
                </c:pt>
                <c:pt idx="189">
                  <c:v>5.7450300000000003E-2</c:v>
                </c:pt>
                <c:pt idx="190">
                  <c:v>5.7468900000000489E-2</c:v>
                </c:pt>
                <c:pt idx="191">
                  <c:v>5.7413100000000133E-2</c:v>
                </c:pt>
                <c:pt idx="192">
                  <c:v>5.7618100000000012E-2</c:v>
                </c:pt>
                <c:pt idx="193">
                  <c:v>5.7816000000000645E-2</c:v>
                </c:pt>
                <c:pt idx="194">
                  <c:v>5.798340000000049E-2</c:v>
                </c:pt>
                <c:pt idx="195">
                  <c:v>5.829260000000052E-2</c:v>
                </c:pt>
                <c:pt idx="196">
                  <c:v>5.8513000000000023E-2</c:v>
                </c:pt>
                <c:pt idx="197">
                  <c:v>5.8781000000000014E-2</c:v>
                </c:pt>
                <c:pt idx="198">
                  <c:v>5.9206900000000492E-2</c:v>
                </c:pt>
                <c:pt idx="199">
                  <c:v>5.9699700000000022E-2</c:v>
                </c:pt>
                <c:pt idx="200">
                  <c:v>6.02404E-2</c:v>
                </c:pt>
                <c:pt idx="201">
                  <c:v>6.0815100000000004E-2</c:v>
                </c:pt>
                <c:pt idx="202">
                  <c:v>6.1506199999999997E-2</c:v>
                </c:pt>
                <c:pt idx="203">
                  <c:v>6.2168800000000003E-2</c:v>
                </c:pt>
                <c:pt idx="204">
                  <c:v>6.2855099999999997E-2</c:v>
                </c:pt>
                <c:pt idx="205">
                  <c:v>6.36071E-2</c:v>
                </c:pt>
                <c:pt idx="206">
                  <c:v>6.457170000000001E-2</c:v>
                </c:pt>
                <c:pt idx="207">
                  <c:v>6.5477400000000033E-2</c:v>
                </c:pt>
                <c:pt idx="208">
                  <c:v>6.6460599999999995E-2</c:v>
                </c:pt>
                <c:pt idx="209">
                  <c:v>6.7524500000000001E-2</c:v>
                </c:pt>
                <c:pt idx="210">
                  <c:v>6.8581299999999998E-2</c:v>
                </c:pt>
                <c:pt idx="211">
                  <c:v>6.9822600000000748E-2</c:v>
                </c:pt>
                <c:pt idx="212">
                  <c:v>7.1084800000000004E-2</c:v>
                </c:pt>
                <c:pt idx="213">
                  <c:v>7.2270699999999993E-2</c:v>
                </c:pt>
                <c:pt idx="214">
                  <c:v>7.3462500000000139E-2</c:v>
                </c:pt>
                <c:pt idx="215">
                  <c:v>7.4664600000000123E-2</c:v>
                </c:pt>
                <c:pt idx="216">
                  <c:v>7.5842900000000033E-2</c:v>
                </c:pt>
                <c:pt idx="217">
                  <c:v>7.6962300000000011E-2</c:v>
                </c:pt>
                <c:pt idx="218">
                  <c:v>7.8036500000000023E-2</c:v>
                </c:pt>
                <c:pt idx="219">
                  <c:v>7.9023300000000032E-2</c:v>
                </c:pt>
                <c:pt idx="220">
                  <c:v>7.9959000000000002E-2</c:v>
                </c:pt>
                <c:pt idx="221">
                  <c:v>8.0805200000000021E-2</c:v>
                </c:pt>
                <c:pt idx="222">
                  <c:v>8.1694600000000048E-2</c:v>
                </c:pt>
                <c:pt idx="223">
                  <c:v>8.2361999999999991E-2</c:v>
                </c:pt>
                <c:pt idx="224">
                  <c:v>8.2957300000000067E-2</c:v>
                </c:pt>
                <c:pt idx="225">
                  <c:v>8.3465100000000028E-2</c:v>
                </c:pt>
                <c:pt idx="226">
                  <c:v>8.3832800000000068E-2</c:v>
                </c:pt>
                <c:pt idx="227">
                  <c:v>8.4147900000000025E-2</c:v>
                </c:pt>
                <c:pt idx="228">
                  <c:v>8.4279300000000043E-2</c:v>
                </c:pt>
                <c:pt idx="229">
                  <c:v>8.4434000000000065E-2</c:v>
                </c:pt>
                <c:pt idx="230">
                  <c:v>8.4586400000000048E-2</c:v>
                </c:pt>
                <c:pt idx="231">
                  <c:v>8.4626000000001089E-2</c:v>
                </c:pt>
                <c:pt idx="232">
                  <c:v>8.4704000000000765E-2</c:v>
                </c:pt>
                <c:pt idx="233">
                  <c:v>8.4702400000000025E-2</c:v>
                </c:pt>
                <c:pt idx="234">
                  <c:v>8.4748300000000068E-2</c:v>
                </c:pt>
                <c:pt idx="235">
                  <c:v>8.4752700000000028E-2</c:v>
                </c:pt>
                <c:pt idx="236">
                  <c:v>8.4719400000000028E-2</c:v>
                </c:pt>
                <c:pt idx="237">
                  <c:v>8.4758600000000225E-2</c:v>
                </c:pt>
                <c:pt idx="238">
                  <c:v>8.4673900000000024E-2</c:v>
                </c:pt>
                <c:pt idx="239">
                  <c:v>8.4495000000000028E-2</c:v>
                </c:pt>
                <c:pt idx="240">
                  <c:v>8.43082E-2</c:v>
                </c:pt>
                <c:pt idx="241">
                  <c:v>8.4142300000000003E-2</c:v>
                </c:pt>
                <c:pt idx="242">
                  <c:v>8.3898100000000045E-2</c:v>
                </c:pt>
                <c:pt idx="243">
                  <c:v>8.37117E-2</c:v>
                </c:pt>
                <c:pt idx="244">
                  <c:v>8.3468300000000065E-2</c:v>
                </c:pt>
                <c:pt idx="245">
                  <c:v>8.3214900000000064E-2</c:v>
                </c:pt>
                <c:pt idx="246">
                  <c:v>8.3076000000000066E-2</c:v>
                </c:pt>
                <c:pt idx="247">
                  <c:v>8.2857900000000026E-2</c:v>
                </c:pt>
                <c:pt idx="248">
                  <c:v>8.2764100000000063E-2</c:v>
                </c:pt>
                <c:pt idx="249">
                  <c:v>8.2674600000000001E-2</c:v>
                </c:pt>
                <c:pt idx="250">
                  <c:v>8.2667500000000005E-2</c:v>
                </c:pt>
                <c:pt idx="251">
                  <c:v>8.2707500000000003E-2</c:v>
                </c:pt>
                <c:pt idx="252">
                  <c:v>8.2841300000000007E-2</c:v>
                </c:pt>
                <c:pt idx="253">
                  <c:v>8.3093000000000028E-2</c:v>
                </c:pt>
                <c:pt idx="254">
                  <c:v>8.3406100000000025E-2</c:v>
                </c:pt>
                <c:pt idx="255">
                  <c:v>8.3805100000000368E-2</c:v>
                </c:pt>
                <c:pt idx="256">
                  <c:v>8.4299900000000025E-2</c:v>
                </c:pt>
                <c:pt idx="257">
                  <c:v>8.4881700000000018E-2</c:v>
                </c:pt>
                <c:pt idx="258">
                  <c:v>8.5520100000000265E-2</c:v>
                </c:pt>
                <c:pt idx="259">
                  <c:v>8.6277700000000013E-2</c:v>
                </c:pt>
                <c:pt idx="260">
                  <c:v>8.7040900000000004E-2</c:v>
                </c:pt>
                <c:pt idx="261">
                  <c:v>8.7893000000000041E-2</c:v>
                </c:pt>
                <c:pt idx="262">
                  <c:v>8.8771400000000028E-2</c:v>
                </c:pt>
                <c:pt idx="263">
                  <c:v>8.9704700000000068E-2</c:v>
                </c:pt>
                <c:pt idx="264">
                  <c:v>9.0647100000000022E-2</c:v>
                </c:pt>
                <c:pt idx="265">
                  <c:v>9.1707500000000025E-2</c:v>
                </c:pt>
                <c:pt idx="266">
                  <c:v>9.2713699999999996E-2</c:v>
                </c:pt>
                <c:pt idx="267">
                  <c:v>9.3742000000000006E-2</c:v>
                </c:pt>
                <c:pt idx="268">
                  <c:v>9.4824100000001063E-2</c:v>
                </c:pt>
                <c:pt idx="269">
                  <c:v>9.5908300000000044E-2</c:v>
                </c:pt>
                <c:pt idx="270">
                  <c:v>9.7092100000000001E-2</c:v>
                </c:pt>
                <c:pt idx="271">
                  <c:v>9.8274000000000208E-2</c:v>
                </c:pt>
                <c:pt idx="272">
                  <c:v>9.9521600000000265E-2</c:v>
                </c:pt>
                <c:pt idx="273">
                  <c:v>0.100758</c:v>
                </c:pt>
                <c:pt idx="274">
                  <c:v>0.101969</c:v>
                </c:pt>
                <c:pt idx="275">
                  <c:v>0.103369</c:v>
                </c:pt>
                <c:pt idx="276">
                  <c:v>0.104759</c:v>
                </c:pt>
                <c:pt idx="277">
                  <c:v>0.106187</c:v>
                </c:pt>
                <c:pt idx="278">
                  <c:v>0.10772500000000117</c:v>
                </c:pt>
                <c:pt idx="279">
                  <c:v>0.10922999999999999</c:v>
                </c:pt>
                <c:pt idx="280">
                  <c:v>0.11101</c:v>
                </c:pt>
                <c:pt idx="281">
                  <c:v>0.112916</c:v>
                </c:pt>
                <c:pt idx="282">
                  <c:v>0.114911</c:v>
                </c:pt>
                <c:pt idx="283">
                  <c:v>0.117109</c:v>
                </c:pt>
                <c:pt idx="284">
                  <c:v>0.11942400000000022</c:v>
                </c:pt>
                <c:pt idx="285">
                  <c:v>0.12193200000000012</c:v>
                </c:pt>
                <c:pt idx="286">
                  <c:v>0.12467600000000086</c:v>
                </c:pt>
                <c:pt idx="287">
                  <c:v>0.12755900000000001</c:v>
                </c:pt>
                <c:pt idx="288">
                  <c:v>0.13055</c:v>
                </c:pt>
                <c:pt idx="289">
                  <c:v>0.13369600000000001</c:v>
                </c:pt>
                <c:pt idx="290">
                  <c:v>0.13695599999999999</c:v>
                </c:pt>
                <c:pt idx="291">
                  <c:v>0.14041600000000157</c:v>
                </c:pt>
                <c:pt idx="292">
                  <c:v>0.14400600000000024</c:v>
                </c:pt>
                <c:pt idx="293">
                  <c:v>0.14752599999999999</c:v>
                </c:pt>
                <c:pt idx="294">
                  <c:v>0.15097400000000041</c:v>
                </c:pt>
                <c:pt idx="295">
                  <c:v>0.15445400000000137</c:v>
                </c:pt>
                <c:pt idx="296">
                  <c:v>0.15781100000000137</c:v>
                </c:pt>
                <c:pt idx="297">
                  <c:v>0.16100400000000001</c:v>
                </c:pt>
                <c:pt idx="298">
                  <c:v>0.164133</c:v>
                </c:pt>
                <c:pt idx="299">
                  <c:v>0.16701500000000041</c:v>
                </c:pt>
                <c:pt idx="300">
                  <c:v>0.16955400000000001</c:v>
                </c:pt>
                <c:pt idx="301">
                  <c:v>0.17195600000000041</c:v>
                </c:pt>
                <c:pt idx="302">
                  <c:v>0.17422799999999999</c:v>
                </c:pt>
                <c:pt idx="303">
                  <c:v>0.17627599999999999</c:v>
                </c:pt>
                <c:pt idx="304">
                  <c:v>0.17818999999999999</c:v>
                </c:pt>
                <c:pt idx="305">
                  <c:v>0.17987500000000001</c:v>
                </c:pt>
                <c:pt idx="306">
                  <c:v>0.18136900000000122</c:v>
                </c:pt>
                <c:pt idx="307">
                  <c:v>0.18275400000000044</c:v>
                </c:pt>
                <c:pt idx="308">
                  <c:v>0.18399200000000188</c:v>
                </c:pt>
                <c:pt idx="309">
                  <c:v>0.18505600000000041</c:v>
                </c:pt>
                <c:pt idx="310">
                  <c:v>0.18586300000000044</c:v>
                </c:pt>
                <c:pt idx="311">
                  <c:v>0.18644200000000208</c:v>
                </c:pt>
                <c:pt idx="312">
                  <c:v>0.18675800000000137</c:v>
                </c:pt>
                <c:pt idx="313">
                  <c:v>0.18685399999999999</c:v>
                </c:pt>
                <c:pt idx="314">
                  <c:v>0.18676000000000137</c:v>
                </c:pt>
                <c:pt idx="315">
                  <c:v>0.18633000000000041</c:v>
                </c:pt>
                <c:pt idx="316">
                  <c:v>0.18563800000000041</c:v>
                </c:pt>
                <c:pt idx="317">
                  <c:v>0.18476300000000156</c:v>
                </c:pt>
                <c:pt idx="318">
                  <c:v>0.18364100000000044</c:v>
                </c:pt>
                <c:pt idx="319">
                  <c:v>0.18243800000000188</c:v>
                </c:pt>
                <c:pt idx="320">
                  <c:v>0.18091400000000188</c:v>
                </c:pt>
                <c:pt idx="321">
                  <c:v>0.17929300000000137</c:v>
                </c:pt>
                <c:pt idx="322">
                  <c:v>0.17750700000000041</c:v>
                </c:pt>
                <c:pt idx="323">
                  <c:v>0.175376</c:v>
                </c:pt>
                <c:pt idx="324">
                  <c:v>0.17333000000000001</c:v>
                </c:pt>
                <c:pt idx="325">
                  <c:v>0.171071</c:v>
                </c:pt>
                <c:pt idx="326">
                  <c:v>0.168624</c:v>
                </c:pt>
                <c:pt idx="327">
                  <c:v>0.16621700000000122</c:v>
                </c:pt>
                <c:pt idx="328">
                  <c:v>0.16375899999999999</c:v>
                </c:pt>
                <c:pt idx="329">
                  <c:v>0.16120599999999999</c:v>
                </c:pt>
                <c:pt idx="330">
                  <c:v>0.15870900000000188</c:v>
                </c:pt>
                <c:pt idx="331">
                  <c:v>0.15636700000000137</c:v>
                </c:pt>
                <c:pt idx="332">
                  <c:v>0.15405400000000041</c:v>
                </c:pt>
                <c:pt idx="333">
                  <c:v>0.15172099999999999</c:v>
                </c:pt>
                <c:pt idx="334">
                  <c:v>0.14961500000000041</c:v>
                </c:pt>
                <c:pt idx="335">
                  <c:v>0.14743000000000137</c:v>
                </c:pt>
                <c:pt idx="336">
                  <c:v>0.14530499999999999</c:v>
                </c:pt>
                <c:pt idx="337">
                  <c:v>0.14331500000000041</c:v>
                </c:pt>
                <c:pt idx="338">
                  <c:v>0.14150099999999999</c:v>
                </c:pt>
                <c:pt idx="339">
                  <c:v>0.13964099999999999</c:v>
                </c:pt>
                <c:pt idx="340">
                  <c:v>0.13767699999999997</c:v>
                </c:pt>
                <c:pt idx="341">
                  <c:v>0.135822</c:v>
                </c:pt>
                <c:pt idx="342">
                  <c:v>0.13388</c:v>
                </c:pt>
                <c:pt idx="343">
                  <c:v>0.13204199999999999</c:v>
                </c:pt>
                <c:pt idx="344">
                  <c:v>0.13017499999999987</c:v>
                </c:pt>
                <c:pt idx="345">
                  <c:v>0.12829199999999999</c:v>
                </c:pt>
                <c:pt idx="346">
                  <c:v>0.12631600000000001</c:v>
                </c:pt>
                <c:pt idx="347">
                  <c:v>0.12427600000000102</c:v>
                </c:pt>
                <c:pt idx="348">
                  <c:v>0.12250500000000022</c:v>
                </c:pt>
                <c:pt idx="349">
                  <c:v>0.120848</c:v>
                </c:pt>
                <c:pt idx="350">
                  <c:v>0.11922300000000091</c:v>
                </c:pt>
                <c:pt idx="351">
                  <c:v>0.11783600000000002</c:v>
                </c:pt>
                <c:pt idx="352">
                  <c:v>0.11663500000000022</c:v>
                </c:pt>
                <c:pt idx="353">
                  <c:v>0.115549</c:v>
                </c:pt>
                <c:pt idx="354">
                  <c:v>0.11483400000000002</c:v>
                </c:pt>
                <c:pt idx="355">
                  <c:v>0.114469</c:v>
                </c:pt>
                <c:pt idx="356">
                  <c:v>0.11421199999999998</c:v>
                </c:pt>
                <c:pt idx="357">
                  <c:v>0.114178</c:v>
                </c:pt>
                <c:pt idx="358">
                  <c:v>0.11439400000000002</c:v>
                </c:pt>
                <c:pt idx="359">
                  <c:v>0.11476600000000078</c:v>
                </c:pt>
                <c:pt idx="360">
                  <c:v>0.11541</c:v>
                </c:pt>
                <c:pt idx="361">
                  <c:v>0.11621400000000012</c:v>
                </c:pt>
                <c:pt idx="362">
                  <c:v>0.11716600000000077</c:v>
                </c:pt>
                <c:pt idx="363">
                  <c:v>0.11824800000000002</c:v>
                </c:pt>
                <c:pt idx="364">
                  <c:v>0.11940099999999998</c:v>
                </c:pt>
                <c:pt idx="365">
                  <c:v>0.12071000000000009</c:v>
                </c:pt>
                <c:pt idx="366">
                  <c:v>0.12210400000000068</c:v>
                </c:pt>
                <c:pt idx="367">
                  <c:v>0.12350600000000068</c:v>
                </c:pt>
                <c:pt idx="368">
                  <c:v>0.12497999999999998</c:v>
                </c:pt>
                <c:pt idx="369">
                  <c:v>0.12649900000000044</c:v>
                </c:pt>
                <c:pt idx="370">
                  <c:v>0.12818399999999988</c:v>
                </c:pt>
                <c:pt idx="371">
                  <c:v>0.12976099999999999</c:v>
                </c:pt>
                <c:pt idx="372">
                  <c:v>0.13127</c:v>
                </c:pt>
                <c:pt idx="373">
                  <c:v>0.13068299999999997</c:v>
                </c:pt>
                <c:pt idx="374">
                  <c:v>0.12991200000000044</c:v>
                </c:pt>
                <c:pt idx="375">
                  <c:v>0.12901799999999999</c:v>
                </c:pt>
                <c:pt idx="376">
                  <c:v>0.12809499999999999</c:v>
                </c:pt>
                <c:pt idx="377">
                  <c:v>0.12714600000000001</c:v>
                </c:pt>
                <c:pt idx="378">
                  <c:v>0.12618099999999988</c:v>
                </c:pt>
                <c:pt idx="379">
                  <c:v>0.12539700000000001</c:v>
                </c:pt>
                <c:pt idx="380">
                  <c:v>0.12471200000000029</c:v>
                </c:pt>
                <c:pt idx="381">
                  <c:v>0.12619</c:v>
                </c:pt>
                <c:pt idx="382">
                  <c:v>0.128357</c:v>
                </c:pt>
                <c:pt idx="383">
                  <c:v>0.13079499999999999</c:v>
                </c:pt>
                <c:pt idx="384">
                  <c:v>0.13341100000000122</c:v>
                </c:pt>
                <c:pt idx="385">
                  <c:v>0.13631199999999999</c:v>
                </c:pt>
                <c:pt idx="386">
                  <c:v>0.13939799999999999</c:v>
                </c:pt>
                <c:pt idx="387">
                  <c:v>0.142652</c:v>
                </c:pt>
                <c:pt idx="388">
                  <c:v>0.14593700000000157</c:v>
                </c:pt>
                <c:pt idx="389">
                  <c:v>0.14958299999999999</c:v>
                </c:pt>
                <c:pt idx="390">
                  <c:v>0.15359800000000157</c:v>
                </c:pt>
                <c:pt idx="391">
                  <c:v>0.15794800000000248</c:v>
                </c:pt>
                <c:pt idx="392">
                  <c:v>0.16289699999999999</c:v>
                </c:pt>
                <c:pt idx="393">
                  <c:v>0.16839999999999999</c:v>
                </c:pt>
                <c:pt idx="394">
                  <c:v>0.17466699999999999</c:v>
                </c:pt>
                <c:pt idx="395">
                  <c:v>0.18175900000000123</c:v>
                </c:pt>
                <c:pt idx="396">
                  <c:v>0.18998300000000157</c:v>
                </c:pt>
                <c:pt idx="397">
                  <c:v>0.19933600000000001</c:v>
                </c:pt>
                <c:pt idx="398">
                  <c:v>0.20936399999999999</c:v>
                </c:pt>
                <c:pt idx="399">
                  <c:v>0.21865499999999999</c:v>
                </c:pt>
                <c:pt idx="400">
                  <c:v>0.21424500000000188</c:v>
                </c:pt>
              </c:numCache>
            </c:numRef>
          </c:yVal>
          <c:smooth val="1"/>
        </c:ser>
        <c:ser>
          <c:idx val="17"/>
          <c:order val="1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S$1:$S$401</c:f>
              <c:numCache>
                <c:formatCode>General</c:formatCode>
                <c:ptCount val="401"/>
                <c:pt idx="0">
                  <c:v>3.1047300000000357E-2</c:v>
                </c:pt>
                <c:pt idx="1">
                  <c:v>3.0640000000000056E-2</c:v>
                </c:pt>
                <c:pt idx="2">
                  <c:v>3.0274100000000012E-2</c:v>
                </c:pt>
                <c:pt idx="3">
                  <c:v>2.9944000000000002E-2</c:v>
                </c:pt>
                <c:pt idx="4">
                  <c:v>2.9970100000000006E-2</c:v>
                </c:pt>
                <c:pt idx="5">
                  <c:v>3.03223E-2</c:v>
                </c:pt>
                <c:pt idx="6">
                  <c:v>3.0824600000000001E-2</c:v>
                </c:pt>
                <c:pt idx="7">
                  <c:v>3.0772899999999999E-2</c:v>
                </c:pt>
                <c:pt idx="8">
                  <c:v>3.0616200000000052E-2</c:v>
                </c:pt>
                <c:pt idx="9">
                  <c:v>3.0555100000000002E-2</c:v>
                </c:pt>
                <c:pt idx="10">
                  <c:v>3.0613800000000253E-2</c:v>
                </c:pt>
                <c:pt idx="11">
                  <c:v>3.1147600000000011E-2</c:v>
                </c:pt>
                <c:pt idx="12">
                  <c:v>3.1186200000000011E-2</c:v>
                </c:pt>
                <c:pt idx="13">
                  <c:v>3.0962099999999979E-2</c:v>
                </c:pt>
                <c:pt idx="14">
                  <c:v>3.032930000000001E-2</c:v>
                </c:pt>
                <c:pt idx="15">
                  <c:v>2.9886300000000213E-2</c:v>
                </c:pt>
                <c:pt idx="16">
                  <c:v>3.0034200000000247E-2</c:v>
                </c:pt>
                <c:pt idx="17">
                  <c:v>3.05595E-2</c:v>
                </c:pt>
                <c:pt idx="18">
                  <c:v>3.1135200000000272E-2</c:v>
                </c:pt>
                <c:pt idx="19">
                  <c:v>3.1227000000000012E-2</c:v>
                </c:pt>
                <c:pt idx="20">
                  <c:v>3.1083200000000342E-2</c:v>
                </c:pt>
                <c:pt idx="21">
                  <c:v>3.0711599999999999E-2</c:v>
                </c:pt>
                <c:pt idx="22">
                  <c:v>3.0595299999999999E-2</c:v>
                </c:pt>
                <c:pt idx="23">
                  <c:v>3.0778400000000001E-2</c:v>
                </c:pt>
                <c:pt idx="24">
                  <c:v>3.1246300000000265E-2</c:v>
                </c:pt>
                <c:pt idx="25">
                  <c:v>3.1421900000000016E-2</c:v>
                </c:pt>
                <c:pt idx="26">
                  <c:v>3.1123100000000011E-2</c:v>
                </c:pt>
                <c:pt idx="27">
                  <c:v>3.05974E-2</c:v>
                </c:pt>
                <c:pt idx="28">
                  <c:v>3.0149499999999989E-2</c:v>
                </c:pt>
                <c:pt idx="29">
                  <c:v>3.0505400000000002E-2</c:v>
                </c:pt>
                <c:pt idx="30">
                  <c:v>3.1347300000000092E-2</c:v>
                </c:pt>
                <c:pt idx="31">
                  <c:v>3.2180400000000005E-2</c:v>
                </c:pt>
                <c:pt idx="32">
                  <c:v>3.2230300000000406E-2</c:v>
                </c:pt>
                <c:pt idx="33">
                  <c:v>3.1973400000000006E-2</c:v>
                </c:pt>
                <c:pt idx="34">
                  <c:v>3.1959399999999999E-2</c:v>
                </c:pt>
                <c:pt idx="35">
                  <c:v>3.2509900000000216E-2</c:v>
                </c:pt>
                <c:pt idx="36">
                  <c:v>3.3063000000000002E-2</c:v>
                </c:pt>
                <c:pt idx="37">
                  <c:v>3.35173E-2</c:v>
                </c:pt>
                <c:pt idx="38">
                  <c:v>3.2884400000000001E-2</c:v>
                </c:pt>
                <c:pt idx="39">
                  <c:v>3.2050700000000001E-2</c:v>
                </c:pt>
                <c:pt idx="40">
                  <c:v>3.172910000000001E-2</c:v>
                </c:pt>
                <c:pt idx="41">
                  <c:v>3.211230000000001E-2</c:v>
                </c:pt>
                <c:pt idx="42">
                  <c:v>3.2562099999999997E-2</c:v>
                </c:pt>
                <c:pt idx="43">
                  <c:v>3.2826399999999999E-2</c:v>
                </c:pt>
                <c:pt idx="44">
                  <c:v>3.2584700000000001E-2</c:v>
                </c:pt>
                <c:pt idx="45">
                  <c:v>3.2438900000000326E-2</c:v>
                </c:pt>
                <c:pt idx="46">
                  <c:v>3.269650000000001E-2</c:v>
                </c:pt>
                <c:pt idx="47">
                  <c:v>3.3420199999999997E-2</c:v>
                </c:pt>
                <c:pt idx="48">
                  <c:v>3.3799200000000001E-2</c:v>
                </c:pt>
                <c:pt idx="49">
                  <c:v>3.3728499999999967E-2</c:v>
                </c:pt>
                <c:pt idx="50">
                  <c:v>3.3600600000000001E-2</c:v>
                </c:pt>
                <c:pt idx="51">
                  <c:v>3.36148E-2</c:v>
                </c:pt>
                <c:pt idx="52">
                  <c:v>3.4386399999999998E-2</c:v>
                </c:pt>
                <c:pt idx="53">
                  <c:v>3.4927699999999999E-2</c:v>
                </c:pt>
                <c:pt idx="54">
                  <c:v>3.5117700000000002E-2</c:v>
                </c:pt>
                <c:pt idx="55">
                  <c:v>3.5156699999999999E-2</c:v>
                </c:pt>
                <c:pt idx="56">
                  <c:v>3.5428500000000002E-2</c:v>
                </c:pt>
                <c:pt idx="57">
                  <c:v>3.5839300000000407E-2</c:v>
                </c:pt>
                <c:pt idx="58">
                  <c:v>3.6301800000000016E-2</c:v>
                </c:pt>
                <c:pt idx="59">
                  <c:v>3.6542400000000003E-2</c:v>
                </c:pt>
                <c:pt idx="60">
                  <c:v>3.6535400000000016E-2</c:v>
                </c:pt>
                <c:pt idx="61">
                  <c:v>3.6720099999999999E-2</c:v>
                </c:pt>
                <c:pt idx="62">
                  <c:v>3.7237200000000463E-2</c:v>
                </c:pt>
                <c:pt idx="63">
                  <c:v>3.7540100000000041E-2</c:v>
                </c:pt>
                <c:pt idx="64">
                  <c:v>3.770260000000001E-2</c:v>
                </c:pt>
                <c:pt idx="65">
                  <c:v>3.7906700000000002E-2</c:v>
                </c:pt>
                <c:pt idx="66">
                  <c:v>3.8281799999999998E-2</c:v>
                </c:pt>
                <c:pt idx="67">
                  <c:v>3.85502E-2</c:v>
                </c:pt>
                <c:pt idx="68">
                  <c:v>3.8759200000000001E-2</c:v>
                </c:pt>
                <c:pt idx="69">
                  <c:v>3.9085700000000091E-2</c:v>
                </c:pt>
                <c:pt idx="70">
                  <c:v>3.9339100000000002E-2</c:v>
                </c:pt>
                <c:pt idx="71">
                  <c:v>3.97198E-2</c:v>
                </c:pt>
                <c:pt idx="72">
                  <c:v>4.0124799999999995E-2</c:v>
                </c:pt>
                <c:pt idx="73">
                  <c:v>4.0382200000000534E-2</c:v>
                </c:pt>
                <c:pt idx="74">
                  <c:v>4.0732600000000715E-2</c:v>
                </c:pt>
                <c:pt idx="75">
                  <c:v>4.1240199999999845E-2</c:v>
                </c:pt>
                <c:pt idx="76">
                  <c:v>4.1857000000000012E-2</c:v>
                </c:pt>
                <c:pt idx="77">
                  <c:v>4.2305300000000004E-2</c:v>
                </c:pt>
                <c:pt idx="78">
                  <c:v>4.2774899999999998E-2</c:v>
                </c:pt>
                <c:pt idx="79">
                  <c:v>4.3148199999999866E-2</c:v>
                </c:pt>
                <c:pt idx="80">
                  <c:v>4.3580099999999997E-2</c:v>
                </c:pt>
                <c:pt idx="81">
                  <c:v>4.4238800000000002E-2</c:v>
                </c:pt>
                <c:pt idx="82">
                  <c:v>4.4750900000000503E-2</c:v>
                </c:pt>
                <c:pt idx="83">
                  <c:v>4.4887300000000033E-2</c:v>
                </c:pt>
                <c:pt idx="84">
                  <c:v>4.5162000000000133E-2</c:v>
                </c:pt>
                <c:pt idx="85">
                  <c:v>4.5558799999999997E-2</c:v>
                </c:pt>
                <c:pt idx="86">
                  <c:v>4.5937100000000002E-2</c:v>
                </c:pt>
                <c:pt idx="87">
                  <c:v>4.6300500000000001E-2</c:v>
                </c:pt>
                <c:pt idx="88">
                  <c:v>4.66436E-2</c:v>
                </c:pt>
                <c:pt idx="89">
                  <c:v>4.7081500000000012E-2</c:v>
                </c:pt>
                <c:pt idx="90">
                  <c:v>4.7608700000000004E-2</c:v>
                </c:pt>
                <c:pt idx="91">
                  <c:v>4.8123199999999977E-2</c:v>
                </c:pt>
                <c:pt idx="92">
                  <c:v>4.8910100000000012E-2</c:v>
                </c:pt>
                <c:pt idx="93">
                  <c:v>4.9523800000000014E-2</c:v>
                </c:pt>
                <c:pt idx="94">
                  <c:v>4.9920300000000001E-2</c:v>
                </c:pt>
                <c:pt idx="95">
                  <c:v>5.0332500000000134E-2</c:v>
                </c:pt>
                <c:pt idx="96">
                  <c:v>5.1054599999999999E-2</c:v>
                </c:pt>
                <c:pt idx="97">
                  <c:v>5.1676600000000003E-2</c:v>
                </c:pt>
                <c:pt idx="98">
                  <c:v>5.2174499999999999E-2</c:v>
                </c:pt>
                <c:pt idx="99">
                  <c:v>5.281240000000078E-2</c:v>
                </c:pt>
                <c:pt idx="100">
                  <c:v>5.3320100000000002E-2</c:v>
                </c:pt>
                <c:pt idx="101">
                  <c:v>5.3967800000000003E-2</c:v>
                </c:pt>
                <c:pt idx="102">
                  <c:v>5.4655200000000001E-2</c:v>
                </c:pt>
                <c:pt idx="103">
                  <c:v>5.5323100000000014E-2</c:v>
                </c:pt>
                <c:pt idx="104">
                  <c:v>5.5916800000000023E-2</c:v>
                </c:pt>
                <c:pt idx="105">
                  <c:v>5.6794000000000032E-2</c:v>
                </c:pt>
                <c:pt idx="106">
                  <c:v>5.7502400000000543E-2</c:v>
                </c:pt>
                <c:pt idx="107">
                  <c:v>5.8141299999999986E-2</c:v>
                </c:pt>
                <c:pt idx="108">
                  <c:v>5.8834400000000113E-2</c:v>
                </c:pt>
                <c:pt idx="109">
                  <c:v>5.9401000000000023E-2</c:v>
                </c:pt>
                <c:pt idx="110">
                  <c:v>5.9904600000000134E-2</c:v>
                </c:pt>
                <c:pt idx="111">
                  <c:v>6.0473199999999998E-2</c:v>
                </c:pt>
                <c:pt idx="112">
                  <c:v>6.1087799999999998E-2</c:v>
                </c:pt>
                <c:pt idx="113">
                  <c:v>6.1176799999999996E-2</c:v>
                </c:pt>
                <c:pt idx="114">
                  <c:v>6.1421200000000002E-2</c:v>
                </c:pt>
                <c:pt idx="115">
                  <c:v>6.1595900000000002E-2</c:v>
                </c:pt>
                <c:pt idx="116">
                  <c:v>6.19117E-2</c:v>
                </c:pt>
                <c:pt idx="117">
                  <c:v>6.2356700000000577E-2</c:v>
                </c:pt>
                <c:pt idx="118">
                  <c:v>6.2706200000000725E-2</c:v>
                </c:pt>
                <c:pt idx="119">
                  <c:v>6.305220000000003E-2</c:v>
                </c:pt>
                <c:pt idx="120">
                  <c:v>6.3394199999999998E-2</c:v>
                </c:pt>
                <c:pt idx="121">
                  <c:v>6.3978699999999999E-2</c:v>
                </c:pt>
                <c:pt idx="122">
                  <c:v>6.4061900000000033E-2</c:v>
                </c:pt>
                <c:pt idx="123">
                  <c:v>6.4682900000000113E-2</c:v>
                </c:pt>
                <c:pt idx="124">
                  <c:v>6.6990200000000014E-2</c:v>
                </c:pt>
                <c:pt idx="125">
                  <c:v>6.9667999999999994E-2</c:v>
                </c:pt>
                <c:pt idx="126">
                  <c:v>7.2713100000000586E-2</c:v>
                </c:pt>
                <c:pt idx="127">
                  <c:v>7.2233900000000004E-2</c:v>
                </c:pt>
                <c:pt idx="128">
                  <c:v>7.1673399999999998E-2</c:v>
                </c:pt>
                <c:pt idx="129">
                  <c:v>7.1023500000000003E-2</c:v>
                </c:pt>
                <c:pt idx="130">
                  <c:v>7.0500999999999994E-2</c:v>
                </c:pt>
                <c:pt idx="131">
                  <c:v>7.2141700000000003E-2</c:v>
                </c:pt>
                <c:pt idx="132">
                  <c:v>7.1629499999999999E-2</c:v>
                </c:pt>
                <c:pt idx="133">
                  <c:v>7.1374999999999994E-2</c:v>
                </c:pt>
                <c:pt idx="134">
                  <c:v>7.1097499999999994E-2</c:v>
                </c:pt>
                <c:pt idx="135">
                  <c:v>7.1109000000000006E-2</c:v>
                </c:pt>
                <c:pt idx="136">
                  <c:v>7.1301000000000003E-2</c:v>
                </c:pt>
                <c:pt idx="137">
                  <c:v>7.1244000000000002E-2</c:v>
                </c:pt>
                <c:pt idx="138">
                  <c:v>7.1092000000000113E-2</c:v>
                </c:pt>
                <c:pt idx="139">
                  <c:v>7.087350000000002E-2</c:v>
                </c:pt>
                <c:pt idx="140">
                  <c:v>7.0857700000000023E-2</c:v>
                </c:pt>
                <c:pt idx="141">
                  <c:v>7.0709200000000014E-2</c:v>
                </c:pt>
                <c:pt idx="142">
                  <c:v>7.0620600000000019E-2</c:v>
                </c:pt>
                <c:pt idx="143">
                  <c:v>7.0600399999999994E-2</c:v>
                </c:pt>
                <c:pt idx="144">
                  <c:v>7.0205400000000001E-2</c:v>
                </c:pt>
                <c:pt idx="145">
                  <c:v>6.9756100000000584E-2</c:v>
                </c:pt>
                <c:pt idx="146">
                  <c:v>6.9820600000000524E-2</c:v>
                </c:pt>
                <c:pt idx="147">
                  <c:v>6.9662700000000133E-2</c:v>
                </c:pt>
                <c:pt idx="148">
                  <c:v>6.9568500000000033E-2</c:v>
                </c:pt>
                <c:pt idx="149">
                  <c:v>6.9374099999999994E-2</c:v>
                </c:pt>
                <c:pt idx="150">
                  <c:v>6.924909999999998E-2</c:v>
                </c:pt>
                <c:pt idx="151">
                  <c:v>6.9296600000000749E-2</c:v>
                </c:pt>
                <c:pt idx="152">
                  <c:v>6.9151299999999999E-2</c:v>
                </c:pt>
                <c:pt idx="153">
                  <c:v>6.9291800000000001E-2</c:v>
                </c:pt>
                <c:pt idx="154">
                  <c:v>6.9114500000000023E-2</c:v>
                </c:pt>
                <c:pt idx="155">
                  <c:v>6.8832700000000024E-2</c:v>
                </c:pt>
                <c:pt idx="156">
                  <c:v>6.8438799999999994E-2</c:v>
                </c:pt>
                <c:pt idx="157">
                  <c:v>6.8216399999999996E-2</c:v>
                </c:pt>
                <c:pt idx="158">
                  <c:v>6.8067199999999994E-2</c:v>
                </c:pt>
                <c:pt idx="159">
                  <c:v>6.7918300000000029E-2</c:v>
                </c:pt>
                <c:pt idx="160">
                  <c:v>6.7813900000000704E-2</c:v>
                </c:pt>
                <c:pt idx="161">
                  <c:v>6.7589399999999994E-2</c:v>
                </c:pt>
                <c:pt idx="162">
                  <c:v>6.7300900000000122E-2</c:v>
                </c:pt>
                <c:pt idx="163">
                  <c:v>6.7028900000000002E-2</c:v>
                </c:pt>
                <c:pt idx="164">
                  <c:v>6.6862300000000013E-2</c:v>
                </c:pt>
                <c:pt idx="165">
                  <c:v>6.6646999999999998E-2</c:v>
                </c:pt>
                <c:pt idx="166">
                  <c:v>6.6321599999999994E-2</c:v>
                </c:pt>
                <c:pt idx="167">
                  <c:v>6.5849000000000005E-2</c:v>
                </c:pt>
                <c:pt idx="168">
                  <c:v>6.5437400000000034E-2</c:v>
                </c:pt>
                <c:pt idx="169">
                  <c:v>6.5111199999999994E-2</c:v>
                </c:pt>
                <c:pt idx="170">
                  <c:v>6.4815600000000667E-2</c:v>
                </c:pt>
                <c:pt idx="171">
                  <c:v>6.4420099999999994E-2</c:v>
                </c:pt>
                <c:pt idx="172">
                  <c:v>6.4064300000000032E-2</c:v>
                </c:pt>
                <c:pt idx="173">
                  <c:v>6.3692600000000113E-2</c:v>
                </c:pt>
                <c:pt idx="174">
                  <c:v>6.3451199999999999E-2</c:v>
                </c:pt>
                <c:pt idx="175">
                  <c:v>6.3182799999999997E-2</c:v>
                </c:pt>
                <c:pt idx="176">
                  <c:v>6.2823799999999999E-2</c:v>
                </c:pt>
                <c:pt idx="177">
                  <c:v>6.2509599999999998E-2</c:v>
                </c:pt>
                <c:pt idx="178">
                  <c:v>6.2055600000000023E-2</c:v>
                </c:pt>
                <c:pt idx="179">
                  <c:v>6.1917800000000002E-2</c:v>
                </c:pt>
                <c:pt idx="180">
                  <c:v>6.1677999999999997E-2</c:v>
                </c:pt>
                <c:pt idx="181">
                  <c:v>6.1366100000000014E-2</c:v>
                </c:pt>
                <c:pt idx="182">
                  <c:v>6.1108000000000003E-2</c:v>
                </c:pt>
                <c:pt idx="183">
                  <c:v>6.0796500000000683E-2</c:v>
                </c:pt>
                <c:pt idx="184">
                  <c:v>6.0599399999999998E-2</c:v>
                </c:pt>
                <c:pt idx="185">
                  <c:v>6.0454500000000001E-2</c:v>
                </c:pt>
                <c:pt idx="186">
                  <c:v>6.0353200000000488E-2</c:v>
                </c:pt>
                <c:pt idx="187">
                  <c:v>6.02467E-2</c:v>
                </c:pt>
                <c:pt idx="188">
                  <c:v>6.0141799999999995E-2</c:v>
                </c:pt>
                <c:pt idx="189">
                  <c:v>6.0276000000000003E-2</c:v>
                </c:pt>
                <c:pt idx="190">
                  <c:v>6.0347600000000133E-2</c:v>
                </c:pt>
                <c:pt idx="191">
                  <c:v>6.0497600000000665E-2</c:v>
                </c:pt>
                <c:pt idx="192">
                  <c:v>6.0719300000000004E-2</c:v>
                </c:pt>
                <c:pt idx="193">
                  <c:v>6.0924700000000012E-2</c:v>
                </c:pt>
                <c:pt idx="194">
                  <c:v>6.1177999999999996E-2</c:v>
                </c:pt>
                <c:pt idx="195">
                  <c:v>6.1520799999999987E-2</c:v>
                </c:pt>
                <c:pt idx="196">
                  <c:v>6.1822400000000034E-2</c:v>
                </c:pt>
                <c:pt idx="197">
                  <c:v>6.2141799999999997E-2</c:v>
                </c:pt>
                <c:pt idx="198">
                  <c:v>6.2568500000000013E-2</c:v>
                </c:pt>
                <c:pt idx="199">
                  <c:v>6.3020499999999993E-2</c:v>
                </c:pt>
                <c:pt idx="200">
                  <c:v>6.3550200000000001E-2</c:v>
                </c:pt>
                <c:pt idx="201">
                  <c:v>6.4219499999999999E-2</c:v>
                </c:pt>
                <c:pt idx="202">
                  <c:v>6.4929600000000004E-2</c:v>
                </c:pt>
                <c:pt idx="203">
                  <c:v>6.5661399999999995E-2</c:v>
                </c:pt>
                <c:pt idx="204">
                  <c:v>6.6480399999999995E-2</c:v>
                </c:pt>
                <c:pt idx="205">
                  <c:v>6.7298500000000011E-2</c:v>
                </c:pt>
                <c:pt idx="206">
                  <c:v>6.8257999999999999E-2</c:v>
                </c:pt>
                <c:pt idx="207">
                  <c:v>6.9234400000000113E-2</c:v>
                </c:pt>
                <c:pt idx="208">
                  <c:v>7.0174899999999998E-2</c:v>
                </c:pt>
                <c:pt idx="209">
                  <c:v>7.1273600000000006E-2</c:v>
                </c:pt>
                <c:pt idx="210">
                  <c:v>7.2251700000000002E-2</c:v>
                </c:pt>
                <c:pt idx="211">
                  <c:v>7.3418600000000514E-2</c:v>
                </c:pt>
                <c:pt idx="212">
                  <c:v>7.4611500000000011E-2</c:v>
                </c:pt>
                <c:pt idx="213">
                  <c:v>7.5805300000000006E-2</c:v>
                </c:pt>
                <c:pt idx="214">
                  <c:v>7.6979699999999998E-2</c:v>
                </c:pt>
                <c:pt idx="215">
                  <c:v>7.8135099999999999E-2</c:v>
                </c:pt>
                <c:pt idx="216">
                  <c:v>7.9322100000000034E-2</c:v>
                </c:pt>
                <c:pt idx="217">
                  <c:v>8.0430400000000041E-2</c:v>
                </c:pt>
                <c:pt idx="218">
                  <c:v>8.1568000000000043E-2</c:v>
                </c:pt>
                <c:pt idx="219">
                  <c:v>8.2678600000000005E-2</c:v>
                </c:pt>
                <c:pt idx="220">
                  <c:v>8.3629300000001322E-2</c:v>
                </c:pt>
                <c:pt idx="221">
                  <c:v>8.4436000000000025E-2</c:v>
                </c:pt>
                <c:pt idx="222">
                  <c:v>8.5327800000000065E-2</c:v>
                </c:pt>
                <c:pt idx="223">
                  <c:v>8.5979699999999992E-2</c:v>
                </c:pt>
                <c:pt idx="224">
                  <c:v>8.6573400000000023E-2</c:v>
                </c:pt>
                <c:pt idx="225">
                  <c:v>8.7136300000000028E-2</c:v>
                </c:pt>
                <c:pt idx="226">
                  <c:v>8.746000000000001E-2</c:v>
                </c:pt>
                <c:pt idx="227">
                  <c:v>8.7756500000000098E-2</c:v>
                </c:pt>
                <c:pt idx="228">
                  <c:v>8.7934200000000004E-2</c:v>
                </c:pt>
                <c:pt idx="229">
                  <c:v>8.8083000000000022E-2</c:v>
                </c:pt>
                <c:pt idx="230">
                  <c:v>8.8292400000000062E-2</c:v>
                </c:pt>
                <c:pt idx="231">
                  <c:v>8.8313799999999998E-2</c:v>
                </c:pt>
                <c:pt idx="232">
                  <c:v>8.837360000000001E-2</c:v>
                </c:pt>
                <c:pt idx="233">
                  <c:v>8.8436100000000004E-2</c:v>
                </c:pt>
                <c:pt idx="234">
                  <c:v>8.8445200000000002E-2</c:v>
                </c:pt>
                <c:pt idx="235">
                  <c:v>8.849430000000115E-2</c:v>
                </c:pt>
                <c:pt idx="236">
                  <c:v>8.8512900000000047E-2</c:v>
                </c:pt>
                <c:pt idx="237">
                  <c:v>8.8415500000000022E-2</c:v>
                </c:pt>
                <c:pt idx="238">
                  <c:v>8.8311800000000024E-2</c:v>
                </c:pt>
                <c:pt idx="239">
                  <c:v>8.8172100000000003E-2</c:v>
                </c:pt>
                <c:pt idx="240">
                  <c:v>8.8043500000000025E-2</c:v>
                </c:pt>
                <c:pt idx="241">
                  <c:v>8.7897400000000028E-2</c:v>
                </c:pt>
                <c:pt idx="242">
                  <c:v>8.7673799999999996E-2</c:v>
                </c:pt>
                <c:pt idx="243">
                  <c:v>8.7449699999999977E-2</c:v>
                </c:pt>
                <c:pt idx="244">
                  <c:v>8.7171100000000015E-2</c:v>
                </c:pt>
                <c:pt idx="245">
                  <c:v>8.70282E-2</c:v>
                </c:pt>
                <c:pt idx="246">
                  <c:v>8.6896800000000066E-2</c:v>
                </c:pt>
                <c:pt idx="247">
                  <c:v>8.6698100000000028E-2</c:v>
                </c:pt>
                <c:pt idx="248">
                  <c:v>8.6591600000000005E-2</c:v>
                </c:pt>
                <c:pt idx="249">
                  <c:v>8.6525500000000768E-2</c:v>
                </c:pt>
                <c:pt idx="250">
                  <c:v>8.6624100000000745E-2</c:v>
                </c:pt>
                <c:pt idx="251">
                  <c:v>8.6749500000000021E-2</c:v>
                </c:pt>
                <c:pt idx="252">
                  <c:v>8.6987400000000006E-2</c:v>
                </c:pt>
                <c:pt idx="253">
                  <c:v>8.7265700000000002E-2</c:v>
                </c:pt>
                <c:pt idx="254">
                  <c:v>8.7646100000000005E-2</c:v>
                </c:pt>
                <c:pt idx="255">
                  <c:v>8.818910000000002E-2</c:v>
                </c:pt>
                <c:pt idx="256">
                  <c:v>8.8773300000000027E-2</c:v>
                </c:pt>
                <c:pt idx="257">
                  <c:v>8.9339700000000008E-2</c:v>
                </c:pt>
                <c:pt idx="258">
                  <c:v>9.0008700000000025E-2</c:v>
                </c:pt>
                <c:pt idx="259">
                  <c:v>9.071240000000004E-2</c:v>
                </c:pt>
                <c:pt idx="260">
                  <c:v>9.1494500000000006E-2</c:v>
                </c:pt>
                <c:pt idx="261">
                  <c:v>9.2333699999999977E-2</c:v>
                </c:pt>
                <c:pt idx="262">
                  <c:v>9.3167300000001035E-2</c:v>
                </c:pt>
                <c:pt idx="263">
                  <c:v>9.4017100000000006E-2</c:v>
                </c:pt>
                <c:pt idx="264">
                  <c:v>9.4874400000000247E-2</c:v>
                </c:pt>
                <c:pt idx="265">
                  <c:v>9.5941100000000001E-2</c:v>
                </c:pt>
                <c:pt idx="266">
                  <c:v>9.6959100000000006E-2</c:v>
                </c:pt>
                <c:pt idx="267">
                  <c:v>9.796210000000001E-2</c:v>
                </c:pt>
                <c:pt idx="268">
                  <c:v>9.9005500000000246E-2</c:v>
                </c:pt>
                <c:pt idx="269">
                  <c:v>0.10002100000000012</c:v>
                </c:pt>
                <c:pt idx="270">
                  <c:v>0.101247</c:v>
                </c:pt>
                <c:pt idx="271">
                  <c:v>0.10249900000000002</c:v>
                </c:pt>
                <c:pt idx="272">
                  <c:v>0.103787</c:v>
                </c:pt>
                <c:pt idx="273">
                  <c:v>0.10503100000000012</c:v>
                </c:pt>
                <c:pt idx="274">
                  <c:v>0.10618600000000022</c:v>
                </c:pt>
                <c:pt idx="275">
                  <c:v>0.10755099999999998</c:v>
                </c:pt>
                <c:pt idx="276">
                  <c:v>0.10897200000000012</c:v>
                </c:pt>
                <c:pt idx="277">
                  <c:v>0.11048699999999995</c:v>
                </c:pt>
                <c:pt idx="278">
                  <c:v>0.11201700000000001</c:v>
                </c:pt>
                <c:pt idx="279">
                  <c:v>0.11346000000000002</c:v>
                </c:pt>
                <c:pt idx="280">
                  <c:v>0.115159</c:v>
                </c:pt>
                <c:pt idx="281">
                  <c:v>0.11706200000000012</c:v>
                </c:pt>
                <c:pt idx="282">
                  <c:v>0.11914600000000022</c:v>
                </c:pt>
                <c:pt idx="283">
                  <c:v>0.121341</c:v>
                </c:pt>
                <c:pt idx="284">
                  <c:v>0.12364100000000022</c:v>
                </c:pt>
                <c:pt idx="285">
                  <c:v>0.12610399999999997</c:v>
                </c:pt>
                <c:pt idx="286">
                  <c:v>0.12874900000000122</c:v>
                </c:pt>
                <c:pt idx="287">
                  <c:v>0.13162299999999988</c:v>
                </c:pt>
                <c:pt idx="288">
                  <c:v>0.13469200000000001</c:v>
                </c:pt>
                <c:pt idx="289">
                  <c:v>0.13774600000000137</c:v>
                </c:pt>
                <c:pt idx="290">
                  <c:v>0.14098200000000041</c:v>
                </c:pt>
                <c:pt idx="291">
                  <c:v>0.14440500000000137</c:v>
                </c:pt>
                <c:pt idx="292">
                  <c:v>0.14785599999999999</c:v>
                </c:pt>
                <c:pt idx="293">
                  <c:v>0.15145300000000128</c:v>
                </c:pt>
                <c:pt idx="294">
                  <c:v>0.15489600000000137</c:v>
                </c:pt>
                <c:pt idx="295">
                  <c:v>0.15836200000000122</c:v>
                </c:pt>
                <c:pt idx="296">
                  <c:v>0.16170499999999999</c:v>
                </c:pt>
                <c:pt idx="297">
                  <c:v>0.16483900000000001</c:v>
                </c:pt>
                <c:pt idx="298">
                  <c:v>0.16795199999999999</c:v>
                </c:pt>
                <c:pt idx="299">
                  <c:v>0.17080200000000001</c:v>
                </c:pt>
                <c:pt idx="300">
                  <c:v>0.173372</c:v>
                </c:pt>
                <c:pt idx="301">
                  <c:v>0.17568600000000001</c:v>
                </c:pt>
                <c:pt idx="302">
                  <c:v>0.17796700000000154</c:v>
                </c:pt>
                <c:pt idx="303">
                  <c:v>0.17999200000000157</c:v>
                </c:pt>
                <c:pt idx="304">
                  <c:v>0.18185399999999999</c:v>
                </c:pt>
                <c:pt idx="305">
                  <c:v>0.18355900000000044</c:v>
                </c:pt>
                <c:pt idx="306">
                  <c:v>0.18504500000000157</c:v>
                </c:pt>
                <c:pt idx="307">
                  <c:v>0.18639300000000122</c:v>
                </c:pt>
                <c:pt idx="308">
                  <c:v>0.18759200000000137</c:v>
                </c:pt>
                <c:pt idx="309">
                  <c:v>0.18862699999999999</c:v>
                </c:pt>
                <c:pt idx="310">
                  <c:v>0.18936800000000137</c:v>
                </c:pt>
                <c:pt idx="311">
                  <c:v>0.18988600000000044</c:v>
                </c:pt>
                <c:pt idx="312">
                  <c:v>0.19024800000000044</c:v>
                </c:pt>
                <c:pt idx="313">
                  <c:v>0.190361</c:v>
                </c:pt>
                <c:pt idx="314">
                  <c:v>0.190278</c:v>
                </c:pt>
                <c:pt idx="315">
                  <c:v>0.18994200000000225</c:v>
                </c:pt>
                <c:pt idx="316">
                  <c:v>0.18931000000000137</c:v>
                </c:pt>
                <c:pt idx="317">
                  <c:v>0.18852099999999999</c:v>
                </c:pt>
                <c:pt idx="318">
                  <c:v>0.18755800000000122</c:v>
                </c:pt>
                <c:pt idx="319">
                  <c:v>0.18646900000000208</c:v>
                </c:pt>
                <c:pt idx="320">
                  <c:v>0.18501000000000137</c:v>
                </c:pt>
                <c:pt idx="321">
                  <c:v>0.18346000000000157</c:v>
                </c:pt>
                <c:pt idx="322">
                  <c:v>0.18168799999999999</c:v>
                </c:pt>
                <c:pt idx="323">
                  <c:v>0.17964300000000041</c:v>
                </c:pt>
                <c:pt idx="324">
                  <c:v>0.17770100000000041</c:v>
                </c:pt>
                <c:pt idx="325">
                  <c:v>0.17557900000000001</c:v>
                </c:pt>
                <c:pt idx="326">
                  <c:v>0.17336499999999999</c:v>
                </c:pt>
                <c:pt idx="327">
                  <c:v>0.17107700000000001</c:v>
                </c:pt>
                <c:pt idx="328">
                  <c:v>0.16874600000000137</c:v>
                </c:pt>
                <c:pt idx="329">
                  <c:v>0.16638600000000001</c:v>
                </c:pt>
                <c:pt idx="330">
                  <c:v>0.16402800000000001</c:v>
                </c:pt>
                <c:pt idx="331">
                  <c:v>0.16173499999999999</c:v>
                </c:pt>
                <c:pt idx="332">
                  <c:v>0.15950800000000157</c:v>
                </c:pt>
                <c:pt idx="333">
                  <c:v>0.15715299999999999</c:v>
                </c:pt>
                <c:pt idx="334">
                  <c:v>0.15501300000000157</c:v>
                </c:pt>
                <c:pt idx="335">
                  <c:v>0.15291600000000208</c:v>
                </c:pt>
                <c:pt idx="336">
                  <c:v>0.15077299999999999</c:v>
                </c:pt>
                <c:pt idx="337">
                  <c:v>0.14889700000000122</c:v>
                </c:pt>
                <c:pt idx="338">
                  <c:v>0.14696200000000137</c:v>
                </c:pt>
                <c:pt idx="339">
                  <c:v>0.14503700000000044</c:v>
                </c:pt>
                <c:pt idx="340">
                  <c:v>0.14319699999999999</c:v>
                </c:pt>
                <c:pt idx="341">
                  <c:v>0.14132700000000001</c:v>
                </c:pt>
                <c:pt idx="342">
                  <c:v>0.13938800000000001</c:v>
                </c:pt>
                <c:pt idx="343">
                  <c:v>0.13753899999999999</c:v>
                </c:pt>
                <c:pt idx="344">
                  <c:v>0.13570399999999999</c:v>
                </c:pt>
                <c:pt idx="345">
                  <c:v>0.13383500000000001</c:v>
                </c:pt>
                <c:pt idx="346">
                  <c:v>0.13198199999999999</c:v>
                </c:pt>
                <c:pt idx="347">
                  <c:v>0.13011900000000001</c:v>
                </c:pt>
                <c:pt idx="348">
                  <c:v>0.12839200000000001</c:v>
                </c:pt>
                <c:pt idx="349">
                  <c:v>0.12686700000000001</c:v>
                </c:pt>
                <c:pt idx="350">
                  <c:v>0.12543699999999999</c:v>
                </c:pt>
                <c:pt idx="351">
                  <c:v>0.12416600000000108</c:v>
                </c:pt>
                <c:pt idx="352">
                  <c:v>0.12306700000000002</c:v>
                </c:pt>
                <c:pt idx="353">
                  <c:v>0.12210400000000068</c:v>
                </c:pt>
                <c:pt idx="354">
                  <c:v>0.12150100000000012</c:v>
                </c:pt>
                <c:pt idx="355">
                  <c:v>0.121311</c:v>
                </c:pt>
                <c:pt idx="356">
                  <c:v>0.12117300000000022</c:v>
                </c:pt>
                <c:pt idx="357">
                  <c:v>0.12124900000000002</c:v>
                </c:pt>
                <c:pt idx="358">
                  <c:v>0.12161400000000012</c:v>
                </c:pt>
                <c:pt idx="359">
                  <c:v>0.12213200000000068</c:v>
                </c:pt>
                <c:pt idx="360">
                  <c:v>0.12295200000000002</c:v>
                </c:pt>
                <c:pt idx="361">
                  <c:v>0.12393899999999998</c:v>
                </c:pt>
                <c:pt idx="362">
                  <c:v>0.12501399999999999</c:v>
                </c:pt>
                <c:pt idx="363">
                  <c:v>0.126222</c:v>
                </c:pt>
                <c:pt idx="364">
                  <c:v>0.12759100000000001</c:v>
                </c:pt>
                <c:pt idx="365">
                  <c:v>0.12915199999999988</c:v>
                </c:pt>
                <c:pt idx="366">
                  <c:v>0.13072500000000001</c:v>
                </c:pt>
                <c:pt idx="367">
                  <c:v>0.132276</c:v>
                </c:pt>
                <c:pt idx="368">
                  <c:v>0.13394400000000137</c:v>
                </c:pt>
                <c:pt idx="369">
                  <c:v>0.13560900000000001</c:v>
                </c:pt>
                <c:pt idx="370">
                  <c:v>0.13747699999999999</c:v>
                </c:pt>
                <c:pt idx="371">
                  <c:v>0.13930799999999999</c:v>
                </c:pt>
                <c:pt idx="372">
                  <c:v>0.139623</c:v>
                </c:pt>
                <c:pt idx="373">
                  <c:v>0.13920199999999999</c:v>
                </c:pt>
                <c:pt idx="374">
                  <c:v>0.138572</c:v>
                </c:pt>
                <c:pt idx="375">
                  <c:v>0.13782800000000001</c:v>
                </c:pt>
                <c:pt idx="376">
                  <c:v>0.13708300000000001</c:v>
                </c:pt>
                <c:pt idx="377">
                  <c:v>0.13642799999999999</c:v>
                </c:pt>
                <c:pt idx="378">
                  <c:v>0.135689</c:v>
                </c:pt>
                <c:pt idx="379">
                  <c:v>0.13522200000000001</c:v>
                </c:pt>
                <c:pt idx="380">
                  <c:v>0.13484900000000041</c:v>
                </c:pt>
                <c:pt idx="381">
                  <c:v>0.13665099999999997</c:v>
                </c:pt>
                <c:pt idx="382">
                  <c:v>0.139124</c:v>
                </c:pt>
                <c:pt idx="383">
                  <c:v>0.14194500000000174</c:v>
                </c:pt>
                <c:pt idx="384">
                  <c:v>0.14494300000000182</c:v>
                </c:pt>
                <c:pt idx="385">
                  <c:v>0.14821700000000168</c:v>
                </c:pt>
                <c:pt idx="386">
                  <c:v>0.15176800000000154</c:v>
                </c:pt>
                <c:pt idx="387">
                  <c:v>0.15549400000000194</c:v>
                </c:pt>
                <c:pt idx="388">
                  <c:v>0.15937899999999999</c:v>
                </c:pt>
                <c:pt idx="389">
                  <c:v>0.16358300000000001</c:v>
                </c:pt>
                <c:pt idx="390">
                  <c:v>0.168161</c:v>
                </c:pt>
                <c:pt idx="391">
                  <c:v>0.17321800000000157</c:v>
                </c:pt>
                <c:pt idx="392">
                  <c:v>0.17896700000000154</c:v>
                </c:pt>
                <c:pt idx="393">
                  <c:v>0.18518699999999999</c:v>
                </c:pt>
                <c:pt idx="394">
                  <c:v>0.19231500000000001</c:v>
                </c:pt>
                <c:pt idx="395">
                  <c:v>0.200322</c:v>
                </c:pt>
                <c:pt idx="396">
                  <c:v>0.20948200000000122</c:v>
                </c:pt>
                <c:pt idx="397">
                  <c:v>0.21972500000000122</c:v>
                </c:pt>
                <c:pt idx="398">
                  <c:v>0.23069200000000001</c:v>
                </c:pt>
                <c:pt idx="399">
                  <c:v>0.24031000000000041</c:v>
                </c:pt>
                <c:pt idx="400">
                  <c:v>0.23588300000000001</c:v>
                </c:pt>
              </c:numCache>
            </c:numRef>
          </c:yVal>
          <c:smooth val="1"/>
        </c:ser>
        <c:ser>
          <c:idx val="18"/>
          <c:order val="1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T$1:$T$401</c:f>
              <c:numCache>
                <c:formatCode>General</c:formatCode>
                <c:ptCount val="401"/>
                <c:pt idx="0">
                  <c:v>2.5922000000000001E-2</c:v>
                </c:pt>
                <c:pt idx="1">
                  <c:v>2.5253500000000002E-2</c:v>
                </c:pt>
                <c:pt idx="2">
                  <c:v>2.4669799999999999E-2</c:v>
                </c:pt>
                <c:pt idx="3">
                  <c:v>2.4278000000000001E-2</c:v>
                </c:pt>
                <c:pt idx="4">
                  <c:v>2.4194799999999978E-2</c:v>
                </c:pt>
                <c:pt idx="5">
                  <c:v>2.4382000000000001E-2</c:v>
                </c:pt>
                <c:pt idx="6">
                  <c:v>2.4709999999999999E-2</c:v>
                </c:pt>
                <c:pt idx="7">
                  <c:v>2.4405400000000001E-2</c:v>
                </c:pt>
                <c:pt idx="8">
                  <c:v>2.4393999999999999E-2</c:v>
                </c:pt>
                <c:pt idx="9">
                  <c:v>2.4535000000000001E-2</c:v>
                </c:pt>
                <c:pt idx="10">
                  <c:v>2.4717800000000002E-2</c:v>
                </c:pt>
                <c:pt idx="11">
                  <c:v>2.5241400000000011E-2</c:v>
                </c:pt>
                <c:pt idx="12">
                  <c:v>2.5156100000000001E-2</c:v>
                </c:pt>
                <c:pt idx="13">
                  <c:v>2.4899400000000002E-2</c:v>
                </c:pt>
                <c:pt idx="14">
                  <c:v>2.4309399999999998E-2</c:v>
                </c:pt>
                <c:pt idx="15">
                  <c:v>2.3877599999999999E-2</c:v>
                </c:pt>
                <c:pt idx="16">
                  <c:v>2.4031600000000052E-2</c:v>
                </c:pt>
                <c:pt idx="17">
                  <c:v>2.4453500000000006E-2</c:v>
                </c:pt>
                <c:pt idx="18">
                  <c:v>2.5098200000000001E-2</c:v>
                </c:pt>
                <c:pt idx="19">
                  <c:v>2.5357399999999999E-2</c:v>
                </c:pt>
                <c:pt idx="20">
                  <c:v>2.5351700000000001E-2</c:v>
                </c:pt>
                <c:pt idx="21">
                  <c:v>2.5203800000000262E-2</c:v>
                </c:pt>
                <c:pt idx="22">
                  <c:v>2.5202800000000011E-2</c:v>
                </c:pt>
                <c:pt idx="23">
                  <c:v>2.5521100000000001E-2</c:v>
                </c:pt>
                <c:pt idx="24">
                  <c:v>2.6149200000000056E-2</c:v>
                </c:pt>
                <c:pt idx="25">
                  <c:v>2.6504900000000001E-2</c:v>
                </c:pt>
                <c:pt idx="26">
                  <c:v>2.6470600000000052E-2</c:v>
                </c:pt>
                <c:pt idx="27">
                  <c:v>2.6037500000000248E-2</c:v>
                </c:pt>
                <c:pt idx="28">
                  <c:v>2.5574400000000001E-2</c:v>
                </c:pt>
                <c:pt idx="29">
                  <c:v>2.5754800000000001E-2</c:v>
                </c:pt>
                <c:pt idx="30">
                  <c:v>2.6450300000000239E-2</c:v>
                </c:pt>
                <c:pt idx="31">
                  <c:v>2.721100000000028E-2</c:v>
                </c:pt>
                <c:pt idx="32">
                  <c:v>2.715010000000001E-2</c:v>
                </c:pt>
                <c:pt idx="33">
                  <c:v>2.6731000000000255E-2</c:v>
                </c:pt>
                <c:pt idx="34">
                  <c:v>2.6421799999999999E-2</c:v>
                </c:pt>
                <c:pt idx="35">
                  <c:v>2.6843900000000365E-2</c:v>
                </c:pt>
                <c:pt idx="36">
                  <c:v>2.7381500000000052E-2</c:v>
                </c:pt>
                <c:pt idx="37">
                  <c:v>2.8028399999999988E-2</c:v>
                </c:pt>
                <c:pt idx="38">
                  <c:v>2.7551900000000254E-2</c:v>
                </c:pt>
                <c:pt idx="39">
                  <c:v>2.7017599999999999E-2</c:v>
                </c:pt>
                <c:pt idx="40">
                  <c:v>2.6797999999999999E-2</c:v>
                </c:pt>
                <c:pt idx="41">
                  <c:v>2.7285400000000216E-2</c:v>
                </c:pt>
                <c:pt idx="42">
                  <c:v>2.7942800000000052E-2</c:v>
                </c:pt>
                <c:pt idx="43">
                  <c:v>2.8341399999999999E-2</c:v>
                </c:pt>
                <c:pt idx="44">
                  <c:v>2.8193999999999997E-2</c:v>
                </c:pt>
                <c:pt idx="45">
                  <c:v>2.8092800000000001E-2</c:v>
                </c:pt>
                <c:pt idx="46">
                  <c:v>2.8453599999999999E-2</c:v>
                </c:pt>
                <c:pt idx="47">
                  <c:v>2.89822E-2</c:v>
                </c:pt>
                <c:pt idx="48">
                  <c:v>2.9256600000000001E-2</c:v>
                </c:pt>
                <c:pt idx="49">
                  <c:v>2.9220800000000002E-2</c:v>
                </c:pt>
                <c:pt idx="50">
                  <c:v>2.8996999999999988E-2</c:v>
                </c:pt>
                <c:pt idx="51">
                  <c:v>2.9010600000000001E-2</c:v>
                </c:pt>
                <c:pt idx="52">
                  <c:v>2.9734099999999999E-2</c:v>
                </c:pt>
                <c:pt idx="53">
                  <c:v>3.0133500000000011E-2</c:v>
                </c:pt>
                <c:pt idx="54">
                  <c:v>3.0197800000000011E-2</c:v>
                </c:pt>
                <c:pt idx="55">
                  <c:v>3.0200100000000056E-2</c:v>
                </c:pt>
                <c:pt idx="56">
                  <c:v>3.0420599999999989E-2</c:v>
                </c:pt>
                <c:pt idx="57">
                  <c:v>3.0850499999999993E-2</c:v>
                </c:pt>
                <c:pt idx="58">
                  <c:v>3.1324200000000003E-2</c:v>
                </c:pt>
                <c:pt idx="59">
                  <c:v>3.1586999999999997E-2</c:v>
                </c:pt>
                <c:pt idx="60">
                  <c:v>3.1545799999999999E-2</c:v>
                </c:pt>
                <c:pt idx="61">
                  <c:v>3.1742300000000015E-2</c:v>
                </c:pt>
                <c:pt idx="62">
                  <c:v>3.2375200000000326E-2</c:v>
                </c:pt>
                <c:pt idx="63">
                  <c:v>3.2786500000000003E-2</c:v>
                </c:pt>
                <c:pt idx="64">
                  <c:v>3.3105700000000002E-2</c:v>
                </c:pt>
                <c:pt idx="65">
                  <c:v>3.3440000000000004E-2</c:v>
                </c:pt>
                <c:pt idx="66">
                  <c:v>3.3810899999999998E-2</c:v>
                </c:pt>
                <c:pt idx="67">
                  <c:v>3.4154799999999999E-2</c:v>
                </c:pt>
                <c:pt idx="68">
                  <c:v>3.4427100000000002E-2</c:v>
                </c:pt>
                <c:pt idx="69">
                  <c:v>3.4746199999999998E-2</c:v>
                </c:pt>
                <c:pt idx="70">
                  <c:v>3.5223900000000002E-2</c:v>
                </c:pt>
                <c:pt idx="71">
                  <c:v>3.5596099999999999E-2</c:v>
                </c:pt>
                <c:pt idx="72">
                  <c:v>3.5983200000000291E-2</c:v>
                </c:pt>
                <c:pt idx="73">
                  <c:v>3.6299400000000002E-2</c:v>
                </c:pt>
                <c:pt idx="74">
                  <c:v>3.6695100000000307E-2</c:v>
                </c:pt>
                <c:pt idx="75">
                  <c:v>3.7250200000000212E-2</c:v>
                </c:pt>
                <c:pt idx="76">
                  <c:v>3.7897800000000356E-2</c:v>
                </c:pt>
                <c:pt idx="77">
                  <c:v>3.8442999999999998E-2</c:v>
                </c:pt>
                <c:pt idx="78">
                  <c:v>3.883100000000031E-2</c:v>
                </c:pt>
                <c:pt idx="79">
                  <c:v>3.9178999999999999E-2</c:v>
                </c:pt>
                <c:pt idx="80">
                  <c:v>3.9780900000000001E-2</c:v>
                </c:pt>
                <c:pt idx="81">
                  <c:v>4.0404700000000002E-2</c:v>
                </c:pt>
                <c:pt idx="82">
                  <c:v>4.0872100000000001E-2</c:v>
                </c:pt>
                <c:pt idx="83">
                  <c:v>4.1102600000000024E-2</c:v>
                </c:pt>
                <c:pt idx="84">
                  <c:v>4.1348599999999985E-2</c:v>
                </c:pt>
                <c:pt idx="85">
                  <c:v>4.1743999999999996E-2</c:v>
                </c:pt>
                <c:pt idx="86">
                  <c:v>4.22412E-2</c:v>
                </c:pt>
                <c:pt idx="87">
                  <c:v>4.2477700000000014E-2</c:v>
                </c:pt>
                <c:pt idx="88">
                  <c:v>4.2693600000000498E-2</c:v>
                </c:pt>
                <c:pt idx="89">
                  <c:v>4.3183000000000013E-2</c:v>
                </c:pt>
                <c:pt idx="90">
                  <c:v>4.3733899999999999E-2</c:v>
                </c:pt>
                <c:pt idx="91">
                  <c:v>4.4291500000000004E-2</c:v>
                </c:pt>
                <c:pt idx="92">
                  <c:v>4.5145600000000001E-2</c:v>
                </c:pt>
                <c:pt idx="93">
                  <c:v>4.5799700000000033E-2</c:v>
                </c:pt>
                <c:pt idx="94">
                  <c:v>4.6173499999999999E-2</c:v>
                </c:pt>
                <c:pt idx="95">
                  <c:v>4.6689299999999975E-2</c:v>
                </c:pt>
                <c:pt idx="96">
                  <c:v>4.75538E-2</c:v>
                </c:pt>
                <c:pt idx="97">
                  <c:v>4.8203999999999997E-2</c:v>
                </c:pt>
                <c:pt idx="98">
                  <c:v>4.8663999999999999E-2</c:v>
                </c:pt>
                <c:pt idx="99">
                  <c:v>4.9321200000000023E-2</c:v>
                </c:pt>
                <c:pt idx="100">
                  <c:v>4.9782200000000727E-2</c:v>
                </c:pt>
                <c:pt idx="101">
                  <c:v>5.0358100000000003E-2</c:v>
                </c:pt>
                <c:pt idx="102">
                  <c:v>5.1081299999999996E-2</c:v>
                </c:pt>
                <c:pt idx="103">
                  <c:v>5.1855900000000003E-2</c:v>
                </c:pt>
                <c:pt idx="104">
                  <c:v>5.2531500000000002E-2</c:v>
                </c:pt>
                <c:pt idx="105">
                  <c:v>5.3262400000000112E-2</c:v>
                </c:pt>
                <c:pt idx="106">
                  <c:v>5.4059599999999999E-2</c:v>
                </c:pt>
                <c:pt idx="107">
                  <c:v>5.4755000000000033E-2</c:v>
                </c:pt>
                <c:pt idx="108">
                  <c:v>5.5417400000000588E-2</c:v>
                </c:pt>
                <c:pt idx="109">
                  <c:v>5.60779E-2</c:v>
                </c:pt>
                <c:pt idx="110">
                  <c:v>5.6636600000000023E-2</c:v>
                </c:pt>
                <c:pt idx="111">
                  <c:v>5.7154500000000004E-2</c:v>
                </c:pt>
                <c:pt idx="112">
                  <c:v>5.7749200000000014E-2</c:v>
                </c:pt>
                <c:pt idx="113">
                  <c:v>5.8011800000000002E-2</c:v>
                </c:pt>
                <c:pt idx="114">
                  <c:v>5.8146099999999999E-2</c:v>
                </c:pt>
                <c:pt idx="115">
                  <c:v>5.8399500000000014E-2</c:v>
                </c:pt>
                <c:pt idx="116">
                  <c:v>5.8814200000000122E-2</c:v>
                </c:pt>
                <c:pt idx="117">
                  <c:v>5.9318000000000627E-2</c:v>
                </c:pt>
                <c:pt idx="118">
                  <c:v>5.9748300000000004E-2</c:v>
                </c:pt>
                <c:pt idx="119">
                  <c:v>6.0058000000000014E-2</c:v>
                </c:pt>
                <c:pt idx="120">
                  <c:v>6.0420500000000002E-2</c:v>
                </c:pt>
                <c:pt idx="121">
                  <c:v>6.1049600000000002E-2</c:v>
                </c:pt>
                <c:pt idx="122">
                  <c:v>6.1223999999999987E-2</c:v>
                </c:pt>
                <c:pt idx="123">
                  <c:v>6.1885200000000001E-2</c:v>
                </c:pt>
                <c:pt idx="124">
                  <c:v>6.3996700000000031E-2</c:v>
                </c:pt>
                <c:pt idx="125">
                  <c:v>6.6614800000000002E-2</c:v>
                </c:pt>
                <c:pt idx="126">
                  <c:v>6.9512700000000718E-2</c:v>
                </c:pt>
                <c:pt idx="127">
                  <c:v>6.8955799999999998E-2</c:v>
                </c:pt>
                <c:pt idx="128">
                  <c:v>6.8497400000000194E-2</c:v>
                </c:pt>
                <c:pt idx="129">
                  <c:v>6.7890200000000636E-2</c:v>
                </c:pt>
                <c:pt idx="130">
                  <c:v>6.7338500000000023E-2</c:v>
                </c:pt>
                <c:pt idx="131">
                  <c:v>6.9050800000000009E-2</c:v>
                </c:pt>
                <c:pt idx="132">
                  <c:v>6.872070000000001E-2</c:v>
                </c:pt>
                <c:pt idx="133">
                  <c:v>6.8578200000000006E-2</c:v>
                </c:pt>
                <c:pt idx="134">
                  <c:v>6.8330399999999999E-2</c:v>
                </c:pt>
                <c:pt idx="135">
                  <c:v>6.8221100000000007E-2</c:v>
                </c:pt>
                <c:pt idx="136">
                  <c:v>6.8339500000000011E-2</c:v>
                </c:pt>
                <c:pt idx="137">
                  <c:v>6.8257200000000004E-2</c:v>
                </c:pt>
                <c:pt idx="138">
                  <c:v>6.8245299999999995E-2</c:v>
                </c:pt>
                <c:pt idx="139">
                  <c:v>6.8018099999999998E-2</c:v>
                </c:pt>
                <c:pt idx="140">
                  <c:v>6.7935000000000009E-2</c:v>
                </c:pt>
                <c:pt idx="141">
                  <c:v>6.7812300000000533E-2</c:v>
                </c:pt>
                <c:pt idx="142">
                  <c:v>6.7637700000000023E-2</c:v>
                </c:pt>
                <c:pt idx="143">
                  <c:v>6.7633399999999996E-2</c:v>
                </c:pt>
                <c:pt idx="144">
                  <c:v>6.7326600000000708E-2</c:v>
                </c:pt>
                <c:pt idx="145">
                  <c:v>6.6931199999999996E-2</c:v>
                </c:pt>
                <c:pt idx="146">
                  <c:v>6.689680000000002E-2</c:v>
                </c:pt>
                <c:pt idx="147">
                  <c:v>6.6694900000000001E-2</c:v>
                </c:pt>
                <c:pt idx="148">
                  <c:v>6.6605399999999995E-2</c:v>
                </c:pt>
                <c:pt idx="149">
                  <c:v>6.6356899999999996E-2</c:v>
                </c:pt>
                <c:pt idx="150">
                  <c:v>6.6308599999999995E-2</c:v>
                </c:pt>
                <c:pt idx="151">
                  <c:v>6.6340999999999997E-2</c:v>
                </c:pt>
                <c:pt idx="152">
                  <c:v>6.6143099999999996E-2</c:v>
                </c:pt>
                <c:pt idx="153">
                  <c:v>6.6311300000000004E-2</c:v>
                </c:pt>
                <c:pt idx="154">
                  <c:v>6.6078999999999999E-2</c:v>
                </c:pt>
                <c:pt idx="155">
                  <c:v>6.591470000000002E-2</c:v>
                </c:pt>
                <c:pt idx="156">
                  <c:v>6.5572400000000003E-2</c:v>
                </c:pt>
                <c:pt idx="157">
                  <c:v>6.5374399999999999E-2</c:v>
                </c:pt>
                <c:pt idx="158">
                  <c:v>6.522600000000002E-2</c:v>
                </c:pt>
                <c:pt idx="159">
                  <c:v>6.50202E-2</c:v>
                </c:pt>
                <c:pt idx="160">
                  <c:v>6.485550000000001E-2</c:v>
                </c:pt>
                <c:pt idx="161">
                  <c:v>6.4662800000000034E-2</c:v>
                </c:pt>
                <c:pt idx="162">
                  <c:v>6.4327500000000024E-2</c:v>
                </c:pt>
                <c:pt idx="163">
                  <c:v>6.398280000000002E-2</c:v>
                </c:pt>
                <c:pt idx="164">
                  <c:v>6.3753199999999996E-2</c:v>
                </c:pt>
                <c:pt idx="165">
                  <c:v>6.3537899999999994E-2</c:v>
                </c:pt>
                <c:pt idx="166">
                  <c:v>6.3274700000000003E-2</c:v>
                </c:pt>
                <c:pt idx="167">
                  <c:v>6.2859100000000001E-2</c:v>
                </c:pt>
                <c:pt idx="168">
                  <c:v>6.2532099999999993E-2</c:v>
                </c:pt>
                <c:pt idx="169">
                  <c:v>6.2272100000000004E-2</c:v>
                </c:pt>
                <c:pt idx="170">
                  <c:v>6.2013600000000779E-2</c:v>
                </c:pt>
                <c:pt idx="171">
                  <c:v>6.1751199999999985E-2</c:v>
                </c:pt>
                <c:pt idx="172">
                  <c:v>6.1490700000000023E-2</c:v>
                </c:pt>
                <c:pt idx="173">
                  <c:v>6.1167000000000013E-2</c:v>
                </c:pt>
                <c:pt idx="174">
                  <c:v>6.0873300000000012E-2</c:v>
                </c:pt>
                <c:pt idx="175">
                  <c:v>6.0585899999999998E-2</c:v>
                </c:pt>
                <c:pt idx="176">
                  <c:v>6.0246300000000003E-2</c:v>
                </c:pt>
                <c:pt idx="177">
                  <c:v>5.9999300000000012E-2</c:v>
                </c:pt>
                <c:pt idx="178">
                  <c:v>5.9581300000000004E-2</c:v>
                </c:pt>
                <c:pt idx="179">
                  <c:v>5.9462200000000791E-2</c:v>
                </c:pt>
                <c:pt idx="180">
                  <c:v>5.92291E-2</c:v>
                </c:pt>
                <c:pt idx="181">
                  <c:v>5.8865300000000002E-2</c:v>
                </c:pt>
                <c:pt idx="182">
                  <c:v>5.8785000000000004E-2</c:v>
                </c:pt>
                <c:pt idx="183">
                  <c:v>5.8557400000000003E-2</c:v>
                </c:pt>
                <c:pt idx="184">
                  <c:v>5.8314300000000013E-2</c:v>
                </c:pt>
                <c:pt idx="185">
                  <c:v>5.82617E-2</c:v>
                </c:pt>
                <c:pt idx="186">
                  <c:v>5.8097000000000114E-2</c:v>
                </c:pt>
                <c:pt idx="187">
                  <c:v>5.7988199999999997E-2</c:v>
                </c:pt>
                <c:pt idx="188">
                  <c:v>5.7898700000000511E-2</c:v>
                </c:pt>
                <c:pt idx="189">
                  <c:v>5.7960100000000014E-2</c:v>
                </c:pt>
                <c:pt idx="190">
                  <c:v>5.7918900000000134E-2</c:v>
                </c:pt>
                <c:pt idx="191">
                  <c:v>5.7996100000000134E-2</c:v>
                </c:pt>
                <c:pt idx="192">
                  <c:v>5.8213800000000003E-2</c:v>
                </c:pt>
                <c:pt idx="193">
                  <c:v>5.8444599999999985E-2</c:v>
                </c:pt>
                <c:pt idx="194">
                  <c:v>5.8675299999999986E-2</c:v>
                </c:pt>
                <c:pt idx="195">
                  <c:v>5.9123400000000034E-2</c:v>
                </c:pt>
                <c:pt idx="196">
                  <c:v>5.9399300000000134E-2</c:v>
                </c:pt>
                <c:pt idx="197">
                  <c:v>5.9778400000000134E-2</c:v>
                </c:pt>
                <c:pt idx="198">
                  <c:v>6.0254200000000001E-2</c:v>
                </c:pt>
                <c:pt idx="199">
                  <c:v>6.0728000000000004E-2</c:v>
                </c:pt>
                <c:pt idx="200">
                  <c:v>6.1238999999999995E-2</c:v>
                </c:pt>
                <c:pt idx="201">
                  <c:v>6.1873900000000003E-2</c:v>
                </c:pt>
                <c:pt idx="202">
                  <c:v>6.2533300000000014E-2</c:v>
                </c:pt>
                <c:pt idx="203">
                  <c:v>6.3100900000000001E-2</c:v>
                </c:pt>
                <c:pt idx="204">
                  <c:v>6.3827200000000001E-2</c:v>
                </c:pt>
                <c:pt idx="205">
                  <c:v>6.4618100000000012E-2</c:v>
                </c:pt>
                <c:pt idx="206">
                  <c:v>6.553630000000002E-2</c:v>
                </c:pt>
                <c:pt idx="207">
                  <c:v>6.6517999999999994E-2</c:v>
                </c:pt>
                <c:pt idx="208">
                  <c:v>6.7514199999999996E-2</c:v>
                </c:pt>
                <c:pt idx="209">
                  <c:v>6.8569900000000003E-2</c:v>
                </c:pt>
                <c:pt idx="210">
                  <c:v>6.9623900000000002E-2</c:v>
                </c:pt>
                <c:pt idx="211">
                  <c:v>7.0900000000000019E-2</c:v>
                </c:pt>
                <c:pt idx="212">
                  <c:v>7.2141300000000005E-2</c:v>
                </c:pt>
                <c:pt idx="213">
                  <c:v>7.3252700000000004E-2</c:v>
                </c:pt>
                <c:pt idx="214">
                  <c:v>7.4469000000000132E-2</c:v>
                </c:pt>
                <c:pt idx="215">
                  <c:v>7.5670299999999996E-2</c:v>
                </c:pt>
                <c:pt idx="216">
                  <c:v>7.6852199999999996E-2</c:v>
                </c:pt>
                <c:pt idx="217">
                  <c:v>7.7964900000000184E-2</c:v>
                </c:pt>
                <c:pt idx="218">
                  <c:v>7.9054500000000014E-2</c:v>
                </c:pt>
                <c:pt idx="219">
                  <c:v>8.0077300000000046E-2</c:v>
                </c:pt>
                <c:pt idx="220">
                  <c:v>8.0960800000000027E-2</c:v>
                </c:pt>
                <c:pt idx="221">
                  <c:v>8.1835500000000005E-2</c:v>
                </c:pt>
                <c:pt idx="222">
                  <c:v>8.2715400000000022E-2</c:v>
                </c:pt>
                <c:pt idx="223">
                  <c:v>8.3319800000000027E-2</c:v>
                </c:pt>
                <c:pt idx="224">
                  <c:v>8.3856200000000228E-2</c:v>
                </c:pt>
                <c:pt idx="225">
                  <c:v>8.4363200000000013E-2</c:v>
                </c:pt>
                <c:pt idx="226">
                  <c:v>8.4675900000000248E-2</c:v>
                </c:pt>
                <c:pt idx="227">
                  <c:v>8.4976300000000227E-2</c:v>
                </c:pt>
                <c:pt idx="228">
                  <c:v>8.5256100000000043E-2</c:v>
                </c:pt>
                <c:pt idx="229">
                  <c:v>8.5398600000000005E-2</c:v>
                </c:pt>
                <c:pt idx="230">
                  <c:v>8.5532800000000048E-2</c:v>
                </c:pt>
                <c:pt idx="231">
                  <c:v>8.5597300000001098E-2</c:v>
                </c:pt>
                <c:pt idx="232">
                  <c:v>8.5655100000000747E-2</c:v>
                </c:pt>
                <c:pt idx="233">
                  <c:v>8.5718100000000005E-2</c:v>
                </c:pt>
                <c:pt idx="234">
                  <c:v>8.5802400000000043E-2</c:v>
                </c:pt>
                <c:pt idx="235">
                  <c:v>8.5779400000000006E-2</c:v>
                </c:pt>
                <c:pt idx="236">
                  <c:v>8.5682800000000003E-2</c:v>
                </c:pt>
                <c:pt idx="237">
                  <c:v>8.5721600000000023E-2</c:v>
                </c:pt>
                <c:pt idx="238">
                  <c:v>8.569550000000091E-2</c:v>
                </c:pt>
                <c:pt idx="239">
                  <c:v>8.5547800000000243E-2</c:v>
                </c:pt>
                <c:pt idx="240">
                  <c:v>8.548059999999999E-2</c:v>
                </c:pt>
                <c:pt idx="241">
                  <c:v>8.5317099999999993E-2</c:v>
                </c:pt>
                <c:pt idx="242">
                  <c:v>8.5143700000000017E-2</c:v>
                </c:pt>
                <c:pt idx="243">
                  <c:v>8.4967600000000004E-2</c:v>
                </c:pt>
                <c:pt idx="244">
                  <c:v>8.4808500000000023E-2</c:v>
                </c:pt>
                <c:pt idx="245">
                  <c:v>8.4694900000001322E-2</c:v>
                </c:pt>
                <c:pt idx="246">
                  <c:v>8.4520300000001283E-2</c:v>
                </c:pt>
                <c:pt idx="247">
                  <c:v>8.4416200000000011E-2</c:v>
                </c:pt>
                <c:pt idx="248">
                  <c:v>8.4342199999999992E-2</c:v>
                </c:pt>
                <c:pt idx="249">
                  <c:v>8.4280500000000022E-2</c:v>
                </c:pt>
                <c:pt idx="250">
                  <c:v>8.4327600000000044E-2</c:v>
                </c:pt>
                <c:pt idx="251">
                  <c:v>8.4416600000000022E-2</c:v>
                </c:pt>
                <c:pt idx="252">
                  <c:v>8.4588800000000047E-2</c:v>
                </c:pt>
                <c:pt idx="253">
                  <c:v>8.4731700000000021E-2</c:v>
                </c:pt>
                <c:pt idx="254">
                  <c:v>8.5095400000000265E-2</c:v>
                </c:pt>
                <c:pt idx="255">
                  <c:v>8.5531200000000002E-2</c:v>
                </c:pt>
                <c:pt idx="256">
                  <c:v>8.5966200000000006E-2</c:v>
                </c:pt>
                <c:pt idx="257">
                  <c:v>8.6585300000000046E-2</c:v>
                </c:pt>
                <c:pt idx="258">
                  <c:v>8.7239200000000031E-2</c:v>
                </c:pt>
                <c:pt idx="259">
                  <c:v>8.7944500000000023E-2</c:v>
                </c:pt>
                <c:pt idx="260">
                  <c:v>8.8636800000001265E-2</c:v>
                </c:pt>
                <c:pt idx="261">
                  <c:v>8.9514300000001226E-2</c:v>
                </c:pt>
                <c:pt idx="262">
                  <c:v>9.0329700000000041E-2</c:v>
                </c:pt>
                <c:pt idx="263">
                  <c:v>9.1187400000000002E-2</c:v>
                </c:pt>
                <c:pt idx="264">
                  <c:v>9.2097400000000024E-2</c:v>
                </c:pt>
                <c:pt idx="265">
                  <c:v>9.3030300000000982E-2</c:v>
                </c:pt>
                <c:pt idx="266">
                  <c:v>9.3992100000000023E-2</c:v>
                </c:pt>
                <c:pt idx="267">
                  <c:v>9.5049300000000003E-2</c:v>
                </c:pt>
                <c:pt idx="268">
                  <c:v>9.6152500000000002E-2</c:v>
                </c:pt>
                <c:pt idx="269">
                  <c:v>9.7182399999999988E-2</c:v>
                </c:pt>
                <c:pt idx="270">
                  <c:v>9.8442700000000008E-2</c:v>
                </c:pt>
                <c:pt idx="271">
                  <c:v>9.9601600000000026E-2</c:v>
                </c:pt>
                <c:pt idx="272">
                  <c:v>0.100883</c:v>
                </c:pt>
                <c:pt idx="273">
                  <c:v>0.10220300000000022</c:v>
                </c:pt>
                <c:pt idx="274">
                  <c:v>0.10342600000000068</c:v>
                </c:pt>
                <c:pt idx="275">
                  <c:v>0.10475400000000012</c:v>
                </c:pt>
                <c:pt idx="276">
                  <c:v>0.10612099999999999</c:v>
                </c:pt>
                <c:pt idx="277">
                  <c:v>0.10751300000000009</c:v>
                </c:pt>
                <c:pt idx="278">
                  <c:v>0.10898200000000002</c:v>
                </c:pt>
                <c:pt idx="279">
                  <c:v>0.11049600000000002</c:v>
                </c:pt>
                <c:pt idx="280">
                  <c:v>0.11218599999999998</c:v>
                </c:pt>
                <c:pt idx="281">
                  <c:v>0.11404599999999998</c:v>
                </c:pt>
                <c:pt idx="282">
                  <c:v>0.11602500000000029</c:v>
                </c:pt>
                <c:pt idx="283">
                  <c:v>0.11817400000000022</c:v>
                </c:pt>
                <c:pt idx="284">
                  <c:v>0.12052599999999999</c:v>
                </c:pt>
                <c:pt idx="285">
                  <c:v>0.12297600000000022</c:v>
                </c:pt>
                <c:pt idx="286">
                  <c:v>0.125641</c:v>
                </c:pt>
                <c:pt idx="287">
                  <c:v>0.12845599999999999</c:v>
                </c:pt>
                <c:pt idx="288">
                  <c:v>0.131381</c:v>
                </c:pt>
                <c:pt idx="289">
                  <c:v>0.134382</c:v>
                </c:pt>
                <c:pt idx="290">
                  <c:v>0.137571</c:v>
                </c:pt>
                <c:pt idx="291">
                  <c:v>0.14086000000000001</c:v>
                </c:pt>
                <c:pt idx="292">
                  <c:v>0.14420100000000041</c:v>
                </c:pt>
                <c:pt idx="293">
                  <c:v>0.14761400000000041</c:v>
                </c:pt>
                <c:pt idx="294">
                  <c:v>0.15095400000000136</c:v>
                </c:pt>
                <c:pt idx="295">
                  <c:v>0.15429100000000157</c:v>
                </c:pt>
                <c:pt idx="296">
                  <c:v>0.15749700000000208</c:v>
                </c:pt>
                <c:pt idx="297">
                  <c:v>0.16051399999999999</c:v>
                </c:pt>
                <c:pt idx="298">
                  <c:v>0.16348099999999999</c:v>
                </c:pt>
                <c:pt idx="299">
                  <c:v>0.166154</c:v>
                </c:pt>
                <c:pt idx="300">
                  <c:v>0.16864499999999999</c:v>
                </c:pt>
                <c:pt idx="301">
                  <c:v>0.17094800000000188</c:v>
                </c:pt>
                <c:pt idx="302">
                  <c:v>0.17314900000000041</c:v>
                </c:pt>
                <c:pt idx="303">
                  <c:v>0.17510500000000001</c:v>
                </c:pt>
                <c:pt idx="304">
                  <c:v>0.17695400000000044</c:v>
                </c:pt>
                <c:pt idx="305">
                  <c:v>0.17862800000000001</c:v>
                </c:pt>
                <c:pt idx="306">
                  <c:v>0.18008199999999999</c:v>
                </c:pt>
                <c:pt idx="307">
                  <c:v>0.18149500000000188</c:v>
                </c:pt>
                <c:pt idx="308">
                  <c:v>0.18269900000000044</c:v>
                </c:pt>
                <c:pt idx="309">
                  <c:v>0.18369500000000041</c:v>
                </c:pt>
                <c:pt idx="310">
                  <c:v>0.18450100000000041</c:v>
                </c:pt>
                <c:pt idx="311">
                  <c:v>0.18505300000000041</c:v>
                </c:pt>
                <c:pt idx="312">
                  <c:v>0.18541100000000188</c:v>
                </c:pt>
                <c:pt idx="313">
                  <c:v>0.18554100000000157</c:v>
                </c:pt>
                <c:pt idx="314">
                  <c:v>0.18544000000000196</c:v>
                </c:pt>
                <c:pt idx="315">
                  <c:v>0.18504300000000157</c:v>
                </c:pt>
                <c:pt idx="316">
                  <c:v>0.18442500000000137</c:v>
                </c:pt>
                <c:pt idx="317">
                  <c:v>0.18363499999999999</c:v>
                </c:pt>
                <c:pt idx="318">
                  <c:v>0.18264400000000044</c:v>
                </c:pt>
                <c:pt idx="319">
                  <c:v>0.18145500000000137</c:v>
                </c:pt>
                <c:pt idx="320">
                  <c:v>0.18003000000000041</c:v>
                </c:pt>
                <c:pt idx="321">
                  <c:v>0.17844900000000208</c:v>
                </c:pt>
                <c:pt idx="322">
                  <c:v>0.17676300000000122</c:v>
                </c:pt>
                <c:pt idx="323">
                  <c:v>0.17473500000000122</c:v>
                </c:pt>
                <c:pt idx="324">
                  <c:v>0.17279500000000125</c:v>
                </c:pt>
                <c:pt idx="325">
                  <c:v>0.170573</c:v>
                </c:pt>
                <c:pt idx="326">
                  <c:v>0.16829700000000122</c:v>
                </c:pt>
                <c:pt idx="327">
                  <c:v>0.16600899999999999</c:v>
                </c:pt>
                <c:pt idx="328">
                  <c:v>0.163688</c:v>
                </c:pt>
                <c:pt idx="329">
                  <c:v>0.16141300000000094</c:v>
                </c:pt>
                <c:pt idx="330">
                  <c:v>0.15909100000000151</c:v>
                </c:pt>
                <c:pt idx="331">
                  <c:v>0.15690700000000188</c:v>
                </c:pt>
                <c:pt idx="332">
                  <c:v>0.15471900000000208</c:v>
                </c:pt>
                <c:pt idx="333">
                  <c:v>0.15256500000000137</c:v>
                </c:pt>
                <c:pt idx="334">
                  <c:v>0.15057300000000001</c:v>
                </c:pt>
                <c:pt idx="335">
                  <c:v>0.14857100000000001</c:v>
                </c:pt>
                <c:pt idx="336">
                  <c:v>0.14664400000000041</c:v>
                </c:pt>
                <c:pt idx="337">
                  <c:v>0.14477999999999999</c:v>
                </c:pt>
                <c:pt idx="338">
                  <c:v>0.14297099999999999</c:v>
                </c:pt>
                <c:pt idx="339">
                  <c:v>0.14122199999999999</c:v>
                </c:pt>
                <c:pt idx="340">
                  <c:v>0.13942700000000041</c:v>
                </c:pt>
                <c:pt idx="341">
                  <c:v>0.13772000000000001</c:v>
                </c:pt>
                <c:pt idx="342">
                  <c:v>0.13592099999999999</c:v>
                </c:pt>
                <c:pt idx="343">
                  <c:v>0.13405400000000001</c:v>
                </c:pt>
                <c:pt idx="344">
                  <c:v>0.13217099999999987</c:v>
                </c:pt>
                <c:pt idx="345">
                  <c:v>0.13029399999999999</c:v>
                </c:pt>
                <c:pt idx="346">
                  <c:v>0.12839700000000001</c:v>
                </c:pt>
                <c:pt idx="347">
                  <c:v>0.12653800000000001</c:v>
                </c:pt>
                <c:pt idx="348">
                  <c:v>0.124808</c:v>
                </c:pt>
                <c:pt idx="349">
                  <c:v>0.12323800000000019</c:v>
                </c:pt>
                <c:pt idx="350">
                  <c:v>0.12180100000000002</c:v>
                </c:pt>
                <c:pt idx="351">
                  <c:v>0.120547</c:v>
                </c:pt>
                <c:pt idx="352">
                  <c:v>0.11948300000000002</c:v>
                </c:pt>
                <c:pt idx="353">
                  <c:v>0.11859599999999999</c:v>
                </c:pt>
                <c:pt idx="354">
                  <c:v>0.11798599999999998</c:v>
                </c:pt>
                <c:pt idx="355">
                  <c:v>0.117689</c:v>
                </c:pt>
                <c:pt idx="356">
                  <c:v>0.11754299999999998</c:v>
                </c:pt>
                <c:pt idx="357">
                  <c:v>0.11756200000000012</c:v>
                </c:pt>
                <c:pt idx="358">
                  <c:v>0.11784799999999926</c:v>
                </c:pt>
                <c:pt idx="359">
                  <c:v>0.118315</c:v>
                </c:pt>
                <c:pt idx="360">
                  <c:v>0.11900200000000002</c:v>
                </c:pt>
                <c:pt idx="361">
                  <c:v>0.11989000000000002</c:v>
                </c:pt>
                <c:pt idx="362">
                  <c:v>0.12091499999999998</c:v>
                </c:pt>
                <c:pt idx="363">
                  <c:v>0.12206200000000068</c:v>
                </c:pt>
                <c:pt idx="364">
                  <c:v>0.123312</c:v>
                </c:pt>
                <c:pt idx="365">
                  <c:v>0.12473600000000108</c:v>
                </c:pt>
                <c:pt idx="366">
                  <c:v>0.12618499999999988</c:v>
                </c:pt>
                <c:pt idx="367">
                  <c:v>0.127635</c:v>
                </c:pt>
                <c:pt idx="368">
                  <c:v>0.12926099999999999</c:v>
                </c:pt>
                <c:pt idx="369">
                  <c:v>0.13080600000000001</c:v>
                </c:pt>
                <c:pt idx="370">
                  <c:v>0.13256299999999999</c:v>
                </c:pt>
                <c:pt idx="371">
                  <c:v>0.13422899999999999</c:v>
                </c:pt>
                <c:pt idx="372">
                  <c:v>0.135101</c:v>
                </c:pt>
                <c:pt idx="373">
                  <c:v>0.13460900000000001</c:v>
                </c:pt>
                <c:pt idx="374">
                  <c:v>0.13387299999999988</c:v>
                </c:pt>
                <c:pt idx="375">
                  <c:v>0.13296200000000041</c:v>
                </c:pt>
                <c:pt idx="376">
                  <c:v>0.132077</c:v>
                </c:pt>
                <c:pt idx="377">
                  <c:v>0.13117899999999988</c:v>
                </c:pt>
                <c:pt idx="378">
                  <c:v>0.13020499999999999</c:v>
                </c:pt>
                <c:pt idx="379">
                  <c:v>0.129575</c:v>
                </c:pt>
                <c:pt idx="380">
                  <c:v>0.12904499999999999</c:v>
                </c:pt>
                <c:pt idx="381">
                  <c:v>0.13064100000000001</c:v>
                </c:pt>
                <c:pt idx="382">
                  <c:v>0.13294800000000156</c:v>
                </c:pt>
                <c:pt idx="383">
                  <c:v>0.13549300000000122</c:v>
                </c:pt>
                <c:pt idx="384">
                  <c:v>0.13839099999999999</c:v>
                </c:pt>
                <c:pt idx="385">
                  <c:v>0.14150599999999999</c:v>
                </c:pt>
                <c:pt idx="386">
                  <c:v>0.14490600000000137</c:v>
                </c:pt>
                <c:pt idx="387">
                  <c:v>0.14851100000000125</c:v>
                </c:pt>
                <c:pt idx="388">
                  <c:v>0.15216199999999999</c:v>
                </c:pt>
                <c:pt idx="389">
                  <c:v>0.15619300000000041</c:v>
                </c:pt>
                <c:pt idx="390">
                  <c:v>0.16071199999999999</c:v>
                </c:pt>
                <c:pt idx="391">
                  <c:v>0.16569200000000001</c:v>
                </c:pt>
                <c:pt idx="392">
                  <c:v>0.17122000000000001</c:v>
                </c:pt>
                <c:pt idx="393">
                  <c:v>0.17732700000000001</c:v>
                </c:pt>
                <c:pt idx="394">
                  <c:v>0.18427700000000041</c:v>
                </c:pt>
                <c:pt idx="395">
                  <c:v>0.192104</c:v>
                </c:pt>
                <c:pt idx="396">
                  <c:v>0.20122100000000001</c:v>
                </c:pt>
                <c:pt idx="397">
                  <c:v>0.21148200000000122</c:v>
                </c:pt>
                <c:pt idx="398">
                  <c:v>0.22268399999999997</c:v>
                </c:pt>
                <c:pt idx="399">
                  <c:v>0.23296900000000137</c:v>
                </c:pt>
                <c:pt idx="400">
                  <c:v>0.22914200000000001</c:v>
                </c:pt>
              </c:numCache>
            </c:numRef>
          </c:yVal>
          <c:smooth val="1"/>
        </c:ser>
        <c:ser>
          <c:idx val="19"/>
          <c:order val="1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U$1:$U$401</c:f>
              <c:numCache>
                <c:formatCode>General</c:formatCode>
                <c:ptCount val="401"/>
                <c:pt idx="0">
                  <c:v>2.0357399999999998E-2</c:v>
                </c:pt>
                <c:pt idx="1">
                  <c:v>1.9951900000000043E-2</c:v>
                </c:pt>
                <c:pt idx="2">
                  <c:v>1.9490500000000171E-2</c:v>
                </c:pt>
                <c:pt idx="3">
                  <c:v>1.9127000000000043E-2</c:v>
                </c:pt>
                <c:pt idx="4">
                  <c:v>1.8969500000000153E-2</c:v>
                </c:pt>
                <c:pt idx="5">
                  <c:v>1.9183800000000174E-2</c:v>
                </c:pt>
                <c:pt idx="6">
                  <c:v>1.9525000000000153E-2</c:v>
                </c:pt>
                <c:pt idx="7">
                  <c:v>1.9333400000000021E-2</c:v>
                </c:pt>
                <c:pt idx="8">
                  <c:v>1.9175100000000021E-2</c:v>
                </c:pt>
                <c:pt idx="9">
                  <c:v>1.9034300000000001E-2</c:v>
                </c:pt>
                <c:pt idx="10">
                  <c:v>1.92149E-2</c:v>
                </c:pt>
                <c:pt idx="11">
                  <c:v>1.973080000000017E-2</c:v>
                </c:pt>
                <c:pt idx="12">
                  <c:v>1.989240000000015E-2</c:v>
                </c:pt>
                <c:pt idx="13">
                  <c:v>1.9921200000000149E-2</c:v>
                </c:pt>
                <c:pt idx="14">
                  <c:v>1.9548100000000165E-2</c:v>
                </c:pt>
                <c:pt idx="15">
                  <c:v>1.9444100000000176E-2</c:v>
                </c:pt>
                <c:pt idx="16">
                  <c:v>1.9745600000000144E-2</c:v>
                </c:pt>
                <c:pt idx="17">
                  <c:v>2.0239099999999999E-2</c:v>
                </c:pt>
                <c:pt idx="18">
                  <c:v>2.081730000000024E-2</c:v>
                </c:pt>
                <c:pt idx="19">
                  <c:v>2.0856599999999993E-2</c:v>
                </c:pt>
                <c:pt idx="20">
                  <c:v>2.0601300000000308E-2</c:v>
                </c:pt>
                <c:pt idx="21">
                  <c:v>2.0277000000000236E-2</c:v>
                </c:pt>
                <c:pt idx="22">
                  <c:v>2.023260000000001E-2</c:v>
                </c:pt>
                <c:pt idx="23">
                  <c:v>2.0269100000000002E-2</c:v>
                </c:pt>
                <c:pt idx="24">
                  <c:v>2.0678700000000012E-2</c:v>
                </c:pt>
                <c:pt idx="25">
                  <c:v>2.1221500000000001E-2</c:v>
                </c:pt>
                <c:pt idx="26">
                  <c:v>2.1193699999999999E-2</c:v>
                </c:pt>
                <c:pt idx="27">
                  <c:v>2.1031100000000323E-2</c:v>
                </c:pt>
                <c:pt idx="28">
                  <c:v>2.0749699999999999E-2</c:v>
                </c:pt>
                <c:pt idx="29">
                  <c:v>2.1033000000000295E-2</c:v>
                </c:pt>
                <c:pt idx="30">
                  <c:v>2.1687700000000251E-2</c:v>
                </c:pt>
                <c:pt idx="31">
                  <c:v>2.2398700000000001E-2</c:v>
                </c:pt>
                <c:pt idx="32">
                  <c:v>2.252790000000001E-2</c:v>
                </c:pt>
                <c:pt idx="33">
                  <c:v>2.2101400000000011E-2</c:v>
                </c:pt>
                <c:pt idx="34">
                  <c:v>2.1743700000000012E-2</c:v>
                </c:pt>
                <c:pt idx="35">
                  <c:v>2.2235400000000249E-2</c:v>
                </c:pt>
                <c:pt idx="36">
                  <c:v>2.2788200000000002E-2</c:v>
                </c:pt>
                <c:pt idx="37">
                  <c:v>2.3386399999999998E-2</c:v>
                </c:pt>
                <c:pt idx="38">
                  <c:v>2.3130999999999999E-2</c:v>
                </c:pt>
                <c:pt idx="39">
                  <c:v>2.2748100000000011E-2</c:v>
                </c:pt>
                <c:pt idx="40">
                  <c:v>2.2490699999999999E-2</c:v>
                </c:pt>
                <c:pt idx="41">
                  <c:v>2.3132E-2</c:v>
                </c:pt>
                <c:pt idx="42">
                  <c:v>2.3871800000000259E-2</c:v>
                </c:pt>
                <c:pt idx="43">
                  <c:v>2.4243900000000092E-2</c:v>
                </c:pt>
                <c:pt idx="44">
                  <c:v>2.4203900000000052E-2</c:v>
                </c:pt>
                <c:pt idx="45">
                  <c:v>2.4194599999999927E-2</c:v>
                </c:pt>
                <c:pt idx="46">
                  <c:v>2.45107E-2</c:v>
                </c:pt>
                <c:pt idx="47">
                  <c:v>2.5148199999999989E-2</c:v>
                </c:pt>
                <c:pt idx="48">
                  <c:v>2.5510399999999999E-2</c:v>
                </c:pt>
                <c:pt idx="49">
                  <c:v>2.5394900000000001E-2</c:v>
                </c:pt>
                <c:pt idx="50">
                  <c:v>2.5225100000000011E-2</c:v>
                </c:pt>
                <c:pt idx="51">
                  <c:v>2.5307099999999999E-2</c:v>
                </c:pt>
                <c:pt idx="52">
                  <c:v>2.5891400000000002E-2</c:v>
                </c:pt>
                <c:pt idx="53">
                  <c:v>2.636380000000001E-2</c:v>
                </c:pt>
                <c:pt idx="54">
                  <c:v>2.6474400000000002E-2</c:v>
                </c:pt>
                <c:pt idx="55">
                  <c:v>2.6405300000000357E-2</c:v>
                </c:pt>
                <c:pt idx="56">
                  <c:v>2.6620200000000042E-2</c:v>
                </c:pt>
                <c:pt idx="57">
                  <c:v>2.7154000000000001E-2</c:v>
                </c:pt>
                <c:pt idx="58">
                  <c:v>2.7649600000000277E-2</c:v>
                </c:pt>
                <c:pt idx="59">
                  <c:v>2.797850000000001E-2</c:v>
                </c:pt>
                <c:pt idx="60">
                  <c:v>2.8074200000000011E-2</c:v>
                </c:pt>
                <c:pt idx="61">
                  <c:v>2.8237200000000247E-2</c:v>
                </c:pt>
                <c:pt idx="62">
                  <c:v>2.8855900000000052E-2</c:v>
                </c:pt>
                <c:pt idx="63">
                  <c:v>2.9409200000000253E-2</c:v>
                </c:pt>
                <c:pt idx="64">
                  <c:v>2.9812499999999988E-2</c:v>
                </c:pt>
                <c:pt idx="65">
                  <c:v>3.0060900000000002E-2</c:v>
                </c:pt>
                <c:pt idx="66">
                  <c:v>3.0449800000000256E-2</c:v>
                </c:pt>
                <c:pt idx="67">
                  <c:v>3.0730700000000052E-2</c:v>
                </c:pt>
                <c:pt idx="68">
                  <c:v>3.0938400000000001E-2</c:v>
                </c:pt>
                <c:pt idx="69">
                  <c:v>3.1307900000000242E-2</c:v>
                </c:pt>
                <c:pt idx="70">
                  <c:v>3.1674900000000325E-2</c:v>
                </c:pt>
                <c:pt idx="71">
                  <c:v>3.1991200000000011E-2</c:v>
                </c:pt>
                <c:pt idx="72">
                  <c:v>3.2278400000000006E-2</c:v>
                </c:pt>
                <c:pt idx="73">
                  <c:v>3.2603900000000414E-2</c:v>
                </c:pt>
                <c:pt idx="74">
                  <c:v>3.2992500000000001E-2</c:v>
                </c:pt>
                <c:pt idx="75">
                  <c:v>3.354130000000001E-2</c:v>
                </c:pt>
                <c:pt idx="76">
                  <c:v>3.4285900000000216E-2</c:v>
                </c:pt>
                <c:pt idx="77">
                  <c:v>3.4844899999999998E-2</c:v>
                </c:pt>
                <c:pt idx="78">
                  <c:v>3.5364600000000003E-2</c:v>
                </c:pt>
                <c:pt idx="79">
                  <c:v>3.5823199999999999E-2</c:v>
                </c:pt>
                <c:pt idx="80">
                  <c:v>3.6337100000000212E-2</c:v>
                </c:pt>
                <c:pt idx="81">
                  <c:v>3.7040300000000359E-2</c:v>
                </c:pt>
                <c:pt idx="82">
                  <c:v>3.7667200000000324E-2</c:v>
                </c:pt>
                <c:pt idx="83">
                  <c:v>3.7893400000000042E-2</c:v>
                </c:pt>
                <c:pt idx="84">
                  <c:v>3.82066E-2</c:v>
                </c:pt>
                <c:pt idx="85">
                  <c:v>3.8644499999999998E-2</c:v>
                </c:pt>
                <c:pt idx="86">
                  <c:v>3.9062600000000003E-2</c:v>
                </c:pt>
                <c:pt idx="87">
                  <c:v>3.9408800000000001E-2</c:v>
                </c:pt>
                <c:pt idx="88">
                  <c:v>3.9832100000000016E-2</c:v>
                </c:pt>
                <c:pt idx="89">
                  <c:v>4.0345499999999999E-2</c:v>
                </c:pt>
                <c:pt idx="90">
                  <c:v>4.0916000000000133E-2</c:v>
                </c:pt>
                <c:pt idx="91">
                  <c:v>4.1502400000000023E-2</c:v>
                </c:pt>
                <c:pt idx="92">
                  <c:v>4.2396500000000656E-2</c:v>
                </c:pt>
                <c:pt idx="93">
                  <c:v>4.3205899999999867E-2</c:v>
                </c:pt>
                <c:pt idx="94">
                  <c:v>4.3737700000000032E-2</c:v>
                </c:pt>
                <c:pt idx="95">
                  <c:v>4.4315100000000024E-2</c:v>
                </c:pt>
                <c:pt idx="96">
                  <c:v>4.5168399999999997E-2</c:v>
                </c:pt>
                <c:pt idx="97">
                  <c:v>4.58463E-2</c:v>
                </c:pt>
                <c:pt idx="98">
                  <c:v>4.6348599999999997E-2</c:v>
                </c:pt>
                <c:pt idx="99">
                  <c:v>4.69913E-2</c:v>
                </c:pt>
                <c:pt idx="100">
                  <c:v>4.7495600000000512E-2</c:v>
                </c:pt>
                <c:pt idx="101">
                  <c:v>4.7960100000000012E-2</c:v>
                </c:pt>
                <c:pt idx="102">
                  <c:v>4.8550000000000003E-2</c:v>
                </c:pt>
                <c:pt idx="103">
                  <c:v>4.9223099999999999E-2</c:v>
                </c:pt>
                <c:pt idx="104">
                  <c:v>4.9851600000000114E-2</c:v>
                </c:pt>
                <c:pt idx="105">
                  <c:v>5.0591300000000013E-2</c:v>
                </c:pt>
                <c:pt idx="106">
                  <c:v>5.1260899999999977E-2</c:v>
                </c:pt>
                <c:pt idx="107">
                  <c:v>5.1925899999999955E-2</c:v>
                </c:pt>
                <c:pt idx="108">
                  <c:v>5.2571399999999997E-2</c:v>
                </c:pt>
                <c:pt idx="109">
                  <c:v>5.3204299999999996E-2</c:v>
                </c:pt>
                <c:pt idx="110">
                  <c:v>5.3790300000000034E-2</c:v>
                </c:pt>
                <c:pt idx="111">
                  <c:v>5.42703E-2</c:v>
                </c:pt>
                <c:pt idx="112">
                  <c:v>5.4781700000000114E-2</c:v>
                </c:pt>
                <c:pt idx="113">
                  <c:v>5.5061899999999997E-2</c:v>
                </c:pt>
                <c:pt idx="114">
                  <c:v>5.5329799999999998E-2</c:v>
                </c:pt>
                <c:pt idx="115">
                  <c:v>5.5591300000000003E-2</c:v>
                </c:pt>
                <c:pt idx="116">
                  <c:v>5.6078499999999996E-2</c:v>
                </c:pt>
                <c:pt idx="117">
                  <c:v>5.6543200000000002E-2</c:v>
                </c:pt>
                <c:pt idx="118">
                  <c:v>5.6968199999999997E-2</c:v>
                </c:pt>
                <c:pt idx="119">
                  <c:v>5.7365100000000023E-2</c:v>
                </c:pt>
                <c:pt idx="120">
                  <c:v>5.7748700000000014E-2</c:v>
                </c:pt>
                <c:pt idx="121">
                  <c:v>5.8333000000000114E-2</c:v>
                </c:pt>
                <c:pt idx="122">
                  <c:v>5.8511100000000003E-2</c:v>
                </c:pt>
                <c:pt idx="123">
                  <c:v>5.9163300000000113E-2</c:v>
                </c:pt>
                <c:pt idx="124">
                  <c:v>6.1479899999999955E-2</c:v>
                </c:pt>
                <c:pt idx="125">
                  <c:v>6.4258899999999994E-2</c:v>
                </c:pt>
                <c:pt idx="126">
                  <c:v>6.68271E-2</c:v>
                </c:pt>
                <c:pt idx="127">
                  <c:v>6.6332700000000133E-2</c:v>
                </c:pt>
                <c:pt idx="128">
                  <c:v>6.5881099999999998E-2</c:v>
                </c:pt>
                <c:pt idx="129">
                  <c:v>6.5366500000000133E-2</c:v>
                </c:pt>
                <c:pt idx="130">
                  <c:v>6.4849199999999996E-2</c:v>
                </c:pt>
                <c:pt idx="131">
                  <c:v>6.6523100000000002E-2</c:v>
                </c:pt>
                <c:pt idx="132">
                  <c:v>6.6143900000000005E-2</c:v>
                </c:pt>
                <c:pt idx="133">
                  <c:v>6.5948000000000007E-2</c:v>
                </c:pt>
                <c:pt idx="134">
                  <c:v>6.5683199999999997E-2</c:v>
                </c:pt>
                <c:pt idx="135">
                  <c:v>6.563090000000002E-2</c:v>
                </c:pt>
                <c:pt idx="136">
                  <c:v>6.5799200000000113E-2</c:v>
                </c:pt>
                <c:pt idx="137">
                  <c:v>6.5814600000000514E-2</c:v>
                </c:pt>
                <c:pt idx="138">
                  <c:v>6.5718400000000524E-2</c:v>
                </c:pt>
                <c:pt idx="139">
                  <c:v>6.5532400000000504E-2</c:v>
                </c:pt>
                <c:pt idx="140">
                  <c:v>6.5417200000000134E-2</c:v>
                </c:pt>
                <c:pt idx="141">
                  <c:v>6.5307200000000024E-2</c:v>
                </c:pt>
                <c:pt idx="142">
                  <c:v>6.5207000000000001E-2</c:v>
                </c:pt>
                <c:pt idx="143">
                  <c:v>6.5227199999999999E-2</c:v>
                </c:pt>
                <c:pt idx="144">
                  <c:v>6.4925600000000014E-2</c:v>
                </c:pt>
                <c:pt idx="145">
                  <c:v>6.452780000000001E-2</c:v>
                </c:pt>
                <c:pt idx="146">
                  <c:v>6.4491800000000002E-2</c:v>
                </c:pt>
                <c:pt idx="147">
                  <c:v>6.4313700000000779E-2</c:v>
                </c:pt>
                <c:pt idx="148">
                  <c:v>6.4261399999999996E-2</c:v>
                </c:pt>
                <c:pt idx="149">
                  <c:v>6.4080100000000001E-2</c:v>
                </c:pt>
                <c:pt idx="150">
                  <c:v>6.3947100000000007E-2</c:v>
                </c:pt>
                <c:pt idx="151">
                  <c:v>6.3974900000000001E-2</c:v>
                </c:pt>
                <c:pt idx="152">
                  <c:v>6.382290000000003E-2</c:v>
                </c:pt>
                <c:pt idx="153">
                  <c:v>6.3977599999999996E-2</c:v>
                </c:pt>
                <c:pt idx="154">
                  <c:v>6.3864400000000113E-2</c:v>
                </c:pt>
                <c:pt idx="155">
                  <c:v>6.3740500000000005E-2</c:v>
                </c:pt>
                <c:pt idx="156">
                  <c:v>6.3423099999999996E-2</c:v>
                </c:pt>
                <c:pt idx="157">
                  <c:v>6.3204200000000002E-2</c:v>
                </c:pt>
                <c:pt idx="158">
                  <c:v>6.3094200000000003E-2</c:v>
                </c:pt>
                <c:pt idx="159">
                  <c:v>6.2923599999999996E-2</c:v>
                </c:pt>
                <c:pt idx="160">
                  <c:v>6.2789000000000011E-2</c:v>
                </c:pt>
                <c:pt idx="161">
                  <c:v>6.2561800000000001E-2</c:v>
                </c:pt>
                <c:pt idx="162">
                  <c:v>6.2217800000000004E-2</c:v>
                </c:pt>
                <c:pt idx="163">
                  <c:v>6.1955400000000001E-2</c:v>
                </c:pt>
                <c:pt idx="164">
                  <c:v>6.1735000000000012E-2</c:v>
                </c:pt>
                <c:pt idx="165">
                  <c:v>6.1573900000000001E-2</c:v>
                </c:pt>
                <c:pt idx="166">
                  <c:v>6.1362100000000024E-2</c:v>
                </c:pt>
                <c:pt idx="167">
                  <c:v>6.0949699999999996E-2</c:v>
                </c:pt>
                <c:pt idx="168">
                  <c:v>6.0529299999999987E-2</c:v>
                </c:pt>
                <c:pt idx="169">
                  <c:v>6.0233200000000021E-2</c:v>
                </c:pt>
                <c:pt idx="170">
                  <c:v>6.0023500000000014E-2</c:v>
                </c:pt>
                <c:pt idx="171">
                  <c:v>5.9639900000000003E-2</c:v>
                </c:pt>
                <c:pt idx="172">
                  <c:v>5.9314600000000828E-2</c:v>
                </c:pt>
                <c:pt idx="173">
                  <c:v>5.8983300000000002E-2</c:v>
                </c:pt>
                <c:pt idx="174">
                  <c:v>5.8668600000000022E-2</c:v>
                </c:pt>
                <c:pt idx="175">
                  <c:v>5.8449299999999996E-2</c:v>
                </c:pt>
                <c:pt idx="176">
                  <c:v>5.8167099999999999E-2</c:v>
                </c:pt>
                <c:pt idx="177">
                  <c:v>5.7929599999999998E-2</c:v>
                </c:pt>
                <c:pt idx="178">
                  <c:v>5.7604200000000022E-2</c:v>
                </c:pt>
                <c:pt idx="179">
                  <c:v>5.7574199999999985E-2</c:v>
                </c:pt>
                <c:pt idx="180">
                  <c:v>5.7383400000000674E-2</c:v>
                </c:pt>
                <c:pt idx="181">
                  <c:v>5.7090500000000134E-2</c:v>
                </c:pt>
                <c:pt idx="182">
                  <c:v>5.6968199999999997E-2</c:v>
                </c:pt>
                <c:pt idx="183">
                  <c:v>5.6769899999999998E-2</c:v>
                </c:pt>
                <c:pt idx="184">
                  <c:v>5.6544699999999996E-2</c:v>
                </c:pt>
                <c:pt idx="185">
                  <c:v>5.6448499999999999E-2</c:v>
                </c:pt>
                <c:pt idx="186">
                  <c:v>5.6298899999999985E-2</c:v>
                </c:pt>
                <c:pt idx="187">
                  <c:v>5.6216100000000012E-2</c:v>
                </c:pt>
                <c:pt idx="188">
                  <c:v>5.6136600000000113E-2</c:v>
                </c:pt>
                <c:pt idx="189">
                  <c:v>5.6254099999999987E-2</c:v>
                </c:pt>
                <c:pt idx="190">
                  <c:v>5.62514E-2</c:v>
                </c:pt>
                <c:pt idx="191">
                  <c:v>5.6235099999999996E-2</c:v>
                </c:pt>
                <c:pt idx="192">
                  <c:v>5.6501499999999996E-2</c:v>
                </c:pt>
                <c:pt idx="193">
                  <c:v>5.6805899999999986E-2</c:v>
                </c:pt>
                <c:pt idx="194">
                  <c:v>5.6974099999999986E-2</c:v>
                </c:pt>
                <c:pt idx="195">
                  <c:v>5.7371900000000003E-2</c:v>
                </c:pt>
                <c:pt idx="196">
                  <c:v>5.7634700000000004E-2</c:v>
                </c:pt>
                <c:pt idx="197">
                  <c:v>5.7931600000000034E-2</c:v>
                </c:pt>
                <c:pt idx="198">
                  <c:v>5.8441799999999995E-2</c:v>
                </c:pt>
                <c:pt idx="199">
                  <c:v>5.8940099999999995E-2</c:v>
                </c:pt>
                <c:pt idx="200">
                  <c:v>5.9379500000000002E-2</c:v>
                </c:pt>
                <c:pt idx="201">
                  <c:v>5.9995700000000034E-2</c:v>
                </c:pt>
                <c:pt idx="202">
                  <c:v>6.0698300000000004E-2</c:v>
                </c:pt>
                <c:pt idx="203">
                  <c:v>6.1338000000000004E-2</c:v>
                </c:pt>
                <c:pt idx="204">
                  <c:v>6.2129200000000002E-2</c:v>
                </c:pt>
                <c:pt idx="205">
                  <c:v>6.2938200000000014E-2</c:v>
                </c:pt>
                <c:pt idx="206">
                  <c:v>6.3866800000000029E-2</c:v>
                </c:pt>
                <c:pt idx="207">
                  <c:v>6.4909800000000004E-2</c:v>
                </c:pt>
                <c:pt idx="208">
                  <c:v>6.5959100000000007E-2</c:v>
                </c:pt>
                <c:pt idx="209">
                  <c:v>6.7013900000000667E-2</c:v>
                </c:pt>
                <c:pt idx="210">
                  <c:v>6.8073500000000009E-2</c:v>
                </c:pt>
                <c:pt idx="211">
                  <c:v>6.9238800000000003E-2</c:v>
                </c:pt>
                <c:pt idx="212">
                  <c:v>7.0449999999999999E-2</c:v>
                </c:pt>
                <c:pt idx="213">
                  <c:v>7.1623199999999998E-2</c:v>
                </c:pt>
                <c:pt idx="214">
                  <c:v>7.2791600000000747E-2</c:v>
                </c:pt>
                <c:pt idx="215">
                  <c:v>7.389080000000002E-2</c:v>
                </c:pt>
                <c:pt idx="216">
                  <c:v>7.4978500000000003E-2</c:v>
                </c:pt>
                <c:pt idx="217">
                  <c:v>7.6085899999999998E-2</c:v>
                </c:pt>
                <c:pt idx="218">
                  <c:v>7.715420000000002E-2</c:v>
                </c:pt>
                <c:pt idx="219">
                  <c:v>7.815370000000002E-2</c:v>
                </c:pt>
                <c:pt idx="220">
                  <c:v>7.9059700000000011E-2</c:v>
                </c:pt>
                <c:pt idx="221">
                  <c:v>7.9838300000000084E-2</c:v>
                </c:pt>
                <c:pt idx="222">
                  <c:v>8.0657600000000065E-2</c:v>
                </c:pt>
                <c:pt idx="223">
                  <c:v>8.1267100000000023E-2</c:v>
                </c:pt>
                <c:pt idx="224">
                  <c:v>8.1898100000000001E-2</c:v>
                </c:pt>
                <c:pt idx="225">
                  <c:v>8.24463E-2</c:v>
                </c:pt>
                <c:pt idx="226">
                  <c:v>8.2688900000000023E-2</c:v>
                </c:pt>
                <c:pt idx="227">
                  <c:v>8.3020600000000208E-2</c:v>
                </c:pt>
                <c:pt idx="228">
                  <c:v>8.3265200000000025E-2</c:v>
                </c:pt>
                <c:pt idx="229">
                  <c:v>8.3424700000000046E-2</c:v>
                </c:pt>
                <c:pt idx="230">
                  <c:v>8.3718400000000068E-2</c:v>
                </c:pt>
                <c:pt idx="231">
                  <c:v>8.3792800000000764E-2</c:v>
                </c:pt>
                <c:pt idx="232">
                  <c:v>8.3796400000001173E-2</c:v>
                </c:pt>
                <c:pt idx="233">
                  <c:v>8.3819700000000011E-2</c:v>
                </c:pt>
                <c:pt idx="234">
                  <c:v>8.3905600000000066E-2</c:v>
                </c:pt>
                <c:pt idx="235">
                  <c:v>8.3939300000000244E-2</c:v>
                </c:pt>
                <c:pt idx="236">
                  <c:v>8.3958300000001082E-2</c:v>
                </c:pt>
                <c:pt idx="237">
                  <c:v>8.3896900000001051E-2</c:v>
                </c:pt>
                <c:pt idx="238">
                  <c:v>8.3812600000000001E-2</c:v>
                </c:pt>
                <c:pt idx="239">
                  <c:v>8.3650300000001399E-2</c:v>
                </c:pt>
                <c:pt idx="240">
                  <c:v>8.3598500000001019E-2</c:v>
                </c:pt>
                <c:pt idx="241">
                  <c:v>8.3461100000000024E-2</c:v>
                </c:pt>
                <c:pt idx="242">
                  <c:v>8.3200700000000002E-2</c:v>
                </c:pt>
                <c:pt idx="243">
                  <c:v>8.298019999999999E-2</c:v>
                </c:pt>
                <c:pt idx="244">
                  <c:v>8.2709100000000021E-2</c:v>
                </c:pt>
                <c:pt idx="245">
                  <c:v>8.2575300000000226E-2</c:v>
                </c:pt>
                <c:pt idx="246">
                  <c:v>8.2409100000000027E-2</c:v>
                </c:pt>
                <c:pt idx="247">
                  <c:v>8.220520000000002E-2</c:v>
                </c:pt>
                <c:pt idx="248">
                  <c:v>8.2084900000000002E-2</c:v>
                </c:pt>
                <c:pt idx="249">
                  <c:v>8.1993100000000013E-2</c:v>
                </c:pt>
                <c:pt idx="250">
                  <c:v>8.2082500000000017E-2</c:v>
                </c:pt>
                <c:pt idx="251">
                  <c:v>8.2220700000000008E-2</c:v>
                </c:pt>
                <c:pt idx="252">
                  <c:v>8.2412199999999977E-2</c:v>
                </c:pt>
                <c:pt idx="253">
                  <c:v>8.2606200000000005E-2</c:v>
                </c:pt>
                <c:pt idx="254">
                  <c:v>8.2912100000000016E-2</c:v>
                </c:pt>
                <c:pt idx="255">
                  <c:v>8.3264400000000766E-2</c:v>
                </c:pt>
                <c:pt idx="256">
                  <c:v>8.3764700000000247E-2</c:v>
                </c:pt>
                <c:pt idx="257">
                  <c:v>8.4350500000000064E-2</c:v>
                </c:pt>
                <c:pt idx="258">
                  <c:v>8.49134E-2</c:v>
                </c:pt>
                <c:pt idx="259">
                  <c:v>8.5581500000000005E-2</c:v>
                </c:pt>
                <c:pt idx="260">
                  <c:v>8.63506E-2</c:v>
                </c:pt>
                <c:pt idx="261">
                  <c:v>8.7158000000000041E-2</c:v>
                </c:pt>
                <c:pt idx="262">
                  <c:v>8.8048600000000005E-2</c:v>
                </c:pt>
                <c:pt idx="263">
                  <c:v>8.9059500000000208E-2</c:v>
                </c:pt>
                <c:pt idx="264">
                  <c:v>8.9976600000000004E-2</c:v>
                </c:pt>
                <c:pt idx="265">
                  <c:v>9.0966500000000047E-2</c:v>
                </c:pt>
                <c:pt idx="266">
                  <c:v>9.2012300000000005E-2</c:v>
                </c:pt>
                <c:pt idx="267">
                  <c:v>9.3058800000001218E-2</c:v>
                </c:pt>
                <c:pt idx="268">
                  <c:v>9.4137000000000026E-2</c:v>
                </c:pt>
                <c:pt idx="269">
                  <c:v>9.5236600000000005E-2</c:v>
                </c:pt>
                <c:pt idx="270">
                  <c:v>9.6406600000000009E-2</c:v>
                </c:pt>
                <c:pt idx="271">
                  <c:v>9.7569100000000006E-2</c:v>
                </c:pt>
                <c:pt idx="272">
                  <c:v>9.8874500000000268E-2</c:v>
                </c:pt>
                <c:pt idx="273">
                  <c:v>0.100051</c:v>
                </c:pt>
                <c:pt idx="274">
                  <c:v>0.10126800000000002</c:v>
                </c:pt>
                <c:pt idx="275">
                  <c:v>0.10259799999999998</c:v>
                </c:pt>
                <c:pt idx="276">
                  <c:v>0.103843</c:v>
                </c:pt>
                <c:pt idx="277">
                  <c:v>0.10519299999999999</c:v>
                </c:pt>
                <c:pt idx="278">
                  <c:v>0.10666299999999999</c:v>
                </c:pt>
                <c:pt idx="279">
                  <c:v>0.10804300000000019</c:v>
                </c:pt>
                <c:pt idx="280">
                  <c:v>0.10967700000000002</c:v>
                </c:pt>
                <c:pt idx="281">
                  <c:v>0.111516</c:v>
                </c:pt>
                <c:pt idx="282">
                  <c:v>0.113381</c:v>
                </c:pt>
                <c:pt idx="283">
                  <c:v>0.11549200000000009</c:v>
                </c:pt>
                <c:pt idx="284">
                  <c:v>0.11778200000000009</c:v>
                </c:pt>
                <c:pt idx="285">
                  <c:v>0.12016499999999999</c:v>
                </c:pt>
                <c:pt idx="286">
                  <c:v>0.12279700000000029</c:v>
                </c:pt>
                <c:pt idx="287">
                  <c:v>0.12562199999999987</c:v>
                </c:pt>
                <c:pt idx="288">
                  <c:v>0.128525</c:v>
                </c:pt>
                <c:pt idx="289">
                  <c:v>0.13155700000000001</c:v>
                </c:pt>
                <c:pt idx="290">
                  <c:v>0.13472500000000001</c:v>
                </c:pt>
                <c:pt idx="291">
                  <c:v>0.13804800000000125</c:v>
                </c:pt>
                <c:pt idx="292">
                  <c:v>0.14132900000000001</c:v>
                </c:pt>
                <c:pt idx="293">
                  <c:v>0.14481800000000122</c:v>
                </c:pt>
                <c:pt idx="294">
                  <c:v>0.14815900000000001</c:v>
                </c:pt>
                <c:pt idx="295">
                  <c:v>0.15139100000000041</c:v>
                </c:pt>
                <c:pt idx="296">
                  <c:v>0.15458300000000041</c:v>
                </c:pt>
                <c:pt idx="297">
                  <c:v>0.15755100000000041</c:v>
                </c:pt>
                <c:pt idx="298">
                  <c:v>0.16045400000000001</c:v>
                </c:pt>
                <c:pt idx="299">
                  <c:v>0.163132</c:v>
                </c:pt>
                <c:pt idx="300">
                  <c:v>0.16554300000000041</c:v>
                </c:pt>
                <c:pt idx="301">
                  <c:v>0.16769300000000001</c:v>
                </c:pt>
                <c:pt idx="302">
                  <c:v>0.16975599999999999</c:v>
                </c:pt>
                <c:pt idx="303">
                  <c:v>0.171625</c:v>
                </c:pt>
                <c:pt idx="304">
                  <c:v>0.17335</c:v>
                </c:pt>
                <c:pt idx="305">
                  <c:v>0.17492000000000021</c:v>
                </c:pt>
                <c:pt idx="306">
                  <c:v>0.17629400000000137</c:v>
                </c:pt>
                <c:pt idx="307">
                  <c:v>0.17754500000000137</c:v>
                </c:pt>
                <c:pt idx="308">
                  <c:v>0.17874300000000157</c:v>
                </c:pt>
                <c:pt idx="309">
                  <c:v>0.17974800000000188</c:v>
                </c:pt>
                <c:pt idx="310">
                  <c:v>0.18051800000000157</c:v>
                </c:pt>
                <c:pt idx="311">
                  <c:v>0.18108500000000041</c:v>
                </c:pt>
                <c:pt idx="312">
                  <c:v>0.18134300000000128</c:v>
                </c:pt>
                <c:pt idx="313">
                  <c:v>0.18139600000000122</c:v>
                </c:pt>
                <c:pt idx="314">
                  <c:v>0.18126700000000157</c:v>
                </c:pt>
                <c:pt idx="315">
                  <c:v>0.18092300000000044</c:v>
                </c:pt>
                <c:pt idx="316">
                  <c:v>0.18023300000000128</c:v>
                </c:pt>
                <c:pt idx="317">
                  <c:v>0.17946800000000188</c:v>
                </c:pt>
                <c:pt idx="318">
                  <c:v>0.17849100000000157</c:v>
                </c:pt>
                <c:pt idx="319">
                  <c:v>0.17723600000000134</c:v>
                </c:pt>
                <c:pt idx="320">
                  <c:v>0.17590000000000044</c:v>
                </c:pt>
                <c:pt idx="321">
                  <c:v>0.17432600000000001</c:v>
                </c:pt>
                <c:pt idx="322">
                  <c:v>0.172682</c:v>
                </c:pt>
                <c:pt idx="323">
                  <c:v>0.17081399999999999</c:v>
                </c:pt>
                <c:pt idx="324">
                  <c:v>0.16887099999999997</c:v>
                </c:pt>
                <c:pt idx="325">
                  <c:v>0.16673900000000041</c:v>
                </c:pt>
                <c:pt idx="326">
                  <c:v>0.16447999999999999</c:v>
                </c:pt>
                <c:pt idx="327">
                  <c:v>0.16227800000000001</c:v>
                </c:pt>
                <c:pt idx="328">
                  <c:v>0.16001699999999999</c:v>
                </c:pt>
                <c:pt idx="329">
                  <c:v>0.15777099999999999</c:v>
                </c:pt>
                <c:pt idx="330">
                  <c:v>0.15542900000000157</c:v>
                </c:pt>
                <c:pt idx="331">
                  <c:v>0.15322800000000122</c:v>
                </c:pt>
                <c:pt idx="332">
                  <c:v>0.15109700000000137</c:v>
                </c:pt>
                <c:pt idx="333">
                  <c:v>0.14892100000000041</c:v>
                </c:pt>
                <c:pt idx="334">
                  <c:v>0.14691100000000157</c:v>
                </c:pt>
                <c:pt idx="335">
                  <c:v>0.14498800000000137</c:v>
                </c:pt>
                <c:pt idx="336">
                  <c:v>0.14299900000000154</c:v>
                </c:pt>
                <c:pt idx="337">
                  <c:v>0.14113899999999999</c:v>
                </c:pt>
                <c:pt idx="338">
                  <c:v>0.13941100000000137</c:v>
                </c:pt>
                <c:pt idx="339">
                  <c:v>0.137632</c:v>
                </c:pt>
                <c:pt idx="340">
                  <c:v>0.13572600000000001</c:v>
                </c:pt>
                <c:pt idx="341">
                  <c:v>0.13397700000000001</c:v>
                </c:pt>
                <c:pt idx="342">
                  <c:v>0.13209599999999999</c:v>
                </c:pt>
                <c:pt idx="343">
                  <c:v>0.13019700000000001</c:v>
                </c:pt>
                <c:pt idx="344">
                  <c:v>0.12846299999999999</c:v>
                </c:pt>
                <c:pt idx="345">
                  <c:v>0.12659500000000001</c:v>
                </c:pt>
                <c:pt idx="346">
                  <c:v>0.1247970000000007</c:v>
                </c:pt>
                <c:pt idx="347">
                  <c:v>0.12295399999999998</c:v>
                </c:pt>
                <c:pt idx="348">
                  <c:v>0.12123000000000068</c:v>
                </c:pt>
                <c:pt idx="349">
                  <c:v>0.11976400000000088</c:v>
                </c:pt>
                <c:pt idx="350">
                  <c:v>0.118372</c:v>
                </c:pt>
                <c:pt idx="351">
                  <c:v>0.11715399999999998</c:v>
                </c:pt>
                <c:pt idx="352">
                  <c:v>0.116053</c:v>
                </c:pt>
                <c:pt idx="353">
                  <c:v>0.11507100000000002</c:v>
                </c:pt>
                <c:pt idx="354">
                  <c:v>0.114413</c:v>
                </c:pt>
                <c:pt idx="355">
                  <c:v>0.11409100000000012</c:v>
                </c:pt>
                <c:pt idx="356">
                  <c:v>0.11396500000000002</c:v>
                </c:pt>
                <c:pt idx="357">
                  <c:v>0.11397500000000002</c:v>
                </c:pt>
                <c:pt idx="358">
                  <c:v>0.11423899999999998</c:v>
                </c:pt>
                <c:pt idx="359">
                  <c:v>0.114649</c:v>
                </c:pt>
                <c:pt idx="360">
                  <c:v>0.11528099999999998</c:v>
                </c:pt>
                <c:pt idx="361">
                  <c:v>0.11618199999999998</c:v>
                </c:pt>
                <c:pt idx="362">
                  <c:v>0.11718500000000009</c:v>
                </c:pt>
                <c:pt idx="363">
                  <c:v>0.11829099999999999</c:v>
                </c:pt>
                <c:pt idx="364">
                  <c:v>0.11941300000000002</c:v>
                </c:pt>
                <c:pt idx="365">
                  <c:v>0.12072800000000022</c:v>
                </c:pt>
                <c:pt idx="366">
                  <c:v>0.12210200000000022</c:v>
                </c:pt>
                <c:pt idx="367">
                  <c:v>0.123417</c:v>
                </c:pt>
                <c:pt idx="368">
                  <c:v>0.12496000000000022</c:v>
                </c:pt>
                <c:pt idx="369">
                  <c:v>0.12649199999999999</c:v>
                </c:pt>
                <c:pt idx="370">
                  <c:v>0.12803300000000001</c:v>
                </c:pt>
                <c:pt idx="371">
                  <c:v>0.129578</c:v>
                </c:pt>
                <c:pt idx="372">
                  <c:v>0.13105600000000001</c:v>
                </c:pt>
                <c:pt idx="373">
                  <c:v>0.13044200000000122</c:v>
                </c:pt>
                <c:pt idx="374">
                  <c:v>0.12964400000000001</c:v>
                </c:pt>
                <c:pt idx="375">
                  <c:v>0.12865599999999988</c:v>
                </c:pt>
                <c:pt idx="376">
                  <c:v>0.127612</c:v>
                </c:pt>
                <c:pt idx="377">
                  <c:v>0.12654199999999999</c:v>
                </c:pt>
                <c:pt idx="378">
                  <c:v>0.12553</c:v>
                </c:pt>
                <c:pt idx="379">
                  <c:v>0.12475100000000022</c:v>
                </c:pt>
                <c:pt idx="380">
                  <c:v>0.12404100000000012</c:v>
                </c:pt>
                <c:pt idx="381">
                  <c:v>0.125503</c:v>
                </c:pt>
                <c:pt idx="382">
                  <c:v>0.12762099999999987</c:v>
                </c:pt>
                <c:pt idx="383">
                  <c:v>0.13003000000000001</c:v>
                </c:pt>
                <c:pt idx="384">
                  <c:v>0.13276299999999999</c:v>
                </c:pt>
                <c:pt idx="385">
                  <c:v>0.13572000000000001</c:v>
                </c:pt>
                <c:pt idx="386">
                  <c:v>0.13894700000000154</c:v>
                </c:pt>
                <c:pt idx="387">
                  <c:v>0.14231600000000041</c:v>
                </c:pt>
                <c:pt idx="388">
                  <c:v>0.14574100000000137</c:v>
                </c:pt>
                <c:pt idx="389">
                  <c:v>0.14954900000000163</c:v>
                </c:pt>
                <c:pt idx="390">
                  <c:v>0.15372900000000131</c:v>
                </c:pt>
                <c:pt idx="391">
                  <c:v>0.15838500000000041</c:v>
                </c:pt>
                <c:pt idx="392">
                  <c:v>0.16374400000000044</c:v>
                </c:pt>
                <c:pt idx="393">
                  <c:v>0.16948700000000044</c:v>
                </c:pt>
                <c:pt idx="394">
                  <c:v>0.176172</c:v>
                </c:pt>
                <c:pt idx="395">
                  <c:v>0.18382599999999999</c:v>
                </c:pt>
                <c:pt idx="396">
                  <c:v>0.19281599999999999</c:v>
                </c:pt>
                <c:pt idx="397">
                  <c:v>0.20303700000000041</c:v>
                </c:pt>
                <c:pt idx="398">
                  <c:v>0.21429300000000157</c:v>
                </c:pt>
                <c:pt idx="399">
                  <c:v>0.22481400000000001</c:v>
                </c:pt>
                <c:pt idx="400">
                  <c:v>0.22181300000000001</c:v>
                </c:pt>
              </c:numCache>
            </c:numRef>
          </c:yVal>
          <c:smooth val="1"/>
        </c:ser>
        <c:ser>
          <c:idx val="20"/>
          <c:order val="2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V$1:$V$401</c:f>
              <c:numCache>
                <c:formatCode>General</c:formatCode>
                <c:ptCount val="401"/>
                <c:pt idx="0">
                  <c:v>2.226740000000001E-2</c:v>
                </c:pt>
                <c:pt idx="1">
                  <c:v>2.17947E-2</c:v>
                </c:pt>
                <c:pt idx="2">
                  <c:v>2.140580000000028E-2</c:v>
                </c:pt>
                <c:pt idx="3">
                  <c:v>2.1225299999999999E-2</c:v>
                </c:pt>
                <c:pt idx="4">
                  <c:v>2.11107E-2</c:v>
                </c:pt>
                <c:pt idx="5">
                  <c:v>2.1151900000000012E-2</c:v>
                </c:pt>
                <c:pt idx="6">
                  <c:v>2.1366900000000001E-2</c:v>
                </c:pt>
                <c:pt idx="7">
                  <c:v>2.0991599999999989E-2</c:v>
                </c:pt>
                <c:pt idx="8">
                  <c:v>2.0862000000000002E-2</c:v>
                </c:pt>
                <c:pt idx="9">
                  <c:v>2.0887200000000262E-2</c:v>
                </c:pt>
                <c:pt idx="10">
                  <c:v>2.0915699999999999E-2</c:v>
                </c:pt>
                <c:pt idx="11">
                  <c:v>2.127090000000028E-2</c:v>
                </c:pt>
                <c:pt idx="12">
                  <c:v>2.1466200000000001E-2</c:v>
                </c:pt>
                <c:pt idx="13">
                  <c:v>2.14261E-2</c:v>
                </c:pt>
                <c:pt idx="14">
                  <c:v>2.1098000000000002E-2</c:v>
                </c:pt>
                <c:pt idx="15">
                  <c:v>2.109330000000028E-2</c:v>
                </c:pt>
                <c:pt idx="16">
                  <c:v>2.1307699999999999E-2</c:v>
                </c:pt>
                <c:pt idx="17">
                  <c:v>2.1626599999999978E-2</c:v>
                </c:pt>
                <c:pt idx="18">
                  <c:v>2.2324699999999979E-2</c:v>
                </c:pt>
                <c:pt idx="19">
                  <c:v>2.2311800000000052E-2</c:v>
                </c:pt>
                <c:pt idx="20">
                  <c:v>2.2245200000000347E-2</c:v>
                </c:pt>
                <c:pt idx="21">
                  <c:v>2.2179300000000294E-2</c:v>
                </c:pt>
                <c:pt idx="22">
                  <c:v>2.216510000000001E-2</c:v>
                </c:pt>
                <c:pt idx="23">
                  <c:v>2.2293800000000287E-2</c:v>
                </c:pt>
                <c:pt idx="24">
                  <c:v>2.2638000000000012E-2</c:v>
                </c:pt>
                <c:pt idx="25">
                  <c:v>2.2970800000000222E-2</c:v>
                </c:pt>
                <c:pt idx="26">
                  <c:v>2.2844200000000262E-2</c:v>
                </c:pt>
                <c:pt idx="27">
                  <c:v>2.2571900000000322E-2</c:v>
                </c:pt>
                <c:pt idx="28">
                  <c:v>2.2387500000000001E-2</c:v>
                </c:pt>
                <c:pt idx="29">
                  <c:v>2.260230000000029E-2</c:v>
                </c:pt>
                <c:pt idx="30">
                  <c:v>2.3164799999999923E-2</c:v>
                </c:pt>
                <c:pt idx="31">
                  <c:v>2.4018299999999989E-2</c:v>
                </c:pt>
                <c:pt idx="32">
                  <c:v>2.4106300000000001E-2</c:v>
                </c:pt>
                <c:pt idx="33">
                  <c:v>2.388210000000001E-2</c:v>
                </c:pt>
                <c:pt idx="34">
                  <c:v>2.3887700000000012E-2</c:v>
                </c:pt>
                <c:pt idx="35">
                  <c:v>2.4405900000000251E-2</c:v>
                </c:pt>
                <c:pt idx="36">
                  <c:v>2.4947899999999999E-2</c:v>
                </c:pt>
                <c:pt idx="37">
                  <c:v>2.5345800000000002E-2</c:v>
                </c:pt>
                <c:pt idx="38">
                  <c:v>2.50044E-2</c:v>
                </c:pt>
                <c:pt idx="39">
                  <c:v>2.4563499999999978E-2</c:v>
                </c:pt>
                <c:pt idx="40">
                  <c:v>2.4326299999999978E-2</c:v>
                </c:pt>
                <c:pt idx="41">
                  <c:v>2.4917600000000002E-2</c:v>
                </c:pt>
                <c:pt idx="42">
                  <c:v>2.55126E-2</c:v>
                </c:pt>
                <c:pt idx="43">
                  <c:v>2.5765999999999997E-2</c:v>
                </c:pt>
                <c:pt idx="44">
                  <c:v>2.5759199999999999E-2</c:v>
                </c:pt>
                <c:pt idx="45">
                  <c:v>2.5874600000000011E-2</c:v>
                </c:pt>
                <c:pt idx="46">
                  <c:v>2.62667E-2</c:v>
                </c:pt>
                <c:pt idx="47">
                  <c:v>2.6850200000000216E-2</c:v>
                </c:pt>
                <c:pt idx="48">
                  <c:v>2.7249400000000052E-2</c:v>
                </c:pt>
                <c:pt idx="49">
                  <c:v>2.7279900000000419E-2</c:v>
                </c:pt>
                <c:pt idx="50">
                  <c:v>2.7107300000000278E-2</c:v>
                </c:pt>
                <c:pt idx="51">
                  <c:v>2.722320000000026E-2</c:v>
                </c:pt>
                <c:pt idx="52">
                  <c:v>2.7852000000000012E-2</c:v>
                </c:pt>
                <c:pt idx="53">
                  <c:v>2.8146899999999978E-2</c:v>
                </c:pt>
                <c:pt idx="54">
                  <c:v>2.8191399999999998E-2</c:v>
                </c:pt>
                <c:pt idx="55">
                  <c:v>2.8219299999999999E-2</c:v>
                </c:pt>
                <c:pt idx="56">
                  <c:v>2.83857E-2</c:v>
                </c:pt>
                <c:pt idx="57">
                  <c:v>2.8801600000000052E-2</c:v>
                </c:pt>
                <c:pt idx="58">
                  <c:v>2.9314900000000001E-2</c:v>
                </c:pt>
                <c:pt idx="59">
                  <c:v>2.9607300000000298E-2</c:v>
                </c:pt>
                <c:pt idx="60">
                  <c:v>2.9795900000000011E-2</c:v>
                </c:pt>
                <c:pt idx="61">
                  <c:v>3.0095799999999999E-2</c:v>
                </c:pt>
                <c:pt idx="62">
                  <c:v>3.07668E-2</c:v>
                </c:pt>
                <c:pt idx="63">
                  <c:v>3.1291200000000324E-2</c:v>
                </c:pt>
                <c:pt idx="64">
                  <c:v>3.1686200000000012E-2</c:v>
                </c:pt>
                <c:pt idx="65">
                  <c:v>3.2072900000000348E-2</c:v>
                </c:pt>
                <c:pt idx="66">
                  <c:v>3.2481900000000424E-2</c:v>
                </c:pt>
                <c:pt idx="67">
                  <c:v>3.2788800000000014E-2</c:v>
                </c:pt>
                <c:pt idx="68">
                  <c:v>3.3072699999999997E-2</c:v>
                </c:pt>
                <c:pt idx="69">
                  <c:v>3.3455400000000003E-2</c:v>
                </c:pt>
                <c:pt idx="70">
                  <c:v>3.3806700000000002E-2</c:v>
                </c:pt>
                <c:pt idx="71">
                  <c:v>3.4326399999999993E-2</c:v>
                </c:pt>
                <c:pt idx="72">
                  <c:v>3.4674499999999997E-2</c:v>
                </c:pt>
                <c:pt idx="73">
                  <c:v>3.4932100000000001E-2</c:v>
                </c:pt>
                <c:pt idx="74">
                  <c:v>3.53102E-2</c:v>
                </c:pt>
                <c:pt idx="75">
                  <c:v>3.5781000000000042E-2</c:v>
                </c:pt>
                <c:pt idx="76">
                  <c:v>3.6424000000000005E-2</c:v>
                </c:pt>
                <c:pt idx="77">
                  <c:v>3.6989500000000002E-2</c:v>
                </c:pt>
                <c:pt idx="78">
                  <c:v>3.7482500000000002E-2</c:v>
                </c:pt>
                <c:pt idx="79">
                  <c:v>3.7841400000000212E-2</c:v>
                </c:pt>
                <c:pt idx="80">
                  <c:v>3.8345799999999999E-2</c:v>
                </c:pt>
                <c:pt idx="81">
                  <c:v>3.9068699999999998E-2</c:v>
                </c:pt>
                <c:pt idx="82">
                  <c:v>3.9599000000000002E-2</c:v>
                </c:pt>
                <c:pt idx="83">
                  <c:v>3.9912299999999998E-2</c:v>
                </c:pt>
                <c:pt idx="84">
                  <c:v>4.0213899999999997E-2</c:v>
                </c:pt>
                <c:pt idx="85">
                  <c:v>4.0595199999999998E-2</c:v>
                </c:pt>
                <c:pt idx="86">
                  <c:v>4.1084499999999996E-2</c:v>
                </c:pt>
                <c:pt idx="87">
                  <c:v>4.1455199999999956E-2</c:v>
                </c:pt>
                <c:pt idx="88">
                  <c:v>4.1803100000000003E-2</c:v>
                </c:pt>
                <c:pt idx="89">
                  <c:v>4.22475E-2</c:v>
                </c:pt>
                <c:pt idx="90">
                  <c:v>4.274640000000049E-2</c:v>
                </c:pt>
                <c:pt idx="91">
                  <c:v>4.34381E-2</c:v>
                </c:pt>
                <c:pt idx="92">
                  <c:v>4.4304500000000024E-2</c:v>
                </c:pt>
                <c:pt idx="93">
                  <c:v>4.4969400000000034E-2</c:v>
                </c:pt>
                <c:pt idx="94">
                  <c:v>4.5413300000000024E-2</c:v>
                </c:pt>
                <c:pt idx="95">
                  <c:v>4.5883500000000021E-2</c:v>
                </c:pt>
                <c:pt idx="96">
                  <c:v>4.6635900000000001E-2</c:v>
                </c:pt>
                <c:pt idx="97">
                  <c:v>4.7356000000000134E-2</c:v>
                </c:pt>
                <c:pt idx="98">
                  <c:v>4.7798200000000575E-2</c:v>
                </c:pt>
                <c:pt idx="99">
                  <c:v>4.8334500000000002E-2</c:v>
                </c:pt>
                <c:pt idx="100">
                  <c:v>4.8821299999999998E-2</c:v>
                </c:pt>
                <c:pt idx="101">
                  <c:v>4.9340800000000004E-2</c:v>
                </c:pt>
                <c:pt idx="102">
                  <c:v>5.0032800000000023E-2</c:v>
                </c:pt>
                <c:pt idx="103">
                  <c:v>5.0734100000000004E-2</c:v>
                </c:pt>
                <c:pt idx="104">
                  <c:v>5.1551299999999987E-2</c:v>
                </c:pt>
                <c:pt idx="105">
                  <c:v>5.2445600000000002E-2</c:v>
                </c:pt>
                <c:pt idx="106">
                  <c:v>5.3264099999999995E-2</c:v>
                </c:pt>
                <c:pt idx="107">
                  <c:v>5.4054400000000134E-2</c:v>
                </c:pt>
                <c:pt idx="108">
                  <c:v>5.4732100000000602E-2</c:v>
                </c:pt>
                <c:pt idx="109">
                  <c:v>5.5393500000000526E-2</c:v>
                </c:pt>
                <c:pt idx="110">
                  <c:v>5.5995400000000112E-2</c:v>
                </c:pt>
                <c:pt idx="111">
                  <c:v>5.6558600000000001E-2</c:v>
                </c:pt>
                <c:pt idx="112">
                  <c:v>5.7082800000000024E-2</c:v>
                </c:pt>
                <c:pt idx="113">
                  <c:v>5.7124399999999999E-2</c:v>
                </c:pt>
                <c:pt idx="114">
                  <c:v>5.7351500000000014E-2</c:v>
                </c:pt>
                <c:pt idx="115">
                  <c:v>5.7605000000000003E-2</c:v>
                </c:pt>
                <c:pt idx="116">
                  <c:v>5.8118700000000002E-2</c:v>
                </c:pt>
                <c:pt idx="117">
                  <c:v>5.8608500000000001E-2</c:v>
                </c:pt>
                <c:pt idx="118">
                  <c:v>5.9024300000000002E-2</c:v>
                </c:pt>
                <c:pt idx="119">
                  <c:v>5.9430500000000434E-2</c:v>
                </c:pt>
                <c:pt idx="120">
                  <c:v>5.9818500000000517E-2</c:v>
                </c:pt>
                <c:pt idx="121">
                  <c:v>6.0471999999999998E-2</c:v>
                </c:pt>
                <c:pt idx="122">
                  <c:v>6.0541299999999985E-2</c:v>
                </c:pt>
                <c:pt idx="123">
                  <c:v>6.1091000000000013E-2</c:v>
                </c:pt>
                <c:pt idx="124">
                  <c:v>6.3389899999999999E-2</c:v>
                </c:pt>
                <c:pt idx="125">
                  <c:v>6.60216E-2</c:v>
                </c:pt>
                <c:pt idx="126">
                  <c:v>6.8853999999999999E-2</c:v>
                </c:pt>
                <c:pt idx="127">
                  <c:v>6.82841E-2</c:v>
                </c:pt>
                <c:pt idx="128">
                  <c:v>6.7693500000000004E-2</c:v>
                </c:pt>
                <c:pt idx="129">
                  <c:v>6.7130300000000004E-2</c:v>
                </c:pt>
                <c:pt idx="130">
                  <c:v>6.6650200000000007E-2</c:v>
                </c:pt>
                <c:pt idx="131">
                  <c:v>6.8468500000000002E-2</c:v>
                </c:pt>
                <c:pt idx="132">
                  <c:v>6.8192199999999994E-2</c:v>
                </c:pt>
                <c:pt idx="133">
                  <c:v>6.79559E-2</c:v>
                </c:pt>
                <c:pt idx="134">
                  <c:v>6.7748500000000003E-2</c:v>
                </c:pt>
                <c:pt idx="135">
                  <c:v>6.7646800000000007E-2</c:v>
                </c:pt>
                <c:pt idx="136">
                  <c:v>6.7819800000000013E-2</c:v>
                </c:pt>
                <c:pt idx="137">
                  <c:v>6.7900900000000014E-2</c:v>
                </c:pt>
                <c:pt idx="138">
                  <c:v>6.7768300000000031E-2</c:v>
                </c:pt>
                <c:pt idx="139">
                  <c:v>6.7516600000000773E-2</c:v>
                </c:pt>
                <c:pt idx="140">
                  <c:v>6.7471900000000001E-2</c:v>
                </c:pt>
                <c:pt idx="141">
                  <c:v>6.7441399999999999E-2</c:v>
                </c:pt>
                <c:pt idx="142">
                  <c:v>6.7481000000000013E-2</c:v>
                </c:pt>
                <c:pt idx="143">
                  <c:v>6.7510300000000023E-2</c:v>
                </c:pt>
                <c:pt idx="144">
                  <c:v>6.7230799999999993E-2</c:v>
                </c:pt>
                <c:pt idx="145">
                  <c:v>6.6835400000000003E-2</c:v>
                </c:pt>
                <c:pt idx="146">
                  <c:v>6.6825099999999998E-2</c:v>
                </c:pt>
                <c:pt idx="147">
                  <c:v>6.6800200000000004E-2</c:v>
                </c:pt>
                <c:pt idx="148">
                  <c:v>6.6700800000000018E-2</c:v>
                </c:pt>
                <c:pt idx="149">
                  <c:v>6.6380200000000014E-2</c:v>
                </c:pt>
                <c:pt idx="150">
                  <c:v>6.6260299999999994E-2</c:v>
                </c:pt>
                <c:pt idx="151">
                  <c:v>6.630740000000003E-2</c:v>
                </c:pt>
                <c:pt idx="152">
                  <c:v>6.6202899999999995E-2</c:v>
                </c:pt>
                <c:pt idx="153">
                  <c:v>6.6422200000000001E-2</c:v>
                </c:pt>
                <c:pt idx="154">
                  <c:v>6.6210000000000005E-2</c:v>
                </c:pt>
                <c:pt idx="155">
                  <c:v>6.5929000000000001E-2</c:v>
                </c:pt>
                <c:pt idx="156">
                  <c:v>6.5650299999999995E-2</c:v>
                </c:pt>
                <c:pt idx="157">
                  <c:v>6.5454799999999994E-2</c:v>
                </c:pt>
                <c:pt idx="158">
                  <c:v>6.5387899999999999E-2</c:v>
                </c:pt>
                <c:pt idx="159">
                  <c:v>6.5225199999999997E-2</c:v>
                </c:pt>
                <c:pt idx="160">
                  <c:v>6.4947000000000019E-2</c:v>
                </c:pt>
                <c:pt idx="161">
                  <c:v>6.4738000000000434E-2</c:v>
                </c:pt>
                <c:pt idx="162">
                  <c:v>6.4473199999999994E-2</c:v>
                </c:pt>
                <c:pt idx="163">
                  <c:v>6.4206400000000122E-2</c:v>
                </c:pt>
                <c:pt idx="164">
                  <c:v>6.4022399999999993E-2</c:v>
                </c:pt>
                <c:pt idx="165">
                  <c:v>6.3838300000000001E-2</c:v>
                </c:pt>
                <c:pt idx="166">
                  <c:v>6.3528399999999999E-2</c:v>
                </c:pt>
                <c:pt idx="167">
                  <c:v>6.3144000000000006E-2</c:v>
                </c:pt>
                <c:pt idx="168">
                  <c:v>6.282500000000002E-2</c:v>
                </c:pt>
                <c:pt idx="169">
                  <c:v>6.2476700000000114E-2</c:v>
                </c:pt>
                <c:pt idx="170">
                  <c:v>6.2179099999999987E-2</c:v>
                </c:pt>
                <c:pt idx="171">
                  <c:v>6.1818500000000012E-2</c:v>
                </c:pt>
                <c:pt idx="172">
                  <c:v>6.1549299999999967E-2</c:v>
                </c:pt>
                <c:pt idx="173">
                  <c:v>6.1212900000000112E-2</c:v>
                </c:pt>
                <c:pt idx="174">
                  <c:v>6.0931100000000002E-2</c:v>
                </c:pt>
                <c:pt idx="175">
                  <c:v>6.0588700000000002E-2</c:v>
                </c:pt>
                <c:pt idx="176">
                  <c:v>6.0231699999999999E-2</c:v>
                </c:pt>
                <c:pt idx="177">
                  <c:v>6.0019100000000013E-2</c:v>
                </c:pt>
                <c:pt idx="178">
                  <c:v>5.9669199999999999E-2</c:v>
                </c:pt>
                <c:pt idx="179">
                  <c:v>5.9585700000000012E-2</c:v>
                </c:pt>
                <c:pt idx="180">
                  <c:v>5.9335900000000517E-2</c:v>
                </c:pt>
                <c:pt idx="181">
                  <c:v>5.9025599999999998E-2</c:v>
                </c:pt>
                <c:pt idx="182">
                  <c:v>5.8934599999999997E-2</c:v>
                </c:pt>
                <c:pt idx="183">
                  <c:v>5.8764400000000133E-2</c:v>
                </c:pt>
                <c:pt idx="184">
                  <c:v>5.8610000000000002E-2</c:v>
                </c:pt>
                <c:pt idx="185">
                  <c:v>5.8469899999999998E-2</c:v>
                </c:pt>
                <c:pt idx="186">
                  <c:v>5.8294899999999997E-2</c:v>
                </c:pt>
                <c:pt idx="187">
                  <c:v>5.8169499999999999E-2</c:v>
                </c:pt>
                <c:pt idx="188">
                  <c:v>5.8087100000000003E-2</c:v>
                </c:pt>
                <c:pt idx="189">
                  <c:v>5.8220899999999985E-2</c:v>
                </c:pt>
                <c:pt idx="190">
                  <c:v>5.8257299999999998E-2</c:v>
                </c:pt>
                <c:pt idx="191">
                  <c:v>5.829260000000052E-2</c:v>
                </c:pt>
                <c:pt idx="192">
                  <c:v>5.8535600000000014E-2</c:v>
                </c:pt>
                <c:pt idx="193">
                  <c:v>5.883760000000051E-2</c:v>
                </c:pt>
                <c:pt idx="194">
                  <c:v>5.9123400000000034E-2</c:v>
                </c:pt>
                <c:pt idx="195">
                  <c:v>5.9624500000000004E-2</c:v>
                </c:pt>
                <c:pt idx="196">
                  <c:v>6.0016300000000133E-2</c:v>
                </c:pt>
                <c:pt idx="197">
                  <c:v>6.0375700000000004E-2</c:v>
                </c:pt>
                <c:pt idx="198">
                  <c:v>6.0835700000000013E-2</c:v>
                </c:pt>
                <c:pt idx="199">
                  <c:v>6.1366800000000034E-2</c:v>
                </c:pt>
                <c:pt idx="200">
                  <c:v>6.1878200000000001E-2</c:v>
                </c:pt>
                <c:pt idx="201">
                  <c:v>6.2457300000000014E-2</c:v>
                </c:pt>
                <c:pt idx="202">
                  <c:v>6.317059999999998E-2</c:v>
                </c:pt>
                <c:pt idx="203">
                  <c:v>6.3745700000000002E-2</c:v>
                </c:pt>
                <c:pt idx="204">
                  <c:v>6.4445500000000003E-2</c:v>
                </c:pt>
                <c:pt idx="205">
                  <c:v>6.5283800000000003E-2</c:v>
                </c:pt>
                <c:pt idx="206">
                  <c:v>6.6250400000000001E-2</c:v>
                </c:pt>
                <c:pt idx="207">
                  <c:v>6.7229999999999998E-2</c:v>
                </c:pt>
                <c:pt idx="208">
                  <c:v>6.822149999999999E-2</c:v>
                </c:pt>
                <c:pt idx="209">
                  <c:v>6.9329000000000002E-2</c:v>
                </c:pt>
                <c:pt idx="210">
                  <c:v>7.0383100000000004E-2</c:v>
                </c:pt>
                <c:pt idx="211">
                  <c:v>7.1588700000000005E-2</c:v>
                </c:pt>
                <c:pt idx="212">
                  <c:v>7.2848599999999999E-2</c:v>
                </c:pt>
                <c:pt idx="213">
                  <c:v>7.3959200000000003E-2</c:v>
                </c:pt>
                <c:pt idx="214">
                  <c:v>7.5146700000000011E-2</c:v>
                </c:pt>
                <c:pt idx="215">
                  <c:v>7.6365400000000014E-2</c:v>
                </c:pt>
                <c:pt idx="216">
                  <c:v>7.7505700000000011E-2</c:v>
                </c:pt>
                <c:pt idx="217">
                  <c:v>7.8617600000000024E-2</c:v>
                </c:pt>
                <c:pt idx="218">
                  <c:v>7.9723500000000114E-2</c:v>
                </c:pt>
                <c:pt idx="219">
                  <c:v>8.0790600000000004E-2</c:v>
                </c:pt>
                <c:pt idx="220">
                  <c:v>8.1656600000000065E-2</c:v>
                </c:pt>
                <c:pt idx="221">
                  <c:v>8.2462500000000008E-2</c:v>
                </c:pt>
                <c:pt idx="222">
                  <c:v>8.32537E-2</c:v>
                </c:pt>
                <c:pt idx="223">
                  <c:v>8.3761600000000047E-2</c:v>
                </c:pt>
                <c:pt idx="224">
                  <c:v>8.4324800000001088E-2</c:v>
                </c:pt>
                <c:pt idx="225">
                  <c:v>8.4818800000000028E-2</c:v>
                </c:pt>
                <c:pt idx="226">
                  <c:v>8.5104100000000044E-2</c:v>
                </c:pt>
                <c:pt idx="227">
                  <c:v>8.5280300000000003E-2</c:v>
                </c:pt>
                <c:pt idx="228">
                  <c:v>8.5419199999999987E-2</c:v>
                </c:pt>
                <c:pt idx="229">
                  <c:v>8.5548300000000244E-2</c:v>
                </c:pt>
                <c:pt idx="230">
                  <c:v>8.5737400000000047E-2</c:v>
                </c:pt>
                <c:pt idx="231">
                  <c:v>8.5819000000000006E-2</c:v>
                </c:pt>
                <c:pt idx="232">
                  <c:v>8.58902E-2</c:v>
                </c:pt>
                <c:pt idx="233">
                  <c:v>8.5971400000000003E-2</c:v>
                </c:pt>
                <c:pt idx="234">
                  <c:v>8.6026800000000264E-2</c:v>
                </c:pt>
                <c:pt idx="235">
                  <c:v>8.6135200000000023E-2</c:v>
                </c:pt>
                <c:pt idx="236">
                  <c:v>8.621920000000001E-2</c:v>
                </c:pt>
                <c:pt idx="237">
                  <c:v>8.6210800000000004E-2</c:v>
                </c:pt>
                <c:pt idx="238">
                  <c:v>8.6220300000000027E-2</c:v>
                </c:pt>
                <c:pt idx="239">
                  <c:v>8.6142800000000005E-2</c:v>
                </c:pt>
                <c:pt idx="240">
                  <c:v>8.6028000000000063E-2</c:v>
                </c:pt>
                <c:pt idx="241">
                  <c:v>8.5986400000000004E-2</c:v>
                </c:pt>
                <c:pt idx="242">
                  <c:v>8.5783000000000012E-2</c:v>
                </c:pt>
                <c:pt idx="243">
                  <c:v>8.5646400000000067E-2</c:v>
                </c:pt>
                <c:pt idx="244">
                  <c:v>8.5532800000000048E-2</c:v>
                </c:pt>
                <c:pt idx="245">
                  <c:v>8.5487300000000002E-2</c:v>
                </c:pt>
                <c:pt idx="246">
                  <c:v>8.5466300000000064E-2</c:v>
                </c:pt>
                <c:pt idx="247">
                  <c:v>8.5371299999999997E-2</c:v>
                </c:pt>
                <c:pt idx="248">
                  <c:v>8.5334100000000024E-2</c:v>
                </c:pt>
                <c:pt idx="249">
                  <c:v>8.5283500000000012E-2</c:v>
                </c:pt>
                <c:pt idx="250">
                  <c:v>8.533170000000001E-2</c:v>
                </c:pt>
                <c:pt idx="251">
                  <c:v>8.5459200000000013E-2</c:v>
                </c:pt>
                <c:pt idx="252">
                  <c:v>8.5596900000000267E-2</c:v>
                </c:pt>
                <c:pt idx="253">
                  <c:v>8.5796400000000744E-2</c:v>
                </c:pt>
                <c:pt idx="254">
                  <c:v>8.6039800000000027E-2</c:v>
                </c:pt>
                <c:pt idx="255">
                  <c:v>8.6406400000000022E-2</c:v>
                </c:pt>
                <c:pt idx="256">
                  <c:v>8.6859600000000023E-2</c:v>
                </c:pt>
                <c:pt idx="257">
                  <c:v>8.7370200000000009E-2</c:v>
                </c:pt>
                <c:pt idx="258">
                  <c:v>8.8015000000000065E-2</c:v>
                </c:pt>
                <c:pt idx="259">
                  <c:v>8.8722300000001197E-2</c:v>
                </c:pt>
                <c:pt idx="260">
                  <c:v>8.9405400000000065E-2</c:v>
                </c:pt>
                <c:pt idx="261">
                  <c:v>9.0263200000000016E-2</c:v>
                </c:pt>
                <c:pt idx="262">
                  <c:v>9.1147000000000006E-2</c:v>
                </c:pt>
                <c:pt idx="263">
                  <c:v>9.2020600000000022E-2</c:v>
                </c:pt>
                <c:pt idx="264">
                  <c:v>9.2963400000000002E-2</c:v>
                </c:pt>
                <c:pt idx="265">
                  <c:v>9.3958900000000747E-2</c:v>
                </c:pt>
                <c:pt idx="266">
                  <c:v>9.4939300000000046E-2</c:v>
                </c:pt>
                <c:pt idx="267">
                  <c:v>9.5967200000000003E-2</c:v>
                </c:pt>
                <c:pt idx="268">
                  <c:v>9.7061300000000003E-2</c:v>
                </c:pt>
                <c:pt idx="269">
                  <c:v>9.8079700000000006E-2</c:v>
                </c:pt>
                <c:pt idx="270">
                  <c:v>9.9214900000000064E-2</c:v>
                </c:pt>
                <c:pt idx="271">
                  <c:v>0.1003899999999992</c:v>
                </c:pt>
                <c:pt idx="272">
                  <c:v>0.10164200000000002</c:v>
                </c:pt>
                <c:pt idx="273">
                  <c:v>0.102898</c:v>
                </c:pt>
                <c:pt idx="274">
                  <c:v>0.10410800000000002</c:v>
                </c:pt>
                <c:pt idx="275">
                  <c:v>0.10540300000000002</c:v>
                </c:pt>
                <c:pt idx="276">
                  <c:v>0.10666700000000012</c:v>
                </c:pt>
                <c:pt idx="277">
                  <c:v>0.10805400000000009</c:v>
                </c:pt>
                <c:pt idx="278">
                  <c:v>0.109457</c:v>
                </c:pt>
                <c:pt idx="279">
                  <c:v>0.110872</c:v>
                </c:pt>
                <c:pt idx="280">
                  <c:v>0.112454</c:v>
                </c:pt>
                <c:pt idx="281">
                  <c:v>0.11423999999999998</c:v>
                </c:pt>
                <c:pt idx="282">
                  <c:v>0.11609999999999998</c:v>
                </c:pt>
                <c:pt idx="283">
                  <c:v>0.11814500000000012</c:v>
                </c:pt>
                <c:pt idx="284">
                  <c:v>0.12039100000000012</c:v>
                </c:pt>
                <c:pt idx="285">
                  <c:v>0.122807</c:v>
                </c:pt>
                <c:pt idx="286">
                  <c:v>0.12543099999999999</c:v>
                </c:pt>
                <c:pt idx="287">
                  <c:v>0.12826100000000001</c:v>
                </c:pt>
                <c:pt idx="288">
                  <c:v>0.13114600000000001</c:v>
                </c:pt>
                <c:pt idx="289">
                  <c:v>0.13411999999999999</c:v>
                </c:pt>
                <c:pt idx="290">
                  <c:v>0.13725100000000001</c:v>
                </c:pt>
                <c:pt idx="291">
                  <c:v>0.14048600000000044</c:v>
                </c:pt>
                <c:pt idx="292">
                  <c:v>0.14379800000000137</c:v>
                </c:pt>
                <c:pt idx="293">
                  <c:v>0.14713599999999999</c:v>
                </c:pt>
                <c:pt idx="294">
                  <c:v>0.15033199999999999</c:v>
                </c:pt>
                <c:pt idx="295">
                  <c:v>0.15354100000000157</c:v>
                </c:pt>
                <c:pt idx="296">
                  <c:v>0.15670100000000137</c:v>
                </c:pt>
                <c:pt idx="297">
                  <c:v>0.15962299999999999</c:v>
                </c:pt>
                <c:pt idx="298">
                  <c:v>0.16247800000000001</c:v>
                </c:pt>
                <c:pt idx="299">
                  <c:v>0.165185</c:v>
                </c:pt>
                <c:pt idx="300">
                  <c:v>0.16756099999999999</c:v>
                </c:pt>
                <c:pt idx="301">
                  <c:v>0.16980100000000001</c:v>
                </c:pt>
                <c:pt idx="302">
                  <c:v>0.17200499999999999</c:v>
                </c:pt>
                <c:pt idx="303">
                  <c:v>0.17390000000000044</c:v>
                </c:pt>
                <c:pt idx="304">
                  <c:v>0.17564299999999999</c:v>
                </c:pt>
                <c:pt idx="305">
                  <c:v>0.17720600000000122</c:v>
                </c:pt>
                <c:pt idx="306">
                  <c:v>0.17864099999999999</c:v>
                </c:pt>
                <c:pt idx="307">
                  <c:v>0.17994900000000208</c:v>
                </c:pt>
                <c:pt idx="308">
                  <c:v>0.18107999999999999</c:v>
                </c:pt>
                <c:pt idx="309">
                  <c:v>0.18205900000000041</c:v>
                </c:pt>
                <c:pt idx="310">
                  <c:v>0.18273900000000157</c:v>
                </c:pt>
                <c:pt idx="311">
                  <c:v>0.18322099999999999</c:v>
                </c:pt>
                <c:pt idx="312">
                  <c:v>0.18349500000000188</c:v>
                </c:pt>
                <c:pt idx="313">
                  <c:v>0.18366299999999999</c:v>
                </c:pt>
                <c:pt idx="314">
                  <c:v>0.18352700000000041</c:v>
                </c:pt>
                <c:pt idx="315">
                  <c:v>0.18312</c:v>
                </c:pt>
                <c:pt idx="316">
                  <c:v>0.18249100000000154</c:v>
                </c:pt>
                <c:pt idx="317">
                  <c:v>0.181675</c:v>
                </c:pt>
                <c:pt idx="318">
                  <c:v>0.18071000000000143</c:v>
                </c:pt>
                <c:pt idx="319">
                  <c:v>0.17960100000000001</c:v>
                </c:pt>
                <c:pt idx="320">
                  <c:v>0.17820100000000041</c:v>
                </c:pt>
                <c:pt idx="321">
                  <c:v>0.17675800000000041</c:v>
                </c:pt>
                <c:pt idx="322">
                  <c:v>0.17510100000000001</c:v>
                </c:pt>
                <c:pt idx="323">
                  <c:v>0.17321700000000145</c:v>
                </c:pt>
                <c:pt idx="324">
                  <c:v>0.17142499999999999</c:v>
                </c:pt>
                <c:pt idx="325">
                  <c:v>0.16935</c:v>
                </c:pt>
                <c:pt idx="326">
                  <c:v>0.167186</c:v>
                </c:pt>
                <c:pt idx="327">
                  <c:v>0.16500600000000001</c:v>
                </c:pt>
                <c:pt idx="328">
                  <c:v>0.162771</c:v>
                </c:pt>
                <c:pt idx="329">
                  <c:v>0.16055900000000001</c:v>
                </c:pt>
                <c:pt idx="330">
                  <c:v>0.15833600000000131</c:v>
                </c:pt>
                <c:pt idx="331">
                  <c:v>0.15617200000000001</c:v>
                </c:pt>
                <c:pt idx="332">
                  <c:v>0.15401100000000137</c:v>
                </c:pt>
                <c:pt idx="333">
                  <c:v>0.15176300000000137</c:v>
                </c:pt>
                <c:pt idx="334">
                  <c:v>0.14983900000000044</c:v>
                </c:pt>
                <c:pt idx="335">
                  <c:v>0.14797199999999999</c:v>
                </c:pt>
                <c:pt idx="336">
                  <c:v>0.14616599999999999</c:v>
                </c:pt>
                <c:pt idx="337">
                  <c:v>0.14433299999999999</c:v>
                </c:pt>
                <c:pt idx="338">
                  <c:v>0.142624</c:v>
                </c:pt>
                <c:pt idx="339">
                  <c:v>0.14094900000000188</c:v>
                </c:pt>
                <c:pt idx="340">
                  <c:v>0.13923300000000041</c:v>
                </c:pt>
                <c:pt idx="341">
                  <c:v>0.13777700000000001</c:v>
                </c:pt>
                <c:pt idx="342">
                  <c:v>0.13614799999999999</c:v>
                </c:pt>
                <c:pt idx="343">
                  <c:v>0.13429900000000122</c:v>
                </c:pt>
                <c:pt idx="344">
                  <c:v>0.132602</c:v>
                </c:pt>
                <c:pt idx="345">
                  <c:v>0.13086800000000001</c:v>
                </c:pt>
                <c:pt idx="346">
                  <c:v>0.12912699999999988</c:v>
                </c:pt>
                <c:pt idx="347">
                  <c:v>0.12743499999999999</c:v>
                </c:pt>
                <c:pt idx="348">
                  <c:v>0.12579299999999999</c:v>
                </c:pt>
                <c:pt idx="349">
                  <c:v>0.12422200000000108</c:v>
                </c:pt>
                <c:pt idx="350">
                  <c:v>0.12277600000000091</c:v>
                </c:pt>
                <c:pt idx="351">
                  <c:v>0.12156000000000022</c:v>
                </c:pt>
                <c:pt idx="352">
                  <c:v>0.12057500000000022</c:v>
                </c:pt>
                <c:pt idx="353">
                  <c:v>0.11974300000000022</c:v>
                </c:pt>
                <c:pt idx="354">
                  <c:v>0.11911300000000002</c:v>
                </c:pt>
                <c:pt idx="355">
                  <c:v>0.118867</c:v>
                </c:pt>
                <c:pt idx="356">
                  <c:v>0.11879500000000104</c:v>
                </c:pt>
                <c:pt idx="357">
                  <c:v>0.118878</c:v>
                </c:pt>
                <c:pt idx="358">
                  <c:v>0.11920200000000022</c:v>
                </c:pt>
                <c:pt idx="359">
                  <c:v>0.11973700000000002</c:v>
                </c:pt>
                <c:pt idx="360">
                  <c:v>0.12037500000000002</c:v>
                </c:pt>
                <c:pt idx="361">
                  <c:v>0.12117400000000068</c:v>
                </c:pt>
                <c:pt idx="362">
                  <c:v>0.1222300000000007</c:v>
                </c:pt>
                <c:pt idx="363">
                  <c:v>0.12329500000000118</c:v>
                </c:pt>
                <c:pt idx="364">
                  <c:v>0.12450100000000019</c:v>
                </c:pt>
                <c:pt idx="365">
                  <c:v>0.12595300000000001</c:v>
                </c:pt>
                <c:pt idx="366">
                  <c:v>0.127382</c:v>
                </c:pt>
                <c:pt idx="367">
                  <c:v>0.12892100000000001</c:v>
                </c:pt>
                <c:pt idx="368">
                  <c:v>0.13055900000000001</c:v>
                </c:pt>
                <c:pt idx="369">
                  <c:v>0.132158</c:v>
                </c:pt>
                <c:pt idx="370">
                  <c:v>0.13394500000000137</c:v>
                </c:pt>
                <c:pt idx="371">
                  <c:v>0.135685</c:v>
                </c:pt>
                <c:pt idx="372">
                  <c:v>0.13647500000000001</c:v>
                </c:pt>
                <c:pt idx="373">
                  <c:v>0.13596400000000122</c:v>
                </c:pt>
                <c:pt idx="374">
                  <c:v>0.13522799999999999</c:v>
                </c:pt>
                <c:pt idx="375">
                  <c:v>0.13438600000000001</c:v>
                </c:pt>
                <c:pt idx="376">
                  <c:v>0.13343800000000094</c:v>
                </c:pt>
                <c:pt idx="377">
                  <c:v>0.13258400000000001</c:v>
                </c:pt>
                <c:pt idx="378">
                  <c:v>0.13164899999999999</c:v>
                </c:pt>
                <c:pt idx="379">
                  <c:v>0.13097700000000001</c:v>
                </c:pt>
                <c:pt idx="380">
                  <c:v>0.13048799999999999</c:v>
                </c:pt>
                <c:pt idx="381">
                  <c:v>0.13220000000000001</c:v>
                </c:pt>
                <c:pt idx="382">
                  <c:v>0.134579</c:v>
                </c:pt>
                <c:pt idx="383">
                  <c:v>0.13729700000000122</c:v>
                </c:pt>
                <c:pt idx="384">
                  <c:v>0.14030799999999999</c:v>
                </c:pt>
                <c:pt idx="385">
                  <c:v>0.143652</c:v>
                </c:pt>
                <c:pt idx="386">
                  <c:v>0.14717</c:v>
                </c:pt>
                <c:pt idx="387">
                  <c:v>0.15095100000000122</c:v>
                </c:pt>
                <c:pt idx="388">
                  <c:v>0.15487200000000001</c:v>
                </c:pt>
                <c:pt idx="389">
                  <c:v>0.15908900000000137</c:v>
                </c:pt>
                <c:pt idx="390">
                  <c:v>0.16381299999999999</c:v>
                </c:pt>
                <c:pt idx="391">
                  <c:v>0.16898600000000041</c:v>
                </c:pt>
                <c:pt idx="392">
                  <c:v>0.17475299999999999</c:v>
                </c:pt>
                <c:pt idx="393">
                  <c:v>0.18113099999999999</c:v>
                </c:pt>
                <c:pt idx="394">
                  <c:v>0.18844800000000236</c:v>
                </c:pt>
                <c:pt idx="395">
                  <c:v>0.19672200000000001</c:v>
                </c:pt>
                <c:pt idx="396">
                  <c:v>0.20635800000000001</c:v>
                </c:pt>
                <c:pt idx="397">
                  <c:v>0.21709600000000157</c:v>
                </c:pt>
                <c:pt idx="398">
                  <c:v>0.22899100000000044</c:v>
                </c:pt>
                <c:pt idx="399">
                  <c:v>0.23976900000000148</c:v>
                </c:pt>
                <c:pt idx="400">
                  <c:v>0.236681</c:v>
                </c:pt>
              </c:numCache>
            </c:numRef>
          </c:yVal>
          <c:smooth val="1"/>
        </c:ser>
        <c:ser>
          <c:idx val="21"/>
          <c:order val="2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W$1:$W$401</c:f>
              <c:numCache>
                <c:formatCode>General</c:formatCode>
                <c:ptCount val="401"/>
                <c:pt idx="0">
                  <c:v>2.19296E-2</c:v>
                </c:pt>
                <c:pt idx="1">
                  <c:v>2.1412299999999999E-2</c:v>
                </c:pt>
                <c:pt idx="2">
                  <c:v>2.1101400000000006E-2</c:v>
                </c:pt>
                <c:pt idx="3">
                  <c:v>2.0848300000000052E-2</c:v>
                </c:pt>
                <c:pt idx="4">
                  <c:v>2.0742799999999988E-2</c:v>
                </c:pt>
                <c:pt idx="5">
                  <c:v>2.1097400000000002E-2</c:v>
                </c:pt>
                <c:pt idx="6">
                  <c:v>2.1460099999999999E-2</c:v>
                </c:pt>
                <c:pt idx="7">
                  <c:v>2.1291200000000277E-2</c:v>
                </c:pt>
                <c:pt idx="8">
                  <c:v>2.1302600000000001E-2</c:v>
                </c:pt>
                <c:pt idx="9">
                  <c:v>2.1350399999999999E-2</c:v>
                </c:pt>
                <c:pt idx="10">
                  <c:v>2.1498900000000012E-2</c:v>
                </c:pt>
                <c:pt idx="11">
                  <c:v>2.1927700000000001E-2</c:v>
                </c:pt>
                <c:pt idx="12">
                  <c:v>2.2256999999999999E-2</c:v>
                </c:pt>
                <c:pt idx="13">
                  <c:v>2.2357200000000042E-2</c:v>
                </c:pt>
                <c:pt idx="14">
                  <c:v>2.21324E-2</c:v>
                </c:pt>
                <c:pt idx="15">
                  <c:v>2.222880000000001E-2</c:v>
                </c:pt>
                <c:pt idx="16">
                  <c:v>2.27044E-2</c:v>
                </c:pt>
                <c:pt idx="17">
                  <c:v>2.3119799999999979E-2</c:v>
                </c:pt>
                <c:pt idx="18">
                  <c:v>2.3708799999999978E-2</c:v>
                </c:pt>
                <c:pt idx="19">
                  <c:v>2.3839099999999998E-2</c:v>
                </c:pt>
                <c:pt idx="20">
                  <c:v>2.3656399999999998E-2</c:v>
                </c:pt>
                <c:pt idx="21">
                  <c:v>2.3389299999999998E-2</c:v>
                </c:pt>
                <c:pt idx="22">
                  <c:v>2.3371300000000012E-2</c:v>
                </c:pt>
                <c:pt idx="23">
                  <c:v>2.3472199999999999E-2</c:v>
                </c:pt>
                <c:pt idx="24">
                  <c:v>2.3789100000000001E-2</c:v>
                </c:pt>
                <c:pt idx="25">
                  <c:v>2.4049200000000052E-2</c:v>
                </c:pt>
                <c:pt idx="26">
                  <c:v>2.4011299999999999E-2</c:v>
                </c:pt>
                <c:pt idx="27">
                  <c:v>2.368290000000001E-2</c:v>
                </c:pt>
                <c:pt idx="28">
                  <c:v>2.3530300000000001E-2</c:v>
                </c:pt>
                <c:pt idx="29">
                  <c:v>2.38243E-2</c:v>
                </c:pt>
                <c:pt idx="30">
                  <c:v>2.4473400000000006E-2</c:v>
                </c:pt>
                <c:pt idx="31">
                  <c:v>2.5114999999999998E-2</c:v>
                </c:pt>
                <c:pt idx="32">
                  <c:v>2.5149500000000002E-2</c:v>
                </c:pt>
                <c:pt idx="33">
                  <c:v>2.4905699999999999E-2</c:v>
                </c:pt>
                <c:pt idx="34">
                  <c:v>2.4751800000000001E-2</c:v>
                </c:pt>
                <c:pt idx="35">
                  <c:v>2.529880000000001E-2</c:v>
                </c:pt>
                <c:pt idx="36">
                  <c:v>2.5877600000000264E-2</c:v>
                </c:pt>
                <c:pt idx="37">
                  <c:v>2.62667E-2</c:v>
                </c:pt>
                <c:pt idx="38">
                  <c:v>2.5994900000000001E-2</c:v>
                </c:pt>
                <c:pt idx="39">
                  <c:v>2.5492600000000001E-2</c:v>
                </c:pt>
                <c:pt idx="40">
                  <c:v>2.5261200000000011E-2</c:v>
                </c:pt>
                <c:pt idx="41">
                  <c:v>2.5733700000000012E-2</c:v>
                </c:pt>
                <c:pt idx="42">
                  <c:v>2.6324499999999973E-2</c:v>
                </c:pt>
                <c:pt idx="43">
                  <c:v>2.6640500000000011E-2</c:v>
                </c:pt>
                <c:pt idx="44">
                  <c:v>2.6506399999999999E-2</c:v>
                </c:pt>
                <c:pt idx="45">
                  <c:v>2.6539500000000011E-2</c:v>
                </c:pt>
                <c:pt idx="46">
                  <c:v>2.6922100000000001E-2</c:v>
                </c:pt>
                <c:pt idx="47">
                  <c:v>2.7475500000000312E-2</c:v>
                </c:pt>
                <c:pt idx="48">
                  <c:v>2.7901100000000272E-2</c:v>
                </c:pt>
                <c:pt idx="49">
                  <c:v>2.7847200000000391E-2</c:v>
                </c:pt>
                <c:pt idx="50">
                  <c:v>2.7663200000000294E-2</c:v>
                </c:pt>
                <c:pt idx="51">
                  <c:v>2.7771000000000302E-2</c:v>
                </c:pt>
                <c:pt idx="52">
                  <c:v>2.8305299999999999E-2</c:v>
                </c:pt>
                <c:pt idx="53">
                  <c:v>2.8551300000000002E-2</c:v>
                </c:pt>
                <c:pt idx="54">
                  <c:v>2.8585099999999999E-2</c:v>
                </c:pt>
                <c:pt idx="55">
                  <c:v>2.85048E-2</c:v>
                </c:pt>
                <c:pt idx="56">
                  <c:v>2.8570999999999999E-2</c:v>
                </c:pt>
                <c:pt idx="57">
                  <c:v>2.8991400000000001E-2</c:v>
                </c:pt>
                <c:pt idx="58">
                  <c:v>2.9482299999999999E-2</c:v>
                </c:pt>
                <c:pt idx="59">
                  <c:v>2.97194E-2</c:v>
                </c:pt>
                <c:pt idx="60">
                  <c:v>2.9858599999999989E-2</c:v>
                </c:pt>
                <c:pt idx="61">
                  <c:v>3.01985E-2</c:v>
                </c:pt>
                <c:pt idx="62">
                  <c:v>3.0836700000000012E-2</c:v>
                </c:pt>
                <c:pt idx="63">
                  <c:v>3.1255100000000056E-2</c:v>
                </c:pt>
                <c:pt idx="64">
                  <c:v>3.1580499999999997E-2</c:v>
                </c:pt>
                <c:pt idx="65">
                  <c:v>3.1881000000000326E-2</c:v>
                </c:pt>
                <c:pt idx="66">
                  <c:v>3.2370200000000092E-2</c:v>
                </c:pt>
                <c:pt idx="67">
                  <c:v>3.2693000000000305E-2</c:v>
                </c:pt>
                <c:pt idx="68">
                  <c:v>3.29669E-2</c:v>
                </c:pt>
                <c:pt idx="69">
                  <c:v>3.32082E-2</c:v>
                </c:pt>
                <c:pt idx="70">
                  <c:v>3.3565600000000001E-2</c:v>
                </c:pt>
                <c:pt idx="71">
                  <c:v>3.3932299999999999E-2</c:v>
                </c:pt>
                <c:pt idx="72">
                  <c:v>3.428740000000001E-2</c:v>
                </c:pt>
                <c:pt idx="73">
                  <c:v>3.4522299999999999E-2</c:v>
                </c:pt>
                <c:pt idx="74">
                  <c:v>3.4804599999999998E-2</c:v>
                </c:pt>
                <c:pt idx="75">
                  <c:v>3.5214000000000002E-2</c:v>
                </c:pt>
                <c:pt idx="76">
                  <c:v>3.577000000000001E-2</c:v>
                </c:pt>
                <c:pt idx="77">
                  <c:v>3.6330500000000002E-2</c:v>
                </c:pt>
                <c:pt idx="78">
                  <c:v>3.6800100000000092E-2</c:v>
                </c:pt>
                <c:pt idx="79">
                  <c:v>3.7144900000000002E-2</c:v>
                </c:pt>
                <c:pt idx="80">
                  <c:v>3.7716300000000001E-2</c:v>
                </c:pt>
                <c:pt idx="81">
                  <c:v>3.8473600000000052E-2</c:v>
                </c:pt>
                <c:pt idx="82">
                  <c:v>3.8998400000000003E-2</c:v>
                </c:pt>
                <c:pt idx="83">
                  <c:v>3.9343200000000002E-2</c:v>
                </c:pt>
                <c:pt idx="84">
                  <c:v>3.9619599999999998E-2</c:v>
                </c:pt>
                <c:pt idx="85">
                  <c:v>3.9932000000000002E-2</c:v>
                </c:pt>
                <c:pt idx="86">
                  <c:v>4.0378900000000002E-2</c:v>
                </c:pt>
                <c:pt idx="87">
                  <c:v>4.0641799999999957E-2</c:v>
                </c:pt>
                <c:pt idx="88">
                  <c:v>4.0933000000000004E-2</c:v>
                </c:pt>
                <c:pt idx="89">
                  <c:v>4.1394700000000013E-2</c:v>
                </c:pt>
                <c:pt idx="90">
                  <c:v>4.1968400000000003E-2</c:v>
                </c:pt>
                <c:pt idx="91">
                  <c:v>4.2620900000000003E-2</c:v>
                </c:pt>
                <c:pt idx="92">
                  <c:v>4.3552599999999997E-2</c:v>
                </c:pt>
                <c:pt idx="93">
                  <c:v>4.4265700000000012E-2</c:v>
                </c:pt>
                <c:pt idx="94">
                  <c:v>4.4817600000000749E-2</c:v>
                </c:pt>
                <c:pt idx="95">
                  <c:v>4.5445799999999995E-2</c:v>
                </c:pt>
                <c:pt idx="96">
                  <c:v>4.6166899999999997E-2</c:v>
                </c:pt>
                <c:pt idx="97">
                  <c:v>4.6890100000000004E-2</c:v>
                </c:pt>
                <c:pt idx="98">
                  <c:v>4.7400000000000032E-2</c:v>
                </c:pt>
                <c:pt idx="99">
                  <c:v>4.7968300000000012E-2</c:v>
                </c:pt>
                <c:pt idx="100">
                  <c:v>4.8433200000000023E-2</c:v>
                </c:pt>
                <c:pt idx="101">
                  <c:v>4.9064600000000617E-2</c:v>
                </c:pt>
                <c:pt idx="102">
                  <c:v>4.9796700000000839E-2</c:v>
                </c:pt>
                <c:pt idx="103">
                  <c:v>5.0470799999999996E-2</c:v>
                </c:pt>
                <c:pt idx="104">
                  <c:v>5.1358500000000001E-2</c:v>
                </c:pt>
                <c:pt idx="105">
                  <c:v>5.2221499999999997E-2</c:v>
                </c:pt>
                <c:pt idx="106">
                  <c:v>5.2982200000000521E-2</c:v>
                </c:pt>
                <c:pt idx="107">
                  <c:v>5.37095E-2</c:v>
                </c:pt>
                <c:pt idx="108">
                  <c:v>5.4415700000000469E-2</c:v>
                </c:pt>
                <c:pt idx="109">
                  <c:v>5.5154500000000002E-2</c:v>
                </c:pt>
                <c:pt idx="110">
                  <c:v>5.5677600000000022E-2</c:v>
                </c:pt>
                <c:pt idx="111">
                  <c:v>5.6041099999999976E-2</c:v>
                </c:pt>
                <c:pt idx="112">
                  <c:v>5.6545499999999985E-2</c:v>
                </c:pt>
                <c:pt idx="113">
                  <c:v>5.6683400000000002E-2</c:v>
                </c:pt>
                <c:pt idx="114">
                  <c:v>5.6958499999999995E-2</c:v>
                </c:pt>
                <c:pt idx="115">
                  <c:v>5.7372100000000023E-2</c:v>
                </c:pt>
                <c:pt idx="116">
                  <c:v>5.7772900000000557E-2</c:v>
                </c:pt>
                <c:pt idx="117">
                  <c:v>5.8236099999999999E-2</c:v>
                </c:pt>
                <c:pt idx="118">
                  <c:v>5.86659E-2</c:v>
                </c:pt>
                <c:pt idx="119">
                  <c:v>5.9141600000000003E-2</c:v>
                </c:pt>
                <c:pt idx="120">
                  <c:v>5.9631000000000003E-2</c:v>
                </c:pt>
                <c:pt idx="121">
                  <c:v>6.0298400000000023E-2</c:v>
                </c:pt>
                <c:pt idx="122">
                  <c:v>6.0430200000000024E-2</c:v>
                </c:pt>
                <c:pt idx="123">
                  <c:v>6.0855800000000002E-2</c:v>
                </c:pt>
                <c:pt idx="124">
                  <c:v>6.3052400000000022E-2</c:v>
                </c:pt>
                <c:pt idx="125">
                  <c:v>6.5748399999999999E-2</c:v>
                </c:pt>
                <c:pt idx="126">
                  <c:v>6.8511700000000009E-2</c:v>
                </c:pt>
                <c:pt idx="127">
                  <c:v>6.7898500000000014E-2</c:v>
                </c:pt>
                <c:pt idx="128">
                  <c:v>6.7372899999999999E-2</c:v>
                </c:pt>
                <c:pt idx="129">
                  <c:v>6.6670699999999999E-2</c:v>
                </c:pt>
                <c:pt idx="130">
                  <c:v>6.6118600000000013E-2</c:v>
                </c:pt>
                <c:pt idx="131">
                  <c:v>6.7992400000000758E-2</c:v>
                </c:pt>
                <c:pt idx="132">
                  <c:v>6.7648799999999995E-2</c:v>
                </c:pt>
                <c:pt idx="133">
                  <c:v>6.7508299999999993E-2</c:v>
                </c:pt>
                <c:pt idx="134">
                  <c:v>6.7180900000000002E-2</c:v>
                </c:pt>
                <c:pt idx="135">
                  <c:v>6.713700000000003E-2</c:v>
                </c:pt>
                <c:pt idx="136">
                  <c:v>6.7361400000000599E-2</c:v>
                </c:pt>
                <c:pt idx="137">
                  <c:v>6.7408099999999999E-2</c:v>
                </c:pt>
                <c:pt idx="138">
                  <c:v>6.7308800000000002E-2</c:v>
                </c:pt>
                <c:pt idx="139">
                  <c:v>6.7053100000000004E-2</c:v>
                </c:pt>
                <c:pt idx="140">
                  <c:v>6.6920099999999996E-2</c:v>
                </c:pt>
                <c:pt idx="141">
                  <c:v>6.6821500000000006E-2</c:v>
                </c:pt>
                <c:pt idx="142">
                  <c:v>6.678000000000002E-2</c:v>
                </c:pt>
                <c:pt idx="143">
                  <c:v>6.6708299999999998E-2</c:v>
                </c:pt>
                <c:pt idx="144">
                  <c:v>6.6291900000000001E-2</c:v>
                </c:pt>
                <c:pt idx="145">
                  <c:v>6.5860100000000019E-2</c:v>
                </c:pt>
                <c:pt idx="146">
                  <c:v>6.583120000000002E-2</c:v>
                </c:pt>
                <c:pt idx="147">
                  <c:v>6.5660600000000013E-2</c:v>
                </c:pt>
                <c:pt idx="148">
                  <c:v>6.5587800000000002E-2</c:v>
                </c:pt>
                <c:pt idx="149">
                  <c:v>6.5367700000000514E-2</c:v>
                </c:pt>
                <c:pt idx="150">
                  <c:v>6.5315899999999996E-2</c:v>
                </c:pt>
                <c:pt idx="151">
                  <c:v>6.5362200000000675E-2</c:v>
                </c:pt>
                <c:pt idx="152">
                  <c:v>6.5214500000000009E-2</c:v>
                </c:pt>
                <c:pt idx="153">
                  <c:v>6.5380800000000003E-2</c:v>
                </c:pt>
                <c:pt idx="154">
                  <c:v>6.5198300000000001E-2</c:v>
                </c:pt>
                <c:pt idx="155">
                  <c:v>6.5062600000000748E-2</c:v>
                </c:pt>
                <c:pt idx="156">
                  <c:v>6.4720200000000033E-2</c:v>
                </c:pt>
                <c:pt idx="157">
                  <c:v>6.4441100000000001E-2</c:v>
                </c:pt>
                <c:pt idx="158">
                  <c:v>6.4321600000000034E-2</c:v>
                </c:pt>
                <c:pt idx="159">
                  <c:v>6.4070600000000033E-2</c:v>
                </c:pt>
                <c:pt idx="160">
                  <c:v>6.3988700000000009E-2</c:v>
                </c:pt>
                <c:pt idx="161">
                  <c:v>6.3832000000000014E-2</c:v>
                </c:pt>
                <c:pt idx="162">
                  <c:v>6.3531900000000002E-2</c:v>
                </c:pt>
                <c:pt idx="163">
                  <c:v>6.3180100000000003E-2</c:v>
                </c:pt>
                <c:pt idx="164">
                  <c:v>6.3048999999999994E-2</c:v>
                </c:pt>
                <c:pt idx="165">
                  <c:v>6.2889500000000001E-2</c:v>
                </c:pt>
                <c:pt idx="166">
                  <c:v>6.2508800000000003E-2</c:v>
                </c:pt>
                <c:pt idx="167">
                  <c:v>6.2120099999999998E-2</c:v>
                </c:pt>
                <c:pt idx="168">
                  <c:v>6.1783200000000024E-2</c:v>
                </c:pt>
                <c:pt idx="169">
                  <c:v>6.1384300000000003E-2</c:v>
                </c:pt>
                <c:pt idx="170">
                  <c:v>6.1170099999999977E-2</c:v>
                </c:pt>
                <c:pt idx="171">
                  <c:v>6.0880400000000133E-2</c:v>
                </c:pt>
                <c:pt idx="172">
                  <c:v>6.0464400000000133E-2</c:v>
                </c:pt>
                <c:pt idx="173">
                  <c:v>6.0176199999999999E-2</c:v>
                </c:pt>
                <c:pt idx="174">
                  <c:v>5.9966900000000697E-2</c:v>
                </c:pt>
                <c:pt idx="175">
                  <c:v>5.9660500000000033E-2</c:v>
                </c:pt>
                <c:pt idx="176">
                  <c:v>5.9392900000000928E-2</c:v>
                </c:pt>
                <c:pt idx="177">
                  <c:v>5.9256400000000133E-2</c:v>
                </c:pt>
                <c:pt idx="178">
                  <c:v>5.8812700000000134E-2</c:v>
                </c:pt>
                <c:pt idx="179">
                  <c:v>5.8831700000000021E-2</c:v>
                </c:pt>
                <c:pt idx="180">
                  <c:v>5.8745400000000003E-2</c:v>
                </c:pt>
                <c:pt idx="181">
                  <c:v>5.8474199999999997E-2</c:v>
                </c:pt>
                <c:pt idx="182">
                  <c:v>5.8439400000000002E-2</c:v>
                </c:pt>
                <c:pt idx="183">
                  <c:v>5.8298900000000022E-2</c:v>
                </c:pt>
                <c:pt idx="184">
                  <c:v>5.8183700000000012E-2</c:v>
                </c:pt>
                <c:pt idx="185">
                  <c:v>5.8143299999999995E-2</c:v>
                </c:pt>
                <c:pt idx="186">
                  <c:v>5.8065800000000001E-2</c:v>
                </c:pt>
                <c:pt idx="187">
                  <c:v>5.7987800000000013E-2</c:v>
                </c:pt>
                <c:pt idx="188">
                  <c:v>5.791650000000053E-2</c:v>
                </c:pt>
                <c:pt idx="189">
                  <c:v>5.7987400000000133E-2</c:v>
                </c:pt>
                <c:pt idx="190">
                  <c:v>5.7947000000000012E-2</c:v>
                </c:pt>
                <c:pt idx="191">
                  <c:v>5.8025399999999977E-2</c:v>
                </c:pt>
                <c:pt idx="192">
                  <c:v>5.8199599999999997E-2</c:v>
                </c:pt>
                <c:pt idx="193">
                  <c:v>5.8344E-2</c:v>
                </c:pt>
                <c:pt idx="194">
                  <c:v>5.8517400000000434E-2</c:v>
                </c:pt>
                <c:pt idx="195">
                  <c:v>5.8845499999999995E-2</c:v>
                </c:pt>
                <c:pt idx="196">
                  <c:v>5.9050500000000034E-2</c:v>
                </c:pt>
                <c:pt idx="197">
                  <c:v>5.9382200000000752E-2</c:v>
                </c:pt>
                <c:pt idx="198">
                  <c:v>5.9810500000000134E-2</c:v>
                </c:pt>
                <c:pt idx="199">
                  <c:v>6.0213800000000012E-2</c:v>
                </c:pt>
                <c:pt idx="200">
                  <c:v>6.0736700000000601E-2</c:v>
                </c:pt>
                <c:pt idx="201">
                  <c:v>6.1313000000000124E-2</c:v>
                </c:pt>
                <c:pt idx="202">
                  <c:v>6.2065900000000104E-2</c:v>
                </c:pt>
                <c:pt idx="203">
                  <c:v>6.2689300000000003E-2</c:v>
                </c:pt>
                <c:pt idx="204">
                  <c:v>6.3396600000000775E-2</c:v>
                </c:pt>
                <c:pt idx="205">
                  <c:v>6.4175099999999999E-2</c:v>
                </c:pt>
                <c:pt idx="206">
                  <c:v>6.5063300000000004E-2</c:v>
                </c:pt>
                <c:pt idx="207">
                  <c:v>6.6102800000000003E-2</c:v>
                </c:pt>
                <c:pt idx="208">
                  <c:v>6.7087100000000011E-2</c:v>
                </c:pt>
                <c:pt idx="209">
                  <c:v>6.8136400000000014E-2</c:v>
                </c:pt>
                <c:pt idx="210">
                  <c:v>6.918450000000001E-2</c:v>
                </c:pt>
                <c:pt idx="211">
                  <c:v>7.0352200000000628E-2</c:v>
                </c:pt>
                <c:pt idx="212">
                  <c:v>7.1625900000000006E-2</c:v>
                </c:pt>
                <c:pt idx="213">
                  <c:v>7.283710000000003E-2</c:v>
                </c:pt>
                <c:pt idx="214">
                  <c:v>7.4037600000000744E-2</c:v>
                </c:pt>
                <c:pt idx="215">
                  <c:v>7.5159699999999996E-2</c:v>
                </c:pt>
                <c:pt idx="216">
                  <c:v>7.6319100000000001E-2</c:v>
                </c:pt>
                <c:pt idx="217">
                  <c:v>7.7395700000000123E-2</c:v>
                </c:pt>
                <c:pt idx="218">
                  <c:v>7.8442999999999999E-2</c:v>
                </c:pt>
                <c:pt idx="219">
                  <c:v>7.9427400000000134E-2</c:v>
                </c:pt>
                <c:pt idx="220">
                  <c:v>8.0216300000000004E-2</c:v>
                </c:pt>
                <c:pt idx="221">
                  <c:v>8.0964700000000028E-2</c:v>
                </c:pt>
                <c:pt idx="222">
                  <c:v>8.1794400000000267E-2</c:v>
                </c:pt>
                <c:pt idx="223">
                  <c:v>8.2407100000000011E-2</c:v>
                </c:pt>
                <c:pt idx="224">
                  <c:v>8.2959200000000011E-2</c:v>
                </c:pt>
                <c:pt idx="225">
                  <c:v>8.3483700000000008E-2</c:v>
                </c:pt>
                <c:pt idx="226">
                  <c:v>8.3824900000001354E-2</c:v>
                </c:pt>
                <c:pt idx="227">
                  <c:v>8.4117400000000023E-2</c:v>
                </c:pt>
                <c:pt idx="228">
                  <c:v>8.4406700000000001E-2</c:v>
                </c:pt>
                <c:pt idx="229">
                  <c:v>8.4555600000001119E-2</c:v>
                </c:pt>
                <c:pt idx="230">
                  <c:v>8.4716600000000003E-2</c:v>
                </c:pt>
                <c:pt idx="231">
                  <c:v>8.4776400000000265E-2</c:v>
                </c:pt>
                <c:pt idx="232">
                  <c:v>8.4776800000000568E-2</c:v>
                </c:pt>
                <c:pt idx="233">
                  <c:v>8.4783900000000023E-2</c:v>
                </c:pt>
                <c:pt idx="234">
                  <c:v>8.4806900000000227E-2</c:v>
                </c:pt>
                <c:pt idx="235">
                  <c:v>8.4814800000000745E-2</c:v>
                </c:pt>
                <c:pt idx="236">
                  <c:v>8.4812800000000008E-2</c:v>
                </c:pt>
                <c:pt idx="237">
                  <c:v>8.4802500000000003E-2</c:v>
                </c:pt>
                <c:pt idx="238">
                  <c:v>8.4696900000001088E-2</c:v>
                </c:pt>
                <c:pt idx="239">
                  <c:v>8.4605400000001149E-2</c:v>
                </c:pt>
                <c:pt idx="240">
                  <c:v>8.4519100000000028E-2</c:v>
                </c:pt>
                <c:pt idx="241">
                  <c:v>8.4365200000000001E-2</c:v>
                </c:pt>
                <c:pt idx="242">
                  <c:v>8.4258300000000744E-2</c:v>
                </c:pt>
                <c:pt idx="243">
                  <c:v>8.4125300000001152E-2</c:v>
                </c:pt>
                <c:pt idx="244">
                  <c:v>8.3925000000001082E-2</c:v>
                </c:pt>
                <c:pt idx="245">
                  <c:v>8.3820900000000267E-2</c:v>
                </c:pt>
                <c:pt idx="246">
                  <c:v>8.3651100000000728E-2</c:v>
                </c:pt>
                <c:pt idx="247">
                  <c:v>8.3462700000000001E-2</c:v>
                </c:pt>
                <c:pt idx="248">
                  <c:v>8.3420400000000047E-2</c:v>
                </c:pt>
                <c:pt idx="249">
                  <c:v>8.3353100000000041E-2</c:v>
                </c:pt>
                <c:pt idx="250">
                  <c:v>8.3323800000000045E-2</c:v>
                </c:pt>
                <c:pt idx="251">
                  <c:v>8.3397800000000744E-2</c:v>
                </c:pt>
                <c:pt idx="252">
                  <c:v>8.3538700000000063E-2</c:v>
                </c:pt>
                <c:pt idx="253">
                  <c:v>8.3722400000000266E-2</c:v>
                </c:pt>
                <c:pt idx="254">
                  <c:v>8.4128500000000064E-2</c:v>
                </c:pt>
                <c:pt idx="255">
                  <c:v>8.4589600000000001E-2</c:v>
                </c:pt>
                <c:pt idx="256">
                  <c:v>8.5057400000000727E-2</c:v>
                </c:pt>
                <c:pt idx="257">
                  <c:v>8.5659100000000168E-2</c:v>
                </c:pt>
                <c:pt idx="258">
                  <c:v>8.6252400000000007E-2</c:v>
                </c:pt>
                <c:pt idx="259">
                  <c:v>8.6949400000000024E-2</c:v>
                </c:pt>
                <c:pt idx="260">
                  <c:v>8.7687600000000018E-2</c:v>
                </c:pt>
                <c:pt idx="261">
                  <c:v>8.8482000000000033E-2</c:v>
                </c:pt>
                <c:pt idx="262">
                  <c:v>8.9393600000000004E-2</c:v>
                </c:pt>
                <c:pt idx="263">
                  <c:v>9.0317000000000022E-2</c:v>
                </c:pt>
                <c:pt idx="264">
                  <c:v>9.1168000000000041E-2</c:v>
                </c:pt>
                <c:pt idx="265">
                  <c:v>9.2149600000000012E-2</c:v>
                </c:pt>
                <c:pt idx="266">
                  <c:v>9.3080200000000002E-2</c:v>
                </c:pt>
                <c:pt idx="267">
                  <c:v>9.4061800000000265E-2</c:v>
                </c:pt>
                <c:pt idx="268">
                  <c:v>9.5092900000000022E-2</c:v>
                </c:pt>
                <c:pt idx="269">
                  <c:v>9.6096700000000021E-2</c:v>
                </c:pt>
                <c:pt idx="270">
                  <c:v>9.7119799999999992E-2</c:v>
                </c:pt>
                <c:pt idx="271">
                  <c:v>9.8245500000000097E-2</c:v>
                </c:pt>
                <c:pt idx="272">
                  <c:v>9.9379900000000021E-2</c:v>
                </c:pt>
                <c:pt idx="273">
                  <c:v>0.10059800000000002</c:v>
                </c:pt>
                <c:pt idx="274">
                  <c:v>0.101868</c:v>
                </c:pt>
                <c:pt idx="275">
                  <c:v>0.10320100000000022</c:v>
                </c:pt>
                <c:pt idx="276">
                  <c:v>0.10453800000000002</c:v>
                </c:pt>
                <c:pt idx="277">
                  <c:v>0.10597500000000012</c:v>
                </c:pt>
                <c:pt idx="278">
                  <c:v>0.10747900000000002</c:v>
                </c:pt>
                <c:pt idx="279">
                  <c:v>0.10889699999999999</c:v>
                </c:pt>
                <c:pt idx="280">
                  <c:v>0.11056000000000002</c:v>
                </c:pt>
                <c:pt idx="281">
                  <c:v>0.11237</c:v>
                </c:pt>
                <c:pt idx="282">
                  <c:v>0.11415699999999998</c:v>
                </c:pt>
                <c:pt idx="283">
                  <c:v>0.11616000000000012</c:v>
                </c:pt>
                <c:pt idx="284">
                  <c:v>0.11832100000000002</c:v>
                </c:pt>
                <c:pt idx="285">
                  <c:v>0.12060899999999998</c:v>
                </c:pt>
                <c:pt idx="286">
                  <c:v>0.12322200000000108</c:v>
                </c:pt>
                <c:pt idx="287">
                  <c:v>0.12593699999999999</c:v>
                </c:pt>
                <c:pt idx="288">
                  <c:v>0.12873399999999999</c:v>
                </c:pt>
                <c:pt idx="289">
                  <c:v>0.13167699999999988</c:v>
                </c:pt>
                <c:pt idx="290">
                  <c:v>0.134773</c:v>
                </c:pt>
                <c:pt idx="291">
                  <c:v>0.13802400000000001</c:v>
                </c:pt>
                <c:pt idx="292">
                  <c:v>0.14130499999999999</c:v>
                </c:pt>
                <c:pt idx="293">
                  <c:v>0.144654</c:v>
                </c:pt>
                <c:pt idx="294">
                  <c:v>0.14773000000000044</c:v>
                </c:pt>
                <c:pt idx="295">
                  <c:v>0.15088199999999999</c:v>
                </c:pt>
                <c:pt idx="296">
                  <c:v>0.15401600000000154</c:v>
                </c:pt>
                <c:pt idx="297">
                  <c:v>0.15690800000000188</c:v>
                </c:pt>
                <c:pt idx="298">
                  <c:v>0.15980300000000044</c:v>
                </c:pt>
                <c:pt idx="299">
                  <c:v>0.16237399999999988</c:v>
                </c:pt>
                <c:pt idx="300">
                  <c:v>0.16469800000000001</c:v>
                </c:pt>
                <c:pt idx="301">
                  <c:v>0.16686999999999999</c:v>
                </c:pt>
                <c:pt idx="302">
                  <c:v>0.16899400000000137</c:v>
                </c:pt>
                <c:pt idx="303">
                  <c:v>0.17084199999999999</c:v>
                </c:pt>
                <c:pt idx="304">
                  <c:v>0.17258799999999999</c:v>
                </c:pt>
                <c:pt idx="305">
                  <c:v>0.17413200000000001</c:v>
                </c:pt>
                <c:pt idx="306">
                  <c:v>0.17544400000000188</c:v>
                </c:pt>
                <c:pt idx="307">
                  <c:v>0.17676000000000044</c:v>
                </c:pt>
                <c:pt idx="308">
                  <c:v>0.17796800000000157</c:v>
                </c:pt>
                <c:pt idx="309">
                  <c:v>0.17891700000000188</c:v>
                </c:pt>
                <c:pt idx="310">
                  <c:v>0.17972700000000041</c:v>
                </c:pt>
                <c:pt idx="311">
                  <c:v>0.18030900000000041</c:v>
                </c:pt>
                <c:pt idx="312">
                  <c:v>0.18064400000000044</c:v>
                </c:pt>
                <c:pt idx="313">
                  <c:v>0.18079500000000157</c:v>
                </c:pt>
                <c:pt idx="314">
                  <c:v>0.18071500000000154</c:v>
                </c:pt>
                <c:pt idx="315">
                  <c:v>0.18031800000000137</c:v>
                </c:pt>
                <c:pt idx="316">
                  <c:v>0.17964100000000024</c:v>
                </c:pt>
                <c:pt idx="317">
                  <c:v>0.17885300000000001</c:v>
                </c:pt>
                <c:pt idx="318">
                  <c:v>0.17783800000000041</c:v>
                </c:pt>
                <c:pt idx="319">
                  <c:v>0.17665800000000001</c:v>
                </c:pt>
                <c:pt idx="320">
                  <c:v>0.17531500000000041</c:v>
                </c:pt>
                <c:pt idx="321">
                  <c:v>0.17374900000000154</c:v>
                </c:pt>
                <c:pt idx="322">
                  <c:v>0.17205200000000001</c:v>
                </c:pt>
                <c:pt idx="323">
                  <c:v>0.170183</c:v>
                </c:pt>
                <c:pt idx="324">
                  <c:v>0.16839299999999999</c:v>
                </c:pt>
                <c:pt idx="325">
                  <c:v>0.16641400000000137</c:v>
                </c:pt>
                <c:pt idx="326">
                  <c:v>0.16431599999999999</c:v>
                </c:pt>
                <c:pt idx="327">
                  <c:v>0.16215499999999997</c:v>
                </c:pt>
                <c:pt idx="328">
                  <c:v>0.15989400000000137</c:v>
                </c:pt>
                <c:pt idx="329">
                  <c:v>0.15773600000000157</c:v>
                </c:pt>
                <c:pt idx="330">
                  <c:v>0.15556400000000137</c:v>
                </c:pt>
                <c:pt idx="331">
                  <c:v>0.15348200000000137</c:v>
                </c:pt>
                <c:pt idx="332">
                  <c:v>0.15144500000000208</c:v>
                </c:pt>
                <c:pt idx="333">
                  <c:v>0.14928500000000094</c:v>
                </c:pt>
                <c:pt idx="334">
                  <c:v>0.14736800000000044</c:v>
                </c:pt>
                <c:pt idx="335">
                  <c:v>0.14552300000000001</c:v>
                </c:pt>
                <c:pt idx="336">
                  <c:v>0.14369000000000001</c:v>
                </c:pt>
                <c:pt idx="337">
                  <c:v>0.14193700000000137</c:v>
                </c:pt>
                <c:pt idx="338">
                  <c:v>0.14022699999999999</c:v>
                </c:pt>
                <c:pt idx="339">
                  <c:v>0.13850499999999999</c:v>
                </c:pt>
                <c:pt idx="340">
                  <c:v>0.13678100000000001</c:v>
                </c:pt>
                <c:pt idx="341">
                  <c:v>0.13520099999999999</c:v>
                </c:pt>
                <c:pt idx="342">
                  <c:v>0.133552</c:v>
                </c:pt>
                <c:pt idx="343">
                  <c:v>0.13187099999999988</c:v>
                </c:pt>
                <c:pt idx="344">
                  <c:v>0.13029099999999999</c:v>
                </c:pt>
                <c:pt idx="345">
                  <c:v>0.128638</c:v>
                </c:pt>
                <c:pt idx="346">
                  <c:v>0.12698200000000001</c:v>
                </c:pt>
                <c:pt idx="347">
                  <c:v>0.12529399999999999</c:v>
                </c:pt>
                <c:pt idx="348">
                  <c:v>0.12369800000000022</c:v>
                </c:pt>
                <c:pt idx="349">
                  <c:v>0.12228100000000022</c:v>
                </c:pt>
                <c:pt idx="350">
                  <c:v>0.12090300000000002</c:v>
                </c:pt>
                <c:pt idx="351">
                  <c:v>0.11968600000000022</c:v>
                </c:pt>
                <c:pt idx="352">
                  <c:v>0.118549</c:v>
                </c:pt>
                <c:pt idx="353">
                  <c:v>0.11766100000000022</c:v>
                </c:pt>
                <c:pt idx="354">
                  <c:v>0.11699900000000002</c:v>
                </c:pt>
                <c:pt idx="355">
                  <c:v>0.11678600000000022</c:v>
                </c:pt>
                <c:pt idx="356">
                  <c:v>0.11664500000000012</c:v>
                </c:pt>
                <c:pt idx="357">
                  <c:v>0.116677</c:v>
                </c:pt>
                <c:pt idx="358">
                  <c:v>0.116956</c:v>
                </c:pt>
                <c:pt idx="359">
                  <c:v>0.11734700000000001</c:v>
                </c:pt>
                <c:pt idx="360">
                  <c:v>0.11804400000000002</c:v>
                </c:pt>
                <c:pt idx="361">
                  <c:v>0.11893400000000012</c:v>
                </c:pt>
                <c:pt idx="362">
                  <c:v>0.119884</c:v>
                </c:pt>
                <c:pt idx="363">
                  <c:v>0.12100400000000019</c:v>
                </c:pt>
                <c:pt idx="364">
                  <c:v>0.12226099999999999</c:v>
                </c:pt>
                <c:pt idx="365">
                  <c:v>0.12356499999999999</c:v>
                </c:pt>
                <c:pt idx="366">
                  <c:v>0.12497000000000009</c:v>
                </c:pt>
                <c:pt idx="367">
                  <c:v>0.12646700000000041</c:v>
                </c:pt>
                <c:pt idx="368">
                  <c:v>0.12809000000000001</c:v>
                </c:pt>
                <c:pt idx="369">
                  <c:v>0.12972600000000001</c:v>
                </c:pt>
                <c:pt idx="370">
                  <c:v>0.13142999999999999</c:v>
                </c:pt>
                <c:pt idx="371">
                  <c:v>0.133133</c:v>
                </c:pt>
                <c:pt idx="372">
                  <c:v>0.13421400000000044</c:v>
                </c:pt>
                <c:pt idx="373">
                  <c:v>0.133682</c:v>
                </c:pt>
                <c:pt idx="374">
                  <c:v>0.13295999999999999</c:v>
                </c:pt>
                <c:pt idx="375">
                  <c:v>0.13203500000000001</c:v>
                </c:pt>
                <c:pt idx="376">
                  <c:v>0.13105800000000001</c:v>
                </c:pt>
                <c:pt idx="377">
                  <c:v>0.13011999999999999</c:v>
                </c:pt>
                <c:pt idx="378">
                  <c:v>0.12923899999999999</c:v>
                </c:pt>
                <c:pt idx="379">
                  <c:v>0.12859400000000001</c:v>
                </c:pt>
                <c:pt idx="380">
                  <c:v>0.12794700000000137</c:v>
                </c:pt>
                <c:pt idx="381">
                  <c:v>0.129575</c:v>
                </c:pt>
                <c:pt idx="382">
                  <c:v>0.13192000000000001</c:v>
                </c:pt>
                <c:pt idx="383">
                  <c:v>0.13451199999999999</c:v>
                </c:pt>
                <c:pt idx="384">
                  <c:v>0.13746900000000137</c:v>
                </c:pt>
                <c:pt idx="385">
                  <c:v>0.14066100000000001</c:v>
                </c:pt>
                <c:pt idx="386">
                  <c:v>0.14401100000000044</c:v>
                </c:pt>
                <c:pt idx="387">
                  <c:v>0.147674</c:v>
                </c:pt>
                <c:pt idx="388">
                  <c:v>0.15147800000000122</c:v>
                </c:pt>
                <c:pt idx="389">
                  <c:v>0.15566500000000041</c:v>
                </c:pt>
                <c:pt idx="390">
                  <c:v>0.16029900000000041</c:v>
                </c:pt>
                <c:pt idx="391">
                  <c:v>0.16540800000000044</c:v>
                </c:pt>
                <c:pt idx="392">
                  <c:v>0.17115</c:v>
                </c:pt>
                <c:pt idx="393">
                  <c:v>0.17743600000000154</c:v>
                </c:pt>
                <c:pt idx="394">
                  <c:v>0.18472300000000041</c:v>
                </c:pt>
                <c:pt idx="395">
                  <c:v>0.19290900000000041</c:v>
                </c:pt>
                <c:pt idx="396">
                  <c:v>0.20255400000000001</c:v>
                </c:pt>
                <c:pt idx="397">
                  <c:v>0.21353900000000137</c:v>
                </c:pt>
                <c:pt idx="398">
                  <c:v>0.22551499999999999</c:v>
                </c:pt>
                <c:pt idx="399">
                  <c:v>0.23660400000000001</c:v>
                </c:pt>
                <c:pt idx="400">
                  <c:v>0.23344000000000137</c:v>
                </c:pt>
              </c:numCache>
            </c:numRef>
          </c:yVal>
          <c:smooth val="1"/>
        </c:ser>
        <c:ser>
          <c:idx val="22"/>
          <c:order val="2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X$1:$X$401</c:f>
              <c:numCache>
                <c:formatCode>General</c:formatCode>
                <c:ptCount val="401"/>
                <c:pt idx="0">
                  <c:v>1.9927000000000156E-2</c:v>
                </c:pt>
                <c:pt idx="1">
                  <c:v>1.9633299999999999E-2</c:v>
                </c:pt>
                <c:pt idx="2">
                  <c:v>1.9355600000000001E-2</c:v>
                </c:pt>
                <c:pt idx="3">
                  <c:v>1.9236200000000002E-2</c:v>
                </c:pt>
                <c:pt idx="4">
                  <c:v>1.9027100000000151E-2</c:v>
                </c:pt>
                <c:pt idx="5">
                  <c:v>1.9146699999999999E-2</c:v>
                </c:pt>
                <c:pt idx="6">
                  <c:v>1.9495700000000001E-2</c:v>
                </c:pt>
                <c:pt idx="7">
                  <c:v>1.9343300000000101E-2</c:v>
                </c:pt>
                <c:pt idx="8">
                  <c:v>1.9246300000000063E-2</c:v>
                </c:pt>
                <c:pt idx="9">
                  <c:v>1.9272900000000003E-2</c:v>
                </c:pt>
                <c:pt idx="10">
                  <c:v>1.9259200000000001E-2</c:v>
                </c:pt>
                <c:pt idx="11">
                  <c:v>1.954200000000017E-2</c:v>
                </c:pt>
                <c:pt idx="12">
                  <c:v>1.9822200000000081E-2</c:v>
                </c:pt>
                <c:pt idx="13">
                  <c:v>1.9849800000000181E-2</c:v>
                </c:pt>
                <c:pt idx="14">
                  <c:v>1.9518199999999999E-2</c:v>
                </c:pt>
                <c:pt idx="15">
                  <c:v>1.9434600000000003E-2</c:v>
                </c:pt>
                <c:pt idx="16">
                  <c:v>1.9732700000000061E-2</c:v>
                </c:pt>
                <c:pt idx="17">
                  <c:v>1.9931000000000101E-2</c:v>
                </c:pt>
                <c:pt idx="18">
                  <c:v>2.0412099999999999E-2</c:v>
                </c:pt>
                <c:pt idx="19">
                  <c:v>2.0503199999999999E-2</c:v>
                </c:pt>
                <c:pt idx="20">
                  <c:v>2.0320099999999987E-2</c:v>
                </c:pt>
                <c:pt idx="21">
                  <c:v>2.0292600000000001E-2</c:v>
                </c:pt>
                <c:pt idx="22">
                  <c:v>2.0413500000000001E-2</c:v>
                </c:pt>
                <c:pt idx="23">
                  <c:v>2.0587299999999999E-2</c:v>
                </c:pt>
                <c:pt idx="24">
                  <c:v>2.09867E-2</c:v>
                </c:pt>
                <c:pt idx="25">
                  <c:v>2.1352599999999979E-2</c:v>
                </c:pt>
                <c:pt idx="26">
                  <c:v>2.1488199999999999E-2</c:v>
                </c:pt>
                <c:pt idx="27">
                  <c:v>2.1255000000000052E-2</c:v>
                </c:pt>
                <c:pt idx="28">
                  <c:v>2.1256500000000001E-2</c:v>
                </c:pt>
                <c:pt idx="29">
                  <c:v>2.1589600000000011E-2</c:v>
                </c:pt>
                <c:pt idx="30">
                  <c:v>2.2072000000000244E-2</c:v>
                </c:pt>
                <c:pt idx="31">
                  <c:v>2.2803600000000292E-2</c:v>
                </c:pt>
                <c:pt idx="32">
                  <c:v>2.2960399999999999E-2</c:v>
                </c:pt>
                <c:pt idx="33">
                  <c:v>2.2707400000000006E-2</c:v>
                </c:pt>
                <c:pt idx="34">
                  <c:v>2.2682100000000253E-2</c:v>
                </c:pt>
                <c:pt idx="35">
                  <c:v>2.3240500000000001E-2</c:v>
                </c:pt>
                <c:pt idx="36">
                  <c:v>2.3657000000000001E-2</c:v>
                </c:pt>
                <c:pt idx="37">
                  <c:v>2.4134599999999978E-2</c:v>
                </c:pt>
                <c:pt idx="38">
                  <c:v>2.3732900000000001E-2</c:v>
                </c:pt>
                <c:pt idx="39">
                  <c:v>2.3162599999999728E-2</c:v>
                </c:pt>
                <c:pt idx="40">
                  <c:v>2.2931800000000297E-2</c:v>
                </c:pt>
                <c:pt idx="41">
                  <c:v>2.34107E-2</c:v>
                </c:pt>
                <c:pt idx="42">
                  <c:v>2.3914899999999979E-2</c:v>
                </c:pt>
                <c:pt idx="43">
                  <c:v>2.4253600000000011E-2</c:v>
                </c:pt>
                <c:pt idx="44">
                  <c:v>2.4258800000000001E-2</c:v>
                </c:pt>
                <c:pt idx="45">
                  <c:v>2.4299399999999999E-2</c:v>
                </c:pt>
                <c:pt idx="46">
                  <c:v>2.4695999999999999E-2</c:v>
                </c:pt>
                <c:pt idx="47">
                  <c:v>2.5435700000000269E-2</c:v>
                </c:pt>
                <c:pt idx="48">
                  <c:v>2.5914900000000001E-2</c:v>
                </c:pt>
                <c:pt idx="49">
                  <c:v>2.5942199999999999E-2</c:v>
                </c:pt>
                <c:pt idx="50">
                  <c:v>2.5865099999999999E-2</c:v>
                </c:pt>
                <c:pt idx="51">
                  <c:v>2.6021499999999999E-2</c:v>
                </c:pt>
                <c:pt idx="52">
                  <c:v>2.6565100000000001E-2</c:v>
                </c:pt>
                <c:pt idx="53">
                  <c:v>2.6838100000000253E-2</c:v>
                </c:pt>
                <c:pt idx="54">
                  <c:v>2.68604E-2</c:v>
                </c:pt>
                <c:pt idx="55">
                  <c:v>2.6793200000000052E-2</c:v>
                </c:pt>
                <c:pt idx="56">
                  <c:v>2.6973900000000297E-2</c:v>
                </c:pt>
                <c:pt idx="57">
                  <c:v>2.7430000000000287E-2</c:v>
                </c:pt>
                <c:pt idx="58">
                  <c:v>2.7902099999999999E-2</c:v>
                </c:pt>
                <c:pt idx="59">
                  <c:v>2.8154099999999977E-2</c:v>
                </c:pt>
                <c:pt idx="60">
                  <c:v>2.8281199999999999E-2</c:v>
                </c:pt>
                <c:pt idx="61">
                  <c:v>2.8543700000000002E-2</c:v>
                </c:pt>
                <c:pt idx="62">
                  <c:v>2.9192599999999968E-2</c:v>
                </c:pt>
                <c:pt idx="63">
                  <c:v>2.9725900000000006E-2</c:v>
                </c:pt>
                <c:pt idx="64">
                  <c:v>3.0052200000000012E-2</c:v>
                </c:pt>
                <c:pt idx="65">
                  <c:v>3.0379200000000012E-2</c:v>
                </c:pt>
                <c:pt idx="66">
                  <c:v>3.0760300000000001E-2</c:v>
                </c:pt>
                <c:pt idx="67">
                  <c:v>3.1017900000000286E-2</c:v>
                </c:pt>
                <c:pt idx="68">
                  <c:v>3.1224399999999999E-2</c:v>
                </c:pt>
                <c:pt idx="69">
                  <c:v>3.1614400000000001E-2</c:v>
                </c:pt>
                <c:pt idx="70">
                  <c:v>3.1981599999999999E-2</c:v>
                </c:pt>
                <c:pt idx="71">
                  <c:v>3.2343499999999997E-2</c:v>
                </c:pt>
                <c:pt idx="72">
                  <c:v>3.2693500000000056E-2</c:v>
                </c:pt>
                <c:pt idx="73">
                  <c:v>3.2868200000000042E-2</c:v>
                </c:pt>
                <c:pt idx="74">
                  <c:v>3.330530000000001E-2</c:v>
                </c:pt>
                <c:pt idx="75">
                  <c:v>3.393970000000001E-2</c:v>
                </c:pt>
                <c:pt idx="76">
                  <c:v>3.4647100000000056E-2</c:v>
                </c:pt>
                <c:pt idx="77">
                  <c:v>3.5249900000000292E-2</c:v>
                </c:pt>
                <c:pt idx="78">
                  <c:v>3.5703200000000011E-2</c:v>
                </c:pt>
                <c:pt idx="79">
                  <c:v>3.6132000000000011E-2</c:v>
                </c:pt>
                <c:pt idx="80">
                  <c:v>3.6683400000000012E-2</c:v>
                </c:pt>
                <c:pt idx="81">
                  <c:v>3.7332499999999998E-2</c:v>
                </c:pt>
                <c:pt idx="82">
                  <c:v>3.7867200000000316E-2</c:v>
                </c:pt>
                <c:pt idx="83">
                  <c:v>3.81371E-2</c:v>
                </c:pt>
                <c:pt idx="84">
                  <c:v>3.8263199999999997E-2</c:v>
                </c:pt>
                <c:pt idx="85">
                  <c:v>3.85367E-2</c:v>
                </c:pt>
                <c:pt idx="86">
                  <c:v>3.8919599999999999E-2</c:v>
                </c:pt>
                <c:pt idx="87">
                  <c:v>3.9125399999999998E-2</c:v>
                </c:pt>
                <c:pt idx="88">
                  <c:v>3.9384000000000002E-2</c:v>
                </c:pt>
                <c:pt idx="89">
                  <c:v>3.9939200000000091E-2</c:v>
                </c:pt>
                <c:pt idx="90">
                  <c:v>4.0376500000000023E-2</c:v>
                </c:pt>
                <c:pt idx="91">
                  <c:v>4.0965900000000013E-2</c:v>
                </c:pt>
                <c:pt idx="92">
                  <c:v>4.1835799999999999E-2</c:v>
                </c:pt>
                <c:pt idx="93">
                  <c:v>4.2607800000000001E-2</c:v>
                </c:pt>
                <c:pt idx="94">
                  <c:v>4.3224399999999975E-2</c:v>
                </c:pt>
                <c:pt idx="95">
                  <c:v>4.3946799999999987E-2</c:v>
                </c:pt>
                <c:pt idx="96">
                  <c:v>4.4813000000000602E-2</c:v>
                </c:pt>
                <c:pt idx="97">
                  <c:v>4.5502200000000034E-2</c:v>
                </c:pt>
                <c:pt idx="98">
                  <c:v>4.6136400000000022E-2</c:v>
                </c:pt>
                <c:pt idx="99">
                  <c:v>4.6722600000000114E-2</c:v>
                </c:pt>
                <c:pt idx="100">
                  <c:v>4.7261999999999998E-2</c:v>
                </c:pt>
                <c:pt idx="101">
                  <c:v>4.7827800000000004E-2</c:v>
                </c:pt>
                <c:pt idx="102">
                  <c:v>4.8423200000000013E-2</c:v>
                </c:pt>
                <c:pt idx="103">
                  <c:v>4.9012900000000748E-2</c:v>
                </c:pt>
                <c:pt idx="104">
                  <c:v>4.9605700000000003E-2</c:v>
                </c:pt>
                <c:pt idx="105">
                  <c:v>5.0368100000000013E-2</c:v>
                </c:pt>
                <c:pt idx="106">
                  <c:v>5.1073199999999985E-2</c:v>
                </c:pt>
                <c:pt idx="107">
                  <c:v>5.1786600000000134E-2</c:v>
                </c:pt>
                <c:pt idx="108">
                  <c:v>5.2464200000000134E-2</c:v>
                </c:pt>
                <c:pt idx="109">
                  <c:v>5.3145799999999965E-2</c:v>
                </c:pt>
                <c:pt idx="110">
                  <c:v>5.3723800000000002E-2</c:v>
                </c:pt>
                <c:pt idx="111">
                  <c:v>5.4277300000000001E-2</c:v>
                </c:pt>
                <c:pt idx="112">
                  <c:v>5.493600000000054E-2</c:v>
                </c:pt>
                <c:pt idx="113">
                  <c:v>5.5149199999999947E-2</c:v>
                </c:pt>
                <c:pt idx="114">
                  <c:v>5.5443899999999997E-2</c:v>
                </c:pt>
                <c:pt idx="115">
                  <c:v>5.5825899999999998E-2</c:v>
                </c:pt>
                <c:pt idx="116">
                  <c:v>5.6227600000000003E-2</c:v>
                </c:pt>
                <c:pt idx="117">
                  <c:v>5.6708900000000013E-2</c:v>
                </c:pt>
                <c:pt idx="118">
                  <c:v>5.7135700000000011E-2</c:v>
                </c:pt>
                <c:pt idx="119">
                  <c:v>5.7538800000000001E-2</c:v>
                </c:pt>
                <c:pt idx="120">
                  <c:v>5.7958400000000014E-2</c:v>
                </c:pt>
                <c:pt idx="121">
                  <c:v>5.8603400000000014E-2</c:v>
                </c:pt>
                <c:pt idx="122">
                  <c:v>5.8712300000000134E-2</c:v>
                </c:pt>
                <c:pt idx="123">
                  <c:v>5.9284500000000004E-2</c:v>
                </c:pt>
                <c:pt idx="124">
                  <c:v>6.1569600000000002E-2</c:v>
                </c:pt>
                <c:pt idx="125">
                  <c:v>6.4308400000000612E-2</c:v>
                </c:pt>
                <c:pt idx="126">
                  <c:v>6.6831000000000002E-2</c:v>
                </c:pt>
                <c:pt idx="127">
                  <c:v>6.6277299999999997E-2</c:v>
                </c:pt>
                <c:pt idx="128">
                  <c:v>6.5732700000000657E-2</c:v>
                </c:pt>
                <c:pt idx="129">
                  <c:v>6.5139299999999997E-2</c:v>
                </c:pt>
                <c:pt idx="130">
                  <c:v>6.4629900000000004E-2</c:v>
                </c:pt>
                <c:pt idx="131">
                  <c:v>6.6310499999999994E-2</c:v>
                </c:pt>
                <c:pt idx="132">
                  <c:v>6.5920300000000001E-2</c:v>
                </c:pt>
                <c:pt idx="133">
                  <c:v>6.5718400000000524E-2</c:v>
                </c:pt>
                <c:pt idx="134">
                  <c:v>6.5450800000000003E-2</c:v>
                </c:pt>
                <c:pt idx="135">
                  <c:v>6.5327000000000024E-2</c:v>
                </c:pt>
                <c:pt idx="136">
                  <c:v>6.5493200000000612E-2</c:v>
                </c:pt>
                <c:pt idx="137">
                  <c:v>6.5554500000000002E-2</c:v>
                </c:pt>
                <c:pt idx="138">
                  <c:v>6.5449300000000002E-2</c:v>
                </c:pt>
                <c:pt idx="139">
                  <c:v>6.5290500000000001E-2</c:v>
                </c:pt>
                <c:pt idx="140">
                  <c:v>6.5221299999999996E-2</c:v>
                </c:pt>
                <c:pt idx="141">
                  <c:v>6.5044299999999999E-2</c:v>
                </c:pt>
                <c:pt idx="142">
                  <c:v>6.4982200000000642E-2</c:v>
                </c:pt>
                <c:pt idx="143">
                  <c:v>6.4954100000000001E-2</c:v>
                </c:pt>
                <c:pt idx="144">
                  <c:v>6.4590700000000514E-2</c:v>
                </c:pt>
                <c:pt idx="145">
                  <c:v>6.4165600000000114E-2</c:v>
                </c:pt>
                <c:pt idx="146">
                  <c:v>6.4039399999999996E-2</c:v>
                </c:pt>
                <c:pt idx="147">
                  <c:v>6.3900799999999994E-2</c:v>
                </c:pt>
                <c:pt idx="148">
                  <c:v>6.3786100000000012E-2</c:v>
                </c:pt>
                <c:pt idx="149">
                  <c:v>6.3572299999999998E-2</c:v>
                </c:pt>
                <c:pt idx="150">
                  <c:v>6.3521999999999995E-2</c:v>
                </c:pt>
                <c:pt idx="151">
                  <c:v>6.3624200000000006E-2</c:v>
                </c:pt>
                <c:pt idx="152">
                  <c:v>6.3592100000000013E-2</c:v>
                </c:pt>
                <c:pt idx="153">
                  <c:v>6.3775399999999996E-2</c:v>
                </c:pt>
                <c:pt idx="154">
                  <c:v>6.3674400000000006E-2</c:v>
                </c:pt>
                <c:pt idx="155">
                  <c:v>6.3451199999999999E-2</c:v>
                </c:pt>
                <c:pt idx="156">
                  <c:v>6.3129400000000002E-2</c:v>
                </c:pt>
                <c:pt idx="157">
                  <c:v>6.2956400000000134E-2</c:v>
                </c:pt>
                <c:pt idx="158">
                  <c:v>6.2891100000000019E-2</c:v>
                </c:pt>
                <c:pt idx="159">
                  <c:v>6.2769600000000134E-2</c:v>
                </c:pt>
                <c:pt idx="160">
                  <c:v>6.2592700000000626E-2</c:v>
                </c:pt>
                <c:pt idx="161">
                  <c:v>6.2397100000000517E-2</c:v>
                </c:pt>
                <c:pt idx="162">
                  <c:v>6.2109000000000004E-2</c:v>
                </c:pt>
                <c:pt idx="163">
                  <c:v>6.1841E-2</c:v>
                </c:pt>
                <c:pt idx="164">
                  <c:v>6.1755900000000002E-2</c:v>
                </c:pt>
                <c:pt idx="165">
                  <c:v>6.1627700000000001E-2</c:v>
                </c:pt>
                <c:pt idx="166">
                  <c:v>6.1317800000000013E-2</c:v>
                </c:pt>
                <c:pt idx="167">
                  <c:v>6.0934599999999998E-2</c:v>
                </c:pt>
                <c:pt idx="168">
                  <c:v>6.0612800000000022E-2</c:v>
                </c:pt>
                <c:pt idx="169">
                  <c:v>6.0245499999999987E-2</c:v>
                </c:pt>
                <c:pt idx="170">
                  <c:v>6.0030600000000503E-2</c:v>
                </c:pt>
                <c:pt idx="171">
                  <c:v>5.9715100000000104E-2</c:v>
                </c:pt>
                <c:pt idx="172">
                  <c:v>5.9385400000000518E-2</c:v>
                </c:pt>
                <c:pt idx="173">
                  <c:v>5.9110700000000134E-2</c:v>
                </c:pt>
                <c:pt idx="174">
                  <c:v>5.8811100000000012E-2</c:v>
                </c:pt>
                <c:pt idx="175">
                  <c:v>5.8490500000000022E-2</c:v>
                </c:pt>
                <c:pt idx="176">
                  <c:v>5.8150099999999996E-2</c:v>
                </c:pt>
                <c:pt idx="177">
                  <c:v>5.79292E-2</c:v>
                </c:pt>
                <c:pt idx="178">
                  <c:v>5.7513600000000629E-2</c:v>
                </c:pt>
                <c:pt idx="179">
                  <c:v>5.7458200000000112E-2</c:v>
                </c:pt>
                <c:pt idx="180">
                  <c:v>5.7284399999999999E-2</c:v>
                </c:pt>
                <c:pt idx="181">
                  <c:v>5.6895000000000001E-2</c:v>
                </c:pt>
                <c:pt idx="182">
                  <c:v>5.6836400000000134E-2</c:v>
                </c:pt>
                <c:pt idx="183">
                  <c:v>5.6650299999999987E-2</c:v>
                </c:pt>
                <c:pt idx="184">
                  <c:v>5.6404099999999999E-2</c:v>
                </c:pt>
                <c:pt idx="185">
                  <c:v>5.6355099999999998E-2</c:v>
                </c:pt>
                <c:pt idx="186">
                  <c:v>5.62316E-2</c:v>
                </c:pt>
                <c:pt idx="187">
                  <c:v>5.6153999999999996E-2</c:v>
                </c:pt>
                <c:pt idx="188">
                  <c:v>5.6110100000000003E-2</c:v>
                </c:pt>
                <c:pt idx="189">
                  <c:v>5.6213399999999997E-2</c:v>
                </c:pt>
                <c:pt idx="190">
                  <c:v>5.6208599999999977E-2</c:v>
                </c:pt>
                <c:pt idx="191">
                  <c:v>5.6267600000000022E-2</c:v>
                </c:pt>
                <c:pt idx="192">
                  <c:v>5.6508599999999985E-2</c:v>
                </c:pt>
                <c:pt idx="193">
                  <c:v>5.6734199999999999E-2</c:v>
                </c:pt>
                <c:pt idx="194">
                  <c:v>5.6928600000000003E-2</c:v>
                </c:pt>
                <c:pt idx="195">
                  <c:v>5.7370700000000024E-2</c:v>
                </c:pt>
                <c:pt idx="196">
                  <c:v>5.7629199999999985E-2</c:v>
                </c:pt>
                <c:pt idx="197">
                  <c:v>5.7969600000000114E-2</c:v>
                </c:pt>
                <c:pt idx="198">
                  <c:v>5.8388400000000104E-2</c:v>
                </c:pt>
                <c:pt idx="199">
                  <c:v>5.8809899999999998E-2</c:v>
                </c:pt>
                <c:pt idx="200">
                  <c:v>5.9305800000000013E-2</c:v>
                </c:pt>
                <c:pt idx="201">
                  <c:v>5.9906700000000548E-2</c:v>
                </c:pt>
                <c:pt idx="202">
                  <c:v>6.0580000000000002E-2</c:v>
                </c:pt>
                <c:pt idx="203">
                  <c:v>6.1143200000000002E-2</c:v>
                </c:pt>
                <c:pt idx="204">
                  <c:v>6.1864400000000104E-2</c:v>
                </c:pt>
                <c:pt idx="205">
                  <c:v>6.2629099999999993E-2</c:v>
                </c:pt>
                <c:pt idx="206">
                  <c:v>6.3577499999999995E-2</c:v>
                </c:pt>
                <c:pt idx="207">
                  <c:v>6.4587199999999997E-2</c:v>
                </c:pt>
                <c:pt idx="208">
                  <c:v>6.5570000000000003E-2</c:v>
                </c:pt>
                <c:pt idx="209">
                  <c:v>6.663949999999999E-2</c:v>
                </c:pt>
                <c:pt idx="210">
                  <c:v>6.7743000000000039E-2</c:v>
                </c:pt>
                <c:pt idx="211">
                  <c:v>6.8948999999999996E-2</c:v>
                </c:pt>
                <c:pt idx="212">
                  <c:v>7.0144799999999993E-2</c:v>
                </c:pt>
                <c:pt idx="213">
                  <c:v>7.1367500000000014E-2</c:v>
                </c:pt>
                <c:pt idx="214">
                  <c:v>7.2573100000000001E-2</c:v>
                </c:pt>
                <c:pt idx="215">
                  <c:v>7.3723300000000019E-2</c:v>
                </c:pt>
                <c:pt idx="216">
                  <c:v>7.4915500000000024E-2</c:v>
                </c:pt>
                <c:pt idx="217">
                  <c:v>7.5993700000000122E-2</c:v>
                </c:pt>
                <c:pt idx="218">
                  <c:v>7.7036300000000113E-2</c:v>
                </c:pt>
                <c:pt idx="219">
                  <c:v>7.8086800000000012E-2</c:v>
                </c:pt>
                <c:pt idx="220">
                  <c:v>7.8926700000000002E-2</c:v>
                </c:pt>
                <c:pt idx="221">
                  <c:v>7.9702100000000636E-2</c:v>
                </c:pt>
                <c:pt idx="222">
                  <c:v>8.0507200000000043E-2</c:v>
                </c:pt>
                <c:pt idx="223">
                  <c:v>8.1042299999999998E-2</c:v>
                </c:pt>
                <c:pt idx="224">
                  <c:v>8.1587700000000013E-2</c:v>
                </c:pt>
                <c:pt idx="225">
                  <c:v>8.2050800000000063E-2</c:v>
                </c:pt>
                <c:pt idx="226">
                  <c:v>8.2279199999999997E-2</c:v>
                </c:pt>
                <c:pt idx="227">
                  <c:v>8.2509200000000005E-2</c:v>
                </c:pt>
                <c:pt idx="228">
                  <c:v>8.2687300000000005E-2</c:v>
                </c:pt>
                <c:pt idx="229">
                  <c:v>8.2797000000000023E-2</c:v>
                </c:pt>
                <c:pt idx="230">
                  <c:v>8.3034000000001038E-2</c:v>
                </c:pt>
                <c:pt idx="231">
                  <c:v>8.3059800000000766E-2</c:v>
                </c:pt>
                <c:pt idx="232">
                  <c:v>8.3057800000001222E-2</c:v>
                </c:pt>
                <c:pt idx="233">
                  <c:v>8.3094600000000268E-2</c:v>
                </c:pt>
                <c:pt idx="234">
                  <c:v>8.3207400000000223E-2</c:v>
                </c:pt>
                <c:pt idx="235">
                  <c:v>8.3269200000000002E-2</c:v>
                </c:pt>
                <c:pt idx="236">
                  <c:v>8.3318200000000009E-2</c:v>
                </c:pt>
                <c:pt idx="237">
                  <c:v>8.3401800000000026E-2</c:v>
                </c:pt>
                <c:pt idx="238">
                  <c:v>8.3380000000000024E-2</c:v>
                </c:pt>
                <c:pt idx="239">
                  <c:v>8.328300000000001E-2</c:v>
                </c:pt>
                <c:pt idx="240">
                  <c:v>8.3241800000000005E-2</c:v>
                </c:pt>
                <c:pt idx="241">
                  <c:v>8.3190000000000208E-2</c:v>
                </c:pt>
                <c:pt idx="242">
                  <c:v>8.2972699999999996E-2</c:v>
                </c:pt>
                <c:pt idx="243">
                  <c:v>8.27875E-2</c:v>
                </c:pt>
                <c:pt idx="244">
                  <c:v>8.2571700000000012E-2</c:v>
                </c:pt>
                <c:pt idx="245">
                  <c:v>8.2348100000000007E-2</c:v>
                </c:pt>
                <c:pt idx="246">
                  <c:v>8.2230200000000031E-2</c:v>
                </c:pt>
                <c:pt idx="247">
                  <c:v>8.2091600000000001E-2</c:v>
                </c:pt>
                <c:pt idx="248">
                  <c:v>8.1957800000000067E-2</c:v>
                </c:pt>
                <c:pt idx="249">
                  <c:v>8.1898100000000001E-2</c:v>
                </c:pt>
                <c:pt idx="250">
                  <c:v>8.1973699999999997E-2</c:v>
                </c:pt>
                <c:pt idx="251">
                  <c:v>8.2033800000000004E-2</c:v>
                </c:pt>
                <c:pt idx="252">
                  <c:v>8.2227400000000006E-2</c:v>
                </c:pt>
                <c:pt idx="253">
                  <c:v>8.2451800000000006E-2</c:v>
                </c:pt>
                <c:pt idx="254">
                  <c:v>8.2727700000000001E-2</c:v>
                </c:pt>
                <c:pt idx="255">
                  <c:v>8.3150400000001068E-2</c:v>
                </c:pt>
                <c:pt idx="256">
                  <c:v>8.3678400000000264E-2</c:v>
                </c:pt>
                <c:pt idx="257">
                  <c:v>8.4273699999999993E-2</c:v>
                </c:pt>
                <c:pt idx="258">
                  <c:v>8.4942300000000026E-2</c:v>
                </c:pt>
                <c:pt idx="259">
                  <c:v>8.5714900000000066E-2</c:v>
                </c:pt>
                <c:pt idx="260">
                  <c:v>8.640719999999999E-2</c:v>
                </c:pt>
                <c:pt idx="261">
                  <c:v>8.7304100000000023E-2</c:v>
                </c:pt>
                <c:pt idx="262">
                  <c:v>8.8229500000000044E-2</c:v>
                </c:pt>
                <c:pt idx="263">
                  <c:v>8.9106200000000024E-2</c:v>
                </c:pt>
                <c:pt idx="264">
                  <c:v>9.0041500000000024E-2</c:v>
                </c:pt>
                <c:pt idx="265">
                  <c:v>9.1036600000000023E-2</c:v>
                </c:pt>
                <c:pt idx="266">
                  <c:v>9.1929500000000025E-2</c:v>
                </c:pt>
                <c:pt idx="267">
                  <c:v>9.2862500000000001E-2</c:v>
                </c:pt>
                <c:pt idx="268">
                  <c:v>9.3964400000001239E-2</c:v>
                </c:pt>
                <c:pt idx="269">
                  <c:v>9.4942900000000024E-2</c:v>
                </c:pt>
                <c:pt idx="270">
                  <c:v>9.5994200000000043E-2</c:v>
                </c:pt>
                <c:pt idx="271">
                  <c:v>9.7073100000000009E-2</c:v>
                </c:pt>
                <c:pt idx="272">
                  <c:v>9.8273600000000003E-2</c:v>
                </c:pt>
                <c:pt idx="273">
                  <c:v>9.9418300000000001E-2</c:v>
                </c:pt>
                <c:pt idx="274">
                  <c:v>0.10061100000000002</c:v>
                </c:pt>
                <c:pt idx="275">
                  <c:v>0.101899</c:v>
                </c:pt>
                <c:pt idx="276">
                  <c:v>0.103159</c:v>
                </c:pt>
                <c:pt idx="277">
                  <c:v>0.10449500000000068</c:v>
                </c:pt>
                <c:pt idx="278">
                  <c:v>0.10596999999999998</c:v>
                </c:pt>
                <c:pt idx="279">
                  <c:v>0.107367</c:v>
                </c:pt>
                <c:pt idx="280">
                  <c:v>0.10897100000000012</c:v>
                </c:pt>
                <c:pt idx="281">
                  <c:v>0.11069500000000022</c:v>
                </c:pt>
                <c:pt idx="282">
                  <c:v>0.112516</c:v>
                </c:pt>
                <c:pt idx="283">
                  <c:v>0.11456300000000012</c:v>
                </c:pt>
                <c:pt idx="284">
                  <c:v>0.11676599999999999</c:v>
                </c:pt>
                <c:pt idx="285">
                  <c:v>0.11909200000000029</c:v>
                </c:pt>
                <c:pt idx="286">
                  <c:v>0.12164700000000002</c:v>
                </c:pt>
                <c:pt idx="287">
                  <c:v>0.124347</c:v>
                </c:pt>
                <c:pt idx="288">
                  <c:v>0.127132</c:v>
                </c:pt>
                <c:pt idx="289">
                  <c:v>0.13001900000000041</c:v>
                </c:pt>
                <c:pt idx="290">
                  <c:v>0.133104</c:v>
                </c:pt>
                <c:pt idx="291">
                  <c:v>0.13626099999999999</c:v>
                </c:pt>
                <c:pt idx="292">
                  <c:v>0.13949000000000122</c:v>
                </c:pt>
                <c:pt idx="293">
                  <c:v>0.14270200000000041</c:v>
                </c:pt>
                <c:pt idx="294">
                  <c:v>0.14584900000000137</c:v>
                </c:pt>
                <c:pt idx="295">
                  <c:v>0.14902099999999999</c:v>
                </c:pt>
                <c:pt idx="296">
                  <c:v>0.152172</c:v>
                </c:pt>
                <c:pt idx="297">
                  <c:v>0.15510099999999999</c:v>
                </c:pt>
                <c:pt idx="298">
                  <c:v>0.15794700000000231</c:v>
                </c:pt>
                <c:pt idx="299">
                  <c:v>0.16056200000000001</c:v>
                </c:pt>
                <c:pt idx="300">
                  <c:v>0.16290499999999999</c:v>
                </c:pt>
                <c:pt idx="301">
                  <c:v>0.16508999999999999</c:v>
                </c:pt>
                <c:pt idx="302">
                  <c:v>0.167187</c:v>
                </c:pt>
                <c:pt idx="303">
                  <c:v>0.16898400000000041</c:v>
                </c:pt>
                <c:pt idx="304">
                  <c:v>0.17055699999999999</c:v>
                </c:pt>
                <c:pt idx="305">
                  <c:v>0.17203099999999999</c:v>
                </c:pt>
                <c:pt idx="306">
                  <c:v>0.17339099999999999</c:v>
                </c:pt>
                <c:pt idx="307">
                  <c:v>0.17461199999999999</c:v>
                </c:pt>
                <c:pt idx="308">
                  <c:v>0.17573400000000122</c:v>
                </c:pt>
                <c:pt idx="309">
                  <c:v>0.17664299999999999</c:v>
                </c:pt>
                <c:pt idx="310">
                  <c:v>0.17739800000000044</c:v>
                </c:pt>
                <c:pt idx="311">
                  <c:v>0.17799200000000157</c:v>
                </c:pt>
                <c:pt idx="312">
                  <c:v>0.178374</c:v>
                </c:pt>
                <c:pt idx="313">
                  <c:v>0.17856000000000041</c:v>
                </c:pt>
                <c:pt idx="314">
                  <c:v>0.17847600000000041</c:v>
                </c:pt>
                <c:pt idx="315">
                  <c:v>0.17815400000000001</c:v>
                </c:pt>
                <c:pt idx="316">
                  <c:v>0.17759400000000122</c:v>
                </c:pt>
                <c:pt idx="317">
                  <c:v>0.17689800000000044</c:v>
                </c:pt>
                <c:pt idx="318">
                  <c:v>0.17595500000000044</c:v>
                </c:pt>
                <c:pt idx="319">
                  <c:v>0.17478700000000041</c:v>
                </c:pt>
                <c:pt idx="320">
                  <c:v>0.17341000000000137</c:v>
                </c:pt>
                <c:pt idx="321">
                  <c:v>0.17195700000000044</c:v>
                </c:pt>
                <c:pt idx="322">
                  <c:v>0.17036499999999999</c:v>
                </c:pt>
                <c:pt idx="323">
                  <c:v>0.16850399999999999</c:v>
                </c:pt>
                <c:pt idx="324">
                  <c:v>0.16670199999999999</c:v>
                </c:pt>
                <c:pt idx="325">
                  <c:v>0.16462099999999988</c:v>
                </c:pt>
                <c:pt idx="326">
                  <c:v>0.162525</c:v>
                </c:pt>
                <c:pt idx="327">
                  <c:v>0.16043099999999999</c:v>
                </c:pt>
                <c:pt idx="328">
                  <c:v>0.15827700000000094</c:v>
                </c:pt>
                <c:pt idx="329">
                  <c:v>0.15614500000000137</c:v>
                </c:pt>
                <c:pt idx="330">
                  <c:v>0.15398200000000137</c:v>
                </c:pt>
                <c:pt idx="331">
                  <c:v>0.15193500000000154</c:v>
                </c:pt>
                <c:pt idx="332">
                  <c:v>0.14997600000000041</c:v>
                </c:pt>
                <c:pt idx="333">
                  <c:v>0.14800500000000041</c:v>
                </c:pt>
                <c:pt idx="334">
                  <c:v>0.14616699999999999</c:v>
                </c:pt>
                <c:pt idx="335">
                  <c:v>0.14434200000000041</c:v>
                </c:pt>
                <c:pt idx="336">
                  <c:v>0.14259100000000041</c:v>
                </c:pt>
                <c:pt idx="337">
                  <c:v>0.14089900000000041</c:v>
                </c:pt>
                <c:pt idx="338">
                  <c:v>0.13925499999999999</c:v>
                </c:pt>
                <c:pt idx="339">
                  <c:v>0.13767799999999997</c:v>
                </c:pt>
                <c:pt idx="340">
                  <c:v>0.13592599999999999</c:v>
                </c:pt>
                <c:pt idx="341">
                  <c:v>0.13433899999999999</c:v>
                </c:pt>
                <c:pt idx="342">
                  <c:v>0.13278300000000001</c:v>
                </c:pt>
                <c:pt idx="343">
                  <c:v>0.13108500000000001</c:v>
                </c:pt>
                <c:pt idx="344">
                  <c:v>0.12943399999999999</c:v>
                </c:pt>
                <c:pt idx="345">
                  <c:v>0.12776899999999999</c:v>
                </c:pt>
                <c:pt idx="346">
                  <c:v>0.12597900000000001</c:v>
                </c:pt>
                <c:pt idx="347">
                  <c:v>0.12416800000000019</c:v>
                </c:pt>
                <c:pt idx="348">
                  <c:v>0.12256800000000002</c:v>
                </c:pt>
                <c:pt idx="349">
                  <c:v>0.12118000000000002</c:v>
                </c:pt>
                <c:pt idx="350">
                  <c:v>0.11978400000000022</c:v>
                </c:pt>
                <c:pt idx="351">
                  <c:v>0.11859900000000002</c:v>
                </c:pt>
                <c:pt idx="352">
                  <c:v>0.11759100000000022</c:v>
                </c:pt>
                <c:pt idx="353">
                  <c:v>0.11673600000000077</c:v>
                </c:pt>
                <c:pt idx="354">
                  <c:v>0.11623500000000068</c:v>
                </c:pt>
                <c:pt idx="355">
                  <c:v>0.116107</c:v>
                </c:pt>
                <c:pt idx="356">
                  <c:v>0.11612900000000002</c:v>
                </c:pt>
                <c:pt idx="357">
                  <c:v>0.116219</c:v>
                </c:pt>
                <c:pt idx="358">
                  <c:v>0.11646100000000002</c:v>
                </c:pt>
                <c:pt idx="359">
                  <c:v>0.11696400000000012</c:v>
                </c:pt>
                <c:pt idx="360">
                  <c:v>0.11769100000000068</c:v>
                </c:pt>
                <c:pt idx="361">
                  <c:v>0.11859699999999999</c:v>
                </c:pt>
                <c:pt idx="362">
                  <c:v>0.11967700000000002</c:v>
                </c:pt>
                <c:pt idx="363">
                  <c:v>0.12073900000000012</c:v>
                </c:pt>
                <c:pt idx="364">
                  <c:v>0.12192799999999998</c:v>
                </c:pt>
                <c:pt idx="365">
                  <c:v>0.12327800000000012</c:v>
                </c:pt>
                <c:pt idx="366">
                  <c:v>0.12471100000000022</c:v>
                </c:pt>
                <c:pt idx="367">
                  <c:v>0.12618799999999997</c:v>
                </c:pt>
                <c:pt idx="368">
                  <c:v>0.12778500000000001</c:v>
                </c:pt>
                <c:pt idx="369">
                  <c:v>0.129271</c:v>
                </c:pt>
                <c:pt idx="370">
                  <c:v>0.13094000000000044</c:v>
                </c:pt>
                <c:pt idx="371">
                  <c:v>0.13264799999999999</c:v>
                </c:pt>
                <c:pt idx="372">
                  <c:v>0.13370299999999999</c:v>
                </c:pt>
                <c:pt idx="373">
                  <c:v>0.133188</c:v>
                </c:pt>
                <c:pt idx="374">
                  <c:v>0.13243800000000044</c:v>
                </c:pt>
                <c:pt idx="375">
                  <c:v>0.13141400000000122</c:v>
                </c:pt>
                <c:pt idx="376">
                  <c:v>0.13045300000000001</c:v>
                </c:pt>
                <c:pt idx="377">
                  <c:v>0.12948999999999999</c:v>
                </c:pt>
                <c:pt idx="378">
                  <c:v>0.128553</c:v>
                </c:pt>
                <c:pt idx="379">
                  <c:v>0.12792200000000001</c:v>
                </c:pt>
                <c:pt idx="380">
                  <c:v>0.12736900000000001</c:v>
                </c:pt>
                <c:pt idx="381">
                  <c:v>0.12890499999999999</c:v>
                </c:pt>
                <c:pt idx="382">
                  <c:v>0.13121600000000044</c:v>
                </c:pt>
                <c:pt idx="383">
                  <c:v>0.133853</c:v>
                </c:pt>
                <c:pt idx="384">
                  <c:v>0.13674800000000137</c:v>
                </c:pt>
                <c:pt idx="385">
                  <c:v>0.14003199999999999</c:v>
                </c:pt>
                <c:pt idx="386">
                  <c:v>0.14353199999999999</c:v>
                </c:pt>
                <c:pt idx="387">
                  <c:v>0.14718200000000001</c:v>
                </c:pt>
                <c:pt idx="388">
                  <c:v>0.15099700000000188</c:v>
                </c:pt>
                <c:pt idx="389">
                  <c:v>0.15528700000000137</c:v>
                </c:pt>
                <c:pt idx="390">
                  <c:v>0.16009799999999999</c:v>
                </c:pt>
                <c:pt idx="391">
                  <c:v>0.16541600000000137</c:v>
                </c:pt>
                <c:pt idx="392">
                  <c:v>0.17131700000000041</c:v>
                </c:pt>
                <c:pt idx="393">
                  <c:v>0.17782000000000001</c:v>
                </c:pt>
                <c:pt idx="394">
                  <c:v>0.18521700000000188</c:v>
                </c:pt>
                <c:pt idx="395">
                  <c:v>0.19366</c:v>
                </c:pt>
                <c:pt idx="396">
                  <c:v>0.20356299999999999</c:v>
                </c:pt>
                <c:pt idx="397">
                  <c:v>0.21475200000000041</c:v>
                </c:pt>
                <c:pt idx="398">
                  <c:v>0.22667499999999988</c:v>
                </c:pt>
                <c:pt idx="399">
                  <c:v>0.23793400000000137</c:v>
                </c:pt>
                <c:pt idx="400">
                  <c:v>0.236156</c:v>
                </c:pt>
              </c:numCache>
            </c:numRef>
          </c:yVal>
          <c:smooth val="1"/>
        </c:ser>
        <c:ser>
          <c:idx val="23"/>
          <c:order val="2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Y$1:$Y$401</c:f>
              <c:numCache>
                <c:formatCode>General</c:formatCode>
                <c:ptCount val="401"/>
                <c:pt idx="0">
                  <c:v>1.9088299999999999E-2</c:v>
                </c:pt>
                <c:pt idx="1">
                  <c:v>1.8710399999999999E-2</c:v>
                </c:pt>
                <c:pt idx="2">
                  <c:v>1.83175E-2</c:v>
                </c:pt>
                <c:pt idx="3">
                  <c:v>1.8088699999999999E-2</c:v>
                </c:pt>
                <c:pt idx="4">
                  <c:v>1.7828699999999999E-2</c:v>
                </c:pt>
                <c:pt idx="5">
                  <c:v>1.7865100000000005E-2</c:v>
                </c:pt>
                <c:pt idx="6">
                  <c:v>1.7953100000000003E-2</c:v>
                </c:pt>
                <c:pt idx="7">
                  <c:v>1.7664200000000001E-2</c:v>
                </c:pt>
                <c:pt idx="8">
                  <c:v>1.74086E-2</c:v>
                </c:pt>
                <c:pt idx="9">
                  <c:v>1.73115E-2</c:v>
                </c:pt>
                <c:pt idx="10">
                  <c:v>1.7377E-2</c:v>
                </c:pt>
                <c:pt idx="11">
                  <c:v>1.7809999999999999E-2</c:v>
                </c:pt>
                <c:pt idx="12">
                  <c:v>1.8053699999999999E-2</c:v>
                </c:pt>
                <c:pt idx="13">
                  <c:v>1.8155299999999999E-2</c:v>
                </c:pt>
                <c:pt idx="14">
                  <c:v>1.7920999999999999E-2</c:v>
                </c:pt>
                <c:pt idx="15">
                  <c:v>1.79699E-2</c:v>
                </c:pt>
                <c:pt idx="16">
                  <c:v>1.8369900000000005E-2</c:v>
                </c:pt>
                <c:pt idx="17">
                  <c:v>1.8804999999999999E-2</c:v>
                </c:pt>
                <c:pt idx="18">
                  <c:v>1.9495999999999999E-2</c:v>
                </c:pt>
                <c:pt idx="19">
                  <c:v>1.9494900000000003E-2</c:v>
                </c:pt>
                <c:pt idx="20">
                  <c:v>1.9366000000000147E-2</c:v>
                </c:pt>
                <c:pt idx="21">
                  <c:v>1.9284500000000183E-2</c:v>
                </c:pt>
                <c:pt idx="22">
                  <c:v>1.9188200000000002E-2</c:v>
                </c:pt>
                <c:pt idx="23">
                  <c:v>1.9393000000000007E-2</c:v>
                </c:pt>
                <c:pt idx="24">
                  <c:v>1.9651300000000003E-2</c:v>
                </c:pt>
                <c:pt idx="25">
                  <c:v>1.9876700000000021E-2</c:v>
                </c:pt>
                <c:pt idx="26">
                  <c:v>1.9811200000000001E-2</c:v>
                </c:pt>
                <c:pt idx="27">
                  <c:v>1.9629600000000021E-2</c:v>
                </c:pt>
                <c:pt idx="28">
                  <c:v>1.944910000000016E-2</c:v>
                </c:pt>
                <c:pt idx="29">
                  <c:v>1.9639400000000001E-2</c:v>
                </c:pt>
                <c:pt idx="30">
                  <c:v>2.0229299999999999E-2</c:v>
                </c:pt>
                <c:pt idx="31">
                  <c:v>2.0862800000000001E-2</c:v>
                </c:pt>
                <c:pt idx="32">
                  <c:v>2.1048500000000001E-2</c:v>
                </c:pt>
                <c:pt idx="33">
                  <c:v>2.094360000000001E-2</c:v>
                </c:pt>
                <c:pt idx="34">
                  <c:v>2.0861000000000011E-2</c:v>
                </c:pt>
                <c:pt idx="35">
                  <c:v>2.1356E-2</c:v>
                </c:pt>
                <c:pt idx="36">
                  <c:v>2.1869199999999998E-2</c:v>
                </c:pt>
                <c:pt idx="37">
                  <c:v>2.2402800000000243E-2</c:v>
                </c:pt>
                <c:pt idx="38">
                  <c:v>2.2134400000000002E-2</c:v>
                </c:pt>
                <c:pt idx="39">
                  <c:v>2.1657800000000216E-2</c:v>
                </c:pt>
                <c:pt idx="40">
                  <c:v>2.1506800000000006E-2</c:v>
                </c:pt>
                <c:pt idx="41">
                  <c:v>2.2037300000000419E-2</c:v>
                </c:pt>
                <c:pt idx="42">
                  <c:v>2.2676300000000336E-2</c:v>
                </c:pt>
                <c:pt idx="43">
                  <c:v>2.2942100000000042E-2</c:v>
                </c:pt>
                <c:pt idx="44">
                  <c:v>2.29444E-2</c:v>
                </c:pt>
                <c:pt idx="45">
                  <c:v>2.3025899999999998E-2</c:v>
                </c:pt>
                <c:pt idx="46">
                  <c:v>2.3425200000000011E-2</c:v>
                </c:pt>
                <c:pt idx="47">
                  <c:v>2.4091000000000001E-2</c:v>
                </c:pt>
                <c:pt idx="48">
                  <c:v>2.4579299999999998E-2</c:v>
                </c:pt>
                <c:pt idx="49">
                  <c:v>2.4555199999999999E-2</c:v>
                </c:pt>
                <c:pt idx="50">
                  <c:v>2.4365700000000001E-2</c:v>
                </c:pt>
                <c:pt idx="51">
                  <c:v>2.4505200000000012E-2</c:v>
                </c:pt>
                <c:pt idx="52">
                  <c:v>2.5057400000000001E-2</c:v>
                </c:pt>
                <c:pt idx="53">
                  <c:v>2.5346899999999999E-2</c:v>
                </c:pt>
                <c:pt idx="54">
                  <c:v>2.5473300000000382E-2</c:v>
                </c:pt>
                <c:pt idx="55">
                  <c:v>2.5487599999999999E-2</c:v>
                </c:pt>
                <c:pt idx="56">
                  <c:v>2.56247E-2</c:v>
                </c:pt>
                <c:pt idx="57">
                  <c:v>2.6025200000000012E-2</c:v>
                </c:pt>
                <c:pt idx="58">
                  <c:v>2.6467600000000011E-2</c:v>
                </c:pt>
                <c:pt idx="59">
                  <c:v>2.6757900000000012E-2</c:v>
                </c:pt>
                <c:pt idx="60">
                  <c:v>2.6937599999999999E-2</c:v>
                </c:pt>
                <c:pt idx="61">
                  <c:v>2.7201900000000397E-2</c:v>
                </c:pt>
                <c:pt idx="62">
                  <c:v>2.7799000000000011E-2</c:v>
                </c:pt>
                <c:pt idx="63">
                  <c:v>2.8336299999999998E-2</c:v>
                </c:pt>
                <c:pt idx="64">
                  <c:v>2.86187E-2</c:v>
                </c:pt>
                <c:pt idx="65">
                  <c:v>2.8968699999999927E-2</c:v>
                </c:pt>
                <c:pt idx="66">
                  <c:v>2.9437300000000347E-2</c:v>
                </c:pt>
                <c:pt idx="67">
                  <c:v>2.9759899999999999E-2</c:v>
                </c:pt>
                <c:pt idx="68">
                  <c:v>3.0070500000000042E-2</c:v>
                </c:pt>
                <c:pt idx="69">
                  <c:v>3.0481900000000339E-2</c:v>
                </c:pt>
                <c:pt idx="70">
                  <c:v>3.0897000000000056E-2</c:v>
                </c:pt>
                <c:pt idx="71">
                  <c:v>3.1285600000000052E-2</c:v>
                </c:pt>
                <c:pt idx="72">
                  <c:v>3.1783600000000002E-2</c:v>
                </c:pt>
                <c:pt idx="73">
                  <c:v>3.2103400000000011E-2</c:v>
                </c:pt>
                <c:pt idx="74">
                  <c:v>3.2500500000000002E-2</c:v>
                </c:pt>
                <c:pt idx="75">
                  <c:v>3.3265799999999998E-2</c:v>
                </c:pt>
                <c:pt idx="76">
                  <c:v>3.3889700000000002E-2</c:v>
                </c:pt>
                <c:pt idx="77">
                  <c:v>3.4427699999999999E-2</c:v>
                </c:pt>
                <c:pt idx="78">
                  <c:v>3.500070000000001E-2</c:v>
                </c:pt>
                <c:pt idx="79">
                  <c:v>3.5361999999999998E-2</c:v>
                </c:pt>
                <c:pt idx="80">
                  <c:v>3.5897200000000212E-2</c:v>
                </c:pt>
                <c:pt idx="81">
                  <c:v>3.6597299999999999E-2</c:v>
                </c:pt>
                <c:pt idx="82">
                  <c:v>3.7139100000000307E-2</c:v>
                </c:pt>
                <c:pt idx="83">
                  <c:v>3.7188300000000042E-2</c:v>
                </c:pt>
                <c:pt idx="84">
                  <c:v>3.7383600000000052E-2</c:v>
                </c:pt>
                <c:pt idx="85">
                  <c:v>3.7738599999999997E-2</c:v>
                </c:pt>
                <c:pt idx="86">
                  <c:v>3.8174100000000002E-2</c:v>
                </c:pt>
                <c:pt idx="87">
                  <c:v>3.8578000000000001E-2</c:v>
                </c:pt>
                <c:pt idx="88">
                  <c:v>3.8914999999999998E-2</c:v>
                </c:pt>
                <c:pt idx="89">
                  <c:v>3.9428499999999998E-2</c:v>
                </c:pt>
                <c:pt idx="90">
                  <c:v>3.992310000000001E-2</c:v>
                </c:pt>
                <c:pt idx="91">
                  <c:v>4.0584500000000003E-2</c:v>
                </c:pt>
                <c:pt idx="92">
                  <c:v>4.1513100000000004E-2</c:v>
                </c:pt>
                <c:pt idx="93">
                  <c:v>4.2205899999999977E-2</c:v>
                </c:pt>
                <c:pt idx="94">
                  <c:v>4.2672500000000002E-2</c:v>
                </c:pt>
                <c:pt idx="95">
                  <c:v>4.3176799999999987E-2</c:v>
                </c:pt>
                <c:pt idx="96">
                  <c:v>4.3988699999999999E-2</c:v>
                </c:pt>
                <c:pt idx="97">
                  <c:v>4.4608099999999998E-2</c:v>
                </c:pt>
                <c:pt idx="98">
                  <c:v>4.5146600000000023E-2</c:v>
                </c:pt>
                <c:pt idx="99">
                  <c:v>4.5799300000000022E-2</c:v>
                </c:pt>
                <c:pt idx="100">
                  <c:v>4.6266599999999998E-2</c:v>
                </c:pt>
                <c:pt idx="101">
                  <c:v>4.6887100000000001E-2</c:v>
                </c:pt>
                <c:pt idx="102">
                  <c:v>4.7644699999999998E-2</c:v>
                </c:pt>
                <c:pt idx="103">
                  <c:v>4.8291899999999985E-2</c:v>
                </c:pt>
                <c:pt idx="104">
                  <c:v>4.8953299999999998E-2</c:v>
                </c:pt>
                <c:pt idx="105">
                  <c:v>4.9682000000000122E-2</c:v>
                </c:pt>
                <c:pt idx="106">
                  <c:v>5.0395700000000113E-2</c:v>
                </c:pt>
                <c:pt idx="107">
                  <c:v>5.1106700000000012E-2</c:v>
                </c:pt>
                <c:pt idx="108">
                  <c:v>5.17578E-2</c:v>
                </c:pt>
                <c:pt idx="109">
                  <c:v>5.2436900000000591E-2</c:v>
                </c:pt>
                <c:pt idx="110">
                  <c:v>5.2875900000000003E-2</c:v>
                </c:pt>
                <c:pt idx="111">
                  <c:v>5.3408700000000003E-2</c:v>
                </c:pt>
                <c:pt idx="112">
                  <c:v>5.4051900000000014E-2</c:v>
                </c:pt>
                <c:pt idx="113">
                  <c:v>5.4321399999999999E-2</c:v>
                </c:pt>
                <c:pt idx="114">
                  <c:v>5.4599600000000512E-2</c:v>
                </c:pt>
                <c:pt idx="115">
                  <c:v>5.4872400000000585E-2</c:v>
                </c:pt>
                <c:pt idx="116">
                  <c:v>5.5220799999999987E-2</c:v>
                </c:pt>
                <c:pt idx="117">
                  <c:v>5.5723200000000132E-2</c:v>
                </c:pt>
                <c:pt idx="118">
                  <c:v>5.6205199999999955E-2</c:v>
                </c:pt>
                <c:pt idx="119">
                  <c:v>5.6626000000000003E-2</c:v>
                </c:pt>
                <c:pt idx="120">
                  <c:v>5.7065900000000024E-2</c:v>
                </c:pt>
                <c:pt idx="121">
                  <c:v>5.7773200000000434E-2</c:v>
                </c:pt>
                <c:pt idx="122">
                  <c:v>5.7932000000000511E-2</c:v>
                </c:pt>
                <c:pt idx="123">
                  <c:v>5.8467300000000014E-2</c:v>
                </c:pt>
                <c:pt idx="124">
                  <c:v>6.0835600000000024E-2</c:v>
                </c:pt>
                <c:pt idx="125">
                  <c:v>6.3637200000000019E-2</c:v>
                </c:pt>
                <c:pt idx="126">
                  <c:v>6.61249E-2</c:v>
                </c:pt>
                <c:pt idx="127">
                  <c:v>6.5698599999999996E-2</c:v>
                </c:pt>
                <c:pt idx="128">
                  <c:v>6.5198300000000001E-2</c:v>
                </c:pt>
                <c:pt idx="129">
                  <c:v>6.4521899999999993E-2</c:v>
                </c:pt>
                <c:pt idx="130">
                  <c:v>6.4016400000000903E-2</c:v>
                </c:pt>
                <c:pt idx="131">
                  <c:v>6.5764700000000023E-2</c:v>
                </c:pt>
                <c:pt idx="132">
                  <c:v>6.5362600000000895E-2</c:v>
                </c:pt>
                <c:pt idx="133">
                  <c:v>6.525019999999998E-2</c:v>
                </c:pt>
                <c:pt idx="134">
                  <c:v>6.4896700000000779E-2</c:v>
                </c:pt>
                <c:pt idx="135">
                  <c:v>6.4754600000000134E-2</c:v>
                </c:pt>
                <c:pt idx="136">
                  <c:v>6.4954100000000001E-2</c:v>
                </c:pt>
                <c:pt idx="137">
                  <c:v>6.5024200000000004E-2</c:v>
                </c:pt>
                <c:pt idx="138">
                  <c:v>6.4979800000000004E-2</c:v>
                </c:pt>
                <c:pt idx="139">
                  <c:v>6.4838500000000104E-2</c:v>
                </c:pt>
                <c:pt idx="140">
                  <c:v>6.4805699999999994E-2</c:v>
                </c:pt>
                <c:pt idx="141">
                  <c:v>6.4714200000000735E-2</c:v>
                </c:pt>
                <c:pt idx="142">
                  <c:v>6.4703500000000524E-2</c:v>
                </c:pt>
                <c:pt idx="143">
                  <c:v>6.4769300000000113E-2</c:v>
                </c:pt>
                <c:pt idx="144">
                  <c:v>6.4485500000000001E-2</c:v>
                </c:pt>
                <c:pt idx="145">
                  <c:v>6.4171599999999995E-2</c:v>
                </c:pt>
                <c:pt idx="146">
                  <c:v>6.4184199999999997E-2</c:v>
                </c:pt>
                <c:pt idx="147">
                  <c:v>6.4076200000000194E-2</c:v>
                </c:pt>
                <c:pt idx="148">
                  <c:v>6.4159300000000002E-2</c:v>
                </c:pt>
                <c:pt idx="149">
                  <c:v>6.39594E-2</c:v>
                </c:pt>
                <c:pt idx="150">
                  <c:v>6.3846600000000003E-2</c:v>
                </c:pt>
                <c:pt idx="151">
                  <c:v>6.3925399999999979E-2</c:v>
                </c:pt>
                <c:pt idx="152">
                  <c:v>6.3740500000000005E-2</c:v>
                </c:pt>
                <c:pt idx="153">
                  <c:v>6.3875500000000002E-2</c:v>
                </c:pt>
                <c:pt idx="154">
                  <c:v>6.3720700000000019E-2</c:v>
                </c:pt>
                <c:pt idx="155">
                  <c:v>6.34599E-2</c:v>
                </c:pt>
                <c:pt idx="156">
                  <c:v>6.3116700000000039E-2</c:v>
                </c:pt>
                <c:pt idx="157">
                  <c:v>6.2813900000000714E-2</c:v>
                </c:pt>
                <c:pt idx="158">
                  <c:v>6.2691200000000002E-2</c:v>
                </c:pt>
                <c:pt idx="159">
                  <c:v>6.2551499999999996E-2</c:v>
                </c:pt>
                <c:pt idx="160">
                  <c:v>6.2412600000000852E-2</c:v>
                </c:pt>
                <c:pt idx="161">
                  <c:v>6.2221799999999987E-2</c:v>
                </c:pt>
                <c:pt idx="162">
                  <c:v>6.1934799999999998E-2</c:v>
                </c:pt>
                <c:pt idx="163">
                  <c:v>6.1647899999999957E-2</c:v>
                </c:pt>
                <c:pt idx="164">
                  <c:v>6.1519999999999998E-2</c:v>
                </c:pt>
                <c:pt idx="165">
                  <c:v>6.1402500000000013E-2</c:v>
                </c:pt>
                <c:pt idx="166">
                  <c:v>6.1165400000000002E-2</c:v>
                </c:pt>
                <c:pt idx="167">
                  <c:v>6.0732800000000114E-2</c:v>
                </c:pt>
                <c:pt idx="168">
                  <c:v>6.0435900000000022E-2</c:v>
                </c:pt>
                <c:pt idx="169">
                  <c:v>6.0119199999999998E-2</c:v>
                </c:pt>
                <c:pt idx="170">
                  <c:v>5.9866700000000751E-2</c:v>
                </c:pt>
                <c:pt idx="171">
                  <c:v>5.9613800000000022E-2</c:v>
                </c:pt>
                <c:pt idx="172">
                  <c:v>5.9297500000000114E-2</c:v>
                </c:pt>
                <c:pt idx="173">
                  <c:v>5.8928999999999995E-2</c:v>
                </c:pt>
                <c:pt idx="174">
                  <c:v>5.8764000000000122E-2</c:v>
                </c:pt>
                <c:pt idx="175">
                  <c:v>5.8527700000000002E-2</c:v>
                </c:pt>
                <c:pt idx="176">
                  <c:v>5.8210999999999999E-2</c:v>
                </c:pt>
                <c:pt idx="177">
                  <c:v>5.7996500000000534E-2</c:v>
                </c:pt>
                <c:pt idx="178">
                  <c:v>5.7553600000000114E-2</c:v>
                </c:pt>
                <c:pt idx="179">
                  <c:v>5.7464500000000113E-2</c:v>
                </c:pt>
                <c:pt idx="180">
                  <c:v>5.7276899999999999E-2</c:v>
                </c:pt>
                <c:pt idx="181">
                  <c:v>5.7008500000000004E-2</c:v>
                </c:pt>
                <c:pt idx="182">
                  <c:v>5.6843900000000003E-2</c:v>
                </c:pt>
                <c:pt idx="183">
                  <c:v>5.6616700000000013E-2</c:v>
                </c:pt>
                <c:pt idx="184">
                  <c:v>5.6404900000000001E-2</c:v>
                </c:pt>
                <c:pt idx="185">
                  <c:v>5.6334900000000014E-2</c:v>
                </c:pt>
                <c:pt idx="186">
                  <c:v>5.6245799999999846E-2</c:v>
                </c:pt>
                <c:pt idx="187">
                  <c:v>5.6206600000000023E-2</c:v>
                </c:pt>
                <c:pt idx="188">
                  <c:v>5.6194399999999999E-2</c:v>
                </c:pt>
                <c:pt idx="189">
                  <c:v>5.6284999999999995E-2</c:v>
                </c:pt>
                <c:pt idx="190">
                  <c:v>5.6334500000000003E-2</c:v>
                </c:pt>
                <c:pt idx="191">
                  <c:v>5.6425099999999985E-2</c:v>
                </c:pt>
                <c:pt idx="192">
                  <c:v>5.6650299999999987E-2</c:v>
                </c:pt>
                <c:pt idx="193">
                  <c:v>5.6898500000000012E-2</c:v>
                </c:pt>
                <c:pt idx="194">
                  <c:v>5.7133200000000134E-2</c:v>
                </c:pt>
                <c:pt idx="195">
                  <c:v>5.7519100000000004E-2</c:v>
                </c:pt>
                <c:pt idx="196">
                  <c:v>5.7759400000000113E-2</c:v>
                </c:pt>
                <c:pt idx="197">
                  <c:v>5.8142600000000023E-2</c:v>
                </c:pt>
                <c:pt idx="198">
                  <c:v>5.8546300000000003E-2</c:v>
                </c:pt>
                <c:pt idx="199">
                  <c:v>5.8991599999999998E-2</c:v>
                </c:pt>
                <c:pt idx="200">
                  <c:v>5.9533800000000033E-2</c:v>
                </c:pt>
                <c:pt idx="201">
                  <c:v>6.0137800000000012E-2</c:v>
                </c:pt>
                <c:pt idx="202">
                  <c:v>6.0822200000000132E-2</c:v>
                </c:pt>
                <c:pt idx="203">
                  <c:v>6.14812E-2</c:v>
                </c:pt>
                <c:pt idx="204">
                  <c:v>6.2216300000000113E-2</c:v>
                </c:pt>
                <c:pt idx="205">
                  <c:v>6.2959200000000007E-2</c:v>
                </c:pt>
                <c:pt idx="206">
                  <c:v>6.3993100000000011E-2</c:v>
                </c:pt>
                <c:pt idx="207">
                  <c:v>6.499530000000002E-2</c:v>
                </c:pt>
                <c:pt idx="208">
                  <c:v>6.6040199999999979E-2</c:v>
                </c:pt>
                <c:pt idx="209">
                  <c:v>6.71683E-2</c:v>
                </c:pt>
                <c:pt idx="210">
                  <c:v>6.815270000000001E-2</c:v>
                </c:pt>
                <c:pt idx="211">
                  <c:v>6.9373000000000434E-2</c:v>
                </c:pt>
                <c:pt idx="212">
                  <c:v>7.0642300000000005E-2</c:v>
                </c:pt>
                <c:pt idx="213">
                  <c:v>7.1784300000000009E-2</c:v>
                </c:pt>
                <c:pt idx="214">
                  <c:v>7.295900000000001E-2</c:v>
                </c:pt>
                <c:pt idx="215">
                  <c:v>7.4021000000000003E-2</c:v>
                </c:pt>
                <c:pt idx="216">
                  <c:v>7.5062000000000642E-2</c:v>
                </c:pt>
                <c:pt idx="217">
                  <c:v>7.6116000000000003E-2</c:v>
                </c:pt>
                <c:pt idx="218">
                  <c:v>7.7156199999999994E-2</c:v>
                </c:pt>
                <c:pt idx="219">
                  <c:v>7.8149300000000005E-2</c:v>
                </c:pt>
                <c:pt idx="220">
                  <c:v>7.8960300000000011E-2</c:v>
                </c:pt>
                <c:pt idx="221">
                  <c:v>7.9747200000000434E-2</c:v>
                </c:pt>
                <c:pt idx="222">
                  <c:v>8.0554300000001466E-2</c:v>
                </c:pt>
                <c:pt idx="223">
                  <c:v>8.1133000000000011E-2</c:v>
                </c:pt>
                <c:pt idx="224">
                  <c:v>8.1774200000000005E-2</c:v>
                </c:pt>
                <c:pt idx="225">
                  <c:v>8.223210000000003E-2</c:v>
                </c:pt>
                <c:pt idx="226">
                  <c:v>8.2468E-2</c:v>
                </c:pt>
                <c:pt idx="227">
                  <c:v>8.2690900000000025E-2</c:v>
                </c:pt>
                <c:pt idx="228">
                  <c:v>8.286660000000004E-2</c:v>
                </c:pt>
                <c:pt idx="229">
                  <c:v>8.2960000000000006E-2</c:v>
                </c:pt>
                <c:pt idx="230">
                  <c:v>8.3159100000000027E-2</c:v>
                </c:pt>
                <c:pt idx="231">
                  <c:v>8.3186000000000024E-2</c:v>
                </c:pt>
                <c:pt idx="232">
                  <c:v>8.3220100000000047E-2</c:v>
                </c:pt>
                <c:pt idx="233">
                  <c:v>8.3284200000000003E-2</c:v>
                </c:pt>
                <c:pt idx="234">
                  <c:v>8.3372100000000005E-2</c:v>
                </c:pt>
                <c:pt idx="235">
                  <c:v>8.3436600000000027E-2</c:v>
                </c:pt>
                <c:pt idx="236">
                  <c:v>8.3492800000000006E-2</c:v>
                </c:pt>
                <c:pt idx="237">
                  <c:v>8.3557700000000248E-2</c:v>
                </c:pt>
                <c:pt idx="238">
                  <c:v>8.3545400000001116E-2</c:v>
                </c:pt>
                <c:pt idx="239">
                  <c:v>8.3435400000000048E-2</c:v>
                </c:pt>
                <c:pt idx="240">
                  <c:v>8.3306800000000208E-2</c:v>
                </c:pt>
                <c:pt idx="241">
                  <c:v>8.3188800000000007E-2</c:v>
                </c:pt>
                <c:pt idx="242">
                  <c:v>8.3023800000000744E-2</c:v>
                </c:pt>
                <c:pt idx="243">
                  <c:v>8.2862300000000028E-2</c:v>
                </c:pt>
                <c:pt idx="244">
                  <c:v>8.2700000000000023E-2</c:v>
                </c:pt>
                <c:pt idx="245">
                  <c:v>8.2526600000000047E-2</c:v>
                </c:pt>
                <c:pt idx="246">
                  <c:v>8.2304200000000008E-2</c:v>
                </c:pt>
                <c:pt idx="247">
                  <c:v>8.2094000000000028E-2</c:v>
                </c:pt>
                <c:pt idx="248">
                  <c:v>8.2029900000000003E-2</c:v>
                </c:pt>
                <c:pt idx="249">
                  <c:v>8.1966500000000025E-2</c:v>
                </c:pt>
                <c:pt idx="250">
                  <c:v>8.1997000000000028E-2</c:v>
                </c:pt>
                <c:pt idx="251">
                  <c:v>8.2037400000000024E-2</c:v>
                </c:pt>
                <c:pt idx="252">
                  <c:v>8.2199700000000014E-2</c:v>
                </c:pt>
                <c:pt idx="253">
                  <c:v>8.2440699999999978E-2</c:v>
                </c:pt>
                <c:pt idx="254">
                  <c:v>8.2902599999999993E-2</c:v>
                </c:pt>
                <c:pt idx="255">
                  <c:v>8.33705E-2</c:v>
                </c:pt>
                <c:pt idx="256">
                  <c:v>8.3847400000000225E-2</c:v>
                </c:pt>
                <c:pt idx="257">
                  <c:v>8.4460200000000041E-2</c:v>
                </c:pt>
                <c:pt idx="258">
                  <c:v>8.5057400000000727E-2</c:v>
                </c:pt>
                <c:pt idx="259">
                  <c:v>8.5785700000000006E-2</c:v>
                </c:pt>
                <c:pt idx="260">
                  <c:v>8.6585300000000046E-2</c:v>
                </c:pt>
                <c:pt idx="261">
                  <c:v>8.737650000000001E-2</c:v>
                </c:pt>
                <c:pt idx="262">
                  <c:v>8.8161800000000068E-2</c:v>
                </c:pt>
                <c:pt idx="263">
                  <c:v>8.9065000000000727E-2</c:v>
                </c:pt>
                <c:pt idx="264">
                  <c:v>8.9965900000000265E-2</c:v>
                </c:pt>
                <c:pt idx="265">
                  <c:v>9.1017199999999993E-2</c:v>
                </c:pt>
                <c:pt idx="266">
                  <c:v>9.199760000000004E-2</c:v>
                </c:pt>
                <c:pt idx="267">
                  <c:v>9.2937300000000028E-2</c:v>
                </c:pt>
                <c:pt idx="268">
                  <c:v>9.3982200000000002E-2</c:v>
                </c:pt>
                <c:pt idx="269">
                  <c:v>9.4902900000000026E-2</c:v>
                </c:pt>
                <c:pt idx="270">
                  <c:v>9.6036500000000025E-2</c:v>
                </c:pt>
                <c:pt idx="271">
                  <c:v>9.7150300000000064E-2</c:v>
                </c:pt>
                <c:pt idx="272">
                  <c:v>9.8201200000000002E-2</c:v>
                </c:pt>
                <c:pt idx="273">
                  <c:v>9.9310700000000016E-2</c:v>
                </c:pt>
                <c:pt idx="274">
                  <c:v>0.100452</c:v>
                </c:pt>
                <c:pt idx="275">
                  <c:v>0.10167100000000009</c:v>
                </c:pt>
                <c:pt idx="276">
                  <c:v>0.102979</c:v>
                </c:pt>
                <c:pt idx="277">
                  <c:v>0.10425300000000012</c:v>
                </c:pt>
                <c:pt idx="278">
                  <c:v>0.10560100000000019</c:v>
                </c:pt>
                <c:pt idx="279">
                  <c:v>0.10697200000000009</c:v>
                </c:pt>
                <c:pt idx="280">
                  <c:v>0.10854200000000012</c:v>
                </c:pt>
                <c:pt idx="281">
                  <c:v>0.11036600000000002</c:v>
                </c:pt>
                <c:pt idx="282">
                  <c:v>0.11222200000000022</c:v>
                </c:pt>
                <c:pt idx="283">
                  <c:v>0.11420300000000012</c:v>
                </c:pt>
                <c:pt idx="284">
                  <c:v>0.11636199999999998</c:v>
                </c:pt>
                <c:pt idx="285">
                  <c:v>0.11869200000000074</c:v>
                </c:pt>
                <c:pt idx="286">
                  <c:v>0.12123800000000012</c:v>
                </c:pt>
                <c:pt idx="287">
                  <c:v>0.12392599999999999</c:v>
                </c:pt>
                <c:pt idx="288">
                  <c:v>0.12672800000000001</c:v>
                </c:pt>
                <c:pt idx="289">
                  <c:v>0.129583</c:v>
                </c:pt>
                <c:pt idx="290">
                  <c:v>0.132553</c:v>
                </c:pt>
                <c:pt idx="291">
                  <c:v>0.13569200000000001</c:v>
                </c:pt>
                <c:pt idx="292">
                  <c:v>0.13886799999999999</c:v>
                </c:pt>
                <c:pt idx="293">
                  <c:v>0.14206199999999999</c:v>
                </c:pt>
                <c:pt idx="294">
                  <c:v>0.14516200000000001</c:v>
                </c:pt>
                <c:pt idx="295">
                  <c:v>0.14830399999999999</c:v>
                </c:pt>
                <c:pt idx="296">
                  <c:v>0.15128500000000122</c:v>
                </c:pt>
                <c:pt idx="297">
                  <c:v>0.15405199999999999</c:v>
                </c:pt>
                <c:pt idx="298">
                  <c:v>0.15686500000000131</c:v>
                </c:pt>
                <c:pt idx="299">
                  <c:v>0.15940600000000188</c:v>
                </c:pt>
                <c:pt idx="300">
                  <c:v>0.16178400000000001</c:v>
                </c:pt>
                <c:pt idx="301">
                  <c:v>0.16391900000000137</c:v>
                </c:pt>
                <c:pt idx="302">
                  <c:v>0.16598499999999999</c:v>
                </c:pt>
                <c:pt idx="303">
                  <c:v>0.16778999999999999</c:v>
                </c:pt>
                <c:pt idx="304">
                  <c:v>0.16944700000000154</c:v>
                </c:pt>
                <c:pt idx="305">
                  <c:v>0.17101700000000122</c:v>
                </c:pt>
                <c:pt idx="306">
                  <c:v>0.17239099999999999</c:v>
                </c:pt>
                <c:pt idx="307">
                  <c:v>0.17358399999999999</c:v>
                </c:pt>
                <c:pt idx="308">
                  <c:v>0.17460999999999999</c:v>
                </c:pt>
                <c:pt idx="309">
                  <c:v>0.17547599999999999</c:v>
                </c:pt>
                <c:pt idx="310">
                  <c:v>0.17609300000000044</c:v>
                </c:pt>
                <c:pt idx="311">
                  <c:v>0.17655999999999999</c:v>
                </c:pt>
                <c:pt idx="312">
                  <c:v>0.17686700000000041</c:v>
                </c:pt>
                <c:pt idx="313">
                  <c:v>0.17697000000000004</c:v>
                </c:pt>
                <c:pt idx="314">
                  <c:v>0.17683199999999999</c:v>
                </c:pt>
                <c:pt idx="315">
                  <c:v>0.17644200000000168</c:v>
                </c:pt>
                <c:pt idx="316">
                  <c:v>0.17586199999999999</c:v>
                </c:pt>
                <c:pt idx="317">
                  <c:v>0.17513200000000001</c:v>
                </c:pt>
                <c:pt idx="318">
                  <c:v>0.17422699999999999</c:v>
                </c:pt>
                <c:pt idx="319">
                  <c:v>0.17326700000000128</c:v>
                </c:pt>
                <c:pt idx="320">
                  <c:v>0.17191500000000157</c:v>
                </c:pt>
                <c:pt idx="321">
                  <c:v>0.17045800000000041</c:v>
                </c:pt>
                <c:pt idx="322">
                  <c:v>0.16892499999999999</c:v>
                </c:pt>
                <c:pt idx="323">
                  <c:v>0.16712299999999997</c:v>
                </c:pt>
                <c:pt idx="324">
                  <c:v>0.16542599999999999</c:v>
                </c:pt>
                <c:pt idx="325">
                  <c:v>0.16348399999999999</c:v>
                </c:pt>
                <c:pt idx="326">
                  <c:v>0.161383</c:v>
                </c:pt>
                <c:pt idx="327">
                  <c:v>0.15928200000000137</c:v>
                </c:pt>
                <c:pt idx="328">
                  <c:v>0.15714000000000122</c:v>
                </c:pt>
                <c:pt idx="329">
                  <c:v>0.15507799999999999</c:v>
                </c:pt>
                <c:pt idx="330">
                  <c:v>0.15297600000000044</c:v>
                </c:pt>
                <c:pt idx="331">
                  <c:v>0.15090800000000154</c:v>
                </c:pt>
                <c:pt idx="332">
                  <c:v>0.14888699999999999</c:v>
                </c:pt>
                <c:pt idx="333">
                  <c:v>0.14684100000000044</c:v>
                </c:pt>
                <c:pt idx="334">
                  <c:v>0.14503400000000041</c:v>
                </c:pt>
                <c:pt idx="335">
                  <c:v>0.14319599999999999</c:v>
                </c:pt>
                <c:pt idx="336">
                  <c:v>0.14146200000000131</c:v>
                </c:pt>
                <c:pt idx="337">
                  <c:v>0.13977999999999999</c:v>
                </c:pt>
                <c:pt idx="338">
                  <c:v>0.13816300000000001</c:v>
                </c:pt>
                <c:pt idx="339">
                  <c:v>0.13671600000000128</c:v>
                </c:pt>
                <c:pt idx="340">
                  <c:v>0.135129</c:v>
                </c:pt>
                <c:pt idx="341">
                  <c:v>0.13354800000000044</c:v>
                </c:pt>
                <c:pt idx="342">
                  <c:v>0.132021</c:v>
                </c:pt>
                <c:pt idx="343">
                  <c:v>0.13041600000000125</c:v>
                </c:pt>
                <c:pt idx="344">
                  <c:v>0.12884399999999999</c:v>
                </c:pt>
                <c:pt idx="345">
                  <c:v>0.12722600000000001</c:v>
                </c:pt>
                <c:pt idx="346">
                  <c:v>0.12544900000000136</c:v>
                </c:pt>
                <c:pt idx="347">
                  <c:v>0.12369700000000022</c:v>
                </c:pt>
                <c:pt idx="348">
                  <c:v>0.12209299999999999</c:v>
                </c:pt>
                <c:pt idx="349">
                  <c:v>0.12073700000000002</c:v>
                </c:pt>
                <c:pt idx="350">
                  <c:v>0.119368</c:v>
                </c:pt>
                <c:pt idx="351">
                  <c:v>0.118149</c:v>
                </c:pt>
                <c:pt idx="352">
                  <c:v>0.11712300000000068</c:v>
                </c:pt>
                <c:pt idx="353">
                  <c:v>0.11623100000000022</c:v>
                </c:pt>
                <c:pt idx="354">
                  <c:v>0.11570200000000012</c:v>
                </c:pt>
                <c:pt idx="355">
                  <c:v>0.11546099999999998</c:v>
                </c:pt>
                <c:pt idx="356">
                  <c:v>0.115344</c:v>
                </c:pt>
                <c:pt idx="357">
                  <c:v>0.11533</c:v>
                </c:pt>
                <c:pt idx="358">
                  <c:v>0.11556200000000012</c:v>
                </c:pt>
                <c:pt idx="359">
                  <c:v>0.11597200000000002</c:v>
                </c:pt>
                <c:pt idx="360">
                  <c:v>0.116658</c:v>
                </c:pt>
                <c:pt idx="361">
                  <c:v>0.11752799999999998</c:v>
                </c:pt>
                <c:pt idx="362">
                  <c:v>0.11845600000000002</c:v>
                </c:pt>
                <c:pt idx="363">
                  <c:v>0.119617</c:v>
                </c:pt>
                <c:pt idx="364">
                  <c:v>0.12076800000000019</c:v>
                </c:pt>
                <c:pt idx="365">
                  <c:v>0.12203400000000067</c:v>
                </c:pt>
                <c:pt idx="366">
                  <c:v>0.123477</c:v>
                </c:pt>
                <c:pt idx="367">
                  <c:v>0.12497300000000022</c:v>
                </c:pt>
                <c:pt idx="368">
                  <c:v>0.126528</c:v>
                </c:pt>
                <c:pt idx="369">
                  <c:v>0.12813099999999997</c:v>
                </c:pt>
                <c:pt idx="370">
                  <c:v>0.12978999999999999</c:v>
                </c:pt>
                <c:pt idx="371">
                  <c:v>0.13136900000000001</c:v>
                </c:pt>
                <c:pt idx="372">
                  <c:v>0.13270999999999999</c:v>
                </c:pt>
                <c:pt idx="373">
                  <c:v>0.132128</c:v>
                </c:pt>
                <c:pt idx="374">
                  <c:v>0.13136300000000001</c:v>
                </c:pt>
                <c:pt idx="375">
                  <c:v>0.13037399999999988</c:v>
                </c:pt>
                <c:pt idx="376">
                  <c:v>0.12926399999999999</c:v>
                </c:pt>
                <c:pt idx="377">
                  <c:v>0.12832399999999997</c:v>
                </c:pt>
                <c:pt idx="378">
                  <c:v>0.12731899999999999</c:v>
                </c:pt>
                <c:pt idx="379">
                  <c:v>0.12661900000000001</c:v>
                </c:pt>
                <c:pt idx="380">
                  <c:v>0.12598200000000001</c:v>
                </c:pt>
                <c:pt idx="381">
                  <c:v>0.12756400000000001</c:v>
                </c:pt>
                <c:pt idx="382">
                  <c:v>0.12995699999999999</c:v>
                </c:pt>
                <c:pt idx="383">
                  <c:v>0.132659</c:v>
                </c:pt>
                <c:pt idx="384">
                  <c:v>0.13563700000000001</c:v>
                </c:pt>
                <c:pt idx="385">
                  <c:v>0.13900899999999999</c:v>
                </c:pt>
                <c:pt idx="386">
                  <c:v>0.14258999999999999</c:v>
                </c:pt>
                <c:pt idx="387">
                  <c:v>0.14636399999999999</c:v>
                </c:pt>
                <c:pt idx="388">
                  <c:v>0.15033400000000041</c:v>
                </c:pt>
                <c:pt idx="389">
                  <c:v>0.15476800000000188</c:v>
                </c:pt>
                <c:pt idx="390">
                  <c:v>0.15976600000000188</c:v>
                </c:pt>
                <c:pt idx="391">
                  <c:v>0.165102</c:v>
                </c:pt>
                <c:pt idx="392">
                  <c:v>0.17119699999999999</c:v>
                </c:pt>
                <c:pt idx="393">
                  <c:v>0.17794100000000176</c:v>
                </c:pt>
                <c:pt idx="394">
                  <c:v>0.18550000000000041</c:v>
                </c:pt>
                <c:pt idx="395">
                  <c:v>0.19426199999999999</c:v>
                </c:pt>
                <c:pt idx="396">
                  <c:v>0.20448600000000094</c:v>
                </c:pt>
                <c:pt idx="397">
                  <c:v>0.21602499999999999</c:v>
                </c:pt>
                <c:pt idx="398">
                  <c:v>0.22869200000000001</c:v>
                </c:pt>
                <c:pt idx="399">
                  <c:v>0.24046300000000148</c:v>
                </c:pt>
                <c:pt idx="400">
                  <c:v>0.23787800000000001</c:v>
                </c:pt>
              </c:numCache>
            </c:numRef>
          </c:yVal>
          <c:smooth val="1"/>
        </c:ser>
        <c:ser>
          <c:idx val="24"/>
          <c:order val="2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Z$1:$Z$401</c:f>
              <c:numCache>
                <c:formatCode>General</c:formatCode>
                <c:ptCount val="401"/>
                <c:pt idx="0">
                  <c:v>1.54489E-2</c:v>
                </c:pt>
                <c:pt idx="1">
                  <c:v>1.48947E-2</c:v>
                </c:pt>
                <c:pt idx="2">
                  <c:v>1.4422600000000001E-2</c:v>
                </c:pt>
                <c:pt idx="3">
                  <c:v>1.4279599999999998E-2</c:v>
                </c:pt>
                <c:pt idx="4">
                  <c:v>1.41034E-2</c:v>
                </c:pt>
                <c:pt idx="5">
                  <c:v>1.4170199999999999E-2</c:v>
                </c:pt>
                <c:pt idx="6">
                  <c:v>1.4354299999999978E-2</c:v>
                </c:pt>
                <c:pt idx="7">
                  <c:v>1.4122500000000001E-2</c:v>
                </c:pt>
                <c:pt idx="8">
                  <c:v>1.4053199999999998E-2</c:v>
                </c:pt>
                <c:pt idx="9">
                  <c:v>1.4180000000000003E-2</c:v>
                </c:pt>
                <c:pt idx="10">
                  <c:v>1.4443299999999996E-2</c:v>
                </c:pt>
                <c:pt idx="11">
                  <c:v>1.48994E-2</c:v>
                </c:pt>
                <c:pt idx="12">
                  <c:v>1.5082500000000122E-2</c:v>
                </c:pt>
                <c:pt idx="13">
                  <c:v>1.51153E-2</c:v>
                </c:pt>
                <c:pt idx="14">
                  <c:v>1.46886E-2</c:v>
                </c:pt>
                <c:pt idx="15">
                  <c:v>1.4485500000000005E-2</c:v>
                </c:pt>
                <c:pt idx="16">
                  <c:v>1.4703800000000001E-2</c:v>
                </c:pt>
                <c:pt idx="17">
                  <c:v>1.5035400000000001E-2</c:v>
                </c:pt>
                <c:pt idx="18">
                  <c:v>1.5480200000000001E-2</c:v>
                </c:pt>
                <c:pt idx="19">
                  <c:v>1.5626899999999999E-2</c:v>
                </c:pt>
                <c:pt idx="20">
                  <c:v>1.5447300000000001E-2</c:v>
                </c:pt>
                <c:pt idx="21">
                  <c:v>1.5217E-2</c:v>
                </c:pt>
                <c:pt idx="22">
                  <c:v>1.5154899999999999E-2</c:v>
                </c:pt>
                <c:pt idx="23">
                  <c:v>1.5248299999999999E-2</c:v>
                </c:pt>
                <c:pt idx="24">
                  <c:v>1.5662700000000005E-2</c:v>
                </c:pt>
                <c:pt idx="25">
                  <c:v>1.59141E-2</c:v>
                </c:pt>
                <c:pt idx="26">
                  <c:v>1.5881500000000152E-2</c:v>
                </c:pt>
                <c:pt idx="27">
                  <c:v>1.5573999999999999E-2</c:v>
                </c:pt>
                <c:pt idx="28">
                  <c:v>1.5304399999999999E-2</c:v>
                </c:pt>
                <c:pt idx="29">
                  <c:v>1.5760000000000003E-2</c:v>
                </c:pt>
                <c:pt idx="30">
                  <c:v>1.6688800000000149E-2</c:v>
                </c:pt>
                <c:pt idx="31">
                  <c:v>1.7676399999999998E-2</c:v>
                </c:pt>
                <c:pt idx="32">
                  <c:v>1.7963800000000123E-2</c:v>
                </c:pt>
                <c:pt idx="33">
                  <c:v>1.7780100000000083E-2</c:v>
                </c:pt>
                <c:pt idx="34">
                  <c:v>1.77907E-2</c:v>
                </c:pt>
                <c:pt idx="35">
                  <c:v>1.83812E-2</c:v>
                </c:pt>
                <c:pt idx="36">
                  <c:v>1.9042700000000148E-2</c:v>
                </c:pt>
                <c:pt idx="37">
                  <c:v>1.9670900000000005E-2</c:v>
                </c:pt>
                <c:pt idx="38">
                  <c:v>1.9222400000000164E-2</c:v>
                </c:pt>
                <c:pt idx="39">
                  <c:v>1.8662700000000101E-2</c:v>
                </c:pt>
                <c:pt idx="40">
                  <c:v>1.8373400000000005E-2</c:v>
                </c:pt>
                <c:pt idx="41">
                  <c:v>1.8955000000000003E-2</c:v>
                </c:pt>
                <c:pt idx="42">
                  <c:v>1.9618699999999999E-2</c:v>
                </c:pt>
                <c:pt idx="43">
                  <c:v>1.9944200000000148E-2</c:v>
                </c:pt>
                <c:pt idx="44">
                  <c:v>1.9880900000000156E-2</c:v>
                </c:pt>
                <c:pt idx="45">
                  <c:v>1.9947100000000183E-2</c:v>
                </c:pt>
                <c:pt idx="46">
                  <c:v>2.0324200000000001E-2</c:v>
                </c:pt>
                <c:pt idx="47">
                  <c:v>2.1014499999999988E-2</c:v>
                </c:pt>
                <c:pt idx="48">
                  <c:v>2.1533600000000052E-2</c:v>
                </c:pt>
                <c:pt idx="49">
                  <c:v>2.1499000000000011E-2</c:v>
                </c:pt>
                <c:pt idx="50">
                  <c:v>2.1391799999999999E-2</c:v>
                </c:pt>
                <c:pt idx="51">
                  <c:v>2.1632700000000216E-2</c:v>
                </c:pt>
                <c:pt idx="52">
                  <c:v>2.2327199999999998E-2</c:v>
                </c:pt>
                <c:pt idx="53">
                  <c:v>2.2769399999999999E-2</c:v>
                </c:pt>
                <c:pt idx="54">
                  <c:v>2.2925999999999998E-2</c:v>
                </c:pt>
                <c:pt idx="55">
                  <c:v>2.2930900000000254E-2</c:v>
                </c:pt>
                <c:pt idx="56">
                  <c:v>2.3260099999999978E-2</c:v>
                </c:pt>
                <c:pt idx="57">
                  <c:v>2.38189E-2</c:v>
                </c:pt>
                <c:pt idx="58">
                  <c:v>2.4285100000000052E-2</c:v>
                </c:pt>
                <c:pt idx="59">
                  <c:v>2.4523799999999988E-2</c:v>
                </c:pt>
                <c:pt idx="60">
                  <c:v>2.45171E-2</c:v>
                </c:pt>
                <c:pt idx="61">
                  <c:v>2.4725299999999999E-2</c:v>
                </c:pt>
                <c:pt idx="62">
                  <c:v>2.5257700000000011E-2</c:v>
                </c:pt>
                <c:pt idx="63">
                  <c:v>2.5665400000000001E-2</c:v>
                </c:pt>
                <c:pt idx="64">
                  <c:v>2.5903800000000012E-2</c:v>
                </c:pt>
                <c:pt idx="65">
                  <c:v>2.6118300000000001E-2</c:v>
                </c:pt>
                <c:pt idx="66">
                  <c:v>2.6605200000000322E-2</c:v>
                </c:pt>
                <c:pt idx="67">
                  <c:v>2.706600000000001E-2</c:v>
                </c:pt>
                <c:pt idx="68">
                  <c:v>2.7476100000000295E-2</c:v>
                </c:pt>
                <c:pt idx="69">
                  <c:v>2.7927500000000001E-2</c:v>
                </c:pt>
                <c:pt idx="70">
                  <c:v>2.8457799999999998E-2</c:v>
                </c:pt>
                <c:pt idx="71">
                  <c:v>2.89401E-2</c:v>
                </c:pt>
                <c:pt idx="72">
                  <c:v>2.93601E-2</c:v>
                </c:pt>
                <c:pt idx="73">
                  <c:v>2.9763499999999977E-2</c:v>
                </c:pt>
                <c:pt idx="74">
                  <c:v>3.0164E-2</c:v>
                </c:pt>
                <c:pt idx="75">
                  <c:v>3.05905E-2</c:v>
                </c:pt>
                <c:pt idx="76">
                  <c:v>3.1308099999999998E-2</c:v>
                </c:pt>
                <c:pt idx="77">
                  <c:v>3.1864400000000001E-2</c:v>
                </c:pt>
                <c:pt idx="78">
                  <c:v>3.2153099999999997E-2</c:v>
                </c:pt>
                <c:pt idx="79">
                  <c:v>3.2607700000000323E-2</c:v>
                </c:pt>
                <c:pt idx="80">
                  <c:v>3.3255699999999999E-2</c:v>
                </c:pt>
                <c:pt idx="81">
                  <c:v>3.3952999999999997E-2</c:v>
                </c:pt>
                <c:pt idx="82">
                  <c:v>3.4649800000000092E-2</c:v>
                </c:pt>
                <c:pt idx="83">
                  <c:v>3.5071000000000324E-2</c:v>
                </c:pt>
                <c:pt idx="84">
                  <c:v>3.5357E-2</c:v>
                </c:pt>
                <c:pt idx="85">
                  <c:v>3.5831700000000369E-2</c:v>
                </c:pt>
                <c:pt idx="86">
                  <c:v>3.6376100000000001E-2</c:v>
                </c:pt>
                <c:pt idx="87">
                  <c:v>3.6655000000000292E-2</c:v>
                </c:pt>
                <c:pt idx="88">
                  <c:v>3.7016700000000041E-2</c:v>
                </c:pt>
                <c:pt idx="89">
                  <c:v>3.7580799999999998E-2</c:v>
                </c:pt>
                <c:pt idx="90">
                  <c:v>3.8102200000000003E-2</c:v>
                </c:pt>
                <c:pt idx="91">
                  <c:v>3.87184E-2</c:v>
                </c:pt>
                <c:pt idx="92">
                  <c:v>3.9480300000000051E-2</c:v>
                </c:pt>
                <c:pt idx="93">
                  <c:v>4.0174000000000001E-2</c:v>
                </c:pt>
                <c:pt idx="94">
                  <c:v>4.0712300000000534E-2</c:v>
                </c:pt>
                <c:pt idx="95">
                  <c:v>4.1317600000000516E-2</c:v>
                </c:pt>
                <c:pt idx="96">
                  <c:v>4.2220399999999977E-2</c:v>
                </c:pt>
                <c:pt idx="97">
                  <c:v>4.2872000000000014E-2</c:v>
                </c:pt>
                <c:pt idx="98">
                  <c:v>4.3332900000000528E-2</c:v>
                </c:pt>
                <c:pt idx="99">
                  <c:v>4.3963900000000014E-2</c:v>
                </c:pt>
                <c:pt idx="100">
                  <c:v>4.4475899999999999E-2</c:v>
                </c:pt>
                <c:pt idx="101">
                  <c:v>4.5034200000000024E-2</c:v>
                </c:pt>
                <c:pt idx="102">
                  <c:v>4.5715400000000114E-2</c:v>
                </c:pt>
                <c:pt idx="103">
                  <c:v>4.6432700000000014E-2</c:v>
                </c:pt>
                <c:pt idx="104">
                  <c:v>4.7085300000000004E-2</c:v>
                </c:pt>
                <c:pt idx="105">
                  <c:v>4.7962900000000558E-2</c:v>
                </c:pt>
                <c:pt idx="106">
                  <c:v>4.8716900000000604E-2</c:v>
                </c:pt>
                <c:pt idx="107">
                  <c:v>4.9398200000000655E-2</c:v>
                </c:pt>
                <c:pt idx="108">
                  <c:v>5.0111099999999999E-2</c:v>
                </c:pt>
                <c:pt idx="109">
                  <c:v>5.0816500000000528E-2</c:v>
                </c:pt>
                <c:pt idx="110">
                  <c:v>5.1419100000000002E-2</c:v>
                </c:pt>
                <c:pt idx="111">
                  <c:v>5.1995199999999978E-2</c:v>
                </c:pt>
                <c:pt idx="112">
                  <c:v>5.2565599999999997E-2</c:v>
                </c:pt>
                <c:pt idx="113">
                  <c:v>5.2803700000000134E-2</c:v>
                </c:pt>
                <c:pt idx="114">
                  <c:v>5.3008399999999997E-2</c:v>
                </c:pt>
                <c:pt idx="115">
                  <c:v>5.3344799999999998E-2</c:v>
                </c:pt>
                <c:pt idx="116">
                  <c:v>5.3851999999999997E-2</c:v>
                </c:pt>
                <c:pt idx="117">
                  <c:v>5.4341800000000003E-2</c:v>
                </c:pt>
                <c:pt idx="118">
                  <c:v>5.4767200000000751E-2</c:v>
                </c:pt>
                <c:pt idx="119">
                  <c:v>5.5212600000000563E-2</c:v>
                </c:pt>
                <c:pt idx="120">
                  <c:v>5.5650600000000022E-2</c:v>
                </c:pt>
                <c:pt idx="121">
                  <c:v>5.6286400000000014E-2</c:v>
                </c:pt>
                <c:pt idx="122">
                  <c:v>5.6505399999999976E-2</c:v>
                </c:pt>
                <c:pt idx="123">
                  <c:v>5.7108300000000001E-2</c:v>
                </c:pt>
                <c:pt idx="124">
                  <c:v>5.9254100000000004E-2</c:v>
                </c:pt>
                <c:pt idx="125">
                  <c:v>6.1908299999999999E-2</c:v>
                </c:pt>
                <c:pt idx="126">
                  <c:v>6.4079700000000003E-2</c:v>
                </c:pt>
                <c:pt idx="127">
                  <c:v>6.3554899999999998E-2</c:v>
                </c:pt>
                <c:pt idx="128">
                  <c:v>6.3075999999999993E-2</c:v>
                </c:pt>
                <c:pt idx="129">
                  <c:v>6.2507199999999999E-2</c:v>
                </c:pt>
                <c:pt idx="130">
                  <c:v>6.2012000000000726E-2</c:v>
                </c:pt>
                <c:pt idx="131">
                  <c:v>6.3742900000000033E-2</c:v>
                </c:pt>
                <c:pt idx="132">
                  <c:v>6.3478900000000019E-2</c:v>
                </c:pt>
                <c:pt idx="133">
                  <c:v>6.3397000000000134E-2</c:v>
                </c:pt>
                <c:pt idx="134">
                  <c:v>6.3223600000000019E-2</c:v>
                </c:pt>
                <c:pt idx="135">
                  <c:v>6.3196700000000022E-2</c:v>
                </c:pt>
                <c:pt idx="136">
                  <c:v>6.3419500000000004E-2</c:v>
                </c:pt>
                <c:pt idx="137">
                  <c:v>6.3460300000000011E-2</c:v>
                </c:pt>
                <c:pt idx="138">
                  <c:v>6.3406500000000032E-2</c:v>
                </c:pt>
                <c:pt idx="139">
                  <c:v>6.3273499999999996E-2</c:v>
                </c:pt>
                <c:pt idx="140">
                  <c:v>6.3281400000000002E-2</c:v>
                </c:pt>
                <c:pt idx="141">
                  <c:v>6.32379E-2</c:v>
                </c:pt>
                <c:pt idx="142">
                  <c:v>6.3207799999999995E-2</c:v>
                </c:pt>
                <c:pt idx="143">
                  <c:v>6.3236700000000021E-2</c:v>
                </c:pt>
                <c:pt idx="144">
                  <c:v>6.2954099999999999E-2</c:v>
                </c:pt>
                <c:pt idx="145">
                  <c:v>6.26192E-2</c:v>
                </c:pt>
                <c:pt idx="146">
                  <c:v>6.261410000000002E-2</c:v>
                </c:pt>
                <c:pt idx="147">
                  <c:v>6.2557800000000011E-2</c:v>
                </c:pt>
                <c:pt idx="148">
                  <c:v>6.2443100000000001E-2</c:v>
                </c:pt>
                <c:pt idx="149">
                  <c:v>6.2270099999999995E-2</c:v>
                </c:pt>
                <c:pt idx="150">
                  <c:v>6.2238800000000004E-2</c:v>
                </c:pt>
                <c:pt idx="151">
                  <c:v>6.2312800000000626E-2</c:v>
                </c:pt>
                <c:pt idx="152">
                  <c:v>6.2238000000000002E-2</c:v>
                </c:pt>
                <c:pt idx="153">
                  <c:v>6.2449400000000002E-2</c:v>
                </c:pt>
                <c:pt idx="154">
                  <c:v>6.2334600000000684E-2</c:v>
                </c:pt>
                <c:pt idx="155">
                  <c:v>6.2204000000000002E-2</c:v>
                </c:pt>
                <c:pt idx="156">
                  <c:v>6.2023500000000023E-2</c:v>
                </c:pt>
                <c:pt idx="157">
                  <c:v>6.1822800000000004E-2</c:v>
                </c:pt>
                <c:pt idx="158">
                  <c:v>6.1749600000000002E-2</c:v>
                </c:pt>
                <c:pt idx="159">
                  <c:v>6.1631999999999999E-2</c:v>
                </c:pt>
                <c:pt idx="160">
                  <c:v>6.1461799999999997E-2</c:v>
                </c:pt>
                <c:pt idx="161">
                  <c:v>6.1268700000000002E-2</c:v>
                </c:pt>
                <c:pt idx="162">
                  <c:v>6.1001099999999996E-2</c:v>
                </c:pt>
                <c:pt idx="163">
                  <c:v>6.0701900000000024E-2</c:v>
                </c:pt>
                <c:pt idx="164">
                  <c:v>6.0468000000000112E-2</c:v>
                </c:pt>
                <c:pt idx="165">
                  <c:v>6.0359500000000003E-2</c:v>
                </c:pt>
                <c:pt idx="166">
                  <c:v>6.0148899999999977E-2</c:v>
                </c:pt>
                <c:pt idx="167">
                  <c:v>5.9812100000000604E-2</c:v>
                </c:pt>
                <c:pt idx="168">
                  <c:v>5.9480000000000123E-2</c:v>
                </c:pt>
                <c:pt idx="169">
                  <c:v>5.9121800000000002E-2</c:v>
                </c:pt>
                <c:pt idx="170">
                  <c:v>5.8857800000000002E-2</c:v>
                </c:pt>
                <c:pt idx="171">
                  <c:v>5.8498399999999999E-2</c:v>
                </c:pt>
                <c:pt idx="172">
                  <c:v>5.8209799999999985E-2</c:v>
                </c:pt>
                <c:pt idx="173">
                  <c:v>5.7959299999999998E-2</c:v>
                </c:pt>
                <c:pt idx="174">
                  <c:v>5.7658500000000001E-2</c:v>
                </c:pt>
                <c:pt idx="175">
                  <c:v>5.7412300000000555E-2</c:v>
                </c:pt>
                <c:pt idx="176">
                  <c:v>5.7151E-2</c:v>
                </c:pt>
                <c:pt idx="177">
                  <c:v>5.6930599999999998E-2</c:v>
                </c:pt>
                <c:pt idx="178">
                  <c:v>5.6614299999999999E-2</c:v>
                </c:pt>
                <c:pt idx="179">
                  <c:v>5.6613900000000023E-2</c:v>
                </c:pt>
                <c:pt idx="180">
                  <c:v>5.6400600000000023E-2</c:v>
                </c:pt>
                <c:pt idx="181">
                  <c:v>5.60697E-2</c:v>
                </c:pt>
                <c:pt idx="182">
                  <c:v>5.6010700000000004E-2</c:v>
                </c:pt>
                <c:pt idx="183">
                  <c:v>5.5789000000000012E-2</c:v>
                </c:pt>
                <c:pt idx="184">
                  <c:v>5.5605000000000002E-2</c:v>
                </c:pt>
                <c:pt idx="185">
                  <c:v>5.5620799999999998E-2</c:v>
                </c:pt>
                <c:pt idx="186">
                  <c:v>5.5459700000000001E-2</c:v>
                </c:pt>
                <c:pt idx="187">
                  <c:v>5.5487399999999999E-2</c:v>
                </c:pt>
                <c:pt idx="188">
                  <c:v>5.5457800000000002E-2</c:v>
                </c:pt>
                <c:pt idx="189">
                  <c:v>5.5488200000000022E-2</c:v>
                </c:pt>
                <c:pt idx="190">
                  <c:v>5.5573700000000004E-2</c:v>
                </c:pt>
                <c:pt idx="191">
                  <c:v>5.5681399999999985E-2</c:v>
                </c:pt>
                <c:pt idx="192">
                  <c:v>5.5906200000000114E-2</c:v>
                </c:pt>
                <c:pt idx="193">
                  <c:v>5.6165899999999977E-2</c:v>
                </c:pt>
                <c:pt idx="194">
                  <c:v>5.6452400000000034E-2</c:v>
                </c:pt>
                <c:pt idx="195">
                  <c:v>5.6849799999999985E-2</c:v>
                </c:pt>
                <c:pt idx="196">
                  <c:v>5.7153000000000023E-2</c:v>
                </c:pt>
                <c:pt idx="197">
                  <c:v>5.7622800000000002E-2</c:v>
                </c:pt>
                <c:pt idx="198">
                  <c:v>5.8029699999999997E-2</c:v>
                </c:pt>
                <c:pt idx="199">
                  <c:v>5.8486900000000133E-2</c:v>
                </c:pt>
                <c:pt idx="200">
                  <c:v>5.8989199999999985E-2</c:v>
                </c:pt>
                <c:pt idx="201">
                  <c:v>5.9636700000000133E-2</c:v>
                </c:pt>
                <c:pt idx="202">
                  <c:v>6.0359099999999999E-2</c:v>
                </c:pt>
                <c:pt idx="203">
                  <c:v>6.0920000000000002E-2</c:v>
                </c:pt>
                <c:pt idx="204">
                  <c:v>6.1605099999999996E-2</c:v>
                </c:pt>
                <c:pt idx="205">
                  <c:v>6.2340199999999998E-2</c:v>
                </c:pt>
                <c:pt idx="206">
                  <c:v>6.3286500000000009E-2</c:v>
                </c:pt>
                <c:pt idx="207">
                  <c:v>6.4266200000000134E-2</c:v>
                </c:pt>
                <c:pt idx="208">
                  <c:v>6.5230399999999994E-2</c:v>
                </c:pt>
                <c:pt idx="209">
                  <c:v>6.6192600000000434E-2</c:v>
                </c:pt>
                <c:pt idx="210">
                  <c:v>6.716430000000001E-2</c:v>
                </c:pt>
                <c:pt idx="211">
                  <c:v>6.8273399999999998E-2</c:v>
                </c:pt>
                <c:pt idx="212">
                  <c:v>6.9456500000000504E-2</c:v>
                </c:pt>
                <c:pt idx="213">
                  <c:v>7.0665699999999998E-2</c:v>
                </c:pt>
                <c:pt idx="214">
                  <c:v>7.1751400000000021E-2</c:v>
                </c:pt>
                <c:pt idx="215">
                  <c:v>7.2738200000000586E-2</c:v>
                </c:pt>
                <c:pt idx="216">
                  <c:v>7.3868600000000034E-2</c:v>
                </c:pt>
                <c:pt idx="217">
                  <c:v>7.4861700000000114E-2</c:v>
                </c:pt>
                <c:pt idx="218">
                  <c:v>7.5894800000000012E-2</c:v>
                </c:pt>
                <c:pt idx="219">
                  <c:v>7.6829700000000001E-2</c:v>
                </c:pt>
                <c:pt idx="220">
                  <c:v>7.7596000000000637E-2</c:v>
                </c:pt>
                <c:pt idx="221">
                  <c:v>7.8316700000000739E-2</c:v>
                </c:pt>
                <c:pt idx="222">
                  <c:v>7.9111899999999999E-2</c:v>
                </c:pt>
                <c:pt idx="223">
                  <c:v>7.9731800000000033E-2</c:v>
                </c:pt>
                <c:pt idx="224">
                  <c:v>8.0331E-2</c:v>
                </c:pt>
                <c:pt idx="225">
                  <c:v>8.0857100000000098E-2</c:v>
                </c:pt>
                <c:pt idx="226">
                  <c:v>8.12002E-2</c:v>
                </c:pt>
                <c:pt idx="227">
                  <c:v>8.1446000000000018E-2</c:v>
                </c:pt>
                <c:pt idx="228">
                  <c:v>8.1722700000000023E-2</c:v>
                </c:pt>
                <c:pt idx="229">
                  <c:v>8.1901200000000007E-2</c:v>
                </c:pt>
                <c:pt idx="230">
                  <c:v>8.2194900000000043E-2</c:v>
                </c:pt>
                <c:pt idx="231">
                  <c:v>8.2270900000000008E-2</c:v>
                </c:pt>
                <c:pt idx="232">
                  <c:v>8.2346500000000031E-2</c:v>
                </c:pt>
                <c:pt idx="233">
                  <c:v>8.2410199999999975E-2</c:v>
                </c:pt>
                <c:pt idx="234">
                  <c:v>8.2482699999999951E-2</c:v>
                </c:pt>
                <c:pt idx="235">
                  <c:v>8.2557100000000064E-2</c:v>
                </c:pt>
                <c:pt idx="236">
                  <c:v>8.2684900000000006E-2</c:v>
                </c:pt>
                <c:pt idx="237">
                  <c:v>8.2660000000000025E-2</c:v>
                </c:pt>
                <c:pt idx="238">
                  <c:v>8.2582799999999998E-2</c:v>
                </c:pt>
                <c:pt idx="239">
                  <c:v>8.2531000000000021E-2</c:v>
                </c:pt>
                <c:pt idx="240">
                  <c:v>8.2398000000000013E-2</c:v>
                </c:pt>
                <c:pt idx="241">
                  <c:v>8.2227000000000022E-2</c:v>
                </c:pt>
                <c:pt idx="242">
                  <c:v>8.2013199999999994E-2</c:v>
                </c:pt>
                <c:pt idx="243">
                  <c:v>8.1764700000000023E-2</c:v>
                </c:pt>
                <c:pt idx="244">
                  <c:v>8.1464600000000026E-2</c:v>
                </c:pt>
                <c:pt idx="245">
                  <c:v>8.1271900000000008E-2</c:v>
                </c:pt>
                <c:pt idx="246">
                  <c:v>8.1064500000000067E-2</c:v>
                </c:pt>
                <c:pt idx="247">
                  <c:v>8.0834500000000226E-2</c:v>
                </c:pt>
                <c:pt idx="248">
                  <c:v>8.0778700000000023E-2</c:v>
                </c:pt>
                <c:pt idx="249">
                  <c:v>8.0725300000001221E-2</c:v>
                </c:pt>
                <c:pt idx="250">
                  <c:v>8.0719699999999991E-2</c:v>
                </c:pt>
                <c:pt idx="251">
                  <c:v>8.0821400000000224E-2</c:v>
                </c:pt>
                <c:pt idx="252">
                  <c:v>8.1035200000000002E-2</c:v>
                </c:pt>
                <c:pt idx="253">
                  <c:v>8.1245000000000026E-2</c:v>
                </c:pt>
                <c:pt idx="254">
                  <c:v>8.1617800000000046E-2</c:v>
                </c:pt>
                <c:pt idx="255">
                  <c:v>8.2038600000000003E-2</c:v>
                </c:pt>
                <c:pt idx="256">
                  <c:v>8.2426900000000025E-2</c:v>
                </c:pt>
                <c:pt idx="257">
                  <c:v>8.2992900000000022E-2</c:v>
                </c:pt>
                <c:pt idx="258">
                  <c:v>8.3640000000000048E-2</c:v>
                </c:pt>
                <c:pt idx="259">
                  <c:v>8.4348900000000004E-2</c:v>
                </c:pt>
                <c:pt idx="260">
                  <c:v>8.509820000000004E-2</c:v>
                </c:pt>
                <c:pt idx="261">
                  <c:v>8.5958700000000041E-2</c:v>
                </c:pt>
                <c:pt idx="262">
                  <c:v>8.6781200000000031E-2</c:v>
                </c:pt>
                <c:pt idx="263">
                  <c:v>8.7707800000000044E-2</c:v>
                </c:pt>
                <c:pt idx="264">
                  <c:v>8.8624500000001383E-2</c:v>
                </c:pt>
                <c:pt idx="265">
                  <c:v>8.9569700000000044E-2</c:v>
                </c:pt>
                <c:pt idx="266">
                  <c:v>9.0522000000000227E-2</c:v>
                </c:pt>
                <c:pt idx="267">
                  <c:v>9.1487799999999994E-2</c:v>
                </c:pt>
                <c:pt idx="268">
                  <c:v>9.24952E-2</c:v>
                </c:pt>
                <c:pt idx="269">
                  <c:v>9.3501300000001106E-2</c:v>
                </c:pt>
                <c:pt idx="270">
                  <c:v>9.4577500000000245E-2</c:v>
                </c:pt>
                <c:pt idx="271">
                  <c:v>9.5578100000000041E-2</c:v>
                </c:pt>
                <c:pt idx="272">
                  <c:v>9.6744200000000002E-2</c:v>
                </c:pt>
                <c:pt idx="273">
                  <c:v>9.7928100000000004E-2</c:v>
                </c:pt>
                <c:pt idx="274">
                  <c:v>9.9041900000000044E-2</c:v>
                </c:pt>
                <c:pt idx="275">
                  <c:v>0.10033300000000002</c:v>
                </c:pt>
                <c:pt idx="276">
                  <c:v>0.10164500000000012</c:v>
                </c:pt>
                <c:pt idx="277">
                  <c:v>0.10289200000000009</c:v>
                </c:pt>
                <c:pt idx="278">
                  <c:v>0.10426600000000102</c:v>
                </c:pt>
                <c:pt idx="279">
                  <c:v>0.10569300000000088</c:v>
                </c:pt>
                <c:pt idx="280">
                  <c:v>0.10728400000000068</c:v>
                </c:pt>
                <c:pt idx="281">
                  <c:v>0.10897200000000012</c:v>
                </c:pt>
                <c:pt idx="282">
                  <c:v>0.11077200000000002</c:v>
                </c:pt>
                <c:pt idx="283">
                  <c:v>0.11266100000000009</c:v>
                </c:pt>
                <c:pt idx="284">
                  <c:v>0.11470300000000012</c:v>
                </c:pt>
                <c:pt idx="285">
                  <c:v>0.116907</c:v>
                </c:pt>
                <c:pt idx="286">
                  <c:v>0.119369</c:v>
                </c:pt>
                <c:pt idx="287">
                  <c:v>0.12199599999999999</c:v>
                </c:pt>
                <c:pt idx="288">
                  <c:v>0.12476000000000091</c:v>
                </c:pt>
                <c:pt idx="289">
                  <c:v>0.127558</c:v>
                </c:pt>
                <c:pt idx="290">
                  <c:v>0.13054399999999999</c:v>
                </c:pt>
                <c:pt idx="291">
                  <c:v>0.13370199999999999</c:v>
                </c:pt>
                <c:pt idx="292">
                  <c:v>0.13687199999999997</c:v>
                </c:pt>
                <c:pt idx="293">
                  <c:v>0.14008200000000001</c:v>
                </c:pt>
                <c:pt idx="294">
                  <c:v>0.14314900000000041</c:v>
                </c:pt>
                <c:pt idx="295">
                  <c:v>0.14618600000000001</c:v>
                </c:pt>
                <c:pt idx="296">
                  <c:v>0.14915100000000001</c:v>
                </c:pt>
                <c:pt idx="297">
                  <c:v>0.15198500000000137</c:v>
                </c:pt>
                <c:pt idx="298">
                  <c:v>0.15472700000000122</c:v>
                </c:pt>
                <c:pt idx="299">
                  <c:v>0.15716200000000041</c:v>
                </c:pt>
                <c:pt idx="300">
                  <c:v>0.15943800000000208</c:v>
                </c:pt>
                <c:pt idx="301">
                  <c:v>0.16154900000000041</c:v>
                </c:pt>
                <c:pt idx="302">
                  <c:v>0.16358200000000001</c:v>
                </c:pt>
                <c:pt idx="303">
                  <c:v>0.16536699999999999</c:v>
                </c:pt>
                <c:pt idx="304">
                  <c:v>0.16692399999999999</c:v>
                </c:pt>
                <c:pt idx="305">
                  <c:v>0.16831900000000041</c:v>
                </c:pt>
                <c:pt idx="306">
                  <c:v>0.16958300000000001</c:v>
                </c:pt>
                <c:pt idx="307">
                  <c:v>0.17071600000000137</c:v>
                </c:pt>
                <c:pt idx="308">
                  <c:v>0.17178800000000041</c:v>
                </c:pt>
                <c:pt idx="309">
                  <c:v>0.17266200000000001</c:v>
                </c:pt>
                <c:pt idx="310">
                  <c:v>0.17326100000000041</c:v>
                </c:pt>
                <c:pt idx="311">
                  <c:v>0.17370400000000041</c:v>
                </c:pt>
                <c:pt idx="312">
                  <c:v>0.17399700000000157</c:v>
                </c:pt>
                <c:pt idx="313">
                  <c:v>0.17409400000000044</c:v>
                </c:pt>
                <c:pt idx="314">
                  <c:v>0.17401400000000122</c:v>
                </c:pt>
                <c:pt idx="315">
                  <c:v>0.173656</c:v>
                </c:pt>
                <c:pt idx="316">
                  <c:v>0.17301200000000044</c:v>
                </c:pt>
                <c:pt idx="317">
                  <c:v>0.17227600000000001</c:v>
                </c:pt>
                <c:pt idx="318">
                  <c:v>0.17134600000000041</c:v>
                </c:pt>
                <c:pt idx="319">
                  <c:v>0.17026600000000044</c:v>
                </c:pt>
                <c:pt idx="320">
                  <c:v>0.16904000000000041</c:v>
                </c:pt>
                <c:pt idx="321">
                  <c:v>0.16758899999999999</c:v>
                </c:pt>
                <c:pt idx="322">
                  <c:v>0.16602800000000001</c:v>
                </c:pt>
                <c:pt idx="323">
                  <c:v>0.16429299999999999</c:v>
                </c:pt>
                <c:pt idx="324">
                  <c:v>0.162603</c:v>
                </c:pt>
                <c:pt idx="325">
                  <c:v>0.16069700000000001</c:v>
                </c:pt>
                <c:pt idx="326">
                  <c:v>0.15869700000000134</c:v>
                </c:pt>
                <c:pt idx="327">
                  <c:v>0.15661400000000122</c:v>
                </c:pt>
                <c:pt idx="328">
                  <c:v>0.15452099999999999</c:v>
                </c:pt>
                <c:pt idx="329">
                  <c:v>0.15251200000000137</c:v>
                </c:pt>
                <c:pt idx="330">
                  <c:v>0.15032999999999999</c:v>
                </c:pt>
                <c:pt idx="331">
                  <c:v>0.14832799999999999</c:v>
                </c:pt>
                <c:pt idx="332">
                  <c:v>0.14630000000000001</c:v>
                </c:pt>
                <c:pt idx="333">
                  <c:v>0.14424300000000151</c:v>
                </c:pt>
                <c:pt idx="334">
                  <c:v>0.14243300000000125</c:v>
                </c:pt>
                <c:pt idx="335">
                  <c:v>0.14064599999999999</c:v>
                </c:pt>
                <c:pt idx="336">
                  <c:v>0.13882700000000001</c:v>
                </c:pt>
                <c:pt idx="337">
                  <c:v>0.13703199999999999</c:v>
                </c:pt>
                <c:pt idx="338">
                  <c:v>0.13550499999999999</c:v>
                </c:pt>
                <c:pt idx="339">
                  <c:v>0.13399900000000137</c:v>
                </c:pt>
                <c:pt idx="340">
                  <c:v>0.13243300000000024</c:v>
                </c:pt>
                <c:pt idx="341">
                  <c:v>0.130855</c:v>
                </c:pt>
                <c:pt idx="342">
                  <c:v>0.12925200000000001</c:v>
                </c:pt>
                <c:pt idx="343">
                  <c:v>0.12764700000000001</c:v>
                </c:pt>
                <c:pt idx="344">
                  <c:v>0.126108</c:v>
                </c:pt>
                <c:pt idx="345">
                  <c:v>0.12459199999999999</c:v>
                </c:pt>
                <c:pt idx="346">
                  <c:v>0.12289200000000022</c:v>
                </c:pt>
                <c:pt idx="347">
                  <c:v>0.121158</c:v>
                </c:pt>
                <c:pt idx="348">
                  <c:v>0.11946900000000002</c:v>
                </c:pt>
                <c:pt idx="349">
                  <c:v>0.11808200000000002</c:v>
                </c:pt>
                <c:pt idx="350">
                  <c:v>0.11681699999999998</c:v>
                </c:pt>
                <c:pt idx="351">
                  <c:v>0.115479</c:v>
                </c:pt>
                <c:pt idx="352">
                  <c:v>0.114375</c:v>
                </c:pt>
                <c:pt idx="353">
                  <c:v>0.11349200000000002</c:v>
                </c:pt>
                <c:pt idx="354">
                  <c:v>0.112861</c:v>
                </c:pt>
                <c:pt idx="355">
                  <c:v>0.11264</c:v>
                </c:pt>
                <c:pt idx="356">
                  <c:v>0.11258700000000001</c:v>
                </c:pt>
                <c:pt idx="357">
                  <c:v>0.11259200000000009</c:v>
                </c:pt>
                <c:pt idx="358">
                  <c:v>0.112829</c:v>
                </c:pt>
                <c:pt idx="359">
                  <c:v>0.11330900000000001</c:v>
                </c:pt>
                <c:pt idx="360">
                  <c:v>0.11402400000000019</c:v>
                </c:pt>
                <c:pt idx="361">
                  <c:v>0.114816</c:v>
                </c:pt>
                <c:pt idx="362">
                  <c:v>0.11574200000000009</c:v>
                </c:pt>
                <c:pt idx="363">
                  <c:v>0.11676000000000022</c:v>
                </c:pt>
                <c:pt idx="364">
                  <c:v>0.11784</c:v>
                </c:pt>
                <c:pt idx="365">
                  <c:v>0.11911099999999998</c:v>
                </c:pt>
                <c:pt idx="366">
                  <c:v>0.12049600000000074</c:v>
                </c:pt>
                <c:pt idx="367">
                  <c:v>0.12186200000000012</c:v>
                </c:pt>
                <c:pt idx="368">
                  <c:v>0.123352</c:v>
                </c:pt>
                <c:pt idx="369">
                  <c:v>0.124837</c:v>
                </c:pt>
                <c:pt idx="370">
                  <c:v>0.12644400000000044</c:v>
                </c:pt>
                <c:pt idx="371">
                  <c:v>0.128076</c:v>
                </c:pt>
                <c:pt idx="372">
                  <c:v>0.12971500000000041</c:v>
                </c:pt>
                <c:pt idx="373">
                  <c:v>0.12912699999999988</c:v>
                </c:pt>
                <c:pt idx="374">
                  <c:v>0.12826499999999999</c:v>
                </c:pt>
                <c:pt idx="375">
                  <c:v>0.127225</c:v>
                </c:pt>
                <c:pt idx="376">
                  <c:v>0.126225</c:v>
                </c:pt>
                <c:pt idx="377">
                  <c:v>0.12529499999999999</c:v>
                </c:pt>
                <c:pt idx="378">
                  <c:v>0.12434300000000002</c:v>
                </c:pt>
                <c:pt idx="379">
                  <c:v>0.12360000000000022</c:v>
                </c:pt>
                <c:pt idx="380">
                  <c:v>0.12303799999999998</c:v>
                </c:pt>
                <c:pt idx="381">
                  <c:v>0.12466099999999999</c:v>
                </c:pt>
                <c:pt idx="382">
                  <c:v>0.127029</c:v>
                </c:pt>
                <c:pt idx="383">
                  <c:v>0.12974700000000094</c:v>
                </c:pt>
                <c:pt idx="384">
                  <c:v>0.132683</c:v>
                </c:pt>
                <c:pt idx="385">
                  <c:v>0.13592699999999999</c:v>
                </c:pt>
                <c:pt idx="386">
                  <c:v>0.13939799999999999</c:v>
                </c:pt>
                <c:pt idx="387">
                  <c:v>0.14315600000000001</c:v>
                </c:pt>
                <c:pt idx="388">
                  <c:v>0.14711500000000041</c:v>
                </c:pt>
                <c:pt idx="389">
                  <c:v>0.15144400000000208</c:v>
                </c:pt>
                <c:pt idx="390">
                  <c:v>0.15624200000000188</c:v>
                </c:pt>
                <c:pt idx="391">
                  <c:v>0.161609</c:v>
                </c:pt>
                <c:pt idx="392">
                  <c:v>0.16765099999999997</c:v>
                </c:pt>
                <c:pt idx="393">
                  <c:v>0.17439499999999999</c:v>
                </c:pt>
                <c:pt idx="394">
                  <c:v>0.18211100000000024</c:v>
                </c:pt>
                <c:pt idx="395">
                  <c:v>0.19086800000000001</c:v>
                </c:pt>
                <c:pt idx="396">
                  <c:v>0.20124200000000128</c:v>
                </c:pt>
                <c:pt idx="397">
                  <c:v>0.21301500000000148</c:v>
                </c:pt>
                <c:pt idx="398">
                  <c:v>0.22604399999999999</c:v>
                </c:pt>
                <c:pt idx="399">
                  <c:v>0.23849000000000137</c:v>
                </c:pt>
                <c:pt idx="400">
                  <c:v>0.23706199999999999</c:v>
                </c:pt>
              </c:numCache>
            </c:numRef>
          </c:yVal>
          <c:smooth val="1"/>
        </c:ser>
        <c:ser>
          <c:idx val="25"/>
          <c:order val="2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AA$1:$AA$401</c:f>
              <c:numCache>
                <c:formatCode>General</c:formatCode>
                <c:ptCount val="401"/>
                <c:pt idx="0">
                  <c:v>1.6977699999999998E-2</c:v>
                </c:pt>
                <c:pt idx="1">
                  <c:v>1.6465900000000009E-2</c:v>
                </c:pt>
                <c:pt idx="2">
                  <c:v>1.6120200000000001E-2</c:v>
                </c:pt>
                <c:pt idx="3">
                  <c:v>1.5990000000000001E-2</c:v>
                </c:pt>
                <c:pt idx="4">
                  <c:v>1.5866999999999999E-2</c:v>
                </c:pt>
                <c:pt idx="5">
                  <c:v>1.6134600000000002E-2</c:v>
                </c:pt>
                <c:pt idx="6">
                  <c:v>1.6384400000000146E-2</c:v>
                </c:pt>
                <c:pt idx="7">
                  <c:v>1.6255600000000002E-2</c:v>
                </c:pt>
                <c:pt idx="8">
                  <c:v>1.6280500000000177E-2</c:v>
                </c:pt>
                <c:pt idx="9">
                  <c:v>1.6501400000000149E-2</c:v>
                </c:pt>
                <c:pt idx="10">
                  <c:v>1.6580700000000153E-2</c:v>
                </c:pt>
                <c:pt idx="11">
                  <c:v>1.6944100000000167E-2</c:v>
                </c:pt>
                <c:pt idx="12">
                  <c:v>1.7009099999999999E-2</c:v>
                </c:pt>
                <c:pt idx="13">
                  <c:v>1.68793E-2</c:v>
                </c:pt>
                <c:pt idx="14">
                  <c:v>1.6514100000000007E-2</c:v>
                </c:pt>
                <c:pt idx="15">
                  <c:v>1.6317000000000002E-2</c:v>
                </c:pt>
                <c:pt idx="16">
                  <c:v>1.6452500000000043E-2</c:v>
                </c:pt>
                <c:pt idx="17">
                  <c:v>1.6769600000000003E-2</c:v>
                </c:pt>
                <c:pt idx="18">
                  <c:v>1.7240399999999999E-2</c:v>
                </c:pt>
                <c:pt idx="19">
                  <c:v>1.7384E-2</c:v>
                </c:pt>
                <c:pt idx="20">
                  <c:v>1.7390500000000003E-2</c:v>
                </c:pt>
                <c:pt idx="21">
                  <c:v>1.72812E-2</c:v>
                </c:pt>
                <c:pt idx="22">
                  <c:v>1.7281700000000001E-2</c:v>
                </c:pt>
                <c:pt idx="23">
                  <c:v>1.7467500000000007E-2</c:v>
                </c:pt>
                <c:pt idx="24">
                  <c:v>1.7767399999999999E-2</c:v>
                </c:pt>
                <c:pt idx="25">
                  <c:v>1.8111700000000001E-2</c:v>
                </c:pt>
                <c:pt idx="26">
                  <c:v>1.8162999999999999E-2</c:v>
                </c:pt>
                <c:pt idx="27">
                  <c:v>1.7973900000000001E-2</c:v>
                </c:pt>
                <c:pt idx="28">
                  <c:v>1.7799199999999998E-2</c:v>
                </c:pt>
                <c:pt idx="29">
                  <c:v>1.81703E-2</c:v>
                </c:pt>
                <c:pt idx="30">
                  <c:v>1.89719E-2</c:v>
                </c:pt>
                <c:pt idx="31">
                  <c:v>1.9845300000000152E-2</c:v>
                </c:pt>
                <c:pt idx="32">
                  <c:v>2.0355100000000001E-2</c:v>
                </c:pt>
                <c:pt idx="33">
                  <c:v>2.0303499999999988E-2</c:v>
                </c:pt>
                <c:pt idx="34">
                  <c:v>2.02185E-2</c:v>
                </c:pt>
                <c:pt idx="35">
                  <c:v>2.0836700000000052E-2</c:v>
                </c:pt>
                <c:pt idx="36">
                  <c:v>2.137590000000026E-2</c:v>
                </c:pt>
                <c:pt idx="37">
                  <c:v>2.1919299999999999E-2</c:v>
                </c:pt>
                <c:pt idx="38">
                  <c:v>2.1598099999999988E-2</c:v>
                </c:pt>
                <c:pt idx="39">
                  <c:v>2.0995199999999999E-2</c:v>
                </c:pt>
                <c:pt idx="40">
                  <c:v>2.0582300000000001E-2</c:v>
                </c:pt>
                <c:pt idx="41">
                  <c:v>2.1014100000000001E-2</c:v>
                </c:pt>
                <c:pt idx="42">
                  <c:v>2.143840000000001E-2</c:v>
                </c:pt>
                <c:pt idx="43">
                  <c:v>2.1792700000000002E-2</c:v>
                </c:pt>
                <c:pt idx="44">
                  <c:v>2.1734099999999999E-2</c:v>
                </c:pt>
                <c:pt idx="45">
                  <c:v>2.1721999999999998E-2</c:v>
                </c:pt>
                <c:pt idx="46">
                  <c:v>2.2125100000000002E-2</c:v>
                </c:pt>
                <c:pt idx="47">
                  <c:v>2.2840400000000011E-2</c:v>
                </c:pt>
                <c:pt idx="48">
                  <c:v>2.3355299999999989E-2</c:v>
                </c:pt>
                <c:pt idx="49">
                  <c:v>2.3393799999999989E-2</c:v>
                </c:pt>
                <c:pt idx="50">
                  <c:v>2.3455299999999998E-2</c:v>
                </c:pt>
                <c:pt idx="51">
                  <c:v>2.37301E-2</c:v>
                </c:pt>
                <c:pt idx="52">
                  <c:v>2.4322799999999967E-2</c:v>
                </c:pt>
                <c:pt idx="53">
                  <c:v>2.4785800000000011E-2</c:v>
                </c:pt>
                <c:pt idx="54">
                  <c:v>2.49949E-2</c:v>
                </c:pt>
                <c:pt idx="55">
                  <c:v>2.4976700000000001E-2</c:v>
                </c:pt>
                <c:pt idx="56">
                  <c:v>2.5218800000000006E-2</c:v>
                </c:pt>
                <c:pt idx="57">
                  <c:v>2.5782699999999988E-2</c:v>
                </c:pt>
                <c:pt idx="58">
                  <c:v>2.6251699999999999E-2</c:v>
                </c:pt>
                <c:pt idx="59">
                  <c:v>2.6515100000000052E-2</c:v>
                </c:pt>
                <c:pt idx="60">
                  <c:v>2.6668000000000001E-2</c:v>
                </c:pt>
                <c:pt idx="61">
                  <c:v>2.6947200000000254E-2</c:v>
                </c:pt>
                <c:pt idx="62">
                  <c:v>2.7501000000000251E-2</c:v>
                </c:pt>
                <c:pt idx="63">
                  <c:v>2.7852499999999999E-2</c:v>
                </c:pt>
                <c:pt idx="64">
                  <c:v>2.8146399999999999E-2</c:v>
                </c:pt>
                <c:pt idx="65">
                  <c:v>2.8423899999999998E-2</c:v>
                </c:pt>
                <c:pt idx="66">
                  <c:v>2.8714300000000002E-2</c:v>
                </c:pt>
                <c:pt idx="67">
                  <c:v>2.9173899999999999E-2</c:v>
                </c:pt>
                <c:pt idx="68">
                  <c:v>2.9449599999999999E-2</c:v>
                </c:pt>
                <c:pt idx="69">
                  <c:v>2.9726799999999977E-2</c:v>
                </c:pt>
                <c:pt idx="70">
                  <c:v>3.0193600000000001E-2</c:v>
                </c:pt>
                <c:pt idx="71">
                  <c:v>3.0573300000000296E-2</c:v>
                </c:pt>
                <c:pt idx="72">
                  <c:v>3.1050200000000052E-2</c:v>
                </c:pt>
                <c:pt idx="73">
                  <c:v>3.1385600000000041E-2</c:v>
                </c:pt>
                <c:pt idx="74">
                  <c:v>3.17261E-2</c:v>
                </c:pt>
                <c:pt idx="75">
                  <c:v>3.2232200000000377E-2</c:v>
                </c:pt>
                <c:pt idx="76">
                  <c:v>3.2725299999999999E-2</c:v>
                </c:pt>
                <c:pt idx="77">
                  <c:v>3.334730000000001E-2</c:v>
                </c:pt>
                <c:pt idx="78">
                  <c:v>3.3872199999999998E-2</c:v>
                </c:pt>
                <c:pt idx="79">
                  <c:v>3.4192800000000002E-2</c:v>
                </c:pt>
                <c:pt idx="80">
                  <c:v>3.4806299999999998E-2</c:v>
                </c:pt>
                <c:pt idx="81">
                  <c:v>3.5435400000000082E-2</c:v>
                </c:pt>
                <c:pt idx="82">
                  <c:v>3.6111699999999997E-2</c:v>
                </c:pt>
                <c:pt idx="83">
                  <c:v>3.6427800000000052E-2</c:v>
                </c:pt>
                <c:pt idx="84">
                  <c:v>3.6656599999999998E-2</c:v>
                </c:pt>
                <c:pt idx="85">
                  <c:v>3.7104300000000055E-2</c:v>
                </c:pt>
                <c:pt idx="86">
                  <c:v>3.7500499999999999E-2</c:v>
                </c:pt>
                <c:pt idx="87">
                  <c:v>3.7873000000000434E-2</c:v>
                </c:pt>
                <c:pt idx="88">
                  <c:v>3.8282799999999999E-2</c:v>
                </c:pt>
                <c:pt idx="89">
                  <c:v>3.8782999999999998E-2</c:v>
                </c:pt>
                <c:pt idx="90">
                  <c:v>3.9304699999999998E-2</c:v>
                </c:pt>
                <c:pt idx="91">
                  <c:v>3.9970100000000001E-2</c:v>
                </c:pt>
                <c:pt idx="92">
                  <c:v>4.0852300000000022E-2</c:v>
                </c:pt>
                <c:pt idx="93">
                  <c:v>4.1584400000000001E-2</c:v>
                </c:pt>
                <c:pt idx="94">
                  <c:v>4.2106300000000013E-2</c:v>
                </c:pt>
                <c:pt idx="95">
                  <c:v>4.2734000000000133E-2</c:v>
                </c:pt>
                <c:pt idx="96">
                  <c:v>4.3561900000000001E-2</c:v>
                </c:pt>
                <c:pt idx="97">
                  <c:v>4.4301000000000104E-2</c:v>
                </c:pt>
                <c:pt idx="98">
                  <c:v>4.4789600000000519E-2</c:v>
                </c:pt>
                <c:pt idx="99">
                  <c:v>4.5340499999999999E-2</c:v>
                </c:pt>
                <c:pt idx="100">
                  <c:v>4.5849099999999997E-2</c:v>
                </c:pt>
                <c:pt idx="101">
                  <c:v>4.6389199999999985E-2</c:v>
                </c:pt>
                <c:pt idx="102">
                  <c:v>4.7092200000000688E-2</c:v>
                </c:pt>
                <c:pt idx="103">
                  <c:v>4.7740600000000133E-2</c:v>
                </c:pt>
                <c:pt idx="104">
                  <c:v>4.8321200000000002E-2</c:v>
                </c:pt>
                <c:pt idx="105">
                  <c:v>4.9062200000000729E-2</c:v>
                </c:pt>
                <c:pt idx="106">
                  <c:v>4.9865000000000034E-2</c:v>
                </c:pt>
                <c:pt idx="107">
                  <c:v>5.0565899999999997E-2</c:v>
                </c:pt>
                <c:pt idx="108">
                  <c:v>5.1312900000000584E-2</c:v>
                </c:pt>
                <c:pt idx="109">
                  <c:v>5.200200000000052E-2</c:v>
                </c:pt>
                <c:pt idx="110">
                  <c:v>5.2594600000000526E-2</c:v>
                </c:pt>
                <c:pt idx="111">
                  <c:v>5.3093700000000132E-2</c:v>
                </c:pt>
                <c:pt idx="112">
                  <c:v>5.3692800000000013E-2</c:v>
                </c:pt>
                <c:pt idx="113">
                  <c:v>5.3954200000000001E-2</c:v>
                </c:pt>
                <c:pt idx="114">
                  <c:v>5.4131400000000024E-2</c:v>
                </c:pt>
                <c:pt idx="115">
                  <c:v>5.4429199999999997E-2</c:v>
                </c:pt>
                <c:pt idx="116">
                  <c:v>5.4810900000000627E-2</c:v>
                </c:pt>
                <c:pt idx="117">
                  <c:v>5.5302400000000647E-2</c:v>
                </c:pt>
                <c:pt idx="118">
                  <c:v>5.5773600000000124E-2</c:v>
                </c:pt>
                <c:pt idx="119">
                  <c:v>5.6268499999999999E-2</c:v>
                </c:pt>
                <c:pt idx="120">
                  <c:v>5.6769500000000001E-2</c:v>
                </c:pt>
                <c:pt idx="121">
                  <c:v>5.7496600000000848E-2</c:v>
                </c:pt>
                <c:pt idx="122">
                  <c:v>5.7675900000000002E-2</c:v>
                </c:pt>
                <c:pt idx="123">
                  <c:v>5.8303899999999999E-2</c:v>
                </c:pt>
                <c:pt idx="124">
                  <c:v>6.0623799999999999E-2</c:v>
                </c:pt>
                <c:pt idx="125">
                  <c:v>6.3355000000000009E-2</c:v>
                </c:pt>
                <c:pt idx="126">
                  <c:v>6.5763500000000114E-2</c:v>
                </c:pt>
                <c:pt idx="127">
                  <c:v>6.5212999999999993E-2</c:v>
                </c:pt>
                <c:pt idx="128">
                  <c:v>6.4566200000000712E-2</c:v>
                </c:pt>
                <c:pt idx="129">
                  <c:v>6.3884600000000014E-2</c:v>
                </c:pt>
                <c:pt idx="130">
                  <c:v>6.3360600000000114E-2</c:v>
                </c:pt>
                <c:pt idx="131">
                  <c:v>6.5133399999999994E-2</c:v>
                </c:pt>
                <c:pt idx="132">
                  <c:v>6.4859100000000003E-2</c:v>
                </c:pt>
                <c:pt idx="133">
                  <c:v>6.4700800000000031E-2</c:v>
                </c:pt>
                <c:pt idx="134">
                  <c:v>6.4452200000000667E-2</c:v>
                </c:pt>
                <c:pt idx="135">
                  <c:v>6.4359600000000114E-2</c:v>
                </c:pt>
                <c:pt idx="136">
                  <c:v>6.4636700000000033E-2</c:v>
                </c:pt>
                <c:pt idx="137">
                  <c:v>6.4791400000000679E-2</c:v>
                </c:pt>
                <c:pt idx="138">
                  <c:v>6.4747500000000013E-2</c:v>
                </c:pt>
                <c:pt idx="139">
                  <c:v>6.4721399999999998E-2</c:v>
                </c:pt>
                <c:pt idx="140">
                  <c:v>6.4651700000000006E-2</c:v>
                </c:pt>
                <c:pt idx="141">
                  <c:v>6.4583199999999993E-2</c:v>
                </c:pt>
                <c:pt idx="142">
                  <c:v>6.4520300000000003E-2</c:v>
                </c:pt>
                <c:pt idx="143">
                  <c:v>6.4592700000000738E-2</c:v>
                </c:pt>
                <c:pt idx="144">
                  <c:v>6.4270099999999997E-2</c:v>
                </c:pt>
                <c:pt idx="145">
                  <c:v>6.3907199999999997E-2</c:v>
                </c:pt>
                <c:pt idx="146">
                  <c:v>6.3894500000000021E-2</c:v>
                </c:pt>
                <c:pt idx="147">
                  <c:v>6.3773800000000005E-2</c:v>
                </c:pt>
                <c:pt idx="148">
                  <c:v>6.3703300000000004E-2</c:v>
                </c:pt>
                <c:pt idx="149">
                  <c:v>6.3489199999999996E-2</c:v>
                </c:pt>
                <c:pt idx="150">
                  <c:v>6.3465099999999997E-2</c:v>
                </c:pt>
                <c:pt idx="151">
                  <c:v>6.3501500000000002E-2</c:v>
                </c:pt>
                <c:pt idx="152">
                  <c:v>6.3350299999999998E-2</c:v>
                </c:pt>
                <c:pt idx="153">
                  <c:v>6.3557299999999997E-2</c:v>
                </c:pt>
                <c:pt idx="154">
                  <c:v>6.3426700000000003E-2</c:v>
                </c:pt>
                <c:pt idx="155">
                  <c:v>6.3241799999999987E-2</c:v>
                </c:pt>
                <c:pt idx="156">
                  <c:v>6.2923599999999996E-2</c:v>
                </c:pt>
                <c:pt idx="157">
                  <c:v>6.2709399999999998E-2</c:v>
                </c:pt>
                <c:pt idx="158">
                  <c:v>6.2634200000000001E-2</c:v>
                </c:pt>
                <c:pt idx="159">
                  <c:v>6.2513900000000122E-2</c:v>
                </c:pt>
                <c:pt idx="160">
                  <c:v>6.2398300000000496E-2</c:v>
                </c:pt>
                <c:pt idx="161">
                  <c:v>6.2254299999999999E-2</c:v>
                </c:pt>
                <c:pt idx="162">
                  <c:v>6.1995000000000001E-2</c:v>
                </c:pt>
                <c:pt idx="163">
                  <c:v>6.1642299999999997E-2</c:v>
                </c:pt>
                <c:pt idx="164">
                  <c:v>6.1456300000000012E-2</c:v>
                </c:pt>
                <c:pt idx="165">
                  <c:v>6.1296400000000133E-2</c:v>
                </c:pt>
                <c:pt idx="166">
                  <c:v>6.0988100000000003E-2</c:v>
                </c:pt>
                <c:pt idx="167">
                  <c:v>6.0635000000000001E-2</c:v>
                </c:pt>
                <c:pt idx="168">
                  <c:v>6.0301700000000014E-2</c:v>
                </c:pt>
                <c:pt idx="169">
                  <c:v>5.9989399999999998E-2</c:v>
                </c:pt>
                <c:pt idx="170">
                  <c:v>5.9766600000001002E-2</c:v>
                </c:pt>
                <c:pt idx="171">
                  <c:v>5.9491100000000033E-2</c:v>
                </c:pt>
                <c:pt idx="172">
                  <c:v>5.9233800000000003E-2</c:v>
                </c:pt>
                <c:pt idx="173">
                  <c:v>5.9034300000000033E-2</c:v>
                </c:pt>
                <c:pt idx="174">
                  <c:v>5.8894600000000519E-2</c:v>
                </c:pt>
                <c:pt idx="175">
                  <c:v>5.8713300000000114E-2</c:v>
                </c:pt>
                <c:pt idx="176">
                  <c:v>5.8521699999999996E-2</c:v>
                </c:pt>
                <c:pt idx="177">
                  <c:v>5.8265999999999998E-2</c:v>
                </c:pt>
                <c:pt idx="178">
                  <c:v>5.7868700000000134E-2</c:v>
                </c:pt>
                <c:pt idx="179">
                  <c:v>5.7875799999999998E-2</c:v>
                </c:pt>
                <c:pt idx="180">
                  <c:v>5.7686600000000518E-2</c:v>
                </c:pt>
                <c:pt idx="181">
                  <c:v>5.7342200000000509E-2</c:v>
                </c:pt>
                <c:pt idx="182">
                  <c:v>5.7245999999999977E-2</c:v>
                </c:pt>
                <c:pt idx="183">
                  <c:v>5.6946799999999999E-2</c:v>
                </c:pt>
                <c:pt idx="184">
                  <c:v>5.6674099999999956E-2</c:v>
                </c:pt>
                <c:pt idx="185">
                  <c:v>5.6626999999999997E-2</c:v>
                </c:pt>
                <c:pt idx="186">
                  <c:v>5.6453600000000013E-2</c:v>
                </c:pt>
                <c:pt idx="187">
                  <c:v>5.6336100000000014E-2</c:v>
                </c:pt>
                <c:pt idx="188">
                  <c:v>5.6271899999999785E-2</c:v>
                </c:pt>
                <c:pt idx="189">
                  <c:v>5.6395000000000022E-2</c:v>
                </c:pt>
                <c:pt idx="190">
                  <c:v>5.6346000000000014E-2</c:v>
                </c:pt>
                <c:pt idx="191">
                  <c:v>5.6403700000000022E-2</c:v>
                </c:pt>
                <c:pt idx="192">
                  <c:v>5.6640799999999956E-2</c:v>
                </c:pt>
                <c:pt idx="193">
                  <c:v>5.6895000000000001E-2</c:v>
                </c:pt>
                <c:pt idx="194">
                  <c:v>5.7120200000000003E-2</c:v>
                </c:pt>
                <c:pt idx="195">
                  <c:v>5.7547200000000014E-2</c:v>
                </c:pt>
                <c:pt idx="196">
                  <c:v>5.7840900000000021E-2</c:v>
                </c:pt>
                <c:pt idx="197">
                  <c:v>5.8122000000000014E-2</c:v>
                </c:pt>
                <c:pt idx="198">
                  <c:v>5.8581500000000002E-2</c:v>
                </c:pt>
                <c:pt idx="199">
                  <c:v>5.9066000000000694E-2</c:v>
                </c:pt>
                <c:pt idx="200">
                  <c:v>5.9569100000000014E-2</c:v>
                </c:pt>
                <c:pt idx="201">
                  <c:v>6.0228499999999997E-2</c:v>
                </c:pt>
                <c:pt idx="202">
                  <c:v>6.0930300000000014E-2</c:v>
                </c:pt>
                <c:pt idx="203">
                  <c:v>6.1549699999999985E-2</c:v>
                </c:pt>
                <c:pt idx="204">
                  <c:v>6.2333000000000603E-2</c:v>
                </c:pt>
                <c:pt idx="205">
                  <c:v>6.3137700000000019E-2</c:v>
                </c:pt>
                <c:pt idx="206">
                  <c:v>6.4056800000000039E-2</c:v>
                </c:pt>
                <c:pt idx="207">
                  <c:v>6.5040399999999998E-2</c:v>
                </c:pt>
                <c:pt idx="208">
                  <c:v>6.60612E-2</c:v>
                </c:pt>
                <c:pt idx="209">
                  <c:v>6.7043599999999995E-2</c:v>
                </c:pt>
                <c:pt idx="210">
                  <c:v>6.8066000000000113E-2</c:v>
                </c:pt>
                <c:pt idx="211">
                  <c:v>6.9259000000000001E-2</c:v>
                </c:pt>
                <c:pt idx="212">
                  <c:v>7.0470900000000003E-2</c:v>
                </c:pt>
                <c:pt idx="213">
                  <c:v>7.162789999999998E-2</c:v>
                </c:pt>
                <c:pt idx="214">
                  <c:v>7.2795900000000524E-2</c:v>
                </c:pt>
                <c:pt idx="215">
                  <c:v>7.3888000000000009E-2</c:v>
                </c:pt>
                <c:pt idx="216">
                  <c:v>7.5043000000000012E-2</c:v>
                </c:pt>
                <c:pt idx="217">
                  <c:v>7.61101E-2</c:v>
                </c:pt>
                <c:pt idx="218">
                  <c:v>7.7130500000000032E-2</c:v>
                </c:pt>
                <c:pt idx="219">
                  <c:v>7.8081200000000003E-2</c:v>
                </c:pt>
                <c:pt idx="220">
                  <c:v>7.8848699999999994E-2</c:v>
                </c:pt>
                <c:pt idx="221">
                  <c:v>7.9599600000000534E-2</c:v>
                </c:pt>
                <c:pt idx="222">
                  <c:v>8.0388799999999996E-2</c:v>
                </c:pt>
                <c:pt idx="223">
                  <c:v>8.0952100000000041E-2</c:v>
                </c:pt>
                <c:pt idx="224">
                  <c:v>8.1506600000000026E-2</c:v>
                </c:pt>
                <c:pt idx="225">
                  <c:v>8.18387E-2</c:v>
                </c:pt>
                <c:pt idx="226">
                  <c:v>8.2112199999999996E-2</c:v>
                </c:pt>
                <c:pt idx="227">
                  <c:v>8.2414599999999991E-2</c:v>
                </c:pt>
                <c:pt idx="228">
                  <c:v>8.2555500000000268E-2</c:v>
                </c:pt>
                <c:pt idx="229">
                  <c:v>8.2717400000000024E-2</c:v>
                </c:pt>
                <c:pt idx="230">
                  <c:v>8.2918499999999992E-2</c:v>
                </c:pt>
                <c:pt idx="231">
                  <c:v>8.2920800000000044E-2</c:v>
                </c:pt>
                <c:pt idx="232">
                  <c:v>8.2959200000000011E-2</c:v>
                </c:pt>
                <c:pt idx="233">
                  <c:v>8.3135800000001078E-2</c:v>
                </c:pt>
                <c:pt idx="234">
                  <c:v>8.3192000000000044E-2</c:v>
                </c:pt>
                <c:pt idx="235">
                  <c:v>8.3217300000000008E-2</c:v>
                </c:pt>
                <c:pt idx="236">
                  <c:v>8.3290500000000045E-2</c:v>
                </c:pt>
                <c:pt idx="237">
                  <c:v>8.3261200000000021E-2</c:v>
                </c:pt>
                <c:pt idx="238">
                  <c:v>8.3210200000000012E-2</c:v>
                </c:pt>
                <c:pt idx="239">
                  <c:v>8.3122300000000746E-2</c:v>
                </c:pt>
                <c:pt idx="240">
                  <c:v>8.2982599999999976E-2</c:v>
                </c:pt>
                <c:pt idx="241">
                  <c:v>8.2855100000000043E-2</c:v>
                </c:pt>
                <c:pt idx="242">
                  <c:v>8.2709500000000005E-2</c:v>
                </c:pt>
                <c:pt idx="243">
                  <c:v>8.2545200000000041E-2</c:v>
                </c:pt>
                <c:pt idx="244">
                  <c:v>8.2441900000000012E-2</c:v>
                </c:pt>
                <c:pt idx="245">
                  <c:v>8.2415799999999997E-2</c:v>
                </c:pt>
                <c:pt idx="246">
                  <c:v>8.2220300000000024E-2</c:v>
                </c:pt>
                <c:pt idx="247">
                  <c:v>8.2134400000000024E-2</c:v>
                </c:pt>
                <c:pt idx="248">
                  <c:v>8.2115400000000005E-2</c:v>
                </c:pt>
                <c:pt idx="249">
                  <c:v>8.1959800000000027E-2</c:v>
                </c:pt>
                <c:pt idx="250">
                  <c:v>8.1950700000000001E-2</c:v>
                </c:pt>
                <c:pt idx="251">
                  <c:v>8.2086100000000009E-2</c:v>
                </c:pt>
                <c:pt idx="252">
                  <c:v>8.2155300000000264E-2</c:v>
                </c:pt>
                <c:pt idx="253">
                  <c:v>8.2337000000000021E-2</c:v>
                </c:pt>
                <c:pt idx="254">
                  <c:v>8.2772400000000024E-2</c:v>
                </c:pt>
                <c:pt idx="255">
                  <c:v>8.3218900000000026E-2</c:v>
                </c:pt>
                <c:pt idx="256">
                  <c:v>8.3728700000000225E-2</c:v>
                </c:pt>
                <c:pt idx="257">
                  <c:v>8.4364800000000267E-2</c:v>
                </c:pt>
                <c:pt idx="258">
                  <c:v>8.5106900000000096E-2</c:v>
                </c:pt>
                <c:pt idx="259">
                  <c:v>8.578970000000001E-2</c:v>
                </c:pt>
                <c:pt idx="260">
                  <c:v>8.6505300000000979E-2</c:v>
                </c:pt>
                <c:pt idx="261">
                  <c:v>8.7368200000000007E-2</c:v>
                </c:pt>
                <c:pt idx="262">
                  <c:v>8.8128200000000045E-2</c:v>
                </c:pt>
                <c:pt idx="263">
                  <c:v>8.8972800000000046E-2</c:v>
                </c:pt>
                <c:pt idx="264">
                  <c:v>8.9864600000000266E-2</c:v>
                </c:pt>
                <c:pt idx="265">
                  <c:v>9.0795900000000568E-2</c:v>
                </c:pt>
                <c:pt idx="266">
                  <c:v>9.1698400000000208E-2</c:v>
                </c:pt>
                <c:pt idx="267">
                  <c:v>9.26733E-2</c:v>
                </c:pt>
                <c:pt idx="268">
                  <c:v>9.3716200000000027E-2</c:v>
                </c:pt>
                <c:pt idx="269">
                  <c:v>9.4637300000001076E-2</c:v>
                </c:pt>
                <c:pt idx="270">
                  <c:v>9.5747600000000002E-2</c:v>
                </c:pt>
                <c:pt idx="271">
                  <c:v>9.6824200000000207E-2</c:v>
                </c:pt>
                <c:pt idx="272">
                  <c:v>9.7934000000000007E-2</c:v>
                </c:pt>
                <c:pt idx="273">
                  <c:v>9.9100900000000047E-2</c:v>
                </c:pt>
                <c:pt idx="274">
                  <c:v>0.10021200000000002</c:v>
                </c:pt>
                <c:pt idx="275">
                  <c:v>0.10145800000000001</c:v>
                </c:pt>
                <c:pt idx="276">
                  <c:v>0.10270200000000022</c:v>
                </c:pt>
                <c:pt idx="277">
                  <c:v>0.10401000000000002</c:v>
                </c:pt>
                <c:pt idx="278">
                  <c:v>0.10539800000000002</c:v>
                </c:pt>
                <c:pt idx="279">
                  <c:v>0.10679500000000117</c:v>
                </c:pt>
                <c:pt idx="280">
                  <c:v>0.10836100000000012</c:v>
                </c:pt>
                <c:pt idx="281">
                  <c:v>0.110081</c:v>
                </c:pt>
                <c:pt idx="282">
                  <c:v>0.11192000000000002</c:v>
                </c:pt>
                <c:pt idx="283">
                  <c:v>0.113944</c:v>
                </c:pt>
                <c:pt idx="284">
                  <c:v>0.11599100000000002</c:v>
                </c:pt>
                <c:pt idx="285">
                  <c:v>0.11829099999999999</c:v>
                </c:pt>
                <c:pt idx="286">
                  <c:v>0.12073800000000012</c:v>
                </c:pt>
                <c:pt idx="287">
                  <c:v>0.12328100000000022</c:v>
                </c:pt>
                <c:pt idx="288">
                  <c:v>0.12603700000000001</c:v>
                </c:pt>
                <c:pt idx="289">
                  <c:v>0.12879299999999999</c:v>
                </c:pt>
                <c:pt idx="290">
                  <c:v>0.13164200000000001</c:v>
                </c:pt>
                <c:pt idx="291">
                  <c:v>0.134688</c:v>
                </c:pt>
                <c:pt idx="292">
                  <c:v>0.13778000000000001</c:v>
                </c:pt>
                <c:pt idx="293">
                  <c:v>0.14090200000000044</c:v>
                </c:pt>
                <c:pt idx="294">
                  <c:v>0.14401100000000044</c:v>
                </c:pt>
                <c:pt idx="295">
                  <c:v>0.14708599999999999</c:v>
                </c:pt>
                <c:pt idx="296">
                  <c:v>0.15002299999999999</c:v>
                </c:pt>
                <c:pt idx="297">
                  <c:v>0.15278100000000044</c:v>
                </c:pt>
                <c:pt idx="298">
                  <c:v>0.15559200000000137</c:v>
                </c:pt>
                <c:pt idx="299">
                  <c:v>0.15801900000000188</c:v>
                </c:pt>
                <c:pt idx="300">
                  <c:v>0.16025300000000001</c:v>
                </c:pt>
                <c:pt idx="301">
                  <c:v>0.16236200000000001</c:v>
                </c:pt>
                <c:pt idx="302">
                  <c:v>0.16430400000000001</c:v>
                </c:pt>
                <c:pt idx="303">
                  <c:v>0.16601900000000044</c:v>
                </c:pt>
                <c:pt idx="304">
                  <c:v>0.16761100000000001</c:v>
                </c:pt>
                <c:pt idx="305">
                  <c:v>0.16898600000000041</c:v>
                </c:pt>
                <c:pt idx="306">
                  <c:v>0.17027500000000001</c:v>
                </c:pt>
                <c:pt idx="307">
                  <c:v>0.17143400000000122</c:v>
                </c:pt>
                <c:pt idx="308">
                  <c:v>0.17253299999999999</c:v>
                </c:pt>
                <c:pt idx="309">
                  <c:v>0.17341800000000188</c:v>
                </c:pt>
                <c:pt idx="310">
                  <c:v>0.17407600000000001</c:v>
                </c:pt>
                <c:pt idx="311">
                  <c:v>0.174571</c:v>
                </c:pt>
                <c:pt idx="312">
                  <c:v>0.17488500000000001</c:v>
                </c:pt>
                <c:pt idx="313">
                  <c:v>0.17502899999999999</c:v>
                </c:pt>
                <c:pt idx="314">
                  <c:v>0.17499100000000137</c:v>
                </c:pt>
                <c:pt idx="315">
                  <c:v>0.17461900000000041</c:v>
                </c:pt>
                <c:pt idx="316">
                  <c:v>0.17397499999999999</c:v>
                </c:pt>
                <c:pt idx="317">
                  <c:v>0.17327000000000001</c:v>
                </c:pt>
                <c:pt idx="318">
                  <c:v>0.17227600000000001</c:v>
                </c:pt>
                <c:pt idx="319">
                  <c:v>0.17121900000000148</c:v>
                </c:pt>
                <c:pt idx="320">
                  <c:v>0.16991000000000137</c:v>
                </c:pt>
                <c:pt idx="321">
                  <c:v>0.16848800000000044</c:v>
                </c:pt>
                <c:pt idx="322">
                  <c:v>0.16689200000000001</c:v>
                </c:pt>
                <c:pt idx="323">
                  <c:v>0.16509299999999999</c:v>
                </c:pt>
                <c:pt idx="324">
                  <c:v>0.16345499999999999</c:v>
                </c:pt>
                <c:pt idx="325">
                  <c:v>0.16154800000000041</c:v>
                </c:pt>
                <c:pt idx="326">
                  <c:v>0.15962999999999999</c:v>
                </c:pt>
                <c:pt idx="327">
                  <c:v>0.15762300000000001</c:v>
                </c:pt>
                <c:pt idx="328">
                  <c:v>0.15556100000000136</c:v>
                </c:pt>
                <c:pt idx="329">
                  <c:v>0.15351300000000156</c:v>
                </c:pt>
                <c:pt idx="330">
                  <c:v>0.15137700000000001</c:v>
                </c:pt>
                <c:pt idx="331">
                  <c:v>0.14944800000000208</c:v>
                </c:pt>
                <c:pt idx="332">
                  <c:v>0.14758399999999999</c:v>
                </c:pt>
                <c:pt idx="333">
                  <c:v>0.14556800000000122</c:v>
                </c:pt>
                <c:pt idx="334">
                  <c:v>0.14380799999999999</c:v>
                </c:pt>
                <c:pt idx="335">
                  <c:v>0.14207600000000001</c:v>
                </c:pt>
                <c:pt idx="336">
                  <c:v>0.140322</c:v>
                </c:pt>
                <c:pt idx="337">
                  <c:v>0.13873199999999999</c:v>
                </c:pt>
                <c:pt idx="338">
                  <c:v>0.13720499999999999</c:v>
                </c:pt>
                <c:pt idx="339">
                  <c:v>0.13577400000000001</c:v>
                </c:pt>
                <c:pt idx="340">
                  <c:v>0.13427</c:v>
                </c:pt>
                <c:pt idx="341">
                  <c:v>0.13275600000000001</c:v>
                </c:pt>
                <c:pt idx="342">
                  <c:v>0.131303</c:v>
                </c:pt>
                <c:pt idx="343">
                  <c:v>0.12964300000000001</c:v>
                </c:pt>
                <c:pt idx="344">
                  <c:v>0.128136</c:v>
                </c:pt>
                <c:pt idx="345">
                  <c:v>0.126586</c:v>
                </c:pt>
                <c:pt idx="346">
                  <c:v>0.124957</c:v>
                </c:pt>
                <c:pt idx="347">
                  <c:v>0.12324800000000002</c:v>
                </c:pt>
                <c:pt idx="348">
                  <c:v>0.12163900000000002</c:v>
                </c:pt>
                <c:pt idx="349">
                  <c:v>0.12028899999999998</c:v>
                </c:pt>
                <c:pt idx="350">
                  <c:v>0.118852</c:v>
                </c:pt>
                <c:pt idx="351">
                  <c:v>0.11767500000000022</c:v>
                </c:pt>
                <c:pt idx="352">
                  <c:v>0.11667000000000002</c:v>
                </c:pt>
                <c:pt idx="353">
                  <c:v>0.11570800000000002</c:v>
                </c:pt>
                <c:pt idx="354">
                  <c:v>0.11517600000000019</c:v>
                </c:pt>
                <c:pt idx="355">
                  <c:v>0.11495799999999903</c:v>
                </c:pt>
                <c:pt idx="356">
                  <c:v>0.11482000000000002</c:v>
                </c:pt>
                <c:pt idx="357">
                  <c:v>0.11483500000000002</c:v>
                </c:pt>
                <c:pt idx="358">
                  <c:v>0.11507400000000002</c:v>
                </c:pt>
                <c:pt idx="359">
                  <c:v>0.115497</c:v>
                </c:pt>
                <c:pt idx="360">
                  <c:v>0.116187</c:v>
                </c:pt>
                <c:pt idx="361">
                  <c:v>0.11706600000000029</c:v>
                </c:pt>
                <c:pt idx="362">
                  <c:v>0.11795899999999926</c:v>
                </c:pt>
                <c:pt idx="363">
                  <c:v>0.11904099999999998</c:v>
                </c:pt>
                <c:pt idx="364">
                  <c:v>0.12021200000000012</c:v>
                </c:pt>
                <c:pt idx="365">
                  <c:v>0.12142400000000068</c:v>
                </c:pt>
                <c:pt idx="366">
                  <c:v>0.122807</c:v>
                </c:pt>
                <c:pt idx="367">
                  <c:v>0.12417300000000071</c:v>
                </c:pt>
                <c:pt idx="368">
                  <c:v>0.125695</c:v>
                </c:pt>
                <c:pt idx="369">
                  <c:v>0.12719800000000001</c:v>
                </c:pt>
                <c:pt idx="370">
                  <c:v>0.12887699999999988</c:v>
                </c:pt>
                <c:pt idx="371">
                  <c:v>0.13050600000000001</c:v>
                </c:pt>
                <c:pt idx="372">
                  <c:v>0.13178899999999999</c:v>
                </c:pt>
                <c:pt idx="373">
                  <c:v>0.131186</c:v>
                </c:pt>
                <c:pt idx="374">
                  <c:v>0.13041700000000137</c:v>
                </c:pt>
                <c:pt idx="375">
                  <c:v>0.12941000000000041</c:v>
                </c:pt>
                <c:pt idx="376">
                  <c:v>0.12839400000000001</c:v>
                </c:pt>
                <c:pt idx="377">
                  <c:v>0.12740599999999999</c:v>
                </c:pt>
                <c:pt idx="378">
                  <c:v>0.12637999999999988</c:v>
                </c:pt>
                <c:pt idx="379">
                  <c:v>0.12565799999999988</c:v>
                </c:pt>
                <c:pt idx="380">
                  <c:v>0.125079</c:v>
                </c:pt>
                <c:pt idx="381">
                  <c:v>0.12676599999999999</c:v>
                </c:pt>
                <c:pt idx="382">
                  <c:v>0.12917099999999987</c:v>
                </c:pt>
                <c:pt idx="383">
                  <c:v>0.13186600000000001</c:v>
                </c:pt>
                <c:pt idx="384">
                  <c:v>0.13490600000000041</c:v>
                </c:pt>
                <c:pt idx="385">
                  <c:v>0.13821200000000122</c:v>
                </c:pt>
                <c:pt idx="386">
                  <c:v>0.141878</c:v>
                </c:pt>
                <c:pt idx="387">
                  <c:v>0.14574900000000188</c:v>
                </c:pt>
                <c:pt idx="388">
                  <c:v>0.14979600000000157</c:v>
                </c:pt>
                <c:pt idx="389">
                  <c:v>0.15429800000000188</c:v>
                </c:pt>
                <c:pt idx="390">
                  <c:v>0.15922600000000137</c:v>
                </c:pt>
                <c:pt idx="391">
                  <c:v>0.16475200000000001</c:v>
                </c:pt>
                <c:pt idx="392">
                  <c:v>0.17102000000000001</c:v>
                </c:pt>
                <c:pt idx="393">
                  <c:v>0.17786800000000041</c:v>
                </c:pt>
                <c:pt idx="394">
                  <c:v>0.18575200000000044</c:v>
                </c:pt>
                <c:pt idx="395">
                  <c:v>0.19470899999999999</c:v>
                </c:pt>
                <c:pt idx="396">
                  <c:v>0.20522199999999999</c:v>
                </c:pt>
                <c:pt idx="397">
                  <c:v>0.21711400000000122</c:v>
                </c:pt>
                <c:pt idx="398">
                  <c:v>0.23050799999999999</c:v>
                </c:pt>
                <c:pt idx="399">
                  <c:v>0.24365999999999999</c:v>
                </c:pt>
                <c:pt idx="400">
                  <c:v>0.24276400000000137</c:v>
                </c:pt>
              </c:numCache>
            </c:numRef>
          </c:yVal>
          <c:smooth val="1"/>
        </c:ser>
        <c:dLbls>
          <c:showLegendKey val="0"/>
          <c:showVal val="0"/>
          <c:showCatName val="0"/>
          <c:showSerName val="0"/>
          <c:showPercent val="0"/>
          <c:showBubbleSize val="0"/>
        </c:dLbls>
        <c:axId val="80077184"/>
        <c:axId val="80078720"/>
      </c:scatterChart>
      <c:valAx>
        <c:axId val="80077184"/>
        <c:scaling>
          <c:orientation val="minMax"/>
          <c:max val="600"/>
          <c:min val="200"/>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0078720"/>
        <c:crosses val="autoZero"/>
        <c:crossBetween val="midCat"/>
      </c:valAx>
      <c:valAx>
        <c:axId val="80078720"/>
        <c:scaling>
          <c:orientation val="minMax"/>
        </c:scaling>
        <c:delete val="0"/>
        <c:axPos val="l"/>
        <c:numFmt formatCode="General" sourceLinked="1"/>
        <c:majorTickMark val="out"/>
        <c:minorTickMark val="none"/>
        <c:tickLblPos val="nextTo"/>
        <c:crossAx val="80077184"/>
        <c:crosses val="autoZero"/>
        <c:crossBetween val="midCat"/>
        <c:majorUnit val="0.1"/>
      </c:valAx>
      <c:spPr>
        <a:ln>
          <a:solidFill>
            <a:schemeClr val="tx1">
              <a:lumMod val="50000"/>
              <a:lumOff val="50000"/>
              <a:alpha val="66000"/>
            </a:scheme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22923938631383"/>
          <c:y val="9.2107764879905463E-2"/>
          <c:w val="0.68376831305177765"/>
          <c:h val="0.71726456873303213"/>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1.0091321377589836E-2"/>
                  <c:y val="0.25624466752976632"/>
                </c:manualLayout>
              </c:layout>
              <c:numFmt formatCode="General" sourceLinked="0"/>
              <c:txPr>
                <a:bodyPr/>
                <a:lstStyle/>
                <a:p>
                  <a:pPr>
                    <a:defRPr sz="900">
                      <a:latin typeface="Times New Roman" panose="02020603050405020304" pitchFamily="18" charset="0"/>
                      <a:cs typeface="Times New Roman" panose="02020603050405020304" pitchFamily="18" charset="0"/>
                    </a:defRPr>
                  </a:pPr>
                  <a:endParaRPr lang="en-US"/>
                </a:p>
              </c:txPr>
            </c:trendlineLbl>
          </c:trendline>
          <c:xVal>
            <c:numRef>
              <c:f>Sheet1!$H$6:$H$23</c:f>
              <c:numCache>
                <c:formatCode>0.00E+00</c:formatCode>
                <c:ptCount val="18"/>
                <c:pt idx="0">
                  <c:v>3.3333000000000607E-8</c:v>
                </c:pt>
                <c:pt idx="1">
                  <c:v>6.6667000000001096E-8</c:v>
                </c:pt>
                <c:pt idx="2">
                  <c:v>1.0000000000000173E-7</c:v>
                </c:pt>
                <c:pt idx="3">
                  <c:v>1.3333000000000198E-7</c:v>
                </c:pt>
                <c:pt idx="4">
                  <c:v>1.6667000000000336E-7</c:v>
                </c:pt>
                <c:pt idx="5">
                  <c:v>2.0000000000000348E-7</c:v>
                </c:pt>
                <c:pt idx="6">
                  <c:v>2.3333000000000409E-7</c:v>
                </c:pt>
                <c:pt idx="7">
                  <c:v>2.6667000000000476E-7</c:v>
                </c:pt>
                <c:pt idx="8">
                  <c:v>3.0000000000000512E-7</c:v>
                </c:pt>
                <c:pt idx="9">
                  <c:v>3.3333000000000549E-7</c:v>
                </c:pt>
                <c:pt idx="10">
                  <c:v>4.0000000000000639E-7</c:v>
                </c:pt>
                <c:pt idx="11">
                  <c:v>4.6667000000000602E-7</c:v>
                </c:pt>
                <c:pt idx="12">
                  <c:v>5.3333000000000998E-7</c:v>
                </c:pt>
                <c:pt idx="13">
                  <c:v>6.0000000000000982E-7</c:v>
                </c:pt>
                <c:pt idx="14">
                  <c:v>6.6667000000000924E-7</c:v>
                </c:pt>
                <c:pt idx="15">
                  <c:v>7.3333000000001378E-7</c:v>
                </c:pt>
                <c:pt idx="16">
                  <c:v>8.0000000000001172E-7</c:v>
                </c:pt>
                <c:pt idx="17">
                  <c:v>8.6667000000001548E-7</c:v>
                </c:pt>
              </c:numCache>
            </c:numRef>
          </c:xVal>
          <c:yVal>
            <c:numRef>
              <c:f>Sheet1!$I$6:$I$23</c:f>
              <c:numCache>
                <c:formatCode>General</c:formatCode>
                <c:ptCount val="18"/>
                <c:pt idx="0">
                  <c:v>7.1285286569718899E-10</c:v>
                </c:pt>
                <c:pt idx="1">
                  <c:v>7.4761139354068815E-10</c:v>
                </c:pt>
                <c:pt idx="2">
                  <c:v>7.0396095363245727E-10</c:v>
                </c:pt>
                <c:pt idx="3">
                  <c:v>7.35708505002952E-10</c:v>
                </c:pt>
                <c:pt idx="4">
                  <c:v>7.5489159973429745E-10</c:v>
                </c:pt>
                <c:pt idx="5">
                  <c:v>7.8930751420754963E-10</c:v>
                </c:pt>
                <c:pt idx="6">
                  <c:v>8.5239892839748631E-10</c:v>
                </c:pt>
                <c:pt idx="7">
                  <c:v>8.6950047821930091E-10</c:v>
                </c:pt>
                <c:pt idx="8">
                  <c:v>9.0576063765551728E-10</c:v>
                </c:pt>
                <c:pt idx="9">
                  <c:v>9.6442211249132238E-10</c:v>
                </c:pt>
                <c:pt idx="10">
                  <c:v>1.0744216030370428E-9</c:v>
                </c:pt>
                <c:pt idx="11">
                  <c:v>1.1563640868919089E-9</c:v>
                </c:pt>
                <c:pt idx="12">
                  <c:v>1.2337224723953041E-9</c:v>
                </c:pt>
                <c:pt idx="13">
                  <c:v>1.3001646875270881E-9</c:v>
                </c:pt>
                <c:pt idx="14">
                  <c:v>1.4041267077605868E-9</c:v>
                </c:pt>
                <c:pt idx="15">
                  <c:v>1.5070489108097345E-9</c:v>
                </c:pt>
                <c:pt idx="16">
                  <c:v>1.6250473972157852E-9</c:v>
                </c:pt>
                <c:pt idx="17">
                  <c:v>1.7495996123978975E-9</c:v>
                </c:pt>
              </c:numCache>
            </c:numRef>
          </c:yVal>
          <c:smooth val="0"/>
        </c:ser>
        <c:dLbls>
          <c:showLegendKey val="0"/>
          <c:showVal val="0"/>
          <c:showCatName val="0"/>
          <c:showSerName val="0"/>
          <c:showPercent val="0"/>
          <c:showBubbleSize val="0"/>
        </c:dLbls>
        <c:axId val="84304256"/>
        <c:axId val="84305792"/>
      </c:scatterChart>
      <c:valAx>
        <c:axId val="84304256"/>
        <c:scaling>
          <c:orientation val="minMax"/>
        </c:scaling>
        <c:delete val="0"/>
        <c:axPos val="b"/>
        <c:numFmt formatCode="0.00E+0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4305792"/>
        <c:crosses val="autoZero"/>
        <c:crossBetween val="midCat"/>
        <c:majorUnit val="2.000000000000001E-7"/>
      </c:valAx>
      <c:valAx>
        <c:axId val="84305792"/>
        <c:scaling>
          <c:orientation val="minMax"/>
        </c:scaling>
        <c:delete val="0"/>
        <c:axPos val="l"/>
        <c:numFmt formatCode="General" sourceLinked="1"/>
        <c:majorTickMark val="out"/>
        <c:minorTickMark val="none"/>
        <c:tickLblPos val="nextTo"/>
        <c:crossAx val="84304256"/>
        <c:crosses val="autoZero"/>
        <c:crossBetween val="midCat"/>
      </c:valAx>
      <c:spPr>
        <a:ln>
          <a:solidFill>
            <a:sysClr val="windowText" lastClr="000000">
              <a:alpha val="66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922553484233278E-2"/>
          <c:y val="3.3144311896635241E-2"/>
          <c:w val="0.84937254638042037"/>
          <c:h val="0.82359648682205333"/>
        </c:manualLayout>
      </c:layout>
      <c:scatterChart>
        <c:scatterStyle val="smoothMarker"/>
        <c:varyColors val="0"/>
        <c:ser>
          <c:idx val="0"/>
          <c:order val="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1"/>
          <c:order val="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2"/>
          <c:order val="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3"/>
          <c:order val="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4"/>
          <c:order val="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5"/>
          <c:order val="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B$1:$B$351</c:f>
              <c:numCache>
                <c:formatCode>General</c:formatCode>
                <c:ptCount val="351"/>
                <c:pt idx="0">
                  <c:v>1.718</c:v>
                </c:pt>
                <c:pt idx="1">
                  <c:v>1.736999999999989</c:v>
                </c:pt>
                <c:pt idx="2">
                  <c:v>1.597</c:v>
                </c:pt>
                <c:pt idx="3">
                  <c:v>1.5880000000000001</c:v>
                </c:pt>
                <c:pt idx="4">
                  <c:v>1.6459999999999897</c:v>
                </c:pt>
                <c:pt idx="5">
                  <c:v>1.4929999999999899</c:v>
                </c:pt>
                <c:pt idx="6">
                  <c:v>1.823</c:v>
                </c:pt>
                <c:pt idx="7">
                  <c:v>1.8</c:v>
                </c:pt>
                <c:pt idx="8">
                  <c:v>1.544</c:v>
                </c:pt>
                <c:pt idx="9">
                  <c:v>1.651</c:v>
                </c:pt>
                <c:pt idx="10">
                  <c:v>1.32</c:v>
                </c:pt>
                <c:pt idx="11">
                  <c:v>1.093</c:v>
                </c:pt>
                <c:pt idx="12">
                  <c:v>1.61</c:v>
                </c:pt>
                <c:pt idx="13">
                  <c:v>1.31</c:v>
                </c:pt>
                <c:pt idx="14">
                  <c:v>1.3759999999999897</c:v>
                </c:pt>
                <c:pt idx="15">
                  <c:v>1.5960000000000001</c:v>
                </c:pt>
                <c:pt idx="16">
                  <c:v>1.516</c:v>
                </c:pt>
                <c:pt idx="17">
                  <c:v>1.304</c:v>
                </c:pt>
                <c:pt idx="18">
                  <c:v>1.556</c:v>
                </c:pt>
                <c:pt idx="19">
                  <c:v>1.4089999999999869</c:v>
                </c:pt>
                <c:pt idx="20">
                  <c:v>1.1890000000000001</c:v>
                </c:pt>
                <c:pt idx="21">
                  <c:v>1.3109999999999908</c:v>
                </c:pt>
                <c:pt idx="22">
                  <c:v>1.4029999999999867</c:v>
                </c:pt>
                <c:pt idx="23">
                  <c:v>1.397</c:v>
                </c:pt>
                <c:pt idx="24">
                  <c:v>1.363</c:v>
                </c:pt>
                <c:pt idx="25">
                  <c:v>1.4179999999999817</c:v>
                </c:pt>
                <c:pt idx="26">
                  <c:v>1.119</c:v>
                </c:pt>
                <c:pt idx="27">
                  <c:v>1.3129999999999908</c:v>
                </c:pt>
                <c:pt idx="28">
                  <c:v>1.0960000000000001</c:v>
                </c:pt>
                <c:pt idx="29">
                  <c:v>1.524</c:v>
                </c:pt>
                <c:pt idx="30">
                  <c:v>0.9</c:v>
                </c:pt>
                <c:pt idx="31">
                  <c:v>1.3720000000000001</c:v>
                </c:pt>
                <c:pt idx="32">
                  <c:v>1.2809999999999897</c:v>
                </c:pt>
                <c:pt idx="33">
                  <c:v>1.276</c:v>
                </c:pt>
                <c:pt idx="34">
                  <c:v>0.98299999999999998</c:v>
                </c:pt>
                <c:pt idx="35">
                  <c:v>1.2629999999999897</c:v>
                </c:pt>
                <c:pt idx="36">
                  <c:v>0.92700000000000005</c:v>
                </c:pt>
                <c:pt idx="37">
                  <c:v>1.347</c:v>
                </c:pt>
                <c:pt idx="38">
                  <c:v>1.4219999999999817</c:v>
                </c:pt>
                <c:pt idx="39">
                  <c:v>1.5940000000000001</c:v>
                </c:pt>
                <c:pt idx="40">
                  <c:v>1.8360000000000001</c:v>
                </c:pt>
                <c:pt idx="41">
                  <c:v>1.5629999999999908</c:v>
                </c:pt>
                <c:pt idx="42">
                  <c:v>1.9840000000000102</c:v>
                </c:pt>
                <c:pt idx="43">
                  <c:v>1.5169999999999897</c:v>
                </c:pt>
                <c:pt idx="44">
                  <c:v>2.1619999999999999</c:v>
                </c:pt>
                <c:pt idx="45">
                  <c:v>2.2610000000000001</c:v>
                </c:pt>
                <c:pt idx="46">
                  <c:v>2.262</c:v>
                </c:pt>
                <c:pt idx="47">
                  <c:v>2.2589999999999999</c:v>
                </c:pt>
                <c:pt idx="48">
                  <c:v>2.7450000000000001</c:v>
                </c:pt>
                <c:pt idx="49">
                  <c:v>2.2640000000000002</c:v>
                </c:pt>
                <c:pt idx="50">
                  <c:v>2.3369999999999793</c:v>
                </c:pt>
                <c:pt idx="51">
                  <c:v>2.4929999999999977</c:v>
                </c:pt>
                <c:pt idx="52">
                  <c:v>2.661</c:v>
                </c:pt>
                <c:pt idx="53">
                  <c:v>2.2080000000000002</c:v>
                </c:pt>
                <c:pt idx="54">
                  <c:v>2.3749999999999987</c:v>
                </c:pt>
                <c:pt idx="55">
                  <c:v>2.3839999999999999</c:v>
                </c:pt>
                <c:pt idx="56">
                  <c:v>1.9390000000000001</c:v>
                </c:pt>
                <c:pt idx="57">
                  <c:v>1.9560000000000091</c:v>
                </c:pt>
                <c:pt idx="58">
                  <c:v>1.9259999999999908</c:v>
                </c:pt>
                <c:pt idx="59">
                  <c:v>1.6739999999999908</c:v>
                </c:pt>
                <c:pt idx="60">
                  <c:v>1.349</c:v>
                </c:pt>
                <c:pt idx="61">
                  <c:v>1.599</c:v>
                </c:pt>
                <c:pt idx="62">
                  <c:v>1.744</c:v>
                </c:pt>
                <c:pt idx="63">
                  <c:v>1.284</c:v>
                </c:pt>
                <c:pt idx="64">
                  <c:v>1.6539999999999897</c:v>
                </c:pt>
                <c:pt idx="65">
                  <c:v>1.458</c:v>
                </c:pt>
                <c:pt idx="66">
                  <c:v>1.768</c:v>
                </c:pt>
                <c:pt idx="67">
                  <c:v>1.8800000000000001</c:v>
                </c:pt>
                <c:pt idx="68">
                  <c:v>1.9410000000000001</c:v>
                </c:pt>
                <c:pt idx="69">
                  <c:v>1.8800000000000001</c:v>
                </c:pt>
                <c:pt idx="70">
                  <c:v>1.2949999999999908</c:v>
                </c:pt>
                <c:pt idx="71">
                  <c:v>1.494</c:v>
                </c:pt>
                <c:pt idx="72">
                  <c:v>1.611</c:v>
                </c:pt>
                <c:pt idx="73">
                  <c:v>2.169</c:v>
                </c:pt>
                <c:pt idx="74">
                  <c:v>2.3249999999999997</c:v>
                </c:pt>
                <c:pt idx="75">
                  <c:v>1.923</c:v>
                </c:pt>
                <c:pt idx="76">
                  <c:v>2.2050000000000001</c:v>
                </c:pt>
                <c:pt idx="77">
                  <c:v>1.8420000000000001</c:v>
                </c:pt>
                <c:pt idx="78">
                  <c:v>1.7969999999999908</c:v>
                </c:pt>
                <c:pt idx="79">
                  <c:v>2.2770000000000001</c:v>
                </c:pt>
                <c:pt idx="80">
                  <c:v>2.407</c:v>
                </c:pt>
                <c:pt idx="81">
                  <c:v>2.4689999999999999</c:v>
                </c:pt>
                <c:pt idx="82">
                  <c:v>2.464</c:v>
                </c:pt>
                <c:pt idx="83">
                  <c:v>2.4939999999999998</c:v>
                </c:pt>
                <c:pt idx="84">
                  <c:v>2.7610000000000001</c:v>
                </c:pt>
                <c:pt idx="85">
                  <c:v>2.9909999999999997</c:v>
                </c:pt>
                <c:pt idx="86">
                  <c:v>2.6859999999999999</c:v>
                </c:pt>
                <c:pt idx="87">
                  <c:v>3.133</c:v>
                </c:pt>
                <c:pt idx="88">
                  <c:v>2.8979999999999997</c:v>
                </c:pt>
                <c:pt idx="89">
                  <c:v>3.286</c:v>
                </c:pt>
                <c:pt idx="90">
                  <c:v>3.12</c:v>
                </c:pt>
                <c:pt idx="91">
                  <c:v>2.9789999999999988</c:v>
                </c:pt>
                <c:pt idx="92">
                  <c:v>3.0409999999999999</c:v>
                </c:pt>
                <c:pt idx="93">
                  <c:v>3.4079999999999999</c:v>
                </c:pt>
                <c:pt idx="94">
                  <c:v>3.2240000000000002</c:v>
                </c:pt>
                <c:pt idx="95">
                  <c:v>3.1759999999999997</c:v>
                </c:pt>
                <c:pt idx="96">
                  <c:v>3.2690000000000001</c:v>
                </c:pt>
                <c:pt idx="97">
                  <c:v>3.778</c:v>
                </c:pt>
                <c:pt idx="98">
                  <c:v>3.8499999999999988</c:v>
                </c:pt>
                <c:pt idx="99">
                  <c:v>3.69</c:v>
                </c:pt>
                <c:pt idx="100">
                  <c:v>3.8639999999999999</c:v>
                </c:pt>
                <c:pt idx="101">
                  <c:v>4.218</c:v>
                </c:pt>
                <c:pt idx="102">
                  <c:v>3.68</c:v>
                </c:pt>
                <c:pt idx="103">
                  <c:v>4.056</c:v>
                </c:pt>
                <c:pt idx="104">
                  <c:v>3.5559999999999987</c:v>
                </c:pt>
                <c:pt idx="105">
                  <c:v>3.7570000000000001</c:v>
                </c:pt>
                <c:pt idx="106">
                  <c:v>3.8889999999999998</c:v>
                </c:pt>
                <c:pt idx="107">
                  <c:v>3.8249999999999997</c:v>
                </c:pt>
                <c:pt idx="108">
                  <c:v>3.9059999999999997</c:v>
                </c:pt>
                <c:pt idx="109">
                  <c:v>3.8039999999999998</c:v>
                </c:pt>
                <c:pt idx="110">
                  <c:v>3.9849999999999999</c:v>
                </c:pt>
                <c:pt idx="111">
                  <c:v>4.2469999999999999</c:v>
                </c:pt>
                <c:pt idx="112">
                  <c:v>4.1769999999999996</c:v>
                </c:pt>
                <c:pt idx="113">
                  <c:v>4.1499999999999995</c:v>
                </c:pt>
                <c:pt idx="114">
                  <c:v>4.2949999999999955</c:v>
                </c:pt>
                <c:pt idx="115">
                  <c:v>4.1179999999999755</c:v>
                </c:pt>
                <c:pt idx="116">
                  <c:v>3.6789999999999998</c:v>
                </c:pt>
                <c:pt idx="117">
                  <c:v>4.1019999999999985</c:v>
                </c:pt>
                <c:pt idx="118">
                  <c:v>3.9830000000000001</c:v>
                </c:pt>
                <c:pt idx="119">
                  <c:v>4.0279999999999845</c:v>
                </c:pt>
                <c:pt idx="120">
                  <c:v>3.9099999999999997</c:v>
                </c:pt>
                <c:pt idx="121">
                  <c:v>3.8099999999999987</c:v>
                </c:pt>
                <c:pt idx="122">
                  <c:v>3.8549999999999978</c:v>
                </c:pt>
                <c:pt idx="123">
                  <c:v>3.6779999999999999</c:v>
                </c:pt>
                <c:pt idx="124">
                  <c:v>3.9349999999999987</c:v>
                </c:pt>
                <c:pt idx="125">
                  <c:v>3.8659999999999997</c:v>
                </c:pt>
                <c:pt idx="126">
                  <c:v>3.5909999999999997</c:v>
                </c:pt>
                <c:pt idx="127">
                  <c:v>4.05</c:v>
                </c:pt>
                <c:pt idx="128">
                  <c:v>3.8009999999999997</c:v>
                </c:pt>
                <c:pt idx="129">
                  <c:v>3.7</c:v>
                </c:pt>
                <c:pt idx="130">
                  <c:v>3.9899999999999998</c:v>
                </c:pt>
                <c:pt idx="131">
                  <c:v>4.1769999999999996</c:v>
                </c:pt>
                <c:pt idx="132">
                  <c:v>3.8849999999999998</c:v>
                </c:pt>
                <c:pt idx="133">
                  <c:v>3.8419999999999987</c:v>
                </c:pt>
                <c:pt idx="134">
                  <c:v>3.8569999999999967</c:v>
                </c:pt>
                <c:pt idx="135">
                  <c:v>4.2439999999999998</c:v>
                </c:pt>
                <c:pt idx="136">
                  <c:v>3.7909999999999999</c:v>
                </c:pt>
                <c:pt idx="137">
                  <c:v>4.2809999999999997</c:v>
                </c:pt>
                <c:pt idx="138">
                  <c:v>4.1039999999999965</c:v>
                </c:pt>
                <c:pt idx="139">
                  <c:v>3.5389999999999997</c:v>
                </c:pt>
                <c:pt idx="140">
                  <c:v>4.1129999999999765</c:v>
                </c:pt>
                <c:pt idx="141">
                  <c:v>3.8419999999999987</c:v>
                </c:pt>
                <c:pt idx="142">
                  <c:v>3.9470000000000001</c:v>
                </c:pt>
                <c:pt idx="143">
                  <c:v>3.7850000000000001</c:v>
                </c:pt>
                <c:pt idx="144">
                  <c:v>4.0090000000000003</c:v>
                </c:pt>
                <c:pt idx="145">
                  <c:v>3.927</c:v>
                </c:pt>
                <c:pt idx="146">
                  <c:v>4.1369999999999996</c:v>
                </c:pt>
                <c:pt idx="147">
                  <c:v>4.0259999999999945</c:v>
                </c:pt>
                <c:pt idx="148">
                  <c:v>4.6499999999999995</c:v>
                </c:pt>
                <c:pt idx="149">
                  <c:v>4.2050000000000001</c:v>
                </c:pt>
                <c:pt idx="150">
                  <c:v>4.3279999999999745</c:v>
                </c:pt>
                <c:pt idx="151">
                  <c:v>3.5870000000000002</c:v>
                </c:pt>
                <c:pt idx="152">
                  <c:v>4.0529999999999955</c:v>
                </c:pt>
                <c:pt idx="153">
                  <c:v>3.9919999999999987</c:v>
                </c:pt>
                <c:pt idx="154">
                  <c:v>3.649</c:v>
                </c:pt>
                <c:pt idx="155">
                  <c:v>4.0439999999999996</c:v>
                </c:pt>
                <c:pt idx="156">
                  <c:v>3.7050000000000001</c:v>
                </c:pt>
                <c:pt idx="157">
                  <c:v>3.5569999999999977</c:v>
                </c:pt>
                <c:pt idx="158">
                  <c:v>3.7640000000000002</c:v>
                </c:pt>
                <c:pt idx="159">
                  <c:v>3.746</c:v>
                </c:pt>
                <c:pt idx="160">
                  <c:v>4.0269999999999975</c:v>
                </c:pt>
                <c:pt idx="161">
                  <c:v>3.637</c:v>
                </c:pt>
                <c:pt idx="162">
                  <c:v>3.9249999999999998</c:v>
                </c:pt>
                <c:pt idx="163">
                  <c:v>3.4959999999999987</c:v>
                </c:pt>
                <c:pt idx="164">
                  <c:v>3.7789999999999999</c:v>
                </c:pt>
                <c:pt idx="165">
                  <c:v>3.5319999999999987</c:v>
                </c:pt>
                <c:pt idx="166">
                  <c:v>3.077</c:v>
                </c:pt>
                <c:pt idx="167">
                  <c:v>3.403</c:v>
                </c:pt>
                <c:pt idx="168">
                  <c:v>3.3139999999999987</c:v>
                </c:pt>
                <c:pt idx="169">
                  <c:v>3.3889999999999998</c:v>
                </c:pt>
                <c:pt idx="170">
                  <c:v>2.6589999999999998</c:v>
                </c:pt>
                <c:pt idx="171">
                  <c:v>3.004</c:v>
                </c:pt>
                <c:pt idx="172">
                  <c:v>3.16</c:v>
                </c:pt>
                <c:pt idx="173">
                  <c:v>3.3</c:v>
                </c:pt>
                <c:pt idx="174">
                  <c:v>2.9739999999999998</c:v>
                </c:pt>
                <c:pt idx="175">
                  <c:v>2.7719999999999998</c:v>
                </c:pt>
                <c:pt idx="176">
                  <c:v>2.7159999999999997</c:v>
                </c:pt>
                <c:pt idx="177">
                  <c:v>2.8259999999999987</c:v>
                </c:pt>
                <c:pt idx="178">
                  <c:v>2.5230000000000001</c:v>
                </c:pt>
                <c:pt idx="179">
                  <c:v>2.758</c:v>
                </c:pt>
                <c:pt idx="180">
                  <c:v>2.4819999999999998</c:v>
                </c:pt>
                <c:pt idx="181">
                  <c:v>2.3559999999999977</c:v>
                </c:pt>
                <c:pt idx="182">
                  <c:v>2.46</c:v>
                </c:pt>
                <c:pt idx="183">
                  <c:v>2.5359999999999987</c:v>
                </c:pt>
                <c:pt idx="184">
                  <c:v>2.484</c:v>
                </c:pt>
                <c:pt idx="185">
                  <c:v>2.5369999999999977</c:v>
                </c:pt>
                <c:pt idx="186">
                  <c:v>2.5219999999999998</c:v>
                </c:pt>
                <c:pt idx="187">
                  <c:v>2.3729999999999967</c:v>
                </c:pt>
                <c:pt idx="188">
                  <c:v>2.4749999999999988</c:v>
                </c:pt>
                <c:pt idx="189">
                  <c:v>2.206</c:v>
                </c:pt>
                <c:pt idx="190">
                  <c:v>2.266</c:v>
                </c:pt>
                <c:pt idx="191">
                  <c:v>1.847</c:v>
                </c:pt>
                <c:pt idx="192">
                  <c:v>2.2000000000000002</c:v>
                </c:pt>
                <c:pt idx="193">
                  <c:v>1.9980000000000102</c:v>
                </c:pt>
                <c:pt idx="194">
                  <c:v>2.0569999999999977</c:v>
                </c:pt>
                <c:pt idx="195">
                  <c:v>2.081</c:v>
                </c:pt>
                <c:pt idx="196">
                  <c:v>2.149</c:v>
                </c:pt>
                <c:pt idx="197">
                  <c:v>1.7949999999999908</c:v>
                </c:pt>
                <c:pt idx="198">
                  <c:v>1.7729999999999897</c:v>
                </c:pt>
                <c:pt idx="199">
                  <c:v>2.0270000000000001</c:v>
                </c:pt>
                <c:pt idx="200">
                  <c:v>1.6120000000000001</c:v>
                </c:pt>
                <c:pt idx="201">
                  <c:v>1.466</c:v>
                </c:pt>
                <c:pt idx="202">
                  <c:v>1.8580000000000001</c:v>
                </c:pt>
                <c:pt idx="203">
                  <c:v>1.667</c:v>
                </c:pt>
                <c:pt idx="204">
                  <c:v>1.7909999999999906</c:v>
                </c:pt>
                <c:pt idx="205">
                  <c:v>1.581</c:v>
                </c:pt>
                <c:pt idx="206">
                  <c:v>1.575</c:v>
                </c:pt>
                <c:pt idx="207">
                  <c:v>1.8049999999999908</c:v>
                </c:pt>
                <c:pt idx="208">
                  <c:v>1.33</c:v>
                </c:pt>
                <c:pt idx="209">
                  <c:v>1.4409999999999878</c:v>
                </c:pt>
                <c:pt idx="210">
                  <c:v>1.3240000000000001</c:v>
                </c:pt>
                <c:pt idx="211">
                  <c:v>1.6500000000000001</c:v>
                </c:pt>
                <c:pt idx="212">
                  <c:v>1.579</c:v>
                </c:pt>
                <c:pt idx="213">
                  <c:v>1.4219999999999817</c:v>
                </c:pt>
                <c:pt idx="214">
                  <c:v>1.673</c:v>
                </c:pt>
                <c:pt idx="215">
                  <c:v>1.0429999999999908</c:v>
                </c:pt>
                <c:pt idx="216">
                  <c:v>1.3</c:v>
                </c:pt>
                <c:pt idx="217">
                  <c:v>1.2829999999999897</c:v>
                </c:pt>
                <c:pt idx="218">
                  <c:v>1.1559999999999897</c:v>
                </c:pt>
                <c:pt idx="219">
                  <c:v>1.1910000000000001</c:v>
                </c:pt>
                <c:pt idx="220">
                  <c:v>1.0489999999999908</c:v>
                </c:pt>
                <c:pt idx="221">
                  <c:v>1.331</c:v>
                </c:pt>
                <c:pt idx="222">
                  <c:v>1.22</c:v>
                </c:pt>
                <c:pt idx="223">
                  <c:v>1.2949999999999908</c:v>
                </c:pt>
                <c:pt idx="224">
                  <c:v>1.0860000000000001</c:v>
                </c:pt>
                <c:pt idx="225">
                  <c:v>0.73600000000000065</c:v>
                </c:pt>
                <c:pt idx="226">
                  <c:v>0.98799999999999999</c:v>
                </c:pt>
                <c:pt idx="227">
                  <c:v>1.0660000000000001</c:v>
                </c:pt>
                <c:pt idx="228">
                  <c:v>0.93600000000000005</c:v>
                </c:pt>
                <c:pt idx="229">
                  <c:v>0.95900000000000063</c:v>
                </c:pt>
                <c:pt idx="230">
                  <c:v>0.74600000000000455</c:v>
                </c:pt>
                <c:pt idx="231">
                  <c:v>0.93100000000000005</c:v>
                </c:pt>
                <c:pt idx="232">
                  <c:v>1.1120000000000001</c:v>
                </c:pt>
                <c:pt idx="233">
                  <c:v>1.115</c:v>
                </c:pt>
                <c:pt idx="234">
                  <c:v>0.69000000000000061</c:v>
                </c:pt>
                <c:pt idx="235">
                  <c:v>1.1000000000000001</c:v>
                </c:pt>
                <c:pt idx="236">
                  <c:v>0.59299999999999997</c:v>
                </c:pt>
                <c:pt idx="237">
                  <c:v>0.76200000000000512</c:v>
                </c:pt>
                <c:pt idx="238">
                  <c:v>0.97800000000000065</c:v>
                </c:pt>
                <c:pt idx="239">
                  <c:v>0.97300000000000064</c:v>
                </c:pt>
                <c:pt idx="240">
                  <c:v>0.91700000000000004</c:v>
                </c:pt>
                <c:pt idx="241">
                  <c:v>0.94499999999999995</c:v>
                </c:pt>
                <c:pt idx="242">
                  <c:v>0.62700000000000489</c:v>
                </c:pt>
                <c:pt idx="243">
                  <c:v>1.1850000000000001</c:v>
                </c:pt>
                <c:pt idx="244">
                  <c:v>0.87200000000000455</c:v>
                </c:pt>
                <c:pt idx="245">
                  <c:v>0.91200000000000003</c:v>
                </c:pt>
                <c:pt idx="246">
                  <c:v>0.57600000000000062</c:v>
                </c:pt>
                <c:pt idx="247">
                  <c:v>1.1279999999999897</c:v>
                </c:pt>
                <c:pt idx="248">
                  <c:v>0.77500000000000524</c:v>
                </c:pt>
                <c:pt idx="249">
                  <c:v>0.501</c:v>
                </c:pt>
                <c:pt idx="250">
                  <c:v>0.504</c:v>
                </c:pt>
                <c:pt idx="251">
                  <c:v>0.70600000000000063</c:v>
                </c:pt>
                <c:pt idx="252">
                  <c:v>0.64100000000000512</c:v>
                </c:pt>
                <c:pt idx="253">
                  <c:v>0.39000000000000257</c:v>
                </c:pt>
                <c:pt idx="254">
                  <c:v>0.89100000000000001</c:v>
                </c:pt>
                <c:pt idx="255">
                  <c:v>0.48300000000000032</c:v>
                </c:pt>
                <c:pt idx="256">
                  <c:v>0.64400000000000512</c:v>
                </c:pt>
                <c:pt idx="257">
                  <c:v>0.56299999999999994</c:v>
                </c:pt>
                <c:pt idx="258">
                  <c:v>0.74300000000000455</c:v>
                </c:pt>
                <c:pt idx="259">
                  <c:v>0.60600000000000065</c:v>
                </c:pt>
                <c:pt idx="260">
                  <c:v>0.49000000000000032</c:v>
                </c:pt>
                <c:pt idx="261">
                  <c:v>0.55600000000000005</c:v>
                </c:pt>
                <c:pt idx="262">
                  <c:v>0.48000000000000032</c:v>
                </c:pt>
                <c:pt idx="263">
                  <c:v>0.76900000000000512</c:v>
                </c:pt>
                <c:pt idx="264">
                  <c:v>0.87400000000000455</c:v>
                </c:pt>
                <c:pt idx="265">
                  <c:v>0.52900000000000003</c:v>
                </c:pt>
                <c:pt idx="266">
                  <c:v>0.44900000000000001</c:v>
                </c:pt>
                <c:pt idx="267">
                  <c:v>0.68300000000000005</c:v>
                </c:pt>
                <c:pt idx="268">
                  <c:v>0.29400000000000032</c:v>
                </c:pt>
                <c:pt idx="269">
                  <c:v>0.65800000000000591</c:v>
                </c:pt>
                <c:pt idx="270">
                  <c:v>0.58099999999999996</c:v>
                </c:pt>
                <c:pt idx="271">
                  <c:v>0.50800000000000001</c:v>
                </c:pt>
                <c:pt idx="272">
                  <c:v>0.45500000000000002</c:v>
                </c:pt>
                <c:pt idx="273">
                  <c:v>0.51500000000000001</c:v>
                </c:pt>
                <c:pt idx="274">
                  <c:v>0.49400000000000038</c:v>
                </c:pt>
                <c:pt idx="275">
                  <c:v>0.49200000000000038</c:v>
                </c:pt>
                <c:pt idx="276">
                  <c:v>0.76400000000000512</c:v>
                </c:pt>
                <c:pt idx="277">
                  <c:v>0.48800000000000032</c:v>
                </c:pt>
                <c:pt idx="278">
                  <c:v>0.36200000000000032</c:v>
                </c:pt>
                <c:pt idx="279">
                  <c:v>4.3999999999999997E-2</c:v>
                </c:pt>
                <c:pt idx="280">
                  <c:v>0.50700000000000001</c:v>
                </c:pt>
                <c:pt idx="281">
                  <c:v>0.47300000000000031</c:v>
                </c:pt>
                <c:pt idx="282">
                  <c:v>0.72100000000000064</c:v>
                </c:pt>
                <c:pt idx="283">
                  <c:v>0.46100000000000002</c:v>
                </c:pt>
                <c:pt idx="284">
                  <c:v>0.31900000000000256</c:v>
                </c:pt>
                <c:pt idx="285">
                  <c:v>0.43200000000000038</c:v>
                </c:pt>
                <c:pt idx="286">
                  <c:v>0.51900000000000002</c:v>
                </c:pt>
                <c:pt idx="287">
                  <c:v>0.30800000000000038</c:v>
                </c:pt>
                <c:pt idx="288">
                  <c:v>0.37300000000000227</c:v>
                </c:pt>
                <c:pt idx="289">
                  <c:v>0.52500000000000002</c:v>
                </c:pt>
                <c:pt idx="290">
                  <c:v>5.5000000000000014E-2</c:v>
                </c:pt>
                <c:pt idx="291">
                  <c:v>0.44700000000000001</c:v>
                </c:pt>
                <c:pt idx="292">
                  <c:v>0.24400000000000024</c:v>
                </c:pt>
                <c:pt idx="293">
                  <c:v>0.70300000000000062</c:v>
                </c:pt>
                <c:pt idx="294">
                  <c:v>0.28200000000000008</c:v>
                </c:pt>
                <c:pt idx="295">
                  <c:v>0.7790000000000058</c:v>
                </c:pt>
                <c:pt idx="296">
                  <c:v>0.40600000000000008</c:v>
                </c:pt>
                <c:pt idx="297">
                  <c:v>0.44900000000000001</c:v>
                </c:pt>
                <c:pt idx="298">
                  <c:v>0.58000000000000007</c:v>
                </c:pt>
                <c:pt idx="299">
                  <c:v>0.57600000000000062</c:v>
                </c:pt>
                <c:pt idx="300">
                  <c:v>0.39100000000000262</c:v>
                </c:pt>
                <c:pt idx="301">
                  <c:v>0.10100000000000002</c:v>
                </c:pt>
                <c:pt idx="302">
                  <c:v>0.33700000000000296</c:v>
                </c:pt>
                <c:pt idx="303">
                  <c:v>0.38400000000000256</c:v>
                </c:pt>
                <c:pt idx="304">
                  <c:v>0.18600000000000044</c:v>
                </c:pt>
                <c:pt idx="305">
                  <c:v>0.128</c:v>
                </c:pt>
                <c:pt idx="306">
                  <c:v>4.5000000000000012E-2</c:v>
                </c:pt>
                <c:pt idx="307">
                  <c:v>0.45200000000000001</c:v>
                </c:pt>
                <c:pt idx="308">
                  <c:v>0.38200000000000256</c:v>
                </c:pt>
                <c:pt idx="309">
                  <c:v>0.41200000000000031</c:v>
                </c:pt>
                <c:pt idx="310">
                  <c:v>0.54500000000000004</c:v>
                </c:pt>
                <c:pt idx="311">
                  <c:v>0.40700000000000008</c:v>
                </c:pt>
                <c:pt idx="312">
                  <c:v>0.40900000000000031</c:v>
                </c:pt>
                <c:pt idx="313">
                  <c:v>7.3000000000000009E-2</c:v>
                </c:pt>
                <c:pt idx="314">
                  <c:v>0.17200000000000001</c:v>
                </c:pt>
                <c:pt idx="315">
                  <c:v>0.60100000000000064</c:v>
                </c:pt>
                <c:pt idx="316">
                  <c:v>0.25600000000000001</c:v>
                </c:pt>
                <c:pt idx="317">
                  <c:v>0.40500000000000008</c:v>
                </c:pt>
                <c:pt idx="318">
                  <c:v>2.5999999999999999E-2</c:v>
                </c:pt>
                <c:pt idx="319">
                  <c:v>0.46800000000000008</c:v>
                </c:pt>
                <c:pt idx="320">
                  <c:v>0.38400000000000256</c:v>
                </c:pt>
                <c:pt idx="321">
                  <c:v>3.0000000000000092E-3</c:v>
                </c:pt>
                <c:pt idx="322">
                  <c:v>0.16700000000000001</c:v>
                </c:pt>
                <c:pt idx="323">
                  <c:v>0.47600000000000031</c:v>
                </c:pt>
                <c:pt idx="324">
                  <c:v>0.18400000000000041</c:v>
                </c:pt>
                <c:pt idx="325">
                  <c:v>0.29700000000000032</c:v>
                </c:pt>
                <c:pt idx="326">
                  <c:v>0.29100000000000031</c:v>
                </c:pt>
                <c:pt idx="327">
                  <c:v>0.23200000000000001</c:v>
                </c:pt>
                <c:pt idx="328">
                  <c:v>-9.0000000000000028E-3</c:v>
                </c:pt>
                <c:pt idx="329">
                  <c:v>0.27900000000000008</c:v>
                </c:pt>
                <c:pt idx="330">
                  <c:v>0.26600000000000001</c:v>
                </c:pt>
                <c:pt idx="331">
                  <c:v>-1.4E-2</c:v>
                </c:pt>
                <c:pt idx="332">
                  <c:v>0.26</c:v>
                </c:pt>
                <c:pt idx="333">
                  <c:v>0.221</c:v>
                </c:pt>
                <c:pt idx="334">
                  <c:v>0.24900000000000044</c:v>
                </c:pt>
                <c:pt idx="335">
                  <c:v>0.57700000000000062</c:v>
                </c:pt>
                <c:pt idx="336">
                  <c:v>0.32600000000000257</c:v>
                </c:pt>
                <c:pt idx="337">
                  <c:v>0.23600000000000004</c:v>
                </c:pt>
                <c:pt idx="338">
                  <c:v>-0.15700000000000044</c:v>
                </c:pt>
                <c:pt idx="339">
                  <c:v>-0.17400000000000004</c:v>
                </c:pt>
                <c:pt idx="340">
                  <c:v>0.2</c:v>
                </c:pt>
                <c:pt idx="341">
                  <c:v>0.55300000000000005</c:v>
                </c:pt>
                <c:pt idx="342">
                  <c:v>0.21200000000000024</c:v>
                </c:pt>
                <c:pt idx="343">
                  <c:v>0.37100000000000088</c:v>
                </c:pt>
                <c:pt idx="344">
                  <c:v>3.1000000000000052E-2</c:v>
                </c:pt>
                <c:pt idx="345">
                  <c:v>0.15800000000000122</c:v>
                </c:pt>
                <c:pt idx="346">
                  <c:v>-3.3000000000000002E-2</c:v>
                </c:pt>
                <c:pt idx="347">
                  <c:v>0.36700000000000038</c:v>
                </c:pt>
                <c:pt idx="348">
                  <c:v>0.32900000000000268</c:v>
                </c:pt>
                <c:pt idx="349">
                  <c:v>7.3000000000000009E-2</c:v>
                </c:pt>
                <c:pt idx="350">
                  <c:v>0.223</c:v>
                </c:pt>
              </c:numCache>
            </c:numRef>
          </c:yVal>
          <c:smooth val="1"/>
        </c:ser>
        <c:ser>
          <c:idx val="6"/>
          <c:order val="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C$1:$C$351</c:f>
              <c:numCache>
                <c:formatCode>General</c:formatCode>
                <c:ptCount val="351"/>
                <c:pt idx="0">
                  <c:v>1.8180000000000001</c:v>
                </c:pt>
                <c:pt idx="1">
                  <c:v>1.8029999999999908</c:v>
                </c:pt>
                <c:pt idx="2">
                  <c:v>2.1179999999999999</c:v>
                </c:pt>
                <c:pt idx="3">
                  <c:v>2.2050000000000001</c:v>
                </c:pt>
                <c:pt idx="4">
                  <c:v>1.9350000000000001</c:v>
                </c:pt>
                <c:pt idx="5">
                  <c:v>2.0230000000000001</c:v>
                </c:pt>
                <c:pt idx="6">
                  <c:v>2.0019999999999998</c:v>
                </c:pt>
                <c:pt idx="7">
                  <c:v>1.639</c:v>
                </c:pt>
                <c:pt idx="8">
                  <c:v>1.5720000000000001</c:v>
                </c:pt>
                <c:pt idx="9">
                  <c:v>1.4689999999999888</c:v>
                </c:pt>
                <c:pt idx="10">
                  <c:v>1.8420000000000001</c:v>
                </c:pt>
                <c:pt idx="11">
                  <c:v>1.611</c:v>
                </c:pt>
                <c:pt idx="12">
                  <c:v>1.7009999999999887</c:v>
                </c:pt>
                <c:pt idx="13">
                  <c:v>1.42</c:v>
                </c:pt>
                <c:pt idx="14">
                  <c:v>1.3260000000000001</c:v>
                </c:pt>
                <c:pt idx="15">
                  <c:v>1.3839999999999897</c:v>
                </c:pt>
                <c:pt idx="16">
                  <c:v>1.2229999999999888</c:v>
                </c:pt>
                <c:pt idx="17">
                  <c:v>1.0840000000000001</c:v>
                </c:pt>
                <c:pt idx="18">
                  <c:v>1.3720000000000001</c:v>
                </c:pt>
                <c:pt idx="19">
                  <c:v>1.4969999999999899</c:v>
                </c:pt>
                <c:pt idx="20">
                  <c:v>1.133</c:v>
                </c:pt>
                <c:pt idx="21">
                  <c:v>0.96300000000000063</c:v>
                </c:pt>
                <c:pt idx="22">
                  <c:v>1.272</c:v>
                </c:pt>
                <c:pt idx="23">
                  <c:v>1.1459999999999897</c:v>
                </c:pt>
                <c:pt idx="24">
                  <c:v>1.3460000000000001</c:v>
                </c:pt>
                <c:pt idx="25">
                  <c:v>1.5009999999999897</c:v>
                </c:pt>
                <c:pt idx="26">
                  <c:v>1.337</c:v>
                </c:pt>
                <c:pt idx="27">
                  <c:v>1.3049999999999908</c:v>
                </c:pt>
                <c:pt idx="28">
                  <c:v>0.93799999999999994</c:v>
                </c:pt>
                <c:pt idx="29">
                  <c:v>1.276</c:v>
                </c:pt>
                <c:pt idx="30">
                  <c:v>0.64600000000000513</c:v>
                </c:pt>
                <c:pt idx="31">
                  <c:v>1.0660000000000001</c:v>
                </c:pt>
                <c:pt idx="32">
                  <c:v>1.2769999999999897</c:v>
                </c:pt>
                <c:pt idx="33">
                  <c:v>1.294</c:v>
                </c:pt>
                <c:pt idx="34">
                  <c:v>1.2789999999999897</c:v>
                </c:pt>
                <c:pt idx="35">
                  <c:v>1.228</c:v>
                </c:pt>
                <c:pt idx="36">
                  <c:v>1.2809999999999897</c:v>
                </c:pt>
                <c:pt idx="37">
                  <c:v>1.2929999999999908</c:v>
                </c:pt>
                <c:pt idx="38">
                  <c:v>1.3620000000000001</c:v>
                </c:pt>
                <c:pt idx="39">
                  <c:v>1.2109999999999888</c:v>
                </c:pt>
                <c:pt idx="40">
                  <c:v>1.603</c:v>
                </c:pt>
                <c:pt idx="41">
                  <c:v>1.6160000000000001</c:v>
                </c:pt>
                <c:pt idx="42">
                  <c:v>1.712</c:v>
                </c:pt>
                <c:pt idx="43">
                  <c:v>1.865</c:v>
                </c:pt>
                <c:pt idx="44">
                  <c:v>2.202</c:v>
                </c:pt>
                <c:pt idx="45">
                  <c:v>2.2109999999999999</c:v>
                </c:pt>
                <c:pt idx="46">
                  <c:v>2.3549999999999978</c:v>
                </c:pt>
                <c:pt idx="47">
                  <c:v>2.3199999999999967</c:v>
                </c:pt>
                <c:pt idx="48">
                  <c:v>2.1019999999999999</c:v>
                </c:pt>
                <c:pt idx="49">
                  <c:v>2.5649999999999999</c:v>
                </c:pt>
                <c:pt idx="50">
                  <c:v>2.5619999999999998</c:v>
                </c:pt>
                <c:pt idx="51">
                  <c:v>2.2640000000000002</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08</c:v>
                </c:pt>
                <c:pt idx="61">
                  <c:v>1.6859999999999908</c:v>
                </c:pt>
                <c:pt idx="62">
                  <c:v>1.7349999999999888</c:v>
                </c:pt>
                <c:pt idx="63">
                  <c:v>1.7089999999999888</c:v>
                </c:pt>
                <c:pt idx="64">
                  <c:v>1.8859999999999897</c:v>
                </c:pt>
                <c:pt idx="65">
                  <c:v>1.454</c:v>
                </c:pt>
                <c:pt idx="66">
                  <c:v>1.821</c:v>
                </c:pt>
                <c:pt idx="67">
                  <c:v>1.7049999999999887</c:v>
                </c:pt>
                <c:pt idx="68">
                  <c:v>1.8169999999999908</c:v>
                </c:pt>
                <c:pt idx="69">
                  <c:v>1.873</c:v>
                </c:pt>
                <c:pt idx="70">
                  <c:v>1.847</c:v>
                </c:pt>
                <c:pt idx="71">
                  <c:v>2.1219999999999999</c:v>
                </c:pt>
                <c:pt idx="72">
                  <c:v>2.008</c:v>
                </c:pt>
                <c:pt idx="73">
                  <c:v>2.2770000000000001</c:v>
                </c:pt>
                <c:pt idx="74">
                  <c:v>2.0059999999999998</c:v>
                </c:pt>
                <c:pt idx="75">
                  <c:v>2.1</c:v>
                </c:pt>
                <c:pt idx="76">
                  <c:v>2.2989999999999999</c:v>
                </c:pt>
                <c:pt idx="77">
                  <c:v>2.4709999999999988</c:v>
                </c:pt>
                <c:pt idx="78">
                  <c:v>2.8649999999999998</c:v>
                </c:pt>
                <c:pt idx="79">
                  <c:v>2.74</c:v>
                </c:pt>
                <c:pt idx="80">
                  <c:v>2.6559999999999997</c:v>
                </c:pt>
                <c:pt idx="81">
                  <c:v>2.6179999999999999</c:v>
                </c:pt>
                <c:pt idx="82">
                  <c:v>2.843</c:v>
                </c:pt>
                <c:pt idx="83">
                  <c:v>2.8849999999999998</c:v>
                </c:pt>
                <c:pt idx="84">
                  <c:v>2.7640000000000002</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39999999999997</c:v>
                </c:pt>
                <c:pt idx="95">
                  <c:v>3.7549999999999999</c:v>
                </c:pt>
                <c:pt idx="96">
                  <c:v>4.2</c:v>
                </c:pt>
                <c:pt idx="97">
                  <c:v>3.7919999999999998</c:v>
                </c:pt>
                <c:pt idx="98">
                  <c:v>4.2960000000000003</c:v>
                </c:pt>
                <c:pt idx="99">
                  <c:v>4.0199999999999996</c:v>
                </c:pt>
                <c:pt idx="100">
                  <c:v>4.4710000000000134</c:v>
                </c:pt>
                <c:pt idx="101">
                  <c:v>4.4050000000000002</c:v>
                </c:pt>
                <c:pt idx="102">
                  <c:v>4.5519999999999996</c:v>
                </c:pt>
                <c:pt idx="103">
                  <c:v>4.0780000000000003</c:v>
                </c:pt>
                <c:pt idx="104">
                  <c:v>4.5519999999999996</c:v>
                </c:pt>
                <c:pt idx="105">
                  <c:v>4.0639999999999965</c:v>
                </c:pt>
                <c:pt idx="106">
                  <c:v>4.1269999999999945</c:v>
                </c:pt>
                <c:pt idx="107">
                  <c:v>4.3679999999999755</c:v>
                </c:pt>
                <c:pt idx="108">
                  <c:v>4.4560000000000004</c:v>
                </c:pt>
                <c:pt idx="109">
                  <c:v>4.2530000000000001</c:v>
                </c:pt>
                <c:pt idx="110">
                  <c:v>4.5819999999999999</c:v>
                </c:pt>
                <c:pt idx="111">
                  <c:v>4.4660000000000002</c:v>
                </c:pt>
                <c:pt idx="112">
                  <c:v>4.1909999999999945</c:v>
                </c:pt>
                <c:pt idx="113">
                  <c:v>4.6939999999999955</c:v>
                </c:pt>
                <c:pt idx="114">
                  <c:v>4.282</c:v>
                </c:pt>
                <c:pt idx="115">
                  <c:v>4.3360000000000003</c:v>
                </c:pt>
                <c:pt idx="116">
                  <c:v>4.4809999999999999</c:v>
                </c:pt>
                <c:pt idx="117">
                  <c:v>4.58</c:v>
                </c:pt>
                <c:pt idx="118">
                  <c:v>4.3029999999999955</c:v>
                </c:pt>
                <c:pt idx="119">
                  <c:v>4.2859999999999996</c:v>
                </c:pt>
                <c:pt idx="120">
                  <c:v>4.4310000000000134</c:v>
                </c:pt>
                <c:pt idx="121">
                  <c:v>4.5969999999999995</c:v>
                </c:pt>
                <c:pt idx="122">
                  <c:v>4.3769999999999998</c:v>
                </c:pt>
                <c:pt idx="123">
                  <c:v>4.3659999999999846</c:v>
                </c:pt>
                <c:pt idx="124">
                  <c:v>4.173</c:v>
                </c:pt>
                <c:pt idx="125">
                  <c:v>4.4310000000000134</c:v>
                </c:pt>
                <c:pt idx="126">
                  <c:v>3.9079999999999999</c:v>
                </c:pt>
                <c:pt idx="127">
                  <c:v>4.2839999999999998</c:v>
                </c:pt>
                <c:pt idx="128">
                  <c:v>4.0949999999999855</c:v>
                </c:pt>
                <c:pt idx="129">
                  <c:v>4.5389999999999997</c:v>
                </c:pt>
                <c:pt idx="130">
                  <c:v>4.2610000000000001</c:v>
                </c:pt>
                <c:pt idx="131">
                  <c:v>4.5629999999999855</c:v>
                </c:pt>
                <c:pt idx="132">
                  <c:v>4.2080000000000002</c:v>
                </c:pt>
                <c:pt idx="133">
                  <c:v>4.5599999999999996</c:v>
                </c:pt>
                <c:pt idx="134">
                  <c:v>4.3469999999999995</c:v>
                </c:pt>
                <c:pt idx="135">
                  <c:v>4.1899999999999995</c:v>
                </c:pt>
                <c:pt idx="136">
                  <c:v>4.593</c:v>
                </c:pt>
                <c:pt idx="137">
                  <c:v>4.8499999999999996</c:v>
                </c:pt>
                <c:pt idx="138">
                  <c:v>4.4130000000000003</c:v>
                </c:pt>
                <c:pt idx="139">
                  <c:v>4.3019999999999996</c:v>
                </c:pt>
                <c:pt idx="140">
                  <c:v>4.8479999999999945</c:v>
                </c:pt>
                <c:pt idx="141">
                  <c:v>4.3439999999999985</c:v>
                </c:pt>
                <c:pt idx="142">
                  <c:v>4.1279999999999655</c:v>
                </c:pt>
                <c:pt idx="143">
                  <c:v>4.5110000000000001</c:v>
                </c:pt>
                <c:pt idx="144">
                  <c:v>4.5219999999999985</c:v>
                </c:pt>
                <c:pt idx="145">
                  <c:v>4.3029999999999955</c:v>
                </c:pt>
                <c:pt idx="146">
                  <c:v>4.2539999999999996</c:v>
                </c:pt>
                <c:pt idx="147">
                  <c:v>4.4820000000000002</c:v>
                </c:pt>
                <c:pt idx="148">
                  <c:v>4.3490000000000002</c:v>
                </c:pt>
                <c:pt idx="149">
                  <c:v>4.202</c:v>
                </c:pt>
                <c:pt idx="150">
                  <c:v>3.9259999999999997</c:v>
                </c:pt>
                <c:pt idx="151">
                  <c:v>4.226</c:v>
                </c:pt>
                <c:pt idx="152">
                  <c:v>3.8339999999999987</c:v>
                </c:pt>
                <c:pt idx="153">
                  <c:v>4.4059999999999997</c:v>
                </c:pt>
                <c:pt idx="154">
                  <c:v>4.2</c:v>
                </c:pt>
                <c:pt idx="155">
                  <c:v>4.3259999999999845</c:v>
                </c:pt>
                <c:pt idx="156">
                  <c:v>4.49</c:v>
                </c:pt>
                <c:pt idx="157">
                  <c:v>3.964</c:v>
                </c:pt>
                <c:pt idx="158">
                  <c:v>3.72</c:v>
                </c:pt>
                <c:pt idx="159">
                  <c:v>4.282</c:v>
                </c:pt>
                <c:pt idx="160">
                  <c:v>4.2539999999999996</c:v>
                </c:pt>
                <c:pt idx="161">
                  <c:v>3.7549999999999999</c:v>
                </c:pt>
                <c:pt idx="162">
                  <c:v>3.2490000000000001</c:v>
                </c:pt>
                <c:pt idx="163">
                  <c:v>3.637</c:v>
                </c:pt>
                <c:pt idx="164">
                  <c:v>3.5189999999999997</c:v>
                </c:pt>
                <c:pt idx="165">
                  <c:v>3.8689999999999998</c:v>
                </c:pt>
                <c:pt idx="166">
                  <c:v>3.7349999999999999</c:v>
                </c:pt>
                <c:pt idx="167">
                  <c:v>3.4099999999999997</c:v>
                </c:pt>
                <c:pt idx="168">
                  <c:v>3.573</c:v>
                </c:pt>
                <c:pt idx="169">
                  <c:v>3.3119999999999967</c:v>
                </c:pt>
                <c:pt idx="170">
                  <c:v>3.5369999999999977</c:v>
                </c:pt>
                <c:pt idx="171">
                  <c:v>3.29</c:v>
                </c:pt>
                <c:pt idx="172">
                  <c:v>3.7600000000000002</c:v>
                </c:pt>
                <c:pt idx="173">
                  <c:v>3.3249999999999997</c:v>
                </c:pt>
                <c:pt idx="174">
                  <c:v>3.3709999999999987</c:v>
                </c:pt>
                <c:pt idx="175">
                  <c:v>3.3859999999999997</c:v>
                </c:pt>
                <c:pt idx="176">
                  <c:v>3.04</c:v>
                </c:pt>
                <c:pt idx="177">
                  <c:v>3.3039999999999998</c:v>
                </c:pt>
                <c:pt idx="178">
                  <c:v>3.0169999999999977</c:v>
                </c:pt>
                <c:pt idx="179">
                  <c:v>3.42</c:v>
                </c:pt>
                <c:pt idx="180">
                  <c:v>2.605</c:v>
                </c:pt>
                <c:pt idx="181">
                  <c:v>3.0219999999999998</c:v>
                </c:pt>
                <c:pt idx="182">
                  <c:v>2.8049999999999997</c:v>
                </c:pt>
                <c:pt idx="183">
                  <c:v>2.9109999999999987</c:v>
                </c:pt>
                <c:pt idx="184">
                  <c:v>2.5589999999999997</c:v>
                </c:pt>
                <c:pt idx="185">
                  <c:v>2.3989999999999987</c:v>
                </c:pt>
                <c:pt idx="186">
                  <c:v>2.3539999999999988</c:v>
                </c:pt>
                <c:pt idx="187">
                  <c:v>2.4059999999999997</c:v>
                </c:pt>
                <c:pt idx="188">
                  <c:v>2.8179999999999987</c:v>
                </c:pt>
                <c:pt idx="189">
                  <c:v>2.762</c:v>
                </c:pt>
                <c:pt idx="190">
                  <c:v>2.3129999999999793</c:v>
                </c:pt>
                <c:pt idx="191">
                  <c:v>2.3899999999999997</c:v>
                </c:pt>
                <c:pt idx="192">
                  <c:v>2.3019999999999987</c:v>
                </c:pt>
                <c:pt idx="193">
                  <c:v>2.2640000000000002</c:v>
                </c:pt>
                <c:pt idx="194">
                  <c:v>2.3019999999999987</c:v>
                </c:pt>
                <c:pt idx="195">
                  <c:v>2.4189999999999987</c:v>
                </c:pt>
                <c:pt idx="196">
                  <c:v>2.5129999999999977</c:v>
                </c:pt>
                <c:pt idx="197">
                  <c:v>2.0640000000000001</c:v>
                </c:pt>
                <c:pt idx="198">
                  <c:v>1.8340000000000001</c:v>
                </c:pt>
                <c:pt idx="199">
                  <c:v>1.9800000000000102</c:v>
                </c:pt>
                <c:pt idx="200">
                  <c:v>1.833</c:v>
                </c:pt>
                <c:pt idx="201">
                  <c:v>2.1179999999999999</c:v>
                </c:pt>
                <c:pt idx="202">
                  <c:v>1.8049999999999908</c:v>
                </c:pt>
                <c:pt idx="203">
                  <c:v>1.9980000000000102</c:v>
                </c:pt>
                <c:pt idx="204">
                  <c:v>1.8759999999999897</c:v>
                </c:pt>
                <c:pt idx="205">
                  <c:v>1.9139999999999904</c:v>
                </c:pt>
                <c:pt idx="206">
                  <c:v>1.6</c:v>
                </c:pt>
                <c:pt idx="207">
                  <c:v>1.9840000000000102</c:v>
                </c:pt>
                <c:pt idx="208">
                  <c:v>1.806</c:v>
                </c:pt>
                <c:pt idx="209">
                  <c:v>1.643</c:v>
                </c:pt>
                <c:pt idx="210">
                  <c:v>1.524</c:v>
                </c:pt>
                <c:pt idx="211">
                  <c:v>1.573</c:v>
                </c:pt>
                <c:pt idx="212">
                  <c:v>1.5489999999999908</c:v>
                </c:pt>
                <c:pt idx="213">
                  <c:v>1.5649999999999908</c:v>
                </c:pt>
                <c:pt idx="214">
                  <c:v>1.508</c:v>
                </c:pt>
                <c:pt idx="215">
                  <c:v>1.702</c:v>
                </c:pt>
                <c:pt idx="216">
                  <c:v>1.1890000000000001</c:v>
                </c:pt>
                <c:pt idx="217">
                  <c:v>1.125</c:v>
                </c:pt>
                <c:pt idx="218">
                  <c:v>1.4379999999999817</c:v>
                </c:pt>
                <c:pt idx="219">
                  <c:v>1.1850000000000001</c:v>
                </c:pt>
                <c:pt idx="220">
                  <c:v>1.6919999999999908</c:v>
                </c:pt>
                <c:pt idx="221">
                  <c:v>1.3800000000000001</c:v>
                </c:pt>
                <c:pt idx="222">
                  <c:v>1.2309999999999888</c:v>
                </c:pt>
                <c:pt idx="223">
                  <c:v>1.083</c:v>
                </c:pt>
                <c:pt idx="224">
                  <c:v>1.087</c:v>
                </c:pt>
                <c:pt idx="225">
                  <c:v>1.1060000000000001</c:v>
                </c:pt>
                <c:pt idx="226">
                  <c:v>1.052</c:v>
                </c:pt>
                <c:pt idx="227">
                  <c:v>1.022</c:v>
                </c:pt>
                <c:pt idx="228">
                  <c:v>1.4279999999999817</c:v>
                </c:pt>
                <c:pt idx="229">
                  <c:v>1.325</c:v>
                </c:pt>
                <c:pt idx="230">
                  <c:v>1.1919999999999908</c:v>
                </c:pt>
                <c:pt idx="231">
                  <c:v>1.2329999999999888</c:v>
                </c:pt>
                <c:pt idx="232">
                  <c:v>1.1399999999999897</c:v>
                </c:pt>
                <c:pt idx="233">
                  <c:v>0.96600000000000064</c:v>
                </c:pt>
                <c:pt idx="234">
                  <c:v>1.389</c:v>
                </c:pt>
                <c:pt idx="235">
                  <c:v>1.002</c:v>
                </c:pt>
                <c:pt idx="236">
                  <c:v>0.93899999999999995</c:v>
                </c:pt>
                <c:pt idx="237">
                  <c:v>0.83900000000000063</c:v>
                </c:pt>
                <c:pt idx="238">
                  <c:v>1.054</c:v>
                </c:pt>
                <c:pt idx="239">
                  <c:v>1.107</c:v>
                </c:pt>
                <c:pt idx="240">
                  <c:v>0.98699999999999999</c:v>
                </c:pt>
                <c:pt idx="241">
                  <c:v>0.97400000000000064</c:v>
                </c:pt>
                <c:pt idx="242">
                  <c:v>0.88600000000000001</c:v>
                </c:pt>
                <c:pt idx="243">
                  <c:v>0.72800000000000065</c:v>
                </c:pt>
                <c:pt idx="244">
                  <c:v>0.94899999999999995</c:v>
                </c:pt>
                <c:pt idx="245">
                  <c:v>0.76400000000000512</c:v>
                </c:pt>
                <c:pt idx="246">
                  <c:v>0.82800000000000062</c:v>
                </c:pt>
                <c:pt idx="247">
                  <c:v>0.30500000000000038</c:v>
                </c:pt>
                <c:pt idx="248">
                  <c:v>0.75700000000000511</c:v>
                </c:pt>
                <c:pt idx="249">
                  <c:v>0.98499999999999999</c:v>
                </c:pt>
                <c:pt idx="250">
                  <c:v>0.74900000000000455</c:v>
                </c:pt>
                <c:pt idx="251">
                  <c:v>0.67900000000000593</c:v>
                </c:pt>
                <c:pt idx="252">
                  <c:v>0.49700000000000188</c:v>
                </c:pt>
                <c:pt idx="253">
                  <c:v>0.60600000000000065</c:v>
                </c:pt>
                <c:pt idx="254">
                  <c:v>0.89100000000000001</c:v>
                </c:pt>
                <c:pt idx="255">
                  <c:v>0.70000000000000062</c:v>
                </c:pt>
                <c:pt idx="256">
                  <c:v>0.75800000000000511</c:v>
                </c:pt>
                <c:pt idx="257">
                  <c:v>0.73600000000000065</c:v>
                </c:pt>
                <c:pt idx="258">
                  <c:v>0.65600000000000591</c:v>
                </c:pt>
                <c:pt idx="259">
                  <c:v>0.57700000000000062</c:v>
                </c:pt>
                <c:pt idx="260">
                  <c:v>0.38300000000000256</c:v>
                </c:pt>
                <c:pt idx="261">
                  <c:v>0.75700000000000511</c:v>
                </c:pt>
                <c:pt idx="262">
                  <c:v>0.39200000000000274</c:v>
                </c:pt>
                <c:pt idx="263">
                  <c:v>0.68100000000000005</c:v>
                </c:pt>
                <c:pt idx="264">
                  <c:v>0.58299999999999996</c:v>
                </c:pt>
                <c:pt idx="265">
                  <c:v>0.46600000000000008</c:v>
                </c:pt>
                <c:pt idx="266">
                  <c:v>0.24200000000000021</c:v>
                </c:pt>
                <c:pt idx="267">
                  <c:v>0.43000000000000038</c:v>
                </c:pt>
                <c:pt idx="268">
                  <c:v>0.69499999999999995</c:v>
                </c:pt>
                <c:pt idx="269">
                  <c:v>0.51900000000000002</c:v>
                </c:pt>
                <c:pt idx="270">
                  <c:v>0.27900000000000008</c:v>
                </c:pt>
                <c:pt idx="271">
                  <c:v>0.73900000000000265</c:v>
                </c:pt>
                <c:pt idx="272">
                  <c:v>0.53500000000000003</c:v>
                </c:pt>
                <c:pt idx="273">
                  <c:v>0.76500000000000512</c:v>
                </c:pt>
                <c:pt idx="274">
                  <c:v>0.64600000000000513</c:v>
                </c:pt>
                <c:pt idx="275">
                  <c:v>0.72800000000000065</c:v>
                </c:pt>
                <c:pt idx="276">
                  <c:v>0.36100000000000032</c:v>
                </c:pt>
                <c:pt idx="277">
                  <c:v>0.56999999999999995</c:v>
                </c:pt>
                <c:pt idx="278">
                  <c:v>0.33800000000000296</c:v>
                </c:pt>
                <c:pt idx="279">
                  <c:v>0.17400000000000004</c:v>
                </c:pt>
                <c:pt idx="280">
                  <c:v>0.19400000000000001</c:v>
                </c:pt>
                <c:pt idx="281">
                  <c:v>0.54400000000000004</c:v>
                </c:pt>
                <c:pt idx="282">
                  <c:v>0.35000000000000031</c:v>
                </c:pt>
                <c:pt idx="283">
                  <c:v>0.31400000000000228</c:v>
                </c:pt>
                <c:pt idx="284">
                  <c:v>0.67200000000000593</c:v>
                </c:pt>
                <c:pt idx="285">
                  <c:v>0.46300000000000002</c:v>
                </c:pt>
                <c:pt idx="286">
                  <c:v>0.36500000000000032</c:v>
                </c:pt>
                <c:pt idx="287">
                  <c:v>0.41900000000000032</c:v>
                </c:pt>
                <c:pt idx="288">
                  <c:v>0.54100000000000004</c:v>
                </c:pt>
                <c:pt idx="289">
                  <c:v>0.32800000000000257</c:v>
                </c:pt>
                <c:pt idx="290">
                  <c:v>0.48000000000000032</c:v>
                </c:pt>
                <c:pt idx="291">
                  <c:v>0.54500000000000004</c:v>
                </c:pt>
                <c:pt idx="292">
                  <c:v>0.54200000000000004</c:v>
                </c:pt>
                <c:pt idx="293">
                  <c:v>0.39300000000000296</c:v>
                </c:pt>
                <c:pt idx="294">
                  <c:v>0.31400000000000228</c:v>
                </c:pt>
                <c:pt idx="295">
                  <c:v>0.67600000000000593</c:v>
                </c:pt>
                <c:pt idx="296">
                  <c:v>0.49300000000000038</c:v>
                </c:pt>
                <c:pt idx="297">
                  <c:v>0.35900000000000032</c:v>
                </c:pt>
                <c:pt idx="298">
                  <c:v>0.41000000000000031</c:v>
                </c:pt>
                <c:pt idx="299">
                  <c:v>0.26800000000000002</c:v>
                </c:pt>
                <c:pt idx="300">
                  <c:v>0.44900000000000001</c:v>
                </c:pt>
                <c:pt idx="301">
                  <c:v>0.22900000000000001</c:v>
                </c:pt>
                <c:pt idx="302">
                  <c:v>0.32400000000000256</c:v>
                </c:pt>
                <c:pt idx="303">
                  <c:v>0.255</c:v>
                </c:pt>
                <c:pt idx="304">
                  <c:v>4.5999999999999999E-2</c:v>
                </c:pt>
                <c:pt idx="305">
                  <c:v>0.27400000000000002</c:v>
                </c:pt>
                <c:pt idx="306">
                  <c:v>0.34300000000000008</c:v>
                </c:pt>
                <c:pt idx="307">
                  <c:v>0.37000000000000038</c:v>
                </c:pt>
                <c:pt idx="308">
                  <c:v>0.28900000000000031</c:v>
                </c:pt>
                <c:pt idx="309">
                  <c:v>0.19900000000000001</c:v>
                </c:pt>
                <c:pt idx="310">
                  <c:v>3.0000000000000002E-2</c:v>
                </c:pt>
                <c:pt idx="311">
                  <c:v>0.17</c:v>
                </c:pt>
                <c:pt idx="312">
                  <c:v>4.2000000000000023E-2</c:v>
                </c:pt>
                <c:pt idx="313">
                  <c:v>2.5000000000000001E-2</c:v>
                </c:pt>
                <c:pt idx="314">
                  <c:v>9.1000000000000025E-2</c:v>
                </c:pt>
                <c:pt idx="315">
                  <c:v>0.12000000000000002</c:v>
                </c:pt>
                <c:pt idx="316">
                  <c:v>0.54500000000000004</c:v>
                </c:pt>
                <c:pt idx="317">
                  <c:v>0.31900000000000256</c:v>
                </c:pt>
                <c:pt idx="318">
                  <c:v>0.21200000000000024</c:v>
                </c:pt>
                <c:pt idx="319">
                  <c:v>0.40500000000000008</c:v>
                </c:pt>
                <c:pt idx="320">
                  <c:v>0.60400000000000065</c:v>
                </c:pt>
                <c:pt idx="321">
                  <c:v>0.56100000000000005</c:v>
                </c:pt>
                <c:pt idx="322">
                  <c:v>0.193</c:v>
                </c:pt>
                <c:pt idx="323">
                  <c:v>0.191</c:v>
                </c:pt>
                <c:pt idx="324">
                  <c:v>0.13800000000000001</c:v>
                </c:pt>
                <c:pt idx="325">
                  <c:v>0.55300000000000005</c:v>
                </c:pt>
                <c:pt idx="326">
                  <c:v>0.28300000000000008</c:v>
                </c:pt>
                <c:pt idx="327">
                  <c:v>-8.5000000000000006E-2</c:v>
                </c:pt>
                <c:pt idx="328">
                  <c:v>-0.16900000000000001</c:v>
                </c:pt>
                <c:pt idx="329">
                  <c:v>0.30100000000000032</c:v>
                </c:pt>
                <c:pt idx="330">
                  <c:v>0.26900000000000002</c:v>
                </c:pt>
                <c:pt idx="331">
                  <c:v>0.38400000000000256</c:v>
                </c:pt>
                <c:pt idx="332">
                  <c:v>4.0000000000000114E-3</c:v>
                </c:pt>
                <c:pt idx="333">
                  <c:v>0.223</c:v>
                </c:pt>
                <c:pt idx="334">
                  <c:v>0.18100000000000024</c:v>
                </c:pt>
                <c:pt idx="335">
                  <c:v>8.7000000000000022E-2</c:v>
                </c:pt>
                <c:pt idx="336">
                  <c:v>0.26200000000000001</c:v>
                </c:pt>
                <c:pt idx="337">
                  <c:v>0.31500000000000228</c:v>
                </c:pt>
                <c:pt idx="338">
                  <c:v>0.42800000000000032</c:v>
                </c:pt>
                <c:pt idx="339">
                  <c:v>0.20500000000000004</c:v>
                </c:pt>
                <c:pt idx="340">
                  <c:v>6.4000000000000112E-2</c:v>
                </c:pt>
                <c:pt idx="341">
                  <c:v>0.22</c:v>
                </c:pt>
                <c:pt idx="342">
                  <c:v>1.9000000000000149E-2</c:v>
                </c:pt>
                <c:pt idx="343">
                  <c:v>0.25700000000000001</c:v>
                </c:pt>
                <c:pt idx="344">
                  <c:v>-6.6000000000000003E-2</c:v>
                </c:pt>
                <c:pt idx="345">
                  <c:v>3.2000000000000042E-2</c:v>
                </c:pt>
                <c:pt idx="346">
                  <c:v>0.2</c:v>
                </c:pt>
                <c:pt idx="347">
                  <c:v>0.30300000000000032</c:v>
                </c:pt>
                <c:pt idx="348">
                  <c:v>0.36300000000000032</c:v>
                </c:pt>
                <c:pt idx="349">
                  <c:v>-0.22900000000000001</c:v>
                </c:pt>
                <c:pt idx="350">
                  <c:v>5.7000000000000023E-2</c:v>
                </c:pt>
              </c:numCache>
            </c:numRef>
          </c:yVal>
          <c:smooth val="1"/>
        </c:ser>
        <c:ser>
          <c:idx val="7"/>
          <c:order val="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D$1:$D$351</c:f>
              <c:numCache>
                <c:formatCode>General</c:formatCode>
                <c:ptCount val="351"/>
                <c:pt idx="0">
                  <c:v>1.923</c:v>
                </c:pt>
                <c:pt idx="1">
                  <c:v>2.0549999999999997</c:v>
                </c:pt>
                <c:pt idx="2">
                  <c:v>1.786</c:v>
                </c:pt>
                <c:pt idx="3">
                  <c:v>1.82</c:v>
                </c:pt>
                <c:pt idx="4">
                  <c:v>1.742</c:v>
                </c:pt>
                <c:pt idx="5">
                  <c:v>1.8080000000000001</c:v>
                </c:pt>
                <c:pt idx="6">
                  <c:v>2.254</c:v>
                </c:pt>
                <c:pt idx="7">
                  <c:v>1.5549999999999908</c:v>
                </c:pt>
                <c:pt idx="8">
                  <c:v>1.8009999999999908</c:v>
                </c:pt>
                <c:pt idx="9">
                  <c:v>1.75</c:v>
                </c:pt>
                <c:pt idx="10">
                  <c:v>1.5860000000000001</c:v>
                </c:pt>
                <c:pt idx="11">
                  <c:v>1.633</c:v>
                </c:pt>
                <c:pt idx="12">
                  <c:v>1.9690000000000001</c:v>
                </c:pt>
                <c:pt idx="13">
                  <c:v>1.337</c:v>
                </c:pt>
                <c:pt idx="14">
                  <c:v>1.4109999999999869</c:v>
                </c:pt>
                <c:pt idx="15">
                  <c:v>1.5529999999999908</c:v>
                </c:pt>
                <c:pt idx="16">
                  <c:v>1.373</c:v>
                </c:pt>
                <c:pt idx="17">
                  <c:v>1.645</c:v>
                </c:pt>
                <c:pt idx="18">
                  <c:v>1.4449999999999887</c:v>
                </c:pt>
                <c:pt idx="19">
                  <c:v>1.5580000000000001</c:v>
                </c:pt>
                <c:pt idx="20">
                  <c:v>1.899</c:v>
                </c:pt>
                <c:pt idx="21">
                  <c:v>1.302</c:v>
                </c:pt>
                <c:pt idx="22">
                  <c:v>1.1599999999999899</c:v>
                </c:pt>
                <c:pt idx="23">
                  <c:v>1.468</c:v>
                </c:pt>
                <c:pt idx="24">
                  <c:v>1.3800000000000001</c:v>
                </c:pt>
                <c:pt idx="25">
                  <c:v>1.3169999999999908</c:v>
                </c:pt>
                <c:pt idx="26">
                  <c:v>1.3149999999999908</c:v>
                </c:pt>
                <c:pt idx="27">
                  <c:v>1.6419999999999897</c:v>
                </c:pt>
                <c:pt idx="28">
                  <c:v>1.4369999999999874</c:v>
                </c:pt>
                <c:pt idx="29">
                  <c:v>1.528</c:v>
                </c:pt>
                <c:pt idx="30">
                  <c:v>1.6080000000000001</c:v>
                </c:pt>
                <c:pt idx="31">
                  <c:v>1.1890000000000001</c:v>
                </c:pt>
                <c:pt idx="32">
                  <c:v>1.3680000000000001</c:v>
                </c:pt>
                <c:pt idx="33">
                  <c:v>0.99299999999999999</c:v>
                </c:pt>
                <c:pt idx="34">
                  <c:v>0.90500000000000003</c:v>
                </c:pt>
                <c:pt idx="35">
                  <c:v>1.468</c:v>
                </c:pt>
                <c:pt idx="36">
                  <c:v>1.48</c:v>
                </c:pt>
                <c:pt idx="37">
                  <c:v>1.5309999999999897</c:v>
                </c:pt>
                <c:pt idx="38">
                  <c:v>1.829</c:v>
                </c:pt>
                <c:pt idx="39">
                  <c:v>1.171</c:v>
                </c:pt>
                <c:pt idx="40">
                  <c:v>1.4369999999999874</c:v>
                </c:pt>
                <c:pt idx="41">
                  <c:v>2.1139999999999999</c:v>
                </c:pt>
                <c:pt idx="42">
                  <c:v>2.1389999999999998</c:v>
                </c:pt>
                <c:pt idx="43">
                  <c:v>2.0259999999999998</c:v>
                </c:pt>
                <c:pt idx="44">
                  <c:v>1.827</c:v>
                </c:pt>
                <c:pt idx="45">
                  <c:v>2.343</c:v>
                </c:pt>
                <c:pt idx="46">
                  <c:v>2.2949999999999999</c:v>
                </c:pt>
                <c:pt idx="47">
                  <c:v>2.3359999999999967</c:v>
                </c:pt>
                <c:pt idx="48">
                  <c:v>2.7600000000000002</c:v>
                </c:pt>
                <c:pt idx="49">
                  <c:v>2.96</c:v>
                </c:pt>
                <c:pt idx="50">
                  <c:v>2.9819999999999998</c:v>
                </c:pt>
                <c:pt idx="51">
                  <c:v>2.7509999999999999</c:v>
                </c:pt>
                <c:pt idx="52">
                  <c:v>2.5989999999999998</c:v>
                </c:pt>
                <c:pt idx="53">
                  <c:v>2.8789999999999987</c:v>
                </c:pt>
                <c:pt idx="54">
                  <c:v>2.4339999999999997</c:v>
                </c:pt>
                <c:pt idx="55">
                  <c:v>2.46</c:v>
                </c:pt>
                <c:pt idx="56">
                  <c:v>2.5649999999999999</c:v>
                </c:pt>
                <c:pt idx="57">
                  <c:v>1.8180000000000001</c:v>
                </c:pt>
                <c:pt idx="58">
                  <c:v>2.363</c:v>
                </c:pt>
                <c:pt idx="59">
                  <c:v>1.7529999999999897</c:v>
                </c:pt>
                <c:pt idx="60">
                  <c:v>1.8800000000000001</c:v>
                </c:pt>
                <c:pt idx="61">
                  <c:v>1.619</c:v>
                </c:pt>
                <c:pt idx="62">
                  <c:v>1.83</c:v>
                </c:pt>
                <c:pt idx="63">
                  <c:v>1.7229999999999888</c:v>
                </c:pt>
                <c:pt idx="64">
                  <c:v>1.7669999999999897</c:v>
                </c:pt>
                <c:pt idx="65">
                  <c:v>1.819</c:v>
                </c:pt>
                <c:pt idx="66">
                  <c:v>2.1989999999999998</c:v>
                </c:pt>
                <c:pt idx="67">
                  <c:v>1.9820000000000102</c:v>
                </c:pt>
                <c:pt idx="68">
                  <c:v>1.629</c:v>
                </c:pt>
                <c:pt idx="69">
                  <c:v>2.1189999999999998</c:v>
                </c:pt>
                <c:pt idx="70">
                  <c:v>2.0789999999999997</c:v>
                </c:pt>
                <c:pt idx="71">
                  <c:v>2.1359999999999997</c:v>
                </c:pt>
                <c:pt idx="72">
                  <c:v>2.5630000000000002</c:v>
                </c:pt>
                <c:pt idx="73">
                  <c:v>2.206</c:v>
                </c:pt>
                <c:pt idx="74">
                  <c:v>2.218</c:v>
                </c:pt>
                <c:pt idx="75">
                  <c:v>2.2519999999999998</c:v>
                </c:pt>
                <c:pt idx="76">
                  <c:v>2.5299999999999998</c:v>
                </c:pt>
                <c:pt idx="77">
                  <c:v>2.3689999999999998</c:v>
                </c:pt>
                <c:pt idx="78">
                  <c:v>2.4129999999999967</c:v>
                </c:pt>
                <c:pt idx="79">
                  <c:v>2.8649999999999998</c:v>
                </c:pt>
                <c:pt idx="80">
                  <c:v>2.9430000000000001</c:v>
                </c:pt>
                <c:pt idx="81">
                  <c:v>2.9699999999999998</c:v>
                </c:pt>
                <c:pt idx="82">
                  <c:v>2.7730000000000001</c:v>
                </c:pt>
                <c:pt idx="83">
                  <c:v>2.9959999999999987</c:v>
                </c:pt>
                <c:pt idx="84">
                  <c:v>3.1890000000000001</c:v>
                </c:pt>
                <c:pt idx="85">
                  <c:v>3.4609999999999999</c:v>
                </c:pt>
                <c:pt idx="86">
                  <c:v>3.4889999999999999</c:v>
                </c:pt>
                <c:pt idx="87">
                  <c:v>3.7909999999999999</c:v>
                </c:pt>
                <c:pt idx="88">
                  <c:v>3.64</c:v>
                </c:pt>
                <c:pt idx="89">
                  <c:v>3.3509999999999978</c:v>
                </c:pt>
                <c:pt idx="90">
                  <c:v>3.5559999999999987</c:v>
                </c:pt>
                <c:pt idx="91">
                  <c:v>3.7850000000000001</c:v>
                </c:pt>
                <c:pt idx="92">
                  <c:v>3.8949999999999987</c:v>
                </c:pt>
                <c:pt idx="93">
                  <c:v>4.3330000000000002</c:v>
                </c:pt>
                <c:pt idx="94">
                  <c:v>4.1289999999999845</c:v>
                </c:pt>
                <c:pt idx="95">
                  <c:v>4.5860000000000003</c:v>
                </c:pt>
                <c:pt idx="96">
                  <c:v>4.3669999999999956</c:v>
                </c:pt>
                <c:pt idx="97">
                  <c:v>4.3789999999999996</c:v>
                </c:pt>
                <c:pt idx="98">
                  <c:v>4.2839999999999998</c:v>
                </c:pt>
                <c:pt idx="99">
                  <c:v>4.5249999999999755</c:v>
                </c:pt>
                <c:pt idx="100">
                  <c:v>4.7069999999999999</c:v>
                </c:pt>
                <c:pt idx="101">
                  <c:v>4.3959999999999955</c:v>
                </c:pt>
                <c:pt idx="102">
                  <c:v>4.5649999999999755</c:v>
                </c:pt>
                <c:pt idx="103">
                  <c:v>4.4569999999999999</c:v>
                </c:pt>
                <c:pt idx="104">
                  <c:v>5.0359999999999996</c:v>
                </c:pt>
                <c:pt idx="105">
                  <c:v>4.3849999999999945</c:v>
                </c:pt>
                <c:pt idx="106">
                  <c:v>4.484</c:v>
                </c:pt>
                <c:pt idx="107">
                  <c:v>4.4340000000000002</c:v>
                </c:pt>
                <c:pt idx="108">
                  <c:v>5.2309999999999999</c:v>
                </c:pt>
                <c:pt idx="109">
                  <c:v>5.0269999999999975</c:v>
                </c:pt>
                <c:pt idx="110">
                  <c:v>5.032</c:v>
                </c:pt>
                <c:pt idx="111">
                  <c:v>4.9950000000000001</c:v>
                </c:pt>
                <c:pt idx="112">
                  <c:v>4.49</c:v>
                </c:pt>
                <c:pt idx="113">
                  <c:v>4.359</c:v>
                </c:pt>
                <c:pt idx="114">
                  <c:v>4.8469999999999995</c:v>
                </c:pt>
                <c:pt idx="115">
                  <c:v>4.9000000000000004</c:v>
                </c:pt>
                <c:pt idx="116">
                  <c:v>4.782</c:v>
                </c:pt>
                <c:pt idx="117">
                  <c:v>4.4580000000000002</c:v>
                </c:pt>
                <c:pt idx="118">
                  <c:v>4.9489999999999998</c:v>
                </c:pt>
                <c:pt idx="119">
                  <c:v>4.4770000000000003</c:v>
                </c:pt>
                <c:pt idx="120">
                  <c:v>4.6609999999999845</c:v>
                </c:pt>
                <c:pt idx="121">
                  <c:v>4.3410000000000002</c:v>
                </c:pt>
                <c:pt idx="122">
                  <c:v>4.6869999999999985</c:v>
                </c:pt>
                <c:pt idx="123">
                  <c:v>4.7309999999999999</c:v>
                </c:pt>
                <c:pt idx="124">
                  <c:v>4.5750000000000002</c:v>
                </c:pt>
                <c:pt idx="125">
                  <c:v>4.9809999999999999</c:v>
                </c:pt>
                <c:pt idx="126">
                  <c:v>4.2210000000000001</c:v>
                </c:pt>
                <c:pt idx="127">
                  <c:v>4.6879999999999855</c:v>
                </c:pt>
                <c:pt idx="128">
                  <c:v>4.7669999999999995</c:v>
                </c:pt>
                <c:pt idx="129">
                  <c:v>4.6959999999999855</c:v>
                </c:pt>
                <c:pt idx="130">
                  <c:v>4.5090000000000003</c:v>
                </c:pt>
                <c:pt idx="131">
                  <c:v>4.6629999999999745</c:v>
                </c:pt>
                <c:pt idx="132">
                  <c:v>4.8949999999999845</c:v>
                </c:pt>
                <c:pt idx="133">
                  <c:v>4.5910000000000002</c:v>
                </c:pt>
                <c:pt idx="134">
                  <c:v>5.1749999999999945</c:v>
                </c:pt>
                <c:pt idx="135">
                  <c:v>4.5709999999999997</c:v>
                </c:pt>
                <c:pt idx="136">
                  <c:v>4.3689999999999856</c:v>
                </c:pt>
                <c:pt idx="137">
                  <c:v>4.72</c:v>
                </c:pt>
                <c:pt idx="138">
                  <c:v>5.1669999999999945</c:v>
                </c:pt>
                <c:pt idx="139">
                  <c:v>4.5999999999999996</c:v>
                </c:pt>
                <c:pt idx="140">
                  <c:v>5.085</c:v>
                </c:pt>
                <c:pt idx="141">
                  <c:v>5.1360000000000001</c:v>
                </c:pt>
                <c:pt idx="142">
                  <c:v>4.766</c:v>
                </c:pt>
                <c:pt idx="143">
                  <c:v>4.5709999999999997</c:v>
                </c:pt>
                <c:pt idx="144">
                  <c:v>4.8490000000000002</c:v>
                </c:pt>
                <c:pt idx="145">
                  <c:v>4.4569999999999999</c:v>
                </c:pt>
                <c:pt idx="146">
                  <c:v>4.7080000000000002</c:v>
                </c:pt>
                <c:pt idx="147">
                  <c:v>4.585</c:v>
                </c:pt>
                <c:pt idx="148">
                  <c:v>4.5619999999999985</c:v>
                </c:pt>
                <c:pt idx="149">
                  <c:v>4.3319999999999999</c:v>
                </c:pt>
                <c:pt idx="150">
                  <c:v>4.9690000000000003</c:v>
                </c:pt>
                <c:pt idx="151">
                  <c:v>4.7939999999999996</c:v>
                </c:pt>
                <c:pt idx="152">
                  <c:v>4.516</c:v>
                </c:pt>
                <c:pt idx="153">
                  <c:v>4.3269999999999955</c:v>
                </c:pt>
                <c:pt idx="154">
                  <c:v>4.593</c:v>
                </c:pt>
                <c:pt idx="155">
                  <c:v>4.8490000000000002</c:v>
                </c:pt>
                <c:pt idx="156">
                  <c:v>4.42</c:v>
                </c:pt>
                <c:pt idx="157">
                  <c:v>4.4470000000000001</c:v>
                </c:pt>
                <c:pt idx="158">
                  <c:v>4.234</c:v>
                </c:pt>
                <c:pt idx="159">
                  <c:v>4.2949999999999955</c:v>
                </c:pt>
                <c:pt idx="160">
                  <c:v>4.6619999999999955</c:v>
                </c:pt>
                <c:pt idx="161">
                  <c:v>4.6629999999999745</c:v>
                </c:pt>
                <c:pt idx="162">
                  <c:v>3.8499999999999988</c:v>
                </c:pt>
                <c:pt idx="163">
                  <c:v>4.1429999999999945</c:v>
                </c:pt>
                <c:pt idx="164">
                  <c:v>3.6890000000000001</c:v>
                </c:pt>
                <c:pt idx="165">
                  <c:v>4.2370000000000001</c:v>
                </c:pt>
                <c:pt idx="166">
                  <c:v>4.1739999999999995</c:v>
                </c:pt>
                <c:pt idx="167">
                  <c:v>3.66</c:v>
                </c:pt>
                <c:pt idx="168">
                  <c:v>3.7359999999999998</c:v>
                </c:pt>
                <c:pt idx="169">
                  <c:v>3.927</c:v>
                </c:pt>
                <c:pt idx="170">
                  <c:v>3.698</c:v>
                </c:pt>
                <c:pt idx="171">
                  <c:v>4.05</c:v>
                </c:pt>
                <c:pt idx="172">
                  <c:v>3.7269999999999999</c:v>
                </c:pt>
                <c:pt idx="173">
                  <c:v>3.6709999999999998</c:v>
                </c:pt>
                <c:pt idx="174">
                  <c:v>3.504</c:v>
                </c:pt>
                <c:pt idx="175">
                  <c:v>3.7319999999999998</c:v>
                </c:pt>
                <c:pt idx="176">
                  <c:v>3.3149999999999977</c:v>
                </c:pt>
                <c:pt idx="177">
                  <c:v>3.246</c:v>
                </c:pt>
                <c:pt idx="178">
                  <c:v>3.08</c:v>
                </c:pt>
                <c:pt idx="179">
                  <c:v>3.4430000000000001</c:v>
                </c:pt>
                <c:pt idx="180">
                  <c:v>3.1829999999999998</c:v>
                </c:pt>
                <c:pt idx="181">
                  <c:v>2.7210000000000001</c:v>
                </c:pt>
                <c:pt idx="182">
                  <c:v>3.0939999999999999</c:v>
                </c:pt>
                <c:pt idx="183">
                  <c:v>3.3789999999999987</c:v>
                </c:pt>
                <c:pt idx="184">
                  <c:v>2.738</c:v>
                </c:pt>
                <c:pt idx="185">
                  <c:v>2.77</c:v>
                </c:pt>
                <c:pt idx="186">
                  <c:v>3.0430000000000001</c:v>
                </c:pt>
                <c:pt idx="187">
                  <c:v>2.8579999999999997</c:v>
                </c:pt>
                <c:pt idx="188">
                  <c:v>2.61</c:v>
                </c:pt>
                <c:pt idx="189">
                  <c:v>2.6040000000000001</c:v>
                </c:pt>
                <c:pt idx="190">
                  <c:v>2.589</c:v>
                </c:pt>
                <c:pt idx="191">
                  <c:v>2.4630000000000001</c:v>
                </c:pt>
                <c:pt idx="192">
                  <c:v>2.4099999999999997</c:v>
                </c:pt>
                <c:pt idx="193">
                  <c:v>2.2799999999999998</c:v>
                </c:pt>
                <c:pt idx="194">
                  <c:v>3.0430000000000001</c:v>
                </c:pt>
                <c:pt idx="195">
                  <c:v>2.7189999999999999</c:v>
                </c:pt>
                <c:pt idx="196">
                  <c:v>1.901</c:v>
                </c:pt>
                <c:pt idx="197">
                  <c:v>2.4969999999999977</c:v>
                </c:pt>
                <c:pt idx="198">
                  <c:v>2.0430000000000001</c:v>
                </c:pt>
                <c:pt idx="199">
                  <c:v>2.0880000000000001</c:v>
                </c:pt>
                <c:pt idx="200">
                  <c:v>1.9480000000000091</c:v>
                </c:pt>
                <c:pt idx="201">
                  <c:v>1.7849999999999899</c:v>
                </c:pt>
                <c:pt idx="202">
                  <c:v>2.0529999999999977</c:v>
                </c:pt>
                <c:pt idx="203">
                  <c:v>2.27</c:v>
                </c:pt>
                <c:pt idx="204">
                  <c:v>1.772</c:v>
                </c:pt>
                <c:pt idx="205">
                  <c:v>2.1309999999999998</c:v>
                </c:pt>
                <c:pt idx="206">
                  <c:v>1.9680000000000091</c:v>
                </c:pt>
                <c:pt idx="207">
                  <c:v>1.9339999999999908</c:v>
                </c:pt>
                <c:pt idx="208">
                  <c:v>2.1709999999999998</c:v>
                </c:pt>
                <c:pt idx="209">
                  <c:v>2.0659999999999998</c:v>
                </c:pt>
                <c:pt idx="210">
                  <c:v>1.9880000000000102</c:v>
                </c:pt>
                <c:pt idx="211">
                  <c:v>1.33</c:v>
                </c:pt>
                <c:pt idx="212">
                  <c:v>2.1030000000000002</c:v>
                </c:pt>
                <c:pt idx="213">
                  <c:v>1.9480000000000091</c:v>
                </c:pt>
                <c:pt idx="214">
                  <c:v>1.7669999999999897</c:v>
                </c:pt>
                <c:pt idx="215">
                  <c:v>1.53</c:v>
                </c:pt>
                <c:pt idx="216">
                  <c:v>1.841</c:v>
                </c:pt>
                <c:pt idx="217">
                  <c:v>1.4389999999999876</c:v>
                </c:pt>
                <c:pt idx="218">
                  <c:v>1.621</c:v>
                </c:pt>
                <c:pt idx="219">
                  <c:v>1.6120000000000001</c:v>
                </c:pt>
                <c:pt idx="220">
                  <c:v>1.4149999999999869</c:v>
                </c:pt>
                <c:pt idx="221">
                  <c:v>1.169</c:v>
                </c:pt>
                <c:pt idx="222">
                  <c:v>1.3620000000000001</c:v>
                </c:pt>
                <c:pt idx="223">
                  <c:v>1.573</c:v>
                </c:pt>
                <c:pt idx="224">
                  <c:v>1.2989999999999908</c:v>
                </c:pt>
                <c:pt idx="225">
                  <c:v>1.2709999999999897</c:v>
                </c:pt>
                <c:pt idx="226">
                  <c:v>1.2649999999999897</c:v>
                </c:pt>
                <c:pt idx="227">
                  <c:v>1.357</c:v>
                </c:pt>
                <c:pt idx="228">
                  <c:v>1.254</c:v>
                </c:pt>
                <c:pt idx="229">
                  <c:v>1.016</c:v>
                </c:pt>
                <c:pt idx="230">
                  <c:v>1.3380000000000001</c:v>
                </c:pt>
                <c:pt idx="231">
                  <c:v>1.391</c:v>
                </c:pt>
                <c:pt idx="232">
                  <c:v>1.355</c:v>
                </c:pt>
                <c:pt idx="233">
                  <c:v>1.089</c:v>
                </c:pt>
                <c:pt idx="234">
                  <c:v>1.3680000000000001</c:v>
                </c:pt>
                <c:pt idx="235">
                  <c:v>1.466</c:v>
                </c:pt>
                <c:pt idx="236">
                  <c:v>1.1850000000000001</c:v>
                </c:pt>
                <c:pt idx="237">
                  <c:v>0.85500000000000065</c:v>
                </c:pt>
                <c:pt idx="238">
                  <c:v>1.224</c:v>
                </c:pt>
                <c:pt idx="239">
                  <c:v>1.0820000000000001</c:v>
                </c:pt>
                <c:pt idx="240">
                  <c:v>1.1499999999999897</c:v>
                </c:pt>
                <c:pt idx="241">
                  <c:v>1.014</c:v>
                </c:pt>
                <c:pt idx="242">
                  <c:v>1.1739999999999908</c:v>
                </c:pt>
                <c:pt idx="243">
                  <c:v>0.96400000000000063</c:v>
                </c:pt>
                <c:pt idx="244">
                  <c:v>1.232</c:v>
                </c:pt>
                <c:pt idx="245">
                  <c:v>0.73500000000000065</c:v>
                </c:pt>
                <c:pt idx="246">
                  <c:v>0.65300000000000569</c:v>
                </c:pt>
                <c:pt idx="247">
                  <c:v>1</c:v>
                </c:pt>
                <c:pt idx="248">
                  <c:v>1.1120000000000001</c:v>
                </c:pt>
                <c:pt idx="249">
                  <c:v>0.88300000000000001</c:v>
                </c:pt>
                <c:pt idx="250">
                  <c:v>1.0089999999999897</c:v>
                </c:pt>
                <c:pt idx="251">
                  <c:v>0.71300000000000063</c:v>
                </c:pt>
                <c:pt idx="252">
                  <c:v>0.95400000000000063</c:v>
                </c:pt>
                <c:pt idx="253">
                  <c:v>0.90900000000000003</c:v>
                </c:pt>
                <c:pt idx="254">
                  <c:v>0.89300000000000002</c:v>
                </c:pt>
                <c:pt idx="255">
                  <c:v>0.79700000000000004</c:v>
                </c:pt>
                <c:pt idx="256">
                  <c:v>0.54100000000000004</c:v>
                </c:pt>
                <c:pt idx="257">
                  <c:v>0.75900000000000512</c:v>
                </c:pt>
                <c:pt idx="258">
                  <c:v>0.66000000000000592</c:v>
                </c:pt>
                <c:pt idx="259">
                  <c:v>0.84000000000000064</c:v>
                </c:pt>
                <c:pt idx="260">
                  <c:v>0.98299999999999998</c:v>
                </c:pt>
                <c:pt idx="261">
                  <c:v>0.505</c:v>
                </c:pt>
                <c:pt idx="262">
                  <c:v>0.67900000000000593</c:v>
                </c:pt>
                <c:pt idx="263">
                  <c:v>0.88500000000000001</c:v>
                </c:pt>
                <c:pt idx="264">
                  <c:v>1.1679999999999908</c:v>
                </c:pt>
                <c:pt idx="265">
                  <c:v>0.71500000000000064</c:v>
                </c:pt>
                <c:pt idx="266">
                  <c:v>0.53900000000000003</c:v>
                </c:pt>
                <c:pt idx="267">
                  <c:v>0.50900000000000001</c:v>
                </c:pt>
                <c:pt idx="268">
                  <c:v>0.8</c:v>
                </c:pt>
                <c:pt idx="269">
                  <c:v>0.46400000000000002</c:v>
                </c:pt>
                <c:pt idx="270">
                  <c:v>0.75100000000000477</c:v>
                </c:pt>
                <c:pt idx="271">
                  <c:v>0.65600000000000591</c:v>
                </c:pt>
                <c:pt idx="272">
                  <c:v>0.66700000000000592</c:v>
                </c:pt>
                <c:pt idx="273">
                  <c:v>0.43700000000000228</c:v>
                </c:pt>
                <c:pt idx="274">
                  <c:v>0.57600000000000062</c:v>
                </c:pt>
                <c:pt idx="275">
                  <c:v>0.47700000000000031</c:v>
                </c:pt>
                <c:pt idx="276">
                  <c:v>0.62700000000000489</c:v>
                </c:pt>
                <c:pt idx="277">
                  <c:v>0.46300000000000002</c:v>
                </c:pt>
                <c:pt idx="278">
                  <c:v>9.9000000000000046E-2</c:v>
                </c:pt>
                <c:pt idx="279">
                  <c:v>0.75900000000000512</c:v>
                </c:pt>
                <c:pt idx="280">
                  <c:v>0.43800000000000228</c:v>
                </c:pt>
                <c:pt idx="281">
                  <c:v>0.30700000000000038</c:v>
                </c:pt>
                <c:pt idx="282">
                  <c:v>0.64600000000000513</c:v>
                </c:pt>
                <c:pt idx="283">
                  <c:v>0.49900000000000228</c:v>
                </c:pt>
                <c:pt idx="284">
                  <c:v>0.48700000000000032</c:v>
                </c:pt>
                <c:pt idx="285">
                  <c:v>0.74800000000000455</c:v>
                </c:pt>
                <c:pt idx="286">
                  <c:v>0.54100000000000004</c:v>
                </c:pt>
                <c:pt idx="287">
                  <c:v>0.17500000000000004</c:v>
                </c:pt>
                <c:pt idx="288">
                  <c:v>0.83400000000000063</c:v>
                </c:pt>
                <c:pt idx="289">
                  <c:v>0.15700000000000044</c:v>
                </c:pt>
                <c:pt idx="290">
                  <c:v>0.52500000000000002</c:v>
                </c:pt>
                <c:pt idx="291">
                  <c:v>0.68700000000000061</c:v>
                </c:pt>
                <c:pt idx="292">
                  <c:v>0.56999999999999995</c:v>
                </c:pt>
                <c:pt idx="293">
                  <c:v>0.51100000000000001</c:v>
                </c:pt>
                <c:pt idx="294">
                  <c:v>0.67500000000000593</c:v>
                </c:pt>
                <c:pt idx="295">
                  <c:v>0.52</c:v>
                </c:pt>
                <c:pt idx="296">
                  <c:v>0.45</c:v>
                </c:pt>
                <c:pt idx="297">
                  <c:v>9.3000000000000208E-2</c:v>
                </c:pt>
                <c:pt idx="298">
                  <c:v>0.42300000000000032</c:v>
                </c:pt>
                <c:pt idx="299">
                  <c:v>0.69399999999999995</c:v>
                </c:pt>
                <c:pt idx="300">
                  <c:v>0.70400000000000063</c:v>
                </c:pt>
                <c:pt idx="301">
                  <c:v>0.28800000000000031</c:v>
                </c:pt>
                <c:pt idx="302">
                  <c:v>0.57600000000000062</c:v>
                </c:pt>
                <c:pt idx="303">
                  <c:v>0.87200000000000455</c:v>
                </c:pt>
                <c:pt idx="304">
                  <c:v>0.53800000000000003</c:v>
                </c:pt>
                <c:pt idx="305">
                  <c:v>0.43700000000000228</c:v>
                </c:pt>
                <c:pt idx="306">
                  <c:v>0.64800000000000513</c:v>
                </c:pt>
                <c:pt idx="307">
                  <c:v>0.95300000000000062</c:v>
                </c:pt>
                <c:pt idx="308">
                  <c:v>0.54500000000000004</c:v>
                </c:pt>
                <c:pt idx="309">
                  <c:v>0.21700000000000041</c:v>
                </c:pt>
                <c:pt idx="310">
                  <c:v>0.39800000000000296</c:v>
                </c:pt>
                <c:pt idx="311">
                  <c:v>0.53800000000000003</c:v>
                </c:pt>
                <c:pt idx="312">
                  <c:v>0.44700000000000001</c:v>
                </c:pt>
                <c:pt idx="313">
                  <c:v>0.30400000000000038</c:v>
                </c:pt>
                <c:pt idx="314">
                  <c:v>0.62400000000000455</c:v>
                </c:pt>
                <c:pt idx="315">
                  <c:v>0.41800000000000032</c:v>
                </c:pt>
                <c:pt idx="316">
                  <c:v>0.41300000000000031</c:v>
                </c:pt>
                <c:pt idx="317">
                  <c:v>0.16200000000000001</c:v>
                </c:pt>
                <c:pt idx="318">
                  <c:v>0.57800000000000062</c:v>
                </c:pt>
                <c:pt idx="319">
                  <c:v>9.1000000000000025E-2</c:v>
                </c:pt>
                <c:pt idx="320">
                  <c:v>0.30500000000000038</c:v>
                </c:pt>
                <c:pt idx="321">
                  <c:v>0.51100000000000001</c:v>
                </c:pt>
                <c:pt idx="322">
                  <c:v>0.11700000000000002</c:v>
                </c:pt>
                <c:pt idx="323">
                  <c:v>0.29900000000000032</c:v>
                </c:pt>
                <c:pt idx="324">
                  <c:v>0.19900000000000001</c:v>
                </c:pt>
                <c:pt idx="325">
                  <c:v>0.46200000000000002</c:v>
                </c:pt>
                <c:pt idx="326">
                  <c:v>0.27400000000000002</c:v>
                </c:pt>
                <c:pt idx="327">
                  <c:v>0.53700000000000003</c:v>
                </c:pt>
                <c:pt idx="328">
                  <c:v>0.21600000000000041</c:v>
                </c:pt>
                <c:pt idx="329">
                  <c:v>0.30800000000000038</c:v>
                </c:pt>
                <c:pt idx="330">
                  <c:v>5.3000000000000012E-2</c:v>
                </c:pt>
                <c:pt idx="331">
                  <c:v>0.37200000000000188</c:v>
                </c:pt>
                <c:pt idx="332">
                  <c:v>0.45600000000000002</c:v>
                </c:pt>
                <c:pt idx="333">
                  <c:v>0.30200000000000032</c:v>
                </c:pt>
                <c:pt idx="334">
                  <c:v>0.38700000000000256</c:v>
                </c:pt>
                <c:pt idx="335">
                  <c:v>0.39200000000000274</c:v>
                </c:pt>
                <c:pt idx="336">
                  <c:v>0.26500000000000001</c:v>
                </c:pt>
                <c:pt idx="337">
                  <c:v>0.42800000000000032</c:v>
                </c:pt>
                <c:pt idx="338">
                  <c:v>0.10800000000000012</c:v>
                </c:pt>
                <c:pt idx="339">
                  <c:v>0.41100000000000031</c:v>
                </c:pt>
                <c:pt idx="340">
                  <c:v>0.27100000000000002</c:v>
                </c:pt>
                <c:pt idx="341">
                  <c:v>0.254</c:v>
                </c:pt>
                <c:pt idx="342">
                  <c:v>0.54600000000000004</c:v>
                </c:pt>
                <c:pt idx="343">
                  <c:v>0.23500000000000001</c:v>
                </c:pt>
                <c:pt idx="344">
                  <c:v>0.38700000000000256</c:v>
                </c:pt>
                <c:pt idx="345">
                  <c:v>0.50600000000000001</c:v>
                </c:pt>
                <c:pt idx="346">
                  <c:v>0.80600000000000005</c:v>
                </c:pt>
                <c:pt idx="347">
                  <c:v>3.5999999999999997E-2</c:v>
                </c:pt>
                <c:pt idx="348">
                  <c:v>0.37100000000000088</c:v>
                </c:pt>
                <c:pt idx="349">
                  <c:v>-3.7999999999999999E-2</c:v>
                </c:pt>
                <c:pt idx="350">
                  <c:v>0.52200000000000002</c:v>
                </c:pt>
              </c:numCache>
            </c:numRef>
          </c:yVal>
          <c:smooth val="1"/>
        </c:ser>
        <c:ser>
          <c:idx val="8"/>
          <c:order val="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E$1:$E$351</c:f>
              <c:numCache>
                <c:formatCode>General</c:formatCode>
                <c:ptCount val="351"/>
                <c:pt idx="0">
                  <c:v>2.2490000000000001</c:v>
                </c:pt>
                <c:pt idx="1">
                  <c:v>1.9870000000000001</c:v>
                </c:pt>
                <c:pt idx="2">
                  <c:v>2.101</c:v>
                </c:pt>
                <c:pt idx="3">
                  <c:v>1.9259999999999908</c:v>
                </c:pt>
                <c:pt idx="4">
                  <c:v>2.14</c:v>
                </c:pt>
                <c:pt idx="5">
                  <c:v>1.917</c:v>
                </c:pt>
                <c:pt idx="6">
                  <c:v>1.7469999999999899</c:v>
                </c:pt>
                <c:pt idx="7">
                  <c:v>1.9850000000000001</c:v>
                </c:pt>
                <c:pt idx="8">
                  <c:v>2.2999999999999998</c:v>
                </c:pt>
                <c:pt idx="9">
                  <c:v>1.9319999999999908</c:v>
                </c:pt>
                <c:pt idx="10">
                  <c:v>1.919</c:v>
                </c:pt>
                <c:pt idx="11">
                  <c:v>1.5089999999999897</c:v>
                </c:pt>
                <c:pt idx="12">
                  <c:v>1.234</c:v>
                </c:pt>
                <c:pt idx="13">
                  <c:v>1.754</c:v>
                </c:pt>
                <c:pt idx="14">
                  <c:v>1.7969999999999908</c:v>
                </c:pt>
                <c:pt idx="15">
                  <c:v>1.329</c:v>
                </c:pt>
                <c:pt idx="16">
                  <c:v>1.8879999999999897</c:v>
                </c:pt>
                <c:pt idx="17">
                  <c:v>1.6579999999999897</c:v>
                </c:pt>
                <c:pt idx="18">
                  <c:v>1.7329999999999888</c:v>
                </c:pt>
                <c:pt idx="19">
                  <c:v>1.5740000000000001</c:v>
                </c:pt>
                <c:pt idx="20">
                  <c:v>1.873</c:v>
                </c:pt>
                <c:pt idx="21">
                  <c:v>2.0259999999999998</c:v>
                </c:pt>
                <c:pt idx="22">
                  <c:v>1.5720000000000001</c:v>
                </c:pt>
                <c:pt idx="23">
                  <c:v>1.6870000000000001</c:v>
                </c:pt>
                <c:pt idx="24">
                  <c:v>1.331</c:v>
                </c:pt>
                <c:pt idx="25">
                  <c:v>1.446</c:v>
                </c:pt>
                <c:pt idx="26">
                  <c:v>1.6479999999999897</c:v>
                </c:pt>
                <c:pt idx="27">
                  <c:v>1.446</c:v>
                </c:pt>
                <c:pt idx="28">
                  <c:v>1.522</c:v>
                </c:pt>
                <c:pt idx="29">
                  <c:v>1.613</c:v>
                </c:pt>
                <c:pt idx="30">
                  <c:v>1.42</c:v>
                </c:pt>
                <c:pt idx="31">
                  <c:v>1.6339999999999897</c:v>
                </c:pt>
                <c:pt idx="32">
                  <c:v>1.546</c:v>
                </c:pt>
                <c:pt idx="33">
                  <c:v>1.6830000000000001</c:v>
                </c:pt>
                <c:pt idx="34">
                  <c:v>1.1859999999999908</c:v>
                </c:pt>
                <c:pt idx="35">
                  <c:v>1.33</c:v>
                </c:pt>
                <c:pt idx="36">
                  <c:v>1.7589999999999897</c:v>
                </c:pt>
                <c:pt idx="37">
                  <c:v>1.4589999999999888</c:v>
                </c:pt>
                <c:pt idx="38">
                  <c:v>1.516</c:v>
                </c:pt>
                <c:pt idx="39">
                  <c:v>1.4369999999999874</c:v>
                </c:pt>
                <c:pt idx="40">
                  <c:v>1.802</c:v>
                </c:pt>
                <c:pt idx="41">
                  <c:v>1.9159999999999906</c:v>
                </c:pt>
                <c:pt idx="42">
                  <c:v>1.9350000000000001</c:v>
                </c:pt>
                <c:pt idx="43">
                  <c:v>2.194</c:v>
                </c:pt>
                <c:pt idx="44">
                  <c:v>2.2450000000000001</c:v>
                </c:pt>
                <c:pt idx="45">
                  <c:v>2.246</c:v>
                </c:pt>
                <c:pt idx="46">
                  <c:v>2.8809999999999998</c:v>
                </c:pt>
                <c:pt idx="47">
                  <c:v>2.8</c:v>
                </c:pt>
                <c:pt idx="48">
                  <c:v>2.9169999999999967</c:v>
                </c:pt>
                <c:pt idx="49">
                  <c:v>2.4959999999999987</c:v>
                </c:pt>
                <c:pt idx="50">
                  <c:v>2.8329999999999793</c:v>
                </c:pt>
                <c:pt idx="51">
                  <c:v>2.6389999999999998</c:v>
                </c:pt>
                <c:pt idx="52">
                  <c:v>2.7159999999999997</c:v>
                </c:pt>
                <c:pt idx="53">
                  <c:v>2.8259999999999987</c:v>
                </c:pt>
                <c:pt idx="54">
                  <c:v>2.6309999999999998</c:v>
                </c:pt>
                <c:pt idx="55">
                  <c:v>2.9159999999999977</c:v>
                </c:pt>
                <c:pt idx="56">
                  <c:v>2.4189999999999987</c:v>
                </c:pt>
                <c:pt idx="57">
                  <c:v>1.9610000000000001</c:v>
                </c:pt>
                <c:pt idx="58">
                  <c:v>2.1219999999999999</c:v>
                </c:pt>
                <c:pt idx="59">
                  <c:v>1.432999999999987</c:v>
                </c:pt>
                <c:pt idx="60">
                  <c:v>1.84</c:v>
                </c:pt>
                <c:pt idx="61">
                  <c:v>1.6500000000000001</c:v>
                </c:pt>
                <c:pt idx="62">
                  <c:v>1.8959999999999897</c:v>
                </c:pt>
                <c:pt idx="63">
                  <c:v>1.7289999999999888</c:v>
                </c:pt>
                <c:pt idx="64">
                  <c:v>1.8640000000000001</c:v>
                </c:pt>
                <c:pt idx="65">
                  <c:v>2.0840000000000001</c:v>
                </c:pt>
                <c:pt idx="66">
                  <c:v>2.4689999999999999</c:v>
                </c:pt>
                <c:pt idx="67">
                  <c:v>1.9750000000000001</c:v>
                </c:pt>
                <c:pt idx="68">
                  <c:v>2.2650000000000001</c:v>
                </c:pt>
                <c:pt idx="69">
                  <c:v>2.4289999999999998</c:v>
                </c:pt>
                <c:pt idx="70">
                  <c:v>2.1919999999999997</c:v>
                </c:pt>
                <c:pt idx="71">
                  <c:v>2.1909999999999998</c:v>
                </c:pt>
                <c:pt idx="72">
                  <c:v>2.5449999999999999</c:v>
                </c:pt>
                <c:pt idx="73">
                  <c:v>2.7690000000000001</c:v>
                </c:pt>
                <c:pt idx="74">
                  <c:v>2.6119999999999997</c:v>
                </c:pt>
                <c:pt idx="75">
                  <c:v>2.7309999999999999</c:v>
                </c:pt>
                <c:pt idx="76">
                  <c:v>3.0270000000000001</c:v>
                </c:pt>
                <c:pt idx="77">
                  <c:v>3.234</c:v>
                </c:pt>
                <c:pt idx="78">
                  <c:v>2.8659999999999997</c:v>
                </c:pt>
                <c:pt idx="79">
                  <c:v>3.387</c:v>
                </c:pt>
                <c:pt idx="80">
                  <c:v>3.4409999999999998</c:v>
                </c:pt>
                <c:pt idx="81">
                  <c:v>3.0649999999999999</c:v>
                </c:pt>
                <c:pt idx="82">
                  <c:v>3.3249999999999997</c:v>
                </c:pt>
                <c:pt idx="83">
                  <c:v>3.2970000000000002</c:v>
                </c:pt>
                <c:pt idx="84">
                  <c:v>3.4059999999999997</c:v>
                </c:pt>
                <c:pt idx="85">
                  <c:v>3.7680000000000002</c:v>
                </c:pt>
                <c:pt idx="86">
                  <c:v>4.0720000000000001</c:v>
                </c:pt>
                <c:pt idx="87">
                  <c:v>4.03</c:v>
                </c:pt>
                <c:pt idx="88">
                  <c:v>4.3339999999999996</c:v>
                </c:pt>
                <c:pt idx="89">
                  <c:v>4.4779999999999998</c:v>
                </c:pt>
                <c:pt idx="90">
                  <c:v>4.3179999999999845</c:v>
                </c:pt>
                <c:pt idx="91">
                  <c:v>3.9369999999999967</c:v>
                </c:pt>
                <c:pt idx="92">
                  <c:v>4.6549999999999745</c:v>
                </c:pt>
                <c:pt idx="93">
                  <c:v>4.5209999999999955</c:v>
                </c:pt>
                <c:pt idx="94">
                  <c:v>4.4260000000000002</c:v>
                </c:pt>
                <c:pt idx="95">
                  <c:v>4.5639999999999965</c:v>
                </c:pt>
                <c:pt idx="96">
                  <c:v>4.2910000000000004</c:v>
                </c:pt>
                <c:pt idx="97">
                  <c:v>5.04</c:v>
                </c:pt>
                <c:pt idx="98">
                  <c:v>4.8</c:v>
                </c:pt>
                <c:pt idx="99">
                  <c:v>4.8069999999999995</c:v>
                </c:pt>
                <c:pt idx="100">
                  <c:v>5.1469999999999985</c:v>
                </c:pt>
                <c:pt idx="101">
                  <c:v>4.8179999999999845</c:v>
                </c:pt>
                <c:pt idx="102">
                  <c:v>5.0609999999999955</c:v>
                </c:pt>
                <c:pt idx="103">
                  <c:v>5.4310000000000134</c:v>
                </c:pt>
                <c:pt idx="104">
                  <c:v>5.3279999999999745</c:v>
                </c:pt>
                <c:pt idx="105">
                  <c:v>4.9630000000000001</c:v>
                </c:pt>
                <c:pt idx="106">
                  <c:v>5.6</c:v>
                </c:pt>
                <c:pt idx="107">
                  <c:v>5.25</c:v>
                </c:pt>
                <c:pt idx="108">
                  <c:v>5.0860000000000003</c:v>
                </c:pt>
                <c:pt idx="109">
                  <c:v>5.3339999999999996</c:v>
                </c:pt>
                <c:pt idx="110">
                  <c:v>5.2729999999999997</c:v>
                </c:pt>
                <c:pt idx="111">
                  <c:v>4.944</c:v>
                </c:pt>
                <c:pt idx="112">
                  <c:v>5.6139999999999946</c:v>
                </c:pt>
                <c:pt idx="113">
                  <c:v>5.4589999999999996</c:v>
                </c:pt>
                <c:pt idx="114">
                  <c:v>5.0359999999999996</c:v>
                </c:pt>
                <c:pt idx="115">
                  <c:v>5.4329999999999998</c:v>
                </c:pt>
                <c:pt idx="116">
                  <c:v>5.335</c:v>
                </c:pt>
                <c:pt idx="117">
                  <c:v>5.3439999999999985</c:v>
                </c:pt>
                <c:pt idx="118">
                  <c:v>5.3439999999999985</c:v>
                </c:pt>
                <c:pt idx="119">
                  <c:v>5.5179999999999945</c:v>
                </c:pt>
                <c:pt idx="120">
                  <c:v>5.0149999999999855</c:v>
                </c:pt>
                <c:pt idx="121">
                  <c:v>4.9130000000000003</c:v>
                </c:pt>
                <c:pt idx="122">
                  <c:v>4.99</c:v>
                </c:pt>
                <c:pt idx="123">
                  <c:v>4.9409999999999998</c:v>
                </c:pt>
                <c:pt idx="124">
                  <c:v>5.1599999999999975</c:v>
                </c:pt>
                <c:pt idx="125">
                  <c:v>5.0239999999999965</c:v>
                </c:pt>
                <c:pt idx="126">
                  <c:v>5.1449999999999845</c:v>
                </c:pt>
                <c:pt idx="127">
                  <c:v>4.7789999999999999</c:v>
                </c:pt>
                <c:pt idx="128">
                  <c:v>4.5789999999999997</c:v>
                </c:pt>
                <c:pt idx="129">
                  <c:v>5.1779999999999955</c:v>
                </c:pt>
                <c:pt idx="130">
                  <c:v>5.5179999999999945</c:v>
                </c:pt>
                <c:pt idx="131">
                  <c:v>5.3929999999999945</c:v>
                </c:pt>
                <c:pt idx="132">
                  <c:v>5.2089999999999996</c:v>
                </c:pt>
                <c:pt idx="133">
                  <c:v>4.8949999999999845</c:v>
                </c:pt>
                <c:pt idx="134">
                  <c:v>4.9239999999999995</c:v>
                </c:pt>
                <c:pt idx="135">
                  <c:v>5.46</c:v>
                </c:pt>
                <c:pt idx="136">
                  <c:v>5.2139999999999995</c:v>
                </c:pt>
                <c:pt idx="137">
                  <c:v>5.2219999999999995</c:v>
                </c:pt>
                <c:pt idx="138">
                  <c:v>5.5119999999999996</c:v>
                </c:pt>
                <c:pt idx="139">
                  <c:v>5.2409999999999997</c:v>
                </c:pt>
                <c:pt idx="140">
                  <c:v>5.0659999999999945</c:v>
                </c:pt>
                <c:pt idx="141">
                  <c:v>4.9710000000000134</c:v>
                </c:pt>
                <c:pt idx="142">
                  <c:v>5.4740000000000002</c:v>
                </c:pt>
                <c:pt idx="143">
                  <c:v>5.1949999999999745</c:v>
                </c:pt>
                <c:pt idx="144">
                  <c:v>5.1429999999999945</c:v>
                </c:pt>
                <c:pt idx="145">
                  <c:v>5.2160000000000002</c:v>
                </c:pt>
                <c:pt idx="146">
                  <c:v>5.4390000000000134</c:v>
                </c:pt>
                <c:pt idx="147">
                  <c:v>5.0219999999999985</c:v>
                </c:pt>
                <c:pt idx="148">
                  <c:v>5.0039999999999996</c:v>
                </c:pt>
                <c:pt idx="149">
                  <c:v>4.8539999999999965</c:v>
                </c:pt>
                <c:pt idx="150">
                  <c:v>5.2389999999999999</c:v>
                </c:pt>
                <c:pt idx="151">
                  <c:v>5.5679999999999845</c:v>
                </c:pt>
                <c:pt idx="152">
                  <c:v>4.9770000000000003</c:v>
                </c:pt>
                <c:pt idx="153">
                  <c:v>4.8199999999999985</c:v>
                </c:pt>
                <c:pt idx="154">
                  <c:v>5.1779999999999955</c:v>
                </c:pt>
                <c:pt idx="155">
                  <c:v>4.8490000000000002</c:v>
                </c:pt>
                <c:pt idx="156">
                  <c:v>4.4009999999999998</c:v>
                </c:pt>
                <c:pt idx="157">
                  <c:v>5.1269999999999945</c:v>
                </c:pt>
                <c:pt idx="158">
                  <c:v>4.6399999999999997</c:v>
                </c:pt>
                <c:pt idx="159">
                  <c:v>4.7329999999999997</c:v>
                </c:pt>
                <c:pt idx="160">
                  <c:v>4.3689999999999856</c:v>
                </c:pt>
                <c:pt idx="161">
                  <c:v>4.5659999999999945</c:v>
                </c:pt>
                <c:pt idx="162">
                  <c:v>4.4429999999999996</c:v>
                </c:pt>
                <c:pt idx="163">
                  <c:v>4.5529999999999955</c:v>
                </c:pt>
                <c:pt idx="164">
                  <c:v>4.5659999999999945</c:v>
                </c:pt>
                <c:pt idx="165">
                  <c:v>4.7629999999999955</c:v>
                </c:pt>
                <c:pt idx="166">
                  <c:v>4.3890000000000002</c:v>
                </c:pt>
                <c:pt idx="167">
                  <c:v>4.6909999999999945</c:v>
                </c:pt>
                <c:pt idx="168">
                  <c:v>3.9359999999999977</c:v>
                </c:pt>
                <c:pt idx="169">
                  <c:v>3.8369999999999793</c:v>
                </c:pt>
                <c:pt idx="170">
                  <c:v>3.9329999999999967</c:v>
                </c:pt>
                <c:pt idx="171">
                  <c:v>3.468</c:v>
                </c:pt>
                <c:pt idx="172">
                  <c:v>4.0960000000000001</c:v>
                </c:pt>
                <c:pt idx="173">
                  <c:v>3.84</c:v>
                </c:pt>
                <c:pt idx="174">
                  <c:v>3.82</c:v>
                </c:pt>
                <c:pt idx="175">
                  <c:v>3.5030000000000001</c:v>
                </c:pt>
                <c:pt idx="176">
                  <c:v>3.7709999999999999</c:v>
                </c:pt>
                <c:pt idx="177">
                  <c:v>3.4969999999999977</c:v>
                </c:pt>
                <c:pt idx="178">
                  <c:v>3.5149999999999997</c:v>
                </c:pt>
                <c:pt idx="179">
                  <c:v>3.5459999999999998</c:v>
                </c:pt>
                <c:pt idx="180">
                  <c:v>3.7629999999999999</c:v>
                </c:pt>
                <c:pt idx="181">
                  <c:v>3.4729999999999968</c:v>
                </c:pt>
                <c:pt idx="182">
                  <c:v>3.2480000000000002</c:v>
                </c:pt>
                <c:pt idx="183">
                  <c:v>3.1459999999999999</c:v>
                </c:pt>
                <c:pt idx="184">
                  <c:v>3.0779999999999998</c:v>
                </c:pt>
                <c:pt idx="185">
                  <c:v>3.4809999999999999</c:v>
                </c:pt>
                <c:pt idx="186">
                  <c:v>3.2610000000000001</c:v>
                </c:pt>
                <c:pt idx="187">
                  <c:v>2.9009999999999998</c:v>
                </c:pt>
                <c:pt idx="188">
                  <c:v>2.786</c:v>
                </c:pt>
                <c:pt idx="189">
                  <c:v>2.6659999999999999</c:v>
                </c:pt>
                <c:pt idx="190">
                  <c:v>2.7119999999999997</c:v>
                </c:pt>
                <c:pt idx="191">
                  <c:v>2.488</c:v>
                </c:pt>
                <c:pt idx="192">
                  <c:v>2.4759999999999978</c:v>
                </c:pt>
                <c:pt idx="193">
                  <c:v>2.5259999999999998</c:v>
                </c:pt>
                <c:pt idx="194">
                  <c:v>2.8459999999999988</c:v>
                </c:pt>
                <c:pt idx="195">
                  <c:v>2.4659999999999997</c:v>
                </c:pt>
                <c:pt idx="196">
                  <c:v>2.762</c:v>
                </c:pt>
                <c:pt idx="197">
                  <c:v>2.3089999999999997</c:v>
                </c:pt>
                <c:pt idx="198">
                  <c:v>2.5709999999999997</c:v>
                </c:pt>
                <c:pt idx="199">
                  <c:v>2.2610000000000001</c:v>
                </c:pt>
                <c:pt idx="200">
                  <c:v>2.2119999999999997</c:v>
                </c:pt>
                <c:pt idx="201">
                  <c:v>2.548</c:v>
                </c:pt>
                <c:pt idx="202">
                  <c:v>2.4129999999999967</c:v>
                </c:pt>
                <c:pt idx="203">
                  <c:v>2.1559999999999997</c:v>
                </c:pt>
                <c:pt idx="204">
                  <c:v>2.3049999999999997</c:v>
                </c:pt>
                <c:pt idx="205">
                  <c:v>2.4019999999999997</c:v>
                </c:pt>
                <c:pt idx="206">
                  <c:v>2.3979999999999997</c:v>
                </c:pt>
                <c:pt idx="207">
                  <c:v>2.2389999999999999</c:v>
                </c:pt>
                <c:pt idx="208">
                  <c:v>2.097</c:v>
                </c:pt>
                <c:pt idx="209">
                  <c:v>2.4929999999999977</c:v>
                </c:pt>
                <c:pt idx="210">
                  <c:v>1.9000000000000001</c:v>
                </c:pt>
                <c:pt idx="211">
                  <c:v>2.2749999999999999</c:v>
                </c:pt>
                <c:pt idx="212">
                  <c:v>1.9910000000000001</c:v>
                </c:pt>
                <c:pt idx="213">
                  <c:v>1.829</c:v>
                </c:pt>
                <c:pt idx="214">
                  <c:v>2.29</c:v>
                </c:pt>
                <c:pt idx="215">
                  <c:v>1.788</c:v>
                </c:pt>
                <c:pt idx="216">
                  <c:v>2.0939999999999999</c:v>
                </c:pt>
                <c:pt idx="217">
                  <c:v>1.4669999999999888</c:v>
                </c:pt>
                <c:pt idx="218">
                  <c:v>1.298</c:v>
                </c:pt>
                <c:pt idx="219">
                  <c:v>1.7069999999999887</c:v>
                </c:pt>
                <c:pt idx="220">
                  <c:v>1.754</c:v>
                </c:pt>
                <c:pt idx="221">
                  <c:v>1.484</c:v>
                </c:pt>
                <c:pt idx="222">
                  <c:v>1.9540000000000091</c:v>
                </c:pt>
                <c:pt idx="223">
                  <c:v>1.5840000000000001</c:v>
                </c:pt>
                <c:pt idx="224">
                  <c:v>1.5509999999999908</c:v>
                </c:pt>
                <c:pt idx="225">
                  <c:v>1.446</c:v>
                </c:pt>
                <c:pt idx="226">
                  <c:v>1.4129999999999869</c:v>
                </c:pt>
                <c:pt idx="227">
                  <c:v>1.6300000000000001</c:v>
                </c:pt>
                <c:pt idx="228">
                  <c:v>1.4989999999999899</c:v>
                </c:pt>
                <c:pt idx="229">
                  <c:v>1.6439999999999897</c:v>
                </c:pt>
                <c:pt idx="230">
                  <c:v>1.2829999999999897</c:v>
                </c:pt>
                <c:pt idx="231">
                  <c:v>1.056</c:v>
                </c:pt>
                <c:pt idx="232">
                  <c:v>1.1539999999999897</c:v>
                </c:pt>
                <c:pt idx="233">
                  <c:v>1.149</c:v>
                </c:pt>
                <c:pt idx="234">
                  <c:v>1.111</c:v>
                </c:pt>
                <c:pt idx="235">
                  <c:v>1.4549999999999887</c:v>
                </c:pt>
                <c:pt idx="236">
                  <c:v>1.202</c:v>
                </c:pt>
                <c:pt idx="237">
                  <c:v>1.5469999999999908</c:v>
                </c:pt>
                <c:pt idx="238">
                  <c:v>1.0149999999999897</c:v>
                </c:pt>
                <c:pt idx="239">
                  <c:v>0.84700000000000064</c:v>
                </c:pt>
                <c:pt idx="240">
                  <c:v>1.169</c:v>
                </c:pt>
                <c:pt idx="241">
                  <c:v>1.1399999999999897</c:v>
                </c:pt>
                <c:pt idx="242">
                  <c:v>1.163</c:v>
                </c:pt>
                <c:pt idx="243">
                  <c:v>1.034</c:v>
                </c:pt>
                <c:pt idx="244">
                  <c:v>1.083</c:v>
                </c:pt>
                <c:pt idx="245">
                  <c:v>1.304</c:v>
                </c:pt>
                <c:pt idx="246">
                  <c:v>1.2109999999999888</c:v>
                </c:pt>
                <c:pt idx="247">
                  <c:v>1.468</c:v>
                </c:pt>
                <c:pt idx="248">
                  <c:v>0.85800000000000065</c:v>
                </c:pt>
                <c:pt idx="249">
                  <c:v>1.0960000000000001</c:v>
                </c:pt>
                <c:pt idx="250">
                  <c:v>1.4049999999999867</c:v>
                </c:pt>
                <c:pt idx="251">
                  <c:v>0.77200000000000513</c:v>
                </c:pt>
                <c:pt idx="252">
                  <c:v>0.74200000000000454</c:v>
                </c:pt>
                <c:pt idx="253">
                  <c:v>0.72500000000000064</c:v>
                </c:pt>
                <c:pt idx="254">
                  <c:v>0.95900000000000063</c:v>
                </c:pt>
                <c:pt idx="255">
                  <c:v>0.82600000000000062</c:v>
                </c:pt>
                <c:pt idx="256">
                  <c:v>0.74200000000000454</c:v>
                </c:pt>
                <c:pt idx="257">
                  <c:v>0.64800000000000513</c:v>
                </c:pt>
                <c:pt idx="258">
                  <c:v>0.91600000000000004</c:v>
                </c:pt>
                <c:pt idx="259">
                  <c:v>0.47100000000000031</c:v>
                </c:pt>
                <c:pt idx="260">
                  <c:v>0.83100000000000063</c:v>
                </c:pt>
                <c:pt idx="261">
                  <c:v>1.0429999999999908</c:v>
                </c:pt>
                <c:pt idx="262">
                  <c:v>0.86900000000000455</c:v>
                </c:pt>
                <c:pt idx="263">
                  <c:v>1.2009999999999887</c:v>
                </c:pt>
                <c:pt idx="264">
                  <c:v>0.72200000000000064</c:v>
                </c:pt>
                <c:pt idx="265">
                  <c:v>0.70600000000000063</c:v>
                </c:pt>
                <c:pt idx="266">
                  <c:v>1.2269999999999888</c:v>
                </c:pt>
                <c:pt idx="267">
                  <c:v>0.75200000000000489</c:v>
                </c:pt>
                <c:pt idx="268">
                  <c:v>0.90700000000000003</c:v>
                </c:pt>
                <c:pt idx="269">
                  <c:v>0.81299999999999994</c:v>
                </c:pt>
                <c:pt idx="270">
                  <c:v>0.43900000000000228</c:v>
                </c:pt>
                <c:pt idx="271">
                  <c:v>0.41500000000000031</c:v>
                </c:pt>
                <c:pt idx="272">
                  <c:v>0.66400000000000592</c:v>
                </c:pt>
                <c:pt idx="273">
                  <c:v>0.68100000000000005</c:v>
                </c:pt>
                <c:pt idx="274">
                  <c:v>0.39300000000000296</c:v>
                </c:pt>
                <c:pt idx="275">
                  <c:v>0.82600000000000062</c:v>
                </c:pt>
                <c:pt idx="276">
                  <c:v>0.86400000000000265</c:v>
                </c:pt>
                <c:pt idx="277">
                  <c:v>0.77100000000000513</c:v>
                </c:pt>
                <c:pt idx="278">
                  <c:v>0.74400000000000455</c:v>
                </c:pt>
                <c:pt idx="279">
                  <c:v>0.82099999999999995</c:v>
                </c:pt>
                <c:pt idx="280">
                  <c:v>0.52</c:v>
                </c:pt>
                <c:pt idx="281">
                  <c:v>0.82700000000000062</c:v>
                </c:pt>
                <c:pt idx="282">
                  <c:v>0.60300000000000065</c:v>
                </c:pt>
                <c:pt idx="283">
                  <c:v>0.74900000000000455</c:v>
                </c:pt>
                <c:pt idx="284">
                  <c:v>0.39400000000000296</c:v>
                </c:pt>
                <c:pt idx="285">
                  <c:v>0.57099999999999995</c:v>
                </c:pt>
                <c:pt idx="286">
                  <c:v>0.47900000000000031</c:v>
                </c:pt>
                <c:pt idx="287">
                  <c:v>0.42300000000000032</c:v>
                </c:pt>
                <c:pt idx="288">
                  <c:v>0.67000000000000592</c:v>
                </c:pt>
                <c:pt idx="289">
                  <c:v>0.91300000000000003</c:v>
                </c:pt>
                <c:pt idx="290">
                  <c:v>0.24100000000000021</c:v>
                </c:pt>
                <c:pt idx="291">
                  <c:v>0.61400000000000265</c:v>
                </c:pt>
                <c:pt idx="292">
                  <c:v>0.96500000000000064</c:v>
                </c:pt>
                <c:pt idx="293">
                  <c:v>0.41400000000000031</c:v>
                </c:pt>
                <c:pt idx="294">
                  <c:v>0.37900000000000239</c:v>
                </c:pt>
                <c:pt idx="295">
                  <c:v>0.74000000000000365</c:v>
                </c:pt>
                <c:pt idx="296">
                  <c:v>0.48600000000000032</c:v>
                </c:pt>
                <c:pt idx="297">
                  <c:v>0.57600000000000062</c:v>
                </c:pt>
                <c:pt idx="298">
                  <c:v>0.67900000000000593</c:v>
                </c:pt>
                <c:pt idx="299">
                  <c:v>0.51900000000000002</c:v>
                </c:pt>
                <c:pt idx="300">
                  <c:v>0.30900000000000138</c:v>
                </c:pt>
                <c:pt idx="301">
                  <c:v>0.40600000000000008</c:v>
                </c:pt>
                <c:pt idx="302">
                  <c:v>0.78900000000000003</c:v>
                </c:pt>
                <c:pt idx="303">
                  <c:v>0.48500000000000032</c:v>
                </c:pt>
                <c:pt idx="304">
                  <c:v>0.31200000000000228</c:v>
                </c:pt>
                <c:pt idx="305">
                  <c:v>0.38700000000000256</c:v>
                </c:pt>
                <c:pt idx="306">
                  <c:v>0.44700000000000001</c:v>
                </c:pt>
                <c:pt idx="307">
                  <c:v>0.40800000000000008</c:v>
                </c:pt>
                <c:pt idx="308">
                  <c:v>0.46800000000000008</c:v>
                </c:pt>
                <c:pt idx="309">
                  <c:v>0.22600000000000001</c:v>
                </c:pt>
                <c:pt idx="310">
                  <c:v>0.34500000000000008</c:v>
                </c:pt>
                <c:pt idx="311">
                  <c:v>0.47400000000000031</c:v>
                </c:pt>
                <c:pt idx="312">
                  <c:v>0.84300000000000064</c:v>
                </c:pt>
                <c:pt idx="313">
                  <c:v>0.443</c:v>
                </c:pt>
                <c:pt idx="314">
                  <c:v>0.21100000000000024</c:v>
                </c:pt>
                <c:pt idx="315">
                  <c:v>0.49600000000000088</c:v>
                </c:pt>
                <c:pt idx="316">
                  <c:v>0.65000000000000524</c:v>
                </c:pt>
                <c:pt idx="317">
                  <c:v>0.29500000000000032</c:v>
                </c:pt>
                <c:pt idx="318">
                  <c:v>0.38900000000000257</c:v>
                </c:pt>
                <c:pt idx="319">
                  <c:v>0.22</c:v>
                </c:pt>
                <c:pt idx="320">
                  <c:v>0.20700000000000021</c:v>
                </c:pt>
                <c:pt idx="321">
                  <c:v>0.64300000000000512</c:v>
                </c:pt>
                <c:pt idx="322">
                  <c:v>0.66500000000000592</c:v>
                </c:pt>
                <c:pt idx="323">
                  <c:v>0.76000000000000512</c:v>
                </c:pt>
                <c:pt idx="324">
                  <c:v>0.43100000000000038</c:v>
                </c:pt>
                <c:pt idx="325">
                  <c:v>0.55900000000000005</c:v>
                </c:pt>
                <c:pt idx="326">
                  <c:v>0.59599999999999997</c:v>
                </c:pt>
                <c:pt idx="327">
                  <c:v>0.58899999999999997</c:v>
                </c:pt>
                <c:pt idx="328">
                  <c:v>0.34100000000000008</c:v>
                </c:pt>
                <c:pt idx="329">
                  <c:v>0.18700000000000044</c:v>
                </c:pt>
                <c:pt idx="330">
                  <c:v>0.76400000000000512</c:v>
                </c:pt>
                <c:pt idx="331">
                  <c:v>0.28300000000000008</c:v>
                </c:pt>
                <c:pt idx="332">
                  <c:v>0.37400000000000228</c:v>
                </c:pt>
                <c:pt idx="333">
                  <c:v>0.36300000000000032</c:v>
                </c:pt>
                <c:pt idx="334">
                  <c:v>0.47400000000000031</c:v>
                </c:pt>
                <c:pt idx="335">
                  <c:v>0.49500000000000038</c:v>
                </c:pt>
                <c:pt idx="336">
                  <c:v>0.10700000000000012</c:v>
                </c:pt>
                <c:pt idx="337">
                  <c:v>0.46900000000000008</c:v>
                </c:pt>
                <c:pt idx="338">
                  <c:v>0.27100000000000002</c:v>
                </c:pt>
                <c:pt idx="339">
                  <c:v>0.58000000000000007</c:v>
                </c:pt>
                <c:pt idx="340">
                  <c:v>0.126</c:v>
                </c:pt>
                <c:pt idx="341">
                  <c:v>0.31100000000000227</c:v>
                </c:pt>
                <c:pt idx="342">
                  <c:v>0.14900000000000024</c:v>
                </c:pt>
                <c:pt idx="343">
                  <c:v>0.58000000000000007</c:v>
                </c:pt>
                <c:pt idx="344">
                  <c:v>1.7999999999999999E-2</c:v>
                </c:pt>
                <c:pt idx="345">
                  <c:v>0.10199999999999998</c:v>
                </c:pt>
                <c:pt idx="346">
                  <c:v>0.23400000000000001</c:v>
                </c:pt>
                <c:pt idx="347">
                  <c:v>0.10600000000000002</c:v>
                </c:pt>
                <c:pt idx="348">
                  <c:v>0.28800000000000031</c:v>
                </c:pt>
                <c:pt idx="349">
                  <c:v>0.38600000000000256</c:v>
                </c:pt>
                <c:pt idx="350">
                  <c:v>0.13100000000000001</c:v>
                </c:pt>
              </c:numCache>
            </c:numRef>
          </c:yVal>
          <c:smooth val="1"/>
        </c:ser>
        <c:ser>
          <c:idx val="9"/>
          <c:order val="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F$1:$F$351</c:f>
              <c:numCache>
                <c:formatCode>General</c:formatCode>
                <c:ptCount val="351"/>
                <c:pt idx="0">
                  <c:v>1.9319999999999908</c:v>
                </c:pt>
                <c:pt idx="1">
                  <c:v>2.5909999999999997</c:v>
                </c:pt>
                <c:pt idx="2">
                  <c:v>1.9000000000000001</c:v>
                </c:pt>
                <c:pt idx="3">
                  <c:v>2.0319999999999987</c:v>
                </c:pt>
                <c:pt idx="4">
                  <c:v>2.0959999999999988</c:v>
                </c:pt>
                <c:pt idx="5">
                  <c:v>1.930000000000009</c:v>
                </c:pt>
                <c:pt idx="6">
                  <c:v>1.877</c:v>
                </c:pt>
                <c:pt idx="7">
                  <c:v>1.881</c:v>
                </c:pt>
                <c:pt idx="8">
                  <c:v>1.496</c:v>
                </c:pt>
                <c:pt idx="9">
                  <c:v>1.927</c:v>
                </c:pt>
                <c:pt idx="10">
                  <c:v>1.4249999999999869</c:v>
                </c:pt>
                <c:pt idx="11">
                  <c:v>1.704</c:v>
                </c:pt>
                <c:pt idx="12">
                  <c:v>1.4789999999999888</c:v>
                </c:pt>
                <c:pt idx="13">
                  <c:v>1.7909999999999906</c:v>
                </c:pt>
                <c:pt idx="14">
                  <c:v>2.0270000000000001</c:v>
                </c:pt>
                <c:pt idx="15">
                  <c:v>1.6859999999999908</c:v>
                </c:pt>
                <c:pt idx="16">
                  <c:v>1.6319999999999897</c:v>
                </c:pt>
                <c:pt idx="17">
                  <c:v>1.345</c:v>
                </c:pt>
                <c:pt idx="18">
                  <c:v>1.5660000000000001</c:v>
                </c:pt>
                <c:pt idx="19">
                  <c:v>1.552</c:v>
                </c:pt>
                <c:pt idx="20">
                  <c:v>1.4809999999999888</c:v>
                </c:pt>
                <c:pt idx="21">
                  <c:v>1.1519999999999897</c:v>
                </c:pt>
                <c:pt idx="22">
                  <c:v>1.54</c:v>
                </c:pt>
                <c:pt idx="23">
                  <c:v>1.6879999999999908</c:v>
                </c:pt>
                <c:pt idx="24">
                  <c:v>1.41</c:v>
                </c:pt>
                <c:pt idx="25">
                  <c:v>1.4909999999999897</c:v>
                </c:pt>
                <c:pt idx="26">
                  <c:v>1.5369999999999902</c:v>
                </c:pt>
                <c:pt idx="27">
                  <c:v>1.488</c:v>
                </c:pt>
                <c:pt idx="28">
                  <c:v>1.5489999999999908</c:v>
                </c:pt>
                <c:pt idx="29">
                  <c:v>1.4009999999999867</c:v>
                </c:pt>
                <c:pt idx="30">
                  <c:v>1.609</c:v>
                </c:pt>
                <c:pt idx="31">
                  <c:v>1.159</c:v>
                </c:pt>
                <c:pt idx="32">
                  <c:v>1.6</c:v>
                </c:pt>
                <c:pt idx="33">
                  <c:v>1.6990000000000001</c:v>
                </c:pt>
                <c:pt idx="34">
                  <c:v>1.5449999999999908</c:v>
                </c:pt>
                <c:pt idx="35">
                  <c:v>1.6400000000000001</c:v>
                </c:pt>
                <c:pt idx="36">
                  <c:v>1.4169999999999869</c:v>
                </c:pt>
                <c:pt idx="37">
                  <c:v>1.5509999999999908</c:v>
                </c:pt>
                <c:pt idx="38">
                  <c:v>1.3580000000000001</c:v>
                </c:pt>
                <c:pt idx="39">
                  <c:v>1.716</c:v>
                </c:pt>
                <c:pt idx="40">
                  <c:v>2.1280000000000001</c:v>
                </c:pt>
                <c:pt idx="41">
                  <c:v>2.0159999999999987</c:v>
                </c:pt>
                <c:pt idx="42">
                  <c:v>1.9940000000000102</c:v>
                </c:pt>
                <c:pt idx="43">
                  <c:v>2.528</c:v>
                </c:pt>
                <c:pt idx="44">
                  <c:v>2.71</c:v>
                </c:pt>
                <c:pt idx="45">
                  <c:v>2.4830000000000001</c:v>
                </c:pt>
                <c:pt idx="46">
                  <c:v>2.8179999999999987</c:v>
                </c:pt>
                <c:pt idx="47">
                  <c:v>2.5749999999999997</c:v>
                </c:pt>
                <c:pt idx="48">
                  <c:v>2.7040000000000002</c:v>
                </c:pt>
                <c:pt idx="49">
                  <c:v>2.706</c:v>
                </c:pt>
                <c:pt idx="50">
                  <c:v>3.0539999999999998</c:v>
                </c:pt>
                <c:pt idx="51">
                  <c:v>3.0979999999999999</c:v>
                </c:pt>
                <c:pt idx="52">
                  <c:v>2.58</c:v>
                </c:pt>
                <c:pt idx="53">
                  <c:v>2.7730000000000001</c:v>
                </c:pt>
                <c:pt idx="54">
                  <c:v>3.05</c:v>
                </c:pt>
                <c:pt idx="55">
                  <c:v>2.464</c:v>
                </c:pt>
                <c:pt idx="56">
                  <c:v>2.4289999999999998</c:v>
                </c:pt>
                <c:pt idx="57">
                  <c:v>2.3489999999999998</c:v>
                </c:pt>
                <c:pt idx="58">
                  <c:v>2.528</c:v>
                </c:pt>
                <c:pt idx="59">
                  <c:v>1.85</c:v>
                </c:pt>
                <c:pt idx="60">
                  <c:v>1.9740000000000097</c:v>
                </c:pt>
                <c:pt idx="61">
                  <c:v>1.5049999999999897</c:v>
                </c:pt>
                <c:pt idx="62">
                  <c:v>2.1080000000000001</c:v>
                </c:pt>
                <c:pt idx="63">
                  <c:v>1.9139999999999904</c:v>
                </c:pt>
                <c:pt idx="64">
                  <c:v>2.1459999999999999</c:v>
                </c:pt>
                <c:pt idx="65">
                  <c:v>1.76</c:v>
                </c:pt>
                <c:pt idx="66">
                  <c:v>2.2869999999999999</c:v>
                </c:pt>
                <c:pt idx="67">
                  <c:v>2.2229999999999999</c:v>
                </c:pt>
                <c:pt idx="68">
                  <c:v>2.2799999999999998</c:v>
                </c:pt>
                <c:pt idx="69">
                  <c:v>2.0749999999999997</c:v>
                </c:pt>
                <c:pt idx="70">
                  <c:v>2.3079999999999998</c:v>
                </c:pt>
                <c:pt idx="71">
                  <c:v>2.5579999999999998</c:v>
                </c:pt>
                <c:pt idx="72">
                  <c:v>2.1459999999999999</c:v>
                </c:pt>
                <c:pt idx="73">
                  <c:v>2.6070000000000002</c:v>
                </c:pt>
                <c:pt idx="74">
                  <c:v>2.6179999999999999</c:v>
                </c:pt>
                <c:pt idx="75">
                  <c:v>2.984</c:v>
                </c:pt>
                <c:pt idx="76">
                  <c:v>2.5070000000000001</c:v>
                </c:pt>
                <c:pt idx="77">
                  <c:v>3.48</c:v>
                </c:pt>
                <c:pt idx="78">
                  <c:v>3.13</c:v>
                </c:pt>
                <c:pt idx="79">
                  <c:v>3.5270000000000001</c:v>
                </c:pt>
                <c:pt idx="80">
                  <c:v>3.0329999999999977</c:v>
                </c:pt>
                <c:pt idx="81">
                  <c:v>2.9309999999999987</c:v>
                </c:pt>
                <c:pt idx="82">
                  <c:v>3.7210000000000001</c:v>
                </c:pt>
                <c:pt idx="83">
                  <c:v>3.3169999999999793</c:v>
                </c:pt>
                <c:pt idx="84">
                  <c:v>3.7269999999999999</c:v>
                </c:pt>
                <c:pt idx="85">
                  <c:v>3.6179999999999999</c:v>
                </c:pt>
                <c:pt idx="86">
                  <c:v>4.1539999999999955</c:v>
                </c:pt>
                <c:pt idx="87">
                  <c:v>4.3149999999999755</c:v>
                </c:pt>
                <c:pt idx="88">
                  <c:v>3.843</c:v>
                </c:pt>
                <c:pt idx="89">
                  <c:v>4.3959999999999955</c:v>
                </c:pt>
                <c:pt idx="90">
                  <c:v>4.6829999999999945</c:v>
                </c:pt>
                <c:pt idx="91">
                  <c:v>4.5830000000000002</c:v>
                </c:pt>
                <c:pt idx="92">
                  <c:v>4.26</c:v>
                </c:pt>
                <c:pt idx="93">
                  <c:v>4.7290000000000001</c:v>
                </c:pt>
                <c:pt idx="94">
                  <c:v>4.34</c:v>
                </c:pt>
                <c:pt idx="95">
                  <c:v>4.9459999999999997</c:v>
                </c:pt>
                <c:pt idx="96">
                  <c:v>4.8529999999999855</c:v>
                </c:pt>
                <c:pt idx="97">
                  <c:v>4.75</c:v>
                </c:pt>
                <c:pt idx="98">
                  <c:v>4.8739999999999997</c:v>
                </c:pt>
                <c:pt idx="99">
                  <c:v>5.0819999999999999</c:v>
                </c:pt>
                <c:pt idx="100">
                  <c:v>4.8939999999999975</c:v>
                </c:pt>
                <c:pt idx="101">
                  <c:v>4.7789999999999999</c:v>
                </c:pt>
                <c:pt idx="102">
                  <c:v>5.5389999999999997</c:v>
                </c:pt>
                <c:pt idx="103">
                  <c:v>5.5380000000000003</c:v>
                </c:pt>
                <c:pt idx="104">
                  <c:v>5.4370000000000003</c:v>
                </c:pt>
                <c:pt idx="105">
                  <c:v>5.0049999999999955</c:v>
                </c:pt>
                <c:pt idx="106">
                  <c:v>5.6619999999999955</c:v>
                </c:pt>
                <c:pt idx="107">
                  <c:v>5.3239999999999945</c:v>
                </c:pt>
                <c:pt idx="108">
                  <c:v>5.63</c:v>
                </c:pt>
                <c:pt idx="109">
                  <c:v>5.5330000000000004</c:v>
                </c:pt>
                <c:pt idx="110">
                  <c:v>5.6669999999999945</c:v>
                </c:pt>
                <c:pt idx="111">
                  <c:v>5.1899999999999995</c:v>
                </c:pt>
                <c:pt idx="112">
                  <c:v>4.9059999999999997</c:v>
                </c:pt>
                <c:pt idx="113">
                  <c:v>5.5430000000000001</c:v>
                </c:pt>
                <c:pt idx="114">
                  <c:v>6.0269999999999975</c:v>
                </c:pt>
                <c:pt idx="115">
                  <c:v>5.4420000000000002</c:v>
                </c:pt>
                <c:pt idx="116">
                  <c:v>5.4720000000000004</c:v>
                </c:pt>
                <c:pt idx="117">
                  <c:v>5.3419999999999996</c:v>
                </c:pt>
                <c:pt idx="118">
                  <c:v>5.0179999999999945</c:v>
                </c:pt>
                <c:pt idx="119">
                  <c:v>5.4950000000000001</c:v>
                </c:pt>
                <c:pt idx="120">
                  <c:v>5.1429999999999945</c:v>
                </c:pt>
                <c:pt idx="121">
                  <c:v>5.4390000000000134</c:v>
                </c:pt>
                <c:pt idx="122">
                  <c:v>5.1859999999999955</c:v>
                </c:pt>
                <c:pt idx="123">
                  <c:v>5.2690000000000001</c:v>
                </c:pt>
                <c:pt idx="124">
                  <c:v>5.2850000000000001</c:v>
                </c:pt>
                <c:pt idx="125">
                  <c:v>4.9000000000000004</c:v>
                </c:pt>
                <c:pt idx="126">
                  <c:v>4.6779999999999955</c:v>
                </c:pt>
                <c:pt idx="127">
                  <c:v>5.4320000000000004</c:v>
                </c:pt>
                <c:pt idx="128">
                  <c:v>4.8649999999999745</c:v>
                </c:pt>
                <c:pt idx="129">
                  <c:v>5.0179999999999945</c:v>
                </c:pt>
                <c:pt idx="130">
                  <c:v>5.0339999999999998</c:v>
                </c:pt>
                <c:pt idx="131">
                  <c:v>5.0669999999999975</c:v>
                </c:pt>
                <c:pt idx="132">
                  <c:v>5.335</c:v>
                </c:pt>
                <c:pt idx="133">
                  <c:v>5.532</c:v>
                </c:pt>
                <c:pt idx="134">
                  <c:v>5.4509999999999996</c:v>
                </c:pt>
                <c:pt idx="135">
                  <c:v>5.3490000000000002</c:v>
                </c:pt>
                <c:pt idx="136">
                  <c:v>5.1529999999999845</c:v>
                </c:pt>
                <c:pt idx="137">
                  <c:v>5.0510000000000002</c:v>
                </c:pt>
                <c:pt idx="138">
                  <c:v>5.1139999999999946</c:v>
                </c:pt>
                <c:pt idx="139">
                  <c:v>5.2060000000000004</c:v>
                </c:pt>
                <c:pt idx="140">
                  <c:v>5.1679999999999655</c:v>
                </c:pt>
                <c:pt idx="141">
                  <c:v>5.4169999999999998</c:v>
                </c:pt>
                <c:pt idx="142">
                  <c:v>5.4480000000000004</c:v>
                </c:pt>
                <c:pt idx="143">
                  <c:v>5.0839999999999996</c:v>
                </c:pt>
                <c:pt idx="144">
                  <c:v>5.4589999999999996</c:v>
                </c:pt>
                <c:pt idx="145">
                  <c:v>5.7690000000000001</c:v>
                </c:pt>
                <c:pt idx="146">
                  <c:v>5.0609999999999955</c:v>
                </c:pt>
                <c:pt idx="147">
                  <c:v>5.2439999999999998</c:v>
                </c:pt>
                <c:pt idx="148">
                  <c:v>5.1509999999999945</c:v>
                </c:pt>
                <c:pt idx="149">
                  <c:v>5.2569999999999997</c:v>
                </c:pt>
                <c:pt idx="150">
                  <c:v>5.1939999999999955</c:v>
                </c:pt>
                <c:pt idx="151">
                  <c:v>4.9029999999999996</c:v>
                </c:pt>
                <c:pt idx="152">
                  <c:v>5.1189999999999856</c:v>
                </c:pt>
                <c:pt idx="153">
                  <c:v>5.1539999999999955</c:v>
                </c:pt>
                <c:pt idx="154">
                  <c:v>4.9560000000000004</c:v>
                </c:pt>
                <c:pt idx="155">
                  <c:v>5.202</c:v>
                </c:pt>
                <c:pt idx="156">
                  <c:v>5.1419999999999995</c:v>
                </c:pt>
                <c:pt idx="157">
                  <c:v>4.742</c:v>
                </c:pt>
                <c:pt idx="158">
                  <c:v>4.6659999999999755</c:v>
                </c:pt>
                <c:pt idx="159">
                  <c:v>4.57</c:v>
                </c:pt>
                <c:pt idx="160">
                  <c:v>4.601</c:v>
                </c:pt>
                <c:pt idx="161">
                  <c:v>4.71</c:v>
                </c:pt>
                <c:pt idx="162">
                  <c:v>4.41</c:v>
                </c:pt>
                <c:pt idx="163">
                  <c:v>4.4489999999999998</c:v>
                </c:pt>
                <c:pt idx="164">
                  <c:v>4.633</c:v>
                </c:pt>
                <c:pt idx="165">
                  <c:v>4.8279999999999745</c:v>
                </c:pt>
                <c:pt idx="166">
                  <c:v>4.6189999999999856</c:v>
                </c:pt>
                <c:pt idx="167">
                  <c:v>4.1929999999999845</c:v>
                </c:pt>
                <c:pt idx="168">
                  <c:v>4.1039999999999965</c:v>
                </c:pt>
                <c:pt idx="169">
                  <c:v>4.375</c:v>
                </c:pt>
                <c:pt idx="170">
                  <c:v>3.9989999999999997</c:v>
                </c:pt>
                <c:pt idx="171">
                  <c:v>4.3539999999999965</c:v>
                </c:pt>
                <c:pt idx="172">
                  <c:v>3.5529999999999977</c:v>
                </c:pt>
                <c:pt idx="173">
                  <c:v>3.766</c:v>
                </c:pt>
                <c:pt idx="174">
                  <c:v>3.4870000000000001</c:v>
                </c:pt>
                <c:pt idx="175">
                  <c:v>3.7880000000000011</c:v>
                </c:pt>
                <c:pt idx="176">
                  <c:v>3.8939999999999997</c:v>
                </c:pt>
                <c:pt idx="177">
                  <c:v>3.5169999999999977</c:v>
                </c:pt>
                <c:pt idx="178">
                  <c:v>3.2970000000000002</c:v>
                </c:pt>
                <c:pt idx="179">
                  <c:v>3.323</c:v>
                </c:pt>
                <c:pt idx="180">
                  <c:v>3.6959999999999997</c:v>
                </c:pt>
                <c:pt idx="181">
                  <c:v>3.6779999999999999</c:v>
                </c:pt>
                <c:pt idx="182">
                  <c:v>3.2909999999999999</c:v>
                </c:pt>
                <c:pt idx="183">
                  <c:v>3.206</c:v>
                </c:pt>
                <c:pt idx="184">
                  <c:v>2.9870000000000001</c:v>
                </c:pt>
                <c:pt idx="185">
                  <c:v>2.6909999999999998</c:v>
                </c:pt>
                <c:pt idx="186">
                  <c:v>3.1509999999999998</c:v>
                </c:pt>
                <c:pt idx="187">
                  <c:v>2.8099999999999987</c:v>
                </c:pt>
                <c:pt idx="188">
                  <c:v>3.0680000000000001</c:v>
                </c:pt>
                <c:pt idx="189">
                  <c:v>2.4870000000000001</c:v>
                </c:pt>
                <c:pt idx="190">
                  <c:v>2.7650000000000001</c:v>
                </c:pt>
                <c:pt idx="191">
                  <c:v>2.7090000000000001</c:v>
                </c:pt>
                <c:pt idx="192">
                  <c:v>2.0539999999999998</c:v>
                </c:pt>
                <c:pt idx="193">
                  <c:v>2.5859999999999999</c:v>
                </c:pt>
                <c:pt idx="194">
                  <c:v>2.4509999999999987</c:v>
                </c:pt>
                <c:pt idx="195">
                  <c:v>2.5359999999999987</c:v>
                </c:pt>
                <c:pt idx="196">
                  <c:v>2.3559999999999977</c:v>
                </c:pt>
                <c:pt idx="197">
                  <c:v>2.5559999999999987</c:v>
                </c:pt>
                <c:pt idx="198">
                  <c:v>2.024</c:v>
                </c:pt>
                <c:pt idx="199">
                  <c:v>2.4729999999999968</c:v>
                </c:pt>
                <c:pt idx="200">
                  <c:v>2.7949999999999999</c:v>
                </c:pt>
                <c:pt idx="201">
                  <c:v>2.2829999999999999</c:v>
                </c:pt>
                <c:pt idx="202">
                  <c:v>2.2930000000000001</c:v>
                </c:pt>
                <c:pt idx="203">
                  <c:v>2.0289999999999999</c:v>
                </c:pt>
                <c:pt idx="204">
                  <c:v>2.1440000000000001</c:v>
                </c:pt>
                <c:pt idx="205">
                  <c:v>2.2629999999999999</c:v>
                </c:pt>
                <c:pt idx="206">
                  <c:v>1.8720000000000001</c:v>
                </c:pt>
                <c:pt idx="207">
                  <c:v>2.1259999999999999</c:v>
                </c:pt>
                <c:pt idx="208">
                  <c:v>1.9710000000000001</c:v>
                </c:pt>
                <c:pt idx="209">
                  <c:v>2.1139999999999999</c:v>
                </c:pt>
                <c:pt idx="210">
                  <c:v>1.74</c:v>
                </c:pt>
                <c:pt idx="211">
                  <c:v>2.0919999999999987</c:v>
                </c:pt>
                <c:pt idx="212">
                  <c:v>1.8340000000000001</c:v>
                </c:pt>
                <c:pt idx="213">
                  <c:v>1.847</c:v>
                </c:pt>
                <c:pt idx="214">
                  <c:v>1.4669999999999888</c:v>
                </c:pt>
                <c:pt idx="215">
                  <c:v>1.627</c:v>
                </c:pt>
                <c:pt idx="216">
                  <c:v>1.577</c:v>
                </c:pt>
                <c:pt idx="217">
                  <c:v>1.3440000000000001</c:v>
                </c:pt>
                <c:pt idx="218">
                  <c:v>1.581</c:v>
                </c:pt>
                <c:pt idx="219">
                  <c:v>1.8759999999999897</c:v>
                </c:pt>
                <c:pt idx="220">
                  <c:v>1.7049999999999887</c:v>
                </c:pt>
                <c:pt idx="221">
                  <c:v>1.548</c:v>
                </c:pt>
                <c:pt idx="222">
                  <c:v>1.474</c:v>
                </c:pt>
                <c:pt idx="223">
                  <c:v>1.6930000000000001</c:v>
                </c:pt>
                <c:pt idx="224">
                  <c:v>1.5269999999999897</c:v>
                </c:pt>
                <c:pt idx="225">
                  <c:v>1.304</c:v>
                </c:pt>
                <c:pt idx="226">
                  <c:v>1.554</c:v>
                </c:pt>
                <c:pt idx="227">
                  <c:v>1.2569999999999897</c:v>
                </c:pt>
                <c:pt idx="228">
                  <c:v>1.3520000000000001</c:v>
                </c:pt>
                <c:pt idx="229">
                  <c:v>1.3979999999999897</c:v>
                </c:pt>
                <c:pt idx="230">
                  <c:v>1.508</c:v>
                </c:pt>
                <c:pt idx="231">
                  <c:v>1.24</c:v>
                </c:pt>
                <c:pt idx="232">
                  <c:v>1.363</c:v>
                </c:pt>
                <c:pt idx="233">
                  <c:v>1.3149999999999908</c:v>
                </c:pt>
                <c:pt idx="234">
                  <c:v>0.96100000000000063</c:v>
                </c:pt>
                <c:pt idx="235">
                  <c:v>1.165</c:v>
                </c:pt>
                <c:pt idx="236">
                  <c:v>1.4729999999999888</c:v>
                </c:pt>
                <c:pt idx="237">
                  <c:v>1.4489999999999887</c:v>
                </c:pt>
                <c:pt idx="238">
                  <c:v>0.93500000000000005</c:v>
                </c:pt>
                <c:pt idx="239">
                  <c:v>0.88200000000000001</c:v>
                </c:pt>
                <c:pt idx="240">
                  <c:v>0.96000000000000063</c:v>
                </c:pt>
                <c:pt idx="241">
                  <c:v>1.2509999999999897</c:v>
                </c:pt>
                <c:pt idx="242">
                  <c:v>1.4179999999999817</c:v>
                </c:pt>
                <c:pt idx="243">
                  <c:v>1.4239999999999817</c:v>
                </c:pt>
                <c:pt idx="244">
                  <c:v>0.88200000000000001</c:v>
                </c:pt>
                <c:pt idx="245">
                  <c:v>0.80400000000000005</c:v>
                </c:pt>
                <c:pt idx="246">
                  <c:v>1.1850000000000001</c:v>
                </c:pt>
                <c:pt idx="247">
                  <c:v>0.88</c:v>
                </c:pt>
                <c:pt idx="248">
                  <c:v>0.80700000000000005</c:v>
                </c:pt>
                <c:pt idx="249">
                  <c:v>0.95600000000000063</c:v>
                </c:pt>
                <c:pt idx="250">
                  <c:v>0.58899999999999997</c:v>
                </c:pt>
                <c:pt idx="251">
                  <c:v>0.72200000000000064</c:v>
                </c:pt>
                <c:pt idx="252">
                  <c:v>1.101</c:v>
                </c:pt>
                <c:pt idx="253">
                  <c:v>0.39600000000000296</c:v>
                </c:pt>
                <c:pt idx="254">
                  <c:v>0.98399999999999999</c:v>
                </c:pt>
                <c:pt idx="255">
                  <c:v>0.85400000000000065</c:v>
                </c:pt>
                <c:pt idx="256">
                  <c:v>0.75100000000000477</c:v>
                </c:pt>
                <c:pt idx="257">
                  <c:v>0.64100000000000512</c:v>
                </c:pt>
                <c:pt idx="258">
                  <c:v>0.96300000000000063</c:v>
                </c:pt>
                <c:pt idx="259">
                  <c:v>0.58699999999999997</c:v>
                </c:pt>
                <c:pt idx="260">
                  <c:v>1.145</c:v>
                </c:pt>
                <c:pt idx="261">
                  <c:v>0.62300000000000455</c:v>
                </c:pt>
                <c:pt idx="262">
                  <c:v>0.79400000000000004</c:v>
                </c:pt>
                <c:pt idx="263">
                  <c:v>0.89200000000000002</c:v>
                </c:pt>
                <c:pt idx="264">
                  <c:v>0.95400000000000063</c:v>
                </c:pt>
                <c:pt idx="265">
                  <c:v>0.89900000000000002</c:v>
                </c:pt>
                <c:pt idx="266">
                  <c:v>0.72700000000000065</c:v>
                </c:pt>
                <c:pt idx="267">
                  <c:v>0.37200000000000188</c:v>
                </c:pt>
                <c:pt idx="268">
                  <c:v>0.38100000000000256</c:v>
                </c:pt>
                <c:pt idx="269">
                  <c:v>0.54200000000000004</c:v>
                </c:pt>
                <c:pt idx="270">
                  <c:v>0.55700000000000005</c:v>
                </c:pt>
                <c:pt idx="271">
                  <c:v>0.69599999999999995</c:v>
                </c:pt>
                <c:pt idx="272">
                  <c:v>0.45800000000000002</c:v>
                </c:pt>
                <c:pt idx="273">
                  <c:v>0.64900000000000513</c:v>
                </c:pt>
                <c:pt idx="274">
                  <c:v>0.65700000000000591</c:v>
                </c:pt>
                <c:pt idx="275">
                  <c:v>0.90700000000000003</c:v>
                </c:pt>
                <c:pt idx="276">
                  <c:v>0.52300000000000002</c:v>
                </c:pt>
                <c:pt idx="277">
                  <c:v>0.53600000000000003</c:v>
                </c:pt>
                <c:pt idx="278">
                  <c:v>0.505</c:v>
                </c:pt>
                <c:pt idx="279">
                  <c:v>0.67200000000000593</c:v>
                </c:pt>
                <c:pt idx="280">
                  <c:v>0.53</c:v>
                </c:pt>
                <c:pt idx="281">
                  <c:v>0.46100000000000002</c:v>
                </c:pt>
                <c:pt idx="282">
                  <c:v>0.40500000000000008</c:v>
                </c:pt>
                <c:pt idx="283">
                  <c:v>0.55500000000000005</c:v>
                </c:pt>
                <c:pt idx="284">
                  <c:v>0.45900000000000002</c:v>
                </c:pt>
                <c:pt idx="285">
                  <c:v>0.42500000000000032</c:v>
                </c:pt>
                <c:pt idx="286">
                  <c:v>0.52400000000000002</c:v>
                </c:pt>
                <c:pt idx="287">
                  <c:v>0.63400000000000512</c:v>
                </c:pt>
                <c:pt idx="288">
                  <c:v>0.72200000000000064</c:v>
                </c:pt>
                <c:pt idx="289">
                  <c:v>0.42400000000000032</c:v>
                </c:pt>
                <c:pt idx="290">
                  <c:v>0.3800000000000025</c:v>
                </c:pt>
                <c:pt idx="291">
                  <c:v>0.85800000000000065</c:v>
                </c:pt>
                <c:pt idx="292">
                  <c:v>0.26900000000000002</c:v>
                </c:pt>
                <c:pt idx="293">
                  <c:v>1.1140000000000001</c:v>
                </c:pt>
                <c:pt idx="294">
                  <c:v>0.34300000000000008</c:v>
                </c:pt>
                <c:pt idx="295">
                  <c:v>0.70100000000000062</c:v>
                </c:pt>
                <c:pt idx="296">
                  <c:v>0.48800000000000032</c:v>
                </c:pt>
                <c:pt idx="297">
                  <c:v>0.59899999999999998</c:v>
                </c:pt>
                <c:pt idx="298">
                  <c:v>0.30900000000000138</c:v>
                </c:pt>
                <c:pt idx="299">
                  <c:v>0.47500000000000031</c:v>
                </c:pt>
                <c:pt idx="300">
                  <c:v>0.53</c:v>
                </c:pt>
                <c:pt idx="301">
                  <c:v>0.43800000000000228</c:v>
                </c:pt>
                <c:pt idx="302">
                  <c:v>0.48400000000000032</c:v>
                </c:pt>
                <c:pt idx="303">
                  <c:v>0.47400000000000031</c:v>
                </c:pt>
                <c:pt idx="304">
                  <c:v>0.26400000000000001</c:v>
                </c:pt>
                <c:pt idx="305">
                  <c:v>0.72000000000000064</c:v>
                </c:pt>
                <c:pt idx="306">
                  <c:v>0.29800000000000032</c:v>
                </c:pt>
                <c:pt idx="307">
                  <c:v>0.47200000000000031</c:v>
                </c:pt>
                <c:pt idx="308">
                  <c:v>0.32600000000000257</c:v>
                </c:pt>
                <c:pt idx="309">
                  <c:v>4.5999999999999999E-2</c:v>
                </c:pt>
                <c:pt idx="310">
                  <c:v>0.41300000000000031</c:v>
                </c:pt>
                <c:pt idx="311">
                  <c:v>0.69799999999999995</c:v>
                </c:pt>
                <c:pt idx="312">
                  <c:v>0.14500000000000021</c:v>
                </c:pt>
                <c:pt idx="313">
                  <c:v>0.48500000000000032</c:v>
                </c:pt>
                <c:pt idx="314">
                  <c:v>0.46200000000000002</c:v>
                </c:pt>
                <c:pt idx="315">
                  <c:v>0.17600000000000021</c:v>
                </c:pt>
                <c:pt idx="316">
                  <c:v>9.4000000000000028E-2</c:v>
                </c:pt>
                <c:pt idx="317">
                  <c:v>0.29100000000000031</c:v>
                </c:pt>
                <c:pt idx="318">
                  <c:v>0.23500000000000001</c:v>
                </c:pt>
                <c:pt idx="319">
                  <c:v>0.56299999999999994</c:v>
                </c:pt>
                <c:pt idx="320">
                  <c:v>0.46800000000000008</c:v>
                </c:pt>
                <c:pt idx="321">
                  <c:v>0.255</c:v>
                </c:pt>
                <c:pt idx="322">
                  <c:v>0.21000000000000021</c:v>
                </c:pt>
                <c:pt idx="323">
                  <c:v>0.35600000000000032</c:v>
                </c:pt>
                <c:pt idx="324">
                  <c:v>0.15100000000000041</c:v>
                </c:pt>
                <c:pt idx="325">
                  <c:v>7.3999999999999996E-2</c:v>
                </c:pt>
                <c:pt idx="326">
                  <c:v>0.57900000000000063</c:v>
                </c:pt>
                <c:pt idx="327">
                  <c:v>0.28000000000000008</c:v>
                </c:pt>
                <c:pt idx="328">
                  <c:v>0.33400000000000296</c:v>
                </c:pt>
                <c:pt idx="329">
                  <c:v>0.23800000000000004</c:v>
                </c:pt>
                <c:pt idx="330">
                  <c:v>0.36900000000000038</c:v>
                </c:pt>
                <c:pt idx="331">
                  <c:v>0.46900000000000008</c:v>
                </c:pt>
                <c:pt idx="332">
                  <c:v>0.31600000000000233</c:v>
                </c:pt>
                <c:pt idx="333">
                  <c:v>0.51800000000000002</c:v>
                </c:pt>
                <c:pt idx="334">
                  <c:v>4.2000000000000023E-2</c:v>
                </c:pt>
                <c:pt idx="335">
                  <c:v>0.44500000000000001</c:v>
                </c:pt>
                <c:pt idx="336">
                  <c:v>0.54400000000000004</c:v>
                </c:pt>
                <c:pt idx="337">
                  <c:v>0.23800000000000004</c:v>
                </c:pt>
                <c:pt idx="338">
                  <c:v>9.1000000000000025E-2</c:v>
                </c:pt>
                <c:pt idx="339">
                  <c:v>0.15900000000000122</c:v>
                </c:pt>
                <c:pt idx="340">
                  <c:v>0.28500000000000031</c:v>
                </c:pt>
                <c:pt idx="341">
                  <c:v>0.15400000000000041</c:v>
                </c:pt>
                <c:pt idx="342">
                  <c:v>0.27400000000000002</c:v>
                </c:pt>
                <c:pt idx="343">
                  <c:v>0.48000000000000032</c:v>
                </c:pt>
                <c:pt idx="344">
                  <c:v>0.36300000000000032</c:v>
                </c:pt>
                <c:pt idx="345">
                  <c:v>0.43400000000000138</c:v>
                </c:pt>
                <c:pt idx="346">
                  <c:v>0.30000000000000032</c:v>
                </c:pt>
                <c:pt idx="347">
                  <c:v>0.21700000000000041</c:v>
                </c:pt>
                <c:pt idx="348">
                  <c:v>6.0000000000000032E-2</c:v>
                </c:pt>
                <c:pt idx="349">
                  <c:v>0.51700000000000002</c:v>
                </c:pt>
                <c:pt idx="350">
                  <c:v>0.23200000000000001</c:v>
                </c:pt>
              </c:numCache>
            </c:numRef>
          </c:yVal>
          <c:smooth val="1"/>
        </c:ser>
        <c:ser>
          <c:idx val="10"/>
          <c:order val="1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G$1:$G$351</c:f>
              <c:numCache>
                <c:formatCode>General</c:formatCode>
                <c:ptCount val="351"/>
                <c:pt idx="0">
                  <c:v>2.0299999999999998</c:v>
                </c:pt>
                <c:pt idx="1">
                  <c:v>2.3949999999999987</c:v>
                </c:pt>
                <c:pt idx="2">
                  <c:v>2.1379999999999999</c:v>
                </c:pt>
                <c:pt idx="3">
                  <c:v>2.1040000000000001</c:v>
                </c:pt>
                <c:pt idx="4">
                  <c:v>2.169</c:v>
                </c:pt>
                <c:pt idx="5">
                  <c:v>2.0739999999999998</c:v>
                </c:pt>
                <c:pt idx="6">
                  <c:v>1.9990000000000001</c:v>
                </c:pt>
                <c:pt idx="7">
                  <c:v>2.0049999999999999</c:v>
                </c:pt>
                <c:pt idx="8">
                  <c:v>2.0379999999999998</c:v>
                </c:pt>
                <c:pt idx="9">
                  <c:v>1.851</c:v>
                </c:pt>
                <c:pt idx="10">
                  <c:v>2.0049999999999999</c:v>
                </c:pt>
                <c:pt idx="11">
                  <c:v>1.907</c:v>
                </c:pt>
                <c:pt idx="12">
                  <c:v>1.8240000000000001</c:v>
                </c:pt>
                <c:pt idx="13">
                  <c:v>1.7969999999999908</c:v>
                </c:pt>
                <c:pt idx="14">
                  <c:v>1.9740000000000097</c:v>
                </c:pt>
                <c:pt idx="15">
                  <c:v>1.7889999999999904</c:v>
                </c:pt>
                <c:pt idx="16">
                  <c:v>1.5389999999999904</c:v>
                </c:pt>
                <c:pt idx="17">
                  <c:v>1.8979999999999897</c:v>
                </c:pt>
                <c:pt idx="18">
                  <c:v>1.921</c:v>
                </c:pt>
                <c:pt idx="19">
                  <c:v>2.0409999999999999</c:v>
                </c:pt>
                <c:pt idx="20">
                  <c:v>2.0299999999999998</c:v>
                </c:pt>
                <c:pt idx="21">
                  <c:v>1.5960000000000001</c:v>
                </c:pt>
                <c:pt idx="22">
                  <c:v>1.863</c:v>
                </c:pt>
                <c:pt idx="23">
                  <c:v>1.718</c:v>
                </c:pt>
                <c:pt idx="24">
                  <c:v>1.8160000000000001</c:v>
                </c:pt>
                <c:pt idx="25">
                  <c:v>1.9990000000000001</c:v>
                </c:pt>
                <c:pt idx="26">
                  <c:v>1.5569999999999908</c:v>
                </c:pt>
                <c:pt idx="27">
                  <c:v>1.8089999999999908</c:v>
                </c:pt>
                <c:pt idx="28">
                  <c:v>1.5660000000000001</c:v>
                </c:pt>
                <c:pt idx="29">
                  <c:v>1.5760000000000001</c:v>
                </c:pt>
                <c:pt idx="30">
                  <c:v>1.9630000000000001</c:v>
                </c:pt>
                <c:pt idx="31">
                  <c:v>1.6739999999999908</c:v>
                </c:pt>
                <c:pt idx="32">
                  <c:v>1.657</c:v>
                </c:pt>
                <c:pt idx="33">
                  <c:v>1.819</c:v>
                </c:pt>
                <c:pt idx="34">
                  <c:v>1.4689999999999888</c:v>
                </c:pt>
                <c:pt idx="35">
                  <c:v>1.796</c:v>
                </c:pt>
                <c:pt idx="36">
                  <c:v>1.7349999999999888</c:v>
                </c:pt>
                <c:pt idx="37">
                  <c:v>1.831</c:v>
                </c:pt>
                <c:pt idx="38">
                  <c:v>1.6659999999999906</c:v>
                </c:pt>
                <c:pt idx="39">
                  <c:v>2.0419999999999998</c:v>
                </c:pt>
                <c:pt idx="40">
                  <c:v>1.9820000000000102</c:v>
                </c:pt>
                <c:pt idx="41">
                  <c:v>2.2909999999999999</c:v>
                </c:pt>
                <c:pt idx="42">
                  <c:v>2.4059999999999997</c:v>
                </c:pt>
                <c:pt idx="43">
                  <c:v>1.8680000000000001</c:v>
                </c:pt>
                <c:pt idx="44">
                  <c:v>2.3809999999999998</c:v>
                </c:pt>
                <c:pt idx="45">
                  <c:v>2.6519999999999997</c:v>
                </c:pt>
                <c:pt idx="46">
                  <c:v>2.75</c:v>
                </c:pt>
                <c:pt idx="47">
                  <c:v>2.4379999999999997</c:v>
                </c:pt>
                <c:pt idx="48">
                  <c:v>2.778</c:v>
                </c:pt>
                <c:pt idx="49">
                  <c:v>2.9939999999999998</c:v>
                </c:pt>
                <c:pt idx="50">
                  <c:v>3.0349999999999997</c:v>
                </c:pt>
                <c:pt idx="51">
                  <c:v>3.3459999999999988</c:v>
                </c:pt>
                <c:pt idx="52">
                  <c:v>3.02</c:v>
                </c:pt>
                <c:pt idx="53">
                  <c:v>2.4729999999999968</c:v>
                </c:pt>
                <c:pt idx="54">
                  <c:v>2.7509999999999999</c:v>
                </c:pt>
                <c:pt idx="55">
                  <c:v>2.7389999999999999</c:v>
                </c:pt>
                <c:pt idx="56">
                  <c:v>2.5089999999999999</c:v>
                </c:pt>
                <c:pt idx="57">
                  <c:v>2.5119999999999987</c:v>
                </c:pt>
                <c:pt idx="58">
                  <c:v>2.2589999999999999</c:v>
                </c:pt>
                <c:pt idx="59">
                  <c:v>2.1589999999999998</c:v>
                </c:pt>
                <c:pt idx="60">
                  <c:v>1.851</c:v>
                </c:pt>
                <c:pt idx="61">
                  <c:v>2.2829999999999999</c:v>
                </c:pt>
                <c:pt idx="62">
                  <c:v>2.0559999999999987</c:v>
                </c:pt>
                <c:pt idx="63">
                  <c:v>2.0359999999999987</c:v>
                </c:pt>
                <c:pt idx="64">
                  <c:v>2.117</c:v>
                </c:pt>
                <c:pt idx="65">
                  <c:v>2.2919999999999998</c:v>
                </c:pt>
                <c:pt idx="66">
                  <c:v>2.2029999999999998</c:v>
                </c:pt>
                <c:pt idx="67">
                  <c:v>2.113</c:v>
                </c:pt>
                <c:pt idx="68">
                  <c:v>2.206</c:v>
                </c:pt>
                <c:pt idx="69">
                  <c:v>2.5640000000000001</c:v>
                </c:pt>
                <c:pt idx="70">
                  <c:v>2.177</c:v>
                </c:pt>
                <c:pt idx="71">
                  <c:v>2.6840000000000002</c:v>
                </c:pt>
                <c:pt idx="72">
                  <c:v>2.3079999999999998</c:v>
                </c:pt>
                <c:pt idx="73">
                  <c:v>2.8129999999999793</c:v>
                </c:pt>
                <c:pt idx="74">
                  <c:v>3.4</c:v>
                </c:pt>
                <c:pt idx="75">
                  <c:v>3.177</c:v>
                </c:pt>
                <c:pt idx="76">
                  <c:v>2.887</c:v>
                </c:pt>
                <c:pt idx="77">
                  <c:v>3.214</c:v>
                </c:pt>
                <c:pt idx="78">
                  <c:v>3.1869999999999998</c:v>
                </c:pt>
                <c:pt idx="79">
                  <c:v>3.5249999999999999</c:v>
                </c:pt>
                <c:pt idx="80">
                  <c:v>3.6070000000000002</c:v>
                </c:pt>
                <c:pt idx="81">
                  <c:v>4.1969999999999965</c:v>
                </c:pt>
                <c:pt idx="82">
                  <c:v>3.8589999999999987</c:v>
                </c:pt>
                <c:pt idx="83">
                  <c:v>4.3159999999999945</c:v>
                </c:pt>
                <c:pt idx="84">
                  <c:v>3.6659999999999999</c:v>
                </c:pt>
                <c:pt idx="85">
                  <c:v>4.173</c:v>
                </c:pt>
                <c:pt idx="86">
                  <c:v>4.21</c:v>
                </c:pt>
                <c:pt idx="87">
                  <c:v>4.3449999999999855</c:v>
                </c:pt>
                <c:pt idx="88">
                  <c:v>4.6149999999999745</c:v>
                </c:pt>
                <c:pt idx="89">
                  <c:v>4.7480000000000002</c:v>
                </c:pt>
                <c:pt idx="90">
                  <c:v>4.72</c:v>
                </c:pt>
                <c:pt idx="91">
                  <c:v>4.7370000000000001</c:v>
                </c:pt>
                <c:pt idx="92">
                  <c:v>4.4039999999999999</c:v>
                </c:pt>
                <c:pt idx="93">
                  <c:v>4.9050000000000002</c:v>
                </c:pt>
                <c:pt idx="94">
                  <c:v>5.0380000000000003</c:v>
                </c:pt>
                <c:pt idx="95">
                  <c:v>5.4779999999999998</c:v>
                </c:pt>
                <c:pt idx="96">
                  <c:v>5.4050000000000002</c:v>
                </c:pt>
                <c:pt idx="97">
                  <c:v>5.2629999999999955</c:v>
                </c:pt>
                <c:pt idx="98">
                  <c:v>5.3</c:v>
                </c:pt>
                <c:pt idx="99">
                  <c:v>5.8339999999999996</c:v>
                </c:pt>
                <c:pt idx="100">
                  <c:v>5.9700000000000024</c:v>
                </c:pt>
                <c:pt idx="101">
                  <c:v>5.4109999999999996</c:v>
                </c:pt>
                <c:pt idx="102">
                  <c:v>5.9050000000000002</c:v>
                </c:pt>
                <c:pt idx="103">
                  <c:v>5.7770000000000001</c:v>
                </c:pt>
                <c:pt idx="104">
                  <c:v>5.6390000000000002</c:v>
                </c:pt>
                <c:pt idx="105">
                  <c:v>6.101</c:v>
                </c:pt>
                <c:pt idx="106">
                  <c:v>5.9290000000000003</c:v>
                </c:pt>
                <c:pt idx="107">
                  <c:v>6.0389999999999997</c:v>
                </c:pt>
                <c:pt idx="108">
                  <c:v>6.2770000000000001</c:v>
                </c:pt>
                <c:pt idx="109">
                  <c:v>5.7350000000000003</c:v>
                </c:pt>
                <c:pt idx="110">
                  <c:v>5.8979999999999855</c:v>
                </c:pt>
                <c:pt idx="111">
                  <c:v>5.9080000000000004</c:v>
                </c:pt>
                <c:pt idx="112">
                  <c:v>6.0609999999999955</c:v>
                </c:pt>
                <c:pt idx="113">
                  <c:v>6.1539999999999955</c:v>
                </c:pt>
                <c:pt idx="114">
                  <c:v>5.5049999999999955</c:v>
                </c:pt>
                <c:pt idx="115">
                  <c:v>6.0039999999999996</c:v>
                </c:pt>
                <c:pt idx="116">
                  <c:v>5.7930000000000001</c:v>
                </c:pt>
                <c:pt idx="117">
                  <c:v>5.8629999999999765</c:v>
                </c:pt>
                <c:pt idx="118">
                  <c:v>5.76</c:v>
                </c:pt>
                <c:pt idx="119">
                  <c:v>5.6479999999999855</c:v>
                </c:pt>
                <c:pt idx="120">
                  <c:v>5.3679999999999755</c:v>
                </c:pt>
                <c:pt idx="121">
                  <c:v>5.8710000000000004</c:v>
                </c:pt>
                <c:pt idx="122">
                  <c:v>5.4130000000000003</c:v>
                </c:pt>
                <c:pt idx="123">
                  <c:v>5.3629999999999765</c:v>
                </c:pt>
                <c:pt idx="124">
                  <c:v>5.7329999999999997</c:v>
                </c:pt>
                <c:pt idx="125">
                  <c:v>5.2700000000000014</c:v>
                </c:pt>
                <c:pt idx="126">
                  <c:v>5.4960000000000004</c:v>
                </c:pt>
                <c:pt idx="127">
                  <c:v>5.7279999999999855</c:v>
                </c:pt>
                <c:pt idx="128">
                  <c:v>5.5229999999999855</c:v>
                </c:pt>
                <c:pt idx="129">
                  <c:v>5.5279999999999845</c:v>
                </c:pt>
                <c:pt idx="130">
                  <c:v>5.4310000000000134</c:v>
                </c:pt>
                <c:pt idx="131">
                  <c:v>5.9390000000000134</c:v>
                </c:pt>
                <c:pt idx="132">
                  <c:v>5.83</c:v>
                </c:pt>
                <c:pt idx="133">
                  <c:v>5.5669999999999975</c:v>
                </c:pt>
                <c:pt idx="134">
                  <c:v>5.8860000000000001</c:v>
                </c:pt>
                <c:pt idx="135">
                  <c:v>5.8069999999999995</c:v>
                </c:pt>
                <c:pt idx="136">
                  <c:v>5.6739999999999995</c:v>
                </c:pt>
                <c:pt idx="137">
                  <c:v>5.4740000000000002</c:v>
                </c:pt>
                <c:pt idx="138">
                  <c:v>5.9249999999999945</c:v>
                </c:pt>
                <c:pt idx="139">
                  <c:v>5.5430000000000001</c:v>
                </c:pt>
                <c:pt idx="140">
                  <c:v>5.4700000000000024</c:v>
                </c:pt>
                <c:pt idx="141">
                  <c:v>6.1390000000000002</c:v>
                </c:pt>
                <c:pt idx="142">
                  <c:v>5.9639999999999995</c:v>
                </c:pt>
                <c:pt idx="143">
                  <c:v>5.5619999999999985</c:v>
                </c:pt>
                <c:pt idx="144">
                  <c:v>5.8279999999999745</c:v>
                </c:pt>
                <c:pt idx="145">
                  <c:v>5.1529999999999845</c:v>
                </c:pt>
                <c:pt idx="146">
                  <c:v>5.3239999999999945</c:v>
                </c:pt>
                <c:pt idx="147">
                  <c:v>5.8289999999999855</c:v>
                </c:pt>
                <c:pt idx="148">
                  <c:v>5.6749999999999945</c:v>
                </c:pt>
                <c:pt idx="149">
                  <c:v>5.577</c:v>
                </c:pt>
                <c:pt idx="150">
                  <c:v>5.0919999999999996</c:v>
                </c:pt>
                <c:pt idx="151">
                  <c:v>5.3869999999999996</c:v>
                </c:pt>
                <c:pt idx="152">
                  <c:v>5.7949999999999955</c:v>
                </c:pt>
                <c:pt idx="153">
                  <c:v>5.0350000000000001</c:v>
                </c:pt>
                <c:pt idx="154">
                  <c:v>6.0149999999999855</c:v>
                </c:pt>
                <c:pt idx="155">
                  <c:v>5.6459999999999955</c:v>
                </c:pt>
                <c:pt idx="156">
                  <c:v>4.9409999999999998</c:v>
                </c:pt>
                <c:pt idx="157">
                  <c:v>5.181</c:v>
                </c:pt>
                <c:pt idx="158">
                  <c:v>5.1079999999999846</c:v>
                </c:pt>
                <c:pt idx="159">
                  <c:v>4.9729999999999999</c:v>
                </c:pt>
                <c:pt idx="160">
                  <c:v>4.5169999999999995</c:v>
                </c:pt>
                <c:pt idx="161">
                  <c:v>5.4960000000000004</c:v>
                </c:pt>
                <c:pt idx="162">
                  <c:v>5.3209999999999855</c:v>
                </c:pt>
                <c:pt idx="163">
                  <c:v>4.8219999999999965</c:v>
                </c:pt>
                <c:pt idx="164">
                  <c:v>5.1839999999999975</c:v>
                </c:pt>
                <c:pt idx="165">
                  <c:v>4.641</c:v>
                </c:pt>
                <c:pt idx="166">
                  <c:v>4.7990000000000004</c:v>
                </c:pt>
                <c:pt idx="167">
                  <c:v>4.9249999999999945</c:v>
                </c:pt>
                <c:pt idx="168">
                  <c:v>4.7409999999999997</c:v>
                </c:pt>
                <c:pt idx="169">
                  <c:v>4.2380000000000004</c:v>
                </c:pt>
                <c:pt idx="170">
                  <c:v>4.5639999999999965</c:v>
                </c:pt>
                <c:pt idx="171">
                  <c:v>4.0439999999999996</c:v>
                </c:pt>
                <c:pt idx="172">
                  <c:v>4.0839999999999996</c:v>
                </c:pt>
                <c:pt idx="173">
                  <c:v>3.7509999999999999</c:v>
                </c:pt>
                <c:pt idx="174">
                  <c:v>4.0830000000000002</c:v>
                </c:pt>
                <c:pt idx="175">
                  <c:v>3.8329999999999793</c:v>
                </c:pt>
                <c:pt idx="176">
                  <c:v>3.9259999999999997</c:v>
                </c:pt>
                <c:pt idx="177">
                  <c:v>3.867</c:v>
                </c:pt>
                <c:pt idx="178">
                  <c:v>3.5489999999999999</c:v>
                </c:pt>
                <c:pt idx="179">
                  <c:v>3.464</c:v>
                </c:pt>
                <c:pt idx="180">
                  <c:v>3.6579999999999999</c:v>
                </c:pt>
                <c:pt idx="181">
                  <c:v>4.0279999999999845</c:v>
                </c:pt>
                <c:pt idx="182">
                  <c:v>3.5249999999999999</c:v>
                </c:pt>
                <c:pt idx="183">
                  <c:v>3.7159999999999997</c:v>
                </c:pt>
                <c:pt idx="184">
                  <c:v>3.4529999999999967</c:v>
                </c:pt>
                <c:pt idx="185">
                  <c:v>3.0649999999999999</c:v>
                </c:pt>
                <c:pt idx="186">
                  <c:v>3.286</c:v>
                </c:pt>
                <c:pt idx="187">
                  <c:v>3.1359999999999997</c:v>
                </c:pt>
                <c:pt idx="188">
                  <c:v>3.3389999999999977</c:v>
                </c:pt>
                <c:pt idx="189">
                  <c:v>2.927</c:v>
                </c:pt>
                <c:pt idx="190">
                  <c:v>3.3889999999999998</c:v>
                </c:pt>
                <c:pt idx="191">
                  <c:v>2.8409999999999997</c:v>
                </c:pt>
                <c:pt idx="192">
                  <c:v>2.5459999999999998</c:v>
                </c:pt>
                <c:pt idx="193">
                  <c:v>3.29</c:v>
                </c:pt>
                <c:pt idx="194">
                  <c:v>3.2429999999999999</c:v>
                </c:pt>
                <c:pt idx="195">
                  <c:v>2.609</c:v>
                </c:pt>
                <c:pt idx="196">
                  <c:v>2.2669999999999999</c:v>
                </c:pt>
                <c:pt idx="197">
                  <c:v>2.6230000000000002</c:v>
                </c:pt>
                <c:pt idx="198">
                  <c:v>2.508</c:v>
                </c:pt>
                <c:pt idx="199">
                  <c:v>2.3159999999999967</c:v>
                </c:pt>
                <c:pt idx="200">
                  <c:v>2.29</c:v>
                </c:pt>
                <c:pt idx="201">
                  <c:v>2.8929999999999967</c:v>
                </c:pt>
                <c:pt idx="202">
                  <c:v>2.4509999999999987</c:v>
                </c:pt>
                <c:pt idx="203">
                  <c:v>2.7330000000000001</c:v>
                </c:pt>
                <c:pt idx="204">
                  <c:v>2.7170000000000001</c:v>
                </c:pt>
                <c:pt idx="205">
                  <c:v>2.4369999999999967</c:v>
                </c:pt>
                <c:pt idx="206">
                  <c:v>2.254</c:v>
                </c:pt>
                <c:pt idx="207">
                  <c:v>2.3139999999999987</c:v>
                </c:pt>
                <c:pt idx="208">
                  <c:v>2.109</c:v>
                </c:pt>
                <c:pt idx="209">
                  <c:v>1.9930000000000001</c:v>
                </c:pt>
                <c:pt idx="210">
                  <c:v>2.1989999999999998</c:v>
                </c:pt>
                <c:pt idx="211">
                  <c:v>1.8380000000000001</c:v>
                </c:pt>
                <c:pt idx="212">
                  <c:v>1.9920000000000102</c:v>
                </c:pt>
                <c:pt idx="213">
                  <c:v>1.9500000000000091</c:v>
                </c:pt>
                <c:pt idx="214">
                  <c:v>1.9790000000000001</c:v>
                </c:pt>
                <c:pt idx="215">
                  <c:v>1.8560000000000001</c:v>
                </c:pt>
                <c:pt idx="216">
                  <c:v>2.1080000000000001</c:v>
                </c:pt>
                <c:pt idx="217">
                  <c:v>1.5840000000000001</c:v>
                </c:pt>
                <c:pt idx="218">
                  <c:v>1.9730000000000001</c:v>
                </c:pt>
                <c:pt idx="219">
                  <c:v>1.548</c:v>
                </c:pt>
                <c:pt idx="220">
                  <c:v>1.7749999999999897</c:v>
                </c:pt>
                <c:pt idx="221">
                  <c:v>1.7889999999999904</c:v>
                </c:pt>
                <c:pt idx="222">
                  <c:v>1.679</c:v>
                </c:pt>
                <c:pt idx="223">
                  <c:v>2.0459999999999998</c:v>
                </c:pt>
                <c:pt idx="224">
                  <c:v>1.639</c:v>
                </c:pt>
                <c:pt idx="225">
                  <c:v>1.6639999999999904</c:v>
                </c:pt>
                <c:pt idx="226">
                  <c:v>1.375</c:v>
                </c:pt>
                <c:pt idx="227">
                  <c:v>1.5189999999999897</c:v>
                </c:pt>
                <c:pt idx="228">
                  <c:v>1.6940000000000091</c:v>
                </c:pt>
                <c:pt idx="229">
                  <c:v>1.36</c:v>
                </c:pt>
                <c:pt idx="230">
                  <c:v>1.8049999999999908</c:v>
                </c:pt>
                <c:pt idx="231">
                  <c:v>1.298</c:v>
                </c:pt>
                <c:pt idx="232">
                  <c:v>1.3009999999999908</c:v>
                </c:pt>
                <c:pt idx="233">
                  <c:v>1.55</c:v>
                </c:pt>
                <c:pt idx="234">
                  <c:v>1.464</c:v>
                </c:pt>
                <c:pt idx="235">
                  <c:v>0.95200000000000062</c:v>
                </c:pt>
                <c:pt idx="236">
                  <c:v>1.2029999999999887</c:v>
                </c:pt>
                <c:pt idx="237">
                  <c:v>1.3240000000000001</c:v>
                </c:pt>
                <c:pt idx="238">
                  <c:v>1.1619999999999902</c:v>
                </c:pt>
                <c:pt idx="239">
                  <c:v>1.3660000000000001</c:v>
                </c:pt>
                <c:pt idx="240">
                  <c:v>1.3979999999999897</c:v>
                </c:pt>
                <c:pt idx="241">
                  <c:v>1.038</c:v>
                </c:pt>
                <c:pt idx="242">
                  <c:v>1.304</c:v>
                </c:pt>
                <c:pt idx="243">
                  <c:v>1.0880000000000001</c:v>
                </c:pt>
                <c:pt idx="244">
                  <c:v>1.548</c:v>
                </c:pt>
                <c:pt idx="245">
                  <c:v>1.339</c:v>
                </c:pt>
                <c:pt idx="246">
                  <c:v>1.3180000000000001</c:v>
                </c:pt>
                <c:pt idx="247">
                  <c:v>1.02</c:v>
                </c:pt>
                <c:pt idx="248">
                  <c:v>1.1419999999999897</c:v>
                </c:pt>
                <c:pt idx="249">
                  <c:v>1.2</c:v>
                </c:pt>
                <c:pt idx="250">
                  <c:v>0.81399999999999995</c:v>
                </c:pt>
                <c:pt idx="251">
                  <c:v>1.2769999999999897</c:v>
                </c:pt>
                <c:pt idx="252">
                  <c:v>1.4179999999999817</c:v>
                </c:pt>
                <c:pt idx="253">
                  <c:v>1.071</c:v>
                </c:pt>
                <c:pt idx="254">
                  <c:v>1.0029999999999897</c:v>
                </c:pt>
                <c:pt idx="255">
                  <c:v>0.91300000000000003</c:v>
                </c:pt>
                <c:pt idx="256">
                  <c:v>1.1060000000000001</c:v>
                </c:pt>
                <c:pt idx="257">
                  <c:v>0.92800000000000005</c:v>
                </c:pt>
                <c:pt idx="258">
                  <c:v>1.0189999999999897</c:v>
                </c:pt>
                <c:pt idx="259">
                  <c:v>1.173</c:v>
                </c:pt>
                <c:pt idx="260">
                  <c:v>0.69199999999999995</c:v>
                </c:pt>
                <c:pt idx="261">
                  <c:v>0.99099999999999999</c:v>
                </c:pt>
                <c:pt idx="262">
                  <c:v>1.1000000000000001</c:v>
                </c:pt>
                <c:pt idx="263">
                  <c:v>0.79700000000000004</c:v>
                </c:pt>
                <c:pt idx="264">
                  <c:v>0.93899999999999995</c:v>
                </c:pt>
                <c:pt idx="265">
                  <c:v>0.73600000000000065</c:v>
                </c:pt>
                <c:pt idx="266">
                  <c:v>0.78</c:v>
                </c:pt>
                <c:pt idx="267">
                  <c:v>0.72400000000000064</c:v>
                </c:pt>
                <c:pt idx="268">
                  <c:v>0.80400000000000005</c:v>
                </c:pt>
                <c:pt idx="269">
                  <c:v>0.72100000000000064</c:v>
                </c:pt>
                <c:pt idx="270">
                  <c:v>0.89200000000000002</c:v>
                </c:pt>
                <c:pt idx="271">
                  <c:v>0.88300000000000001</c:v>
                </c:pt>
                <c:pt idx="272">
                  <c:v>0.72900000000000065</c:v>
                </c:pt>
                <c:pt idx="273">
                  <c:v>0.93400000000000005</c:v>
                </c:pt>
                <c:pt idx="274">
                  <c:v>0.94099999999999995</c:v>
                </c:pt>
                <c:pt idx="275">
                  <c:v>1.0549999999999908</c:v>
                </c:pt>
                <c:pt idx="276">
                  <c:v>0.67300000000000593</c:v>
                </c:pt>
                <c:pt idx="277">
                  <c:v>0.92500000000000004</c:v>
                </c:pt>
                <c:pt idx="278">
                  <c:v>0.68</c:v>
                </c:pt>
                <c:pt idx="279">
                  <c:v>0.69399999999999995</c:v>
                </c:pt>
                <c:pt idx="280">
                  <c:v>0.61800000000000455</c:v>
                </c:pt>
                <c:pt idx="281">
                  <c:v>0.46300000000000002</c:v>
                </c:pt>
                <c:pt idx="282">
                  <c:v>0.73800000000000165</c:v>
                </c:pt>
                <c:pt idx="283">
                  <c:v>0.59499999999999997</c:v>
                </c:pt>
                <c:pt idx="284">
                  <c:v>0.65200000000000546</c:v>
                </c:pt>
                <c:pt idx="285">
                  <c:v>0.33500000000000296</c:v>
                </c:pt>
                <c:pt idx="286">
                  <c:v>0.89200000000000002</c:v>
                </c:pt>
                <c:pt idx="287">
                  <c:v>0.41700000000000031</c:v>
                </c:pt>
                <c:pt idx="288">
                  <c:v>0.83400000000000063</c:v>
                </c:pt>
                <c:pt idx="289">
                  <c:v>0.43000000000000038</c:v>
                </c:pt>
                <c:pt idx="290">
                  <c:v>0.55200000000000005</c:v>
                </c:pt>
                <c:pt idx="291">
                  <c:v>0.77400000000000513</c:v>
                </c:pt>
                <c:pt idx="292">
                  <c:v>0.87100000000000455</c:v>
                </c:pt>
                <c:pt idx="293">
                  <c:v>0.64100000000000512</c:v>
                </c:pt>
                <c:pt idx="294">
                  <c:v>0.30900000000000138</c:v>
                </c:pt>
                <c:pt idx="295">
                  <c:v>0.69199999999999995</c:v>
                </c:pt>
                <c:pt idx="296">
                  <c:v>0.29500000000000032</c:v>
                </c:pt>
                <c:pt idx="297">
                  <c:v>0.73200000000000065</c:v>
                </c:pt>
                <c:pt idx="298">
                  <c:v>0.48500000000000032</c:v>
                </c:pt>
                <c:pt idx="299">
                  <c:v>0.47200000000000031</c:v>
                </c:pt>
                <c:pt idx="300">
                  <c:v>0.62000000000000455</c:v>
                </c:pt>
                <c:pt idx="301">
                  <c:v>0.76000000000000512</c:v>
                </c:pt>
                <c:pt idx="302">
                  <c:v>0.52900000000000003</c:v>
                </c:pt>
                <c:pt idx="303">
                  <c:v>0.46700000000000008</c:v>
                </c:pt>
                <c:pt idx="304">
                  <c:v>0.43800000000000228</c:v>
                </c:pt>
                <c:pt idx="305">
                  <c:v>0.59</c:v>
                </c:pt>
                <c:pt idx="306">
                  <c:v>0.48300000000000032</c:v>
                </c:pt>
                <c:pt idx="307">
                  <c:v>0.41600000000000031</c:v>
                </c:pt>
                <c:pt idx="308">
                  <c:v>0.47300000000000031</c:v>
                </c:pt>
                <c:pt idx="309">
                  <c:v>9.9000000000000046E-2</c:v>
                </c:pt>
                <c:pt idx="310">
                  <c:v>0.55300000000000005</c:v>
                </c:pt>
                <c:pt idx="311">
                  <c:v>0.49500000000000038</c:v>
                </c:pt>
                <c:pt idx="312">
                  <c:v>0.17700000000000021</c:v>
                </c:pt>
                <c:pt idx="313">
                  <c:v>0.54</c:v>
                </c:pt>
                <c:pt idx="314">
                  <c:v>0.52</c:v>
                </c:pt>
                <c:pt idx="315">
                  <c:v>0.55200000000000005</c:v>
                </c:pt>
                <c:pt idx="316">
                  <c:v>0.42900000000000038</c:v>
                </c:pt>
                <c:pt idx="317">
                  <c:v>0.40200000000000002</c:v>
                </c:pt>
                <c:pt idx="318">
                  <c:v>0.52700000000000002</c:v>
                </c:pt>
                <c:pt idx="319">
                  <c:v>0.20100000000000001</c:v>
                </c:pt>
                <c:pt idx="320">
                  <c:v>0.41200000000000031</c:v>
                </c:pt>
                <c:pt idx="321">
                  <c:v>0.49300000000000038</c:v>
                </c:pt>
                <c:pt idx="322">
                  <c:v>0.34300000000000008</c:v>
                </c:pt>
                <c:pt idx="323">
                  <c:v>0.21600000000000041</c:v>
                </c:pt>
                <c:pt idx="324">
                  <c:v>0.35000000000000031</c:v>
                </c:pt>
                <c:pt idx="325">
                  <c:v>0.48100000000000032</c:v>
                </c:pt>
                <c:pt idx="326">
                  <c:v>0.66900000000000592</c:v>
                </c:pt>
                <c:pt idx="327">
                  <c:v>0.43200000000000038</c:v>
                </c:pt>
                <c:pt idx="328">
                  <c:v>0.24000000000000021</c:v>
                </c:pt>
                <c:pt idx="329">
                  <c:v>0.13800000000000001</c:v>
                </c:pt>
                <c:pt idx="330">
                  <c:v>0.27700000000000002</c:v>
                </c:pt>
                <c:pt idx="331">
                  <c:v>0.50600000000000001</c:v>
                </c:pt>
                <c:pt idx="332">
                  <c:v>7.9000000000000514E-2</c:v>
                </c:pt>
                <c:pt idx="333">
                  <c:v>0.37800000000000228</c:v>
                </c:pt>
                <c:pt idx="334">
                  <c:v>1.4E-2</c:v>
                </c:pt>
                <c:pt idx="335">
                  <c:v>0.31400000000000228</c:v>
                </c:pt>
                <c:pt idx="336">
                  <c:v>0.45500000000000002</c:v>
                </c:pt>
                <c:pt idx="337">
                  <c:v>0.14100000000000001</c:v>
                </c:pt>
                <c:pt idx="338">
                  <c:v>0.31200000000000228</c:v>
                </c:pt>
                <c:pt idx="339">
                  <c:v>0.23900000000000021</c:v>
                </c:pt>
                <c:pt idx="340">
                  <c:v>0.54800000000000004</c:v>
                </c:pt>
                <c:pt idx="341">
                  <c:v>0.23900000000000021</c:v>
                </c:pt>
                <c:pt idx="342">
                  <c:v>0.20500000000000004</c:v>
                </c:pt>
                <c:pt idx="343">
                  <c:v>0.48300000000000032</c:v>
                </c:pt>
                <c:pt idx="344">
                  <c:v>0.28900000000000031</c:v>
                </c:pt>
                <c:pt idx="345">
                  <c:v>0.36600000000000038</c:v>
                </c:pt>
                <c:pt idx="346">
                  <c:v>0.26400000000000001</c:v>
                </c:pt>
                <c:pt idx="347">
                  <c:v>-4.3000000000000003E-2</c:v>
                </c:pt>
                <c:pt idx="348">
                  <c:v>0.31400000000000228</c:v>
                </c:pt>
                <c:pt idx="349">
                  <c:v>0.27700000000000002</c:v>
                </c:pt>
                <c:pt idx="350">
                  <c:v>-1.0999999999999998E-2</c:v>
                </c:pt>
              </c:numCache>
            </c:numRef>
          </c:yVal>
          <c:smooth val="1"/>
        </c:ser>
        <c:ser>
          <c:idx val="11"/>
          <c:order val="1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H$1:$H$351</c:f>
              <c:numCache>
                <c:formatCode>General</c:formatCode>
                <c:ptCount val="351"/>
                <c:pt idx="0">
                  <c:v>2.1749999999999998</c:v>
                </c:pt>
                <c:pt idx="1">
                  <c:v>1.9990000000000001</c:v>
                </c:pt>
                <c:pt idx="2">
                  <c:v>2.0589999999999997</c:v>
                </c:pt>
                <c:pt idx="3">
                  <c:v>2.3159999999999967</c:v>
                </c:pt>
                <c:pt idx="4">
                  <c:v>2.4149999999999987</c:v>
                </c:pt>
                <c:pt idx="5">
                  <c:v>2.3449999999999998</c:v>
                </c:pt>
                <c:pt idx="6">
                  <c:v>2.0409999999999999</c:v>
                </c:pt>
                <c:pt idx="7">
                  <c:v>2.0009999999999999</c:v>
                </c:pt>
                <c:pt idx="8">
                  <c:v>2.1480000000000001</c:v>
                </c:pt>
                <c:pt idx="9">
                  <c:v>1.7509999999999897</c:v>
                </c:pt>
                <c:pt idx="10">
                  <c:v>2.137</c:v>
                </c:pt>
                <c:pt idx="11">
                  <c:v>2.0070000000000001</c:v>
                </c:pt>
                <c:pt idx="12">
                  <c:v>1.925</c:v>
                </c:pt>
                <c:pt idx="13">
                  <c:v>2.0459999999999998</c:v>
                </c:pt>
                <c:pt idx="14">
                  <c:v>2.254</c:v>
                </c:pt>
                <c:pt idx="15">
                  <c:v>2.145</c:v>
                </c:pt>
                <c:pt idx="16">
                  <c:v>1.742</c:v>
                </c:pt>
                <c:pt idx="17">
                  <c:v>1.8009999999999908</c:v>
                </c:pt>
                <c:pt idx="18">
                  <c:v>1.61</c:v>
                </c:pt>
                <c:pt idx="19">
                  <c:v>1.4649999999999888</c:v>
                </c:pt>
                <c:pt idx="20">
                  <c:v>1.659</c:v>
                </c:pt>
                <c:pt idx="21">
                  <c:v>2.1059999999999999</c:v>
                </c:pt>
                <c:pt idx="22">
                  <c:v>1.7489999999999899</c:v>
                </c:pt>
                <c:pt idx="23">
                  <c:v>1.8540000000000001</c:v>
                </c:pt>
                <c:pt idx="24">
                  <c:v>1.55</c:v>
                </c:pt>
                <c:pt idx="25">
                  <c:v>1.2269999999999888</c:v>
                </c:pt>
                <c:pt idx="26">
                  <c:v>1.716</c:v>
                </c:pt>
                <c:pt idx="27">
                  <c:v>1.47</c:v>
                </c:pt>
                <c:pt idx="28">
                  <c:v>1.9019999999999897</c:v>
                </c:pt>
                <c:pt idx="29">
                  <c:v>1.7689999999999897</c:v>
                </c:pt>
                <c:pt idx="30">
                  <c:v>1.7469999999999899</c:v>
                </c:pt>
                <c:pt idx="31">
                  <c:v>1.2389999999999894</c:v>
                </c:pt>
                <c:pt idx="32">
                  <c:v>1.7809999999999897</c:v>
                </c:pt>
                <c:pt idx="33">
                  <c:v>1.5029999999999897</c:v>
                </c:pt>
                <c:pt idx="34">
                  <c:v>1.343</c:v>
                </c:pt>
                <c:pt idx="35">
                  <c:v>1.4529999999999887</c:v>
                </c:pt>
                <c:pt idx="36">
                  <c:v>1.4419999999999817</c:v>
                </c:pt>
                <c:pt idx="37">
                  <c:v>1.7569999999999897</c:v>
                </c:pt>
                <c:pt idx="38">
                  <c:v>1.9159999999999906</c:v>
                </c:pt>
                <c:pt idx="39">
                  <c:v>2.0159999999999987</c:v>
                </c:pt>
                <c:pt idx="40">
                  <c:v>2.383</c:v>
                </c:pt>
                <c:pt idx="41">
                  <c:v>2.3259999999999987</c:v>
                </c:pt>
                <c:pt idx="42">
                  <c:v>2.1379999999999999</c:v>
                </c:pt>
                <c:pt idx="43">
                  <c:v>2.0030000000000001</c:v>
                </c:pt>
                <c:pt idx="44">
                  <c:v>2.4329999999999967</c:v>
                </c:pt>
                <c:pt idx="45">
                  <c:v>2.5830000000000002</c:v>
                </c:pt>
                <c:pt idx="46">
                  <c:v>2.9870000000000001</c:v>
                </c:pt>
                <c:pt idx="47">
                  <c:v>3.0529999999999977</c:v>
                </c:pt>
                <c:pt idx="48">
                  <c:v>3.4449999999999998</c:v>
                </c:pt>
                <c:pt idx="49">
                  <c:v>3.133</c:v>
                </c:pt>
                <c:pt idx="50">
                  <c:v>3.0119999999999987</c:v>
                </c:pt>
                <c:pt idx="51">
                  <c:v>2.8069999999999977</c:v>
                </c:pt>
                <c:pt idx="52">
                  <c:v>3.1859999999999999</c:v>
                </c:pt>
                <c:pt idx="53">
                  <c:v>2.9859999999999998</c:v>
                </c:pt>
                <c:pt idx="54">
                  <c:v>2.8649999999999998</c:v>
                </c:pt>
                <c:pt idx="55">
                  <c:v>2.88</c:v>
                </c:pt>
                <c:pt idx="56">
                  <c:v>2.9369999999999967</c:v>
                </c:pt>
                <c:pt idx="57">
                  <c:v>2.4709999999999988</c:v>
                </c:pt>
                <c:pt idx="58">
                  <c:v>2.6629999999999998</c:v>
                </c:pt>
                <c:pt idx="59">
                  <c:v>2.4559999999999977</c:v>
                </c:pt>
                <c:pt idx="60">
                  <c:v>2.3489999999999998</c:v>
                </c:pt>
                <c:pt idx="61">
                  <c:v>2.2759999999999998</c:v>
                </c:pt>
                <c:pt idx="62">
                  <c:v>2.1619999999999999</c:v>
                </c:pt>
                <c:pt idx="63">
                  <c:v>2.262</c:v>
                </c:pt>
                <c:pt idx="64">
                  <c:v>2.0219999999999998</c:v>
                </c:pt>
                <c:pt idx="65">
                  <c:v>1.9600000000000091</c:v>
                </c:pt>
                <c:pt idx="66">
                  <c:v>2.1440000000000001</c:v>
                </c:pt>
                <c:pt idx="67">
                  <c:v>2.4830000000000001</c:v>
                </c:pt>
                <c:pt idx="68">
                  <c:v>2.54</c:v>
                </c:pt>
                <c:pt idx="69">
                  <c:v>2.6539999999999999</c:v>
                </c:pt>
                <c:pt idx="70">
                  <c:v>2.7800000000000002</c:v>
                </c:pt>
                <c:pt idx="71">
                  <c:v>2.645</c:v>
                </c:pt>
                <c:pt idx="72">
                  <c:v>3.16</c:v>
                </c:pt>
                <c:pt idx="73">
                  <c:v>2.7080000000000002</c:v>
                </c:pt>
                <c:pt idx="74">
                  <c:v>2.7349999999999999</c:v>
                </c:pt>
                <c:pt idx="75">
                  <c:v>3.1159999999999997</c:v>
                </c:pt>
                <c:pt idx="76">
                  <c:v>2.8009999999999997</c:v>
                </c:pt>
                <c:pt idx="77">
                  <c:v>3.2149999999999999</c:v>
                </c:pt>
                <c:pt idx="78">
                  <c:v>3.1469999999999998</c:v>
                </c:pt>
                <c:pt idx="79">
                  <c:v>3.4449999999999998</c:v>
                </c:pt>
                <c:pt idx="80">
                  <c:v>3.9499999999999997</c:v>
                </c:pt>
                <c:pt idx="81">
                  <c:v>3.4919999999999987</c:v>
                </c:pt>
                <c:pt idx="82">
                  <c:v>3.7170000000000001</c:v>
                </c:pt>
                <c:pt idx="83">
                  <c:v>3.8749999999999987</c:v>
                </c:pt>
                <c:pt idx="84">
                  <c:v>4.34</c:v>
                </c:pt>
                <c:pt idx="85">
                  <c:v>4.375</c:v>
                </c:pt>
                <c:pt idx="86">
                  <c:v>4.8390000000000004</c:v>
                </c:pt>
                <c:pt idx="87">
                  <c:v>4.53</c:v>
                </c:pt>
                <c:pt idx="88">
                  <c:v>5.1049999999999756</c:v>
                </c:pt>
                <c:pt idx="89">
                  <c:v>4.5289999999999955</c:v>
                </c:pt>
                <c:pt idx="90">
                  <c:v>4.8579999999999846</c:v>
                </c:pt>
                <c:pt idx="91">
                  <c:v>4.7969999999999997</c:v>
                </c:pt>
                <c:pt idx="92">
                  <c:v>4.7939999999999996</c:v>
                </c:pt>
                <c:pt idx="93">
                  <c:v>5.1939999999999955</c:v>
                </c:pt>
                <c:pt idx="94">
                  <c:v>5.2850000000000001</c:v>
                </c:pt>
                <c:pt idx="95">
                  <c:v>5.6559999999999855</c:v>
                </c:pt>
                <c:pt idx="96">
                  <c:v>5.4720000000000004</c:v>
                </c:pt>
                <c:pt idx="97">
                  <c:v>5.5529999999999955</c:v>
                </c:pt>
                <c:pt idx="98">
                  <c:v>5.8259999999999845</c:v>
                </c:pt>
                <c:pt idx="99">
                  <c:v>5.3959999999999955</c:v>
                </c:pt>
                <c:pt idx="100">
                  <c:v>5.492</c:v>
                </c:pt>
                <c:pt idx="101">
                  <c:v>5.415</c:v>
                </c:pt>
                <c:pt idx="102">
                  <c:v>5.556</c:v>
                </c:pt>
                <c:pt idx="103">
                  <c:v>6.1159999999999846</c:v>
                </c:pt>
                <c:pt idx="104">
                  <c:v>6.0259999999999945</c:v>
                </c:pt>
                <c:pt idx="105">
                  <c:v>6.2460000000000004</c:v>
                </c:pt>
                <c:pt idx="106">
                  <c:v>6.2510000000000003</c:v>
                </c:pt>
                <c:pt idx="107">
                  <c:v>5.7460000000000004</c:v>
                </c:pt>
                <c:pt idx="108">
                  <c:v>6.1589999999999945</c:v>
                </c:pt>
                <c:pt idx="109">
                  <c:v>6.1289999999999845</c:v>
                </c:pt>
                <c:pt idx="110">
                  <c:v>5.8659999999999846</c:v>
                </c:pt>
                <c:pt idx="111">
                  <c:v>5.8239999999999945</c:v>
                </c:pt>
                <c:pt idx="112">
                  <c:v>5.9820000000000002</c:v>
                </c:pt>
                <c:pt idx="113">
                  <c:v>6.0039999999999996</c:v>
                </c:pt>
                <c:pt idx="114">
                  <c:v>5.7069999999999999</c:v>
                </c:pt>
                <c:pt idx="115">
                  <c:v>6.0219999999999985</c:v>
                </c:pt>
                <c:pt idx="116">
                  <c:v>6.4610000000000003</c:v>
                </c:pt>
                <c:pt idx="117">
                  <c:v>6.5259999999999945</c:v>
                </c:pt>
                <c:pt idx="118">
                  <c:v>5.8609999999999856</c:v>
                </c:pt>
                <c:pt idx="119">
                  <c:v>5.3239999999999945</c:v>
                </c:pt>
                <c:pt idx="120">
                  <c:v>5.8919999999999995</c:v>
                </c:pt>
                <c:pt idx="121">
                  <c:v>5.3419999999999996</c:v>
                </c:pt>
                <c:pt idx="122">
                  <c:v>5.7560000000000002</c:v>
                </c:pt>
                <c:pt idx="123">
                  <c:v>5.766</c:v>
                </c:pt>
                <c:pt idx="124">
                  <c:v>5.6549999999999745</c:v>
                </c:pt>
                <c:pt idx="125">
                  <c:v>5.6259999999999755</c:v>
                </c:pt>
                <c:pt idx="126">
                  <c:v>5.3780000000000001</c:v>
                </c:pt>
                <c:pt idx="127">
                  <c:v>5.6719999999999997</c:v>
                </c:pt>
                <c:pt idx="128">
                  <c:v>5.6159999999999846</c:v>
                </c:pt>
                <c:pt idx="129">
                  <c:v>5.851</c:v>
                </c:pt>
                <c:pt idx="130">
                  <c:v>5.4889999999999999</c:v>
                </c:pt>
                <c:pt idx="131">
                  <c:v>6.0969999999999995</c:v>
                </c:pt>
                <c:pt idx="132">
                  <c:v>5.79</c:v>
                </c:pt>
                <c:pt idx="133">
                  <c:v>5.4340000000000002</c:v>
                </c:pt>
                <c:pt idx="134">
                  <c:v>5.3529999999999855</c:v>
                </c:pt>
                <c:pt idx="135">
                  <c:v>5.7789999999999999</c:v>
                </c:pt>
                <c:pt idx="136">
                  <c:v>5.819</c:v>
                </c:pt>
                <c:pt idx="137">
                  <c:v>5.9189999999999996</c:v>
                </c:pt>
                <c:pt idx="138">
                  <c:v>5.7889999999999997</c:v>
                </c:pt>
                <c:pt idx="139">
                  <c:v>5.5519999999999996</c:v>
                </c:pt>
                <c:pt idx="140">
                  <c:v>6.0549999999999855</c:v>
                </c:pt>
                <c:pt idx="141">
                  <c:v>5.7469999999999999</c:v>
                </c:pt>
                <c:pt idx="142">
                  <c:v>6.1849999999999845</c:v>
                </c:pt>
                <c:pt idx="143">
                  <c:v>5.89</c:v>
                </c:pt>
                <c:pt idx="144">
                  <c:v>6.2679999999999945</c:v>
                </c:pt>
                <c:pt idx="145">
                  <c:v>5.9379999999999997</c:v>
                </c:pt>
                <c:pt idx="146">
                  <c:v>5.5419999999999998</c:v>
                </c:pt>
                <c:pt idx="147">
                  <c:v>6.0269999999999975</c:v>
                </c:pt>
                <c:pt idx="148">
                  <c:v>5.8780000000000001</c:v>
                </c:pt>
                <c:pt idx="149">
                  <c:v>5.1919999999999975</c:v>
                </c:pt>
                <c:pt idx="150">
                  <c:v>5.6499999999999995</c:v>
                </c:pt>
                <c:pt idx="151">
                  <c:v>5.5389999999999997</c:v>
                </c:pt>
                <c:pt idx="152">
                  <c:v>5.3390000000000004</c:v>
                </c:pt>
                <c:pt idx="153">
                  <c:v>5.3939999999999975</c:v>
                </c:pt>
                <c:pt idx="154">
                  <c:v>5.6689999999999845</c:v>
                </c:pt>
                <c:pt idx="155">
                  <c:v>5.2190000000000003</c:v>
                </c:pt>
                <c:pt idx="156">
                  <c:v>5.5209999999999955</c:v>
                </c:pt>
                <c:pt idx="157">
                  <c:v>5.2759999999999998</c:v>
                </c:pt>
                <c:pt idx="158">
                  <c:v>5.5830000000000002</c:v>
                </c:pt>
                <c:pt idx="159">
                  <c:v>4.9779999999999998</c:v>
                </c:pt>
                <c:pt idx="160">
                  <c:v>5.2519999999999998</c:v>
                </c:pt>
                <c:pt idx="161">
                  <c:v>5.3119999999999985</c:v>
                </c:pt>
                <c:pt idx="162">
                  <c:v>5.1199999999999966</c:v>
                </c:pt>
                <c:pt idx="163">
                  <c:v>5.0019999999999998</c:v>
                </c:pt>
                <c:pt idx="164">
                  <c:v>5.3109999999999955</c:v>
                </c:pt>
                <c:pt idx="165">
                  <c:v>4.7679999999999945</c:v>
                </c:pt>
                <c:pt idx="166">
                  <c:v>4.4909999999999997</c:v>
                </c:pt>
                <c:pt idx="167">
                  <c:v>4.6049999999999756</c:v>
                </c:pt>
                <c:pt idx="168">
                  <c:v>4.21</c:v>
                </c:pt>
                <c:pt idx="169">
                  <c:v>4.5519999999999996</c:v>
                </c:pt>
                <c:pt idx="170">
                  <c:v>4.774</c:v>
                </c:pt>
                <c:pt idx="171">
                  <c:v>4.2510000000000003</c:v>
                </c:pt>
                <c:pt idx="172">
                  <c:v>3.8939999999999997</c:v>
                </c:pt>
                <c:pt idx="173">
                  <c:v>3.738</c:v>
                </c:pt>
                <c:pt idx="174">
                  <c:v>4.4820000000000002</c:v>
                </c:pt>
                <c:pt idx="175">
                  <c:v>3.7069999999999999</c:v>
                </c:pt>
                <c:pt idx="176">
                  <c:v>3.9169999999999967</c:v>
                </c:pt>
                <c:pt idx="177">
                  <c:v>3.9539999999999997</c:v>
                </c:pt>
                <c:pt idx="178">
                  <c:v>3.6440000000000001</c:v>
                </c:pt>
                <c:pt idx="179">
                  <c:v>3.774</c:v>
                </c:pt>
                <c:pt idx="180">
                  <c:v>3.7130000000000001</c:v>
                </c:pt>
                <c:pt idx="181">
                  <c:v>3.7680000000000002</c:v>
                </c:pt>
                <c:pt idx="182">
                  <c:v>3.4329999999999967</c:v>
                </c:pt>
                <c:pt idx="183">
                  <c:v>3.4149999999999987</c:v>
                </c:pt>
                <c:pt idx="184">
                  <c:v>3.16</c:v>
                </c:pt>
                <c:pt idx="185">
                  <c:v>3.427</c:v>
                </c:pt>
                <c:pt idx="186">
                  <c:v>3.4499999999999997</c:v>
                </c:pt>
                <c:pt idx="187">
                  <c:v>3.0709999999999997</c:v>
                </c:pt>
                <c:pt idx="188">
                  <c:v>3.06</c:v>
                </c:pt>
                <c:pt idx="189">
                  <c:v>2.8569999999999967</c:v>
                </c:pt>
                <c:pt idx="190">
                  <c:v>2.9049999999999998</c:v>
                </c:pt>
                <c:pt idx="191">
                  <c:v>2.7240000000000002</c:v>
                </c:pt>
                <c:pt idx="192">
                  <c:v>2.7880000000000011</c:v>
                </c:pt>
                <c:pt idx="193">
                  <c:v>2.6559999999999997</c:v>
                </c:pt>
                <c:pt idx="194">
                  <c:v>2.734</c:v>
                </c:pt>
                <c:pt idx="195">
                  <c:v>2.4909999999999997</c:v>
                </c:pt>
                <c:pt idx="196">
                  <c:v>2.8459999999999988</c:v>
                </c:pt>
                <c:pt idx="197">
                  <c:v>2.4919999999999987</c:v>
                </c:pt>
                <c:pt idx="198">
                  <c:v>2.6319999999999997</c:v>
                </c:pt>
                <c:pt idx="199">
                  <c:v>2.7970000000000002</c:v>
                </c:pt>
                <c:pt idx="200">
                  <c:v>2.8089999999999997</c:v>
                </c:pt>
                <c:pt idx="201">
                  <c:v>2.3059999999999987</c:v>
                </c:pt>
                <c:pt idx="202">
                  <c:v>2.6159999999999997</c:v>
                </c:pt>
                <c:pt idx="203">
                  <c:v>2.2130000000000001</c:v>
                </c:pt>
                <c:pt idx="204">
                  <c:v>2.2989999999999999</c:v>
                </c:pt>
                <c:pt idx="205">
                  <c:v>2.1719999999999997</c:v>
                </c:pt>
                <c:pt idx="206">
                  <c:v>2.593</c:v>
                </c:pt>
                <c:pt idx="207">
                  <c:v>2.0129999999999977</c:v>
                </c:pt>
                <c:pt idx="208">
                  <c:v>1.7329999999999888</c:v>
                </c:pt>
                <c:pt idx="209">
                  <c:v>2.3359999999999967</c:v>
                </c:pt>
                <c:pt idx="210">
                  <c:v>1.8640000000000001</c:v>
                </c:pt>
                <c:pt idx="211">
                  <c:v>1.9610000000000001</c:v>
                </c:pt>
                <c:pt idx="212">
                  <c:v>1.8900000000000001</c:v>
                </c:pt>
                <c:pt idx="213">
                  <c:v>2.2919999999999998</c:v>
                </c:pt>
                <c:pt idx="214">
                  <c:v>1.8959999999999897</c:v>
                </c:pt>
                <c:pt idx="215">
                  <c:v>1.736999999999989</c:v>
                </c:pt>
                <c:pt idx="216">
                  <c:v>2.1280000000000001</c:v>
                </c:pt>
                <c:pt idx="217">
                  <c:v>1.718</c:v>
                </c:pt>
                <c:pt idx="218">
                  <c:v>1.7989999999999908</c:v>
                </c:pt>
                <c:pt idx="219">
                  <c:v>1.8080000000000001</c:v>
                </c:pt>
                <c:pt idx="220">
                  <c:v>1.631</c:v>
                </c:pt>
                <c:pt idx="221">
                  <c:v>1.6919999999999908</c:v>
                </c:pt>
                <c:pt idx="222">
                  <c:v>1.857</c:v>
                </c:pt>
                <c:pt idx="223">
                  <c:v>1.901</c:v>
                </c:pt>
                <c:pt idx="224">
                  <c:v>1.2589999999999897</c:v>
                </c:pt>
                <c:pt idx="225">
                  <c:v>1.2969999999999908</c:v>
                </c:pt>
                <c:pt idx="226">
                  <c:v>1.6980000000000091</c:v>
                </c:pt>
                <c:pt idx="227">
                  <c:v>1.5529999999999908</c:v>
                </c:pt>
                <c:pt idx="228">
                  <c:v>1.4149999999999869</c:v>
                </c:pt>
                <c:pt idx="229">
                  <c:v>1.5309999999999897</c:v>
                </c:pt>
                <c:pt idx="230">
                  <c:v>1.411999999999981</c:v>
                </c:pt>
                <c:pt idx="231">
                  <c:v>1.4209999999999869</c:v>
                </c:pt>
                <c:pt idx="232">
                  <c:v>1.5009999999999897</c:v>
                </c:pt>
                <c:pt idx="233">
                  <c:v>1.3720000000000001</c:v>
                </c:pt>
                <c:pt idx="234">
                  <c:v>1.335</c:v>
                </c:pt>
                <c:pt idx="235">
                  <c:v>1.171</c:v>
                </c:pt>
                <c:pt idx="236">
                  <c:v>1.319</c:v>
                </c:pt>
                <c:pt idx="237">
                  <c:v>1.5509999999999908</c:v>
                </c:pt>
                <c:pt idx="238">
                  <c:v>1.33</c:v>
                </c:pt>
                <c:pt idx="239">
                  <c:v>1.2069999999999887</c:v>
                </c:pt>
                <c:pt idx="240">
                  <c:v>1.0569999999999908</c:v>
                </c:pt>
                <c:pt idx="241">
                  <c:v>1.089</c:v>
                </c:pt>
                <c:pt idx="242">
                  <c:v>1.345</c:v>
                </c:pt>
                <c:pt idx="243">
                  <c:v>1.0820000000000001</c:v>
                </c:pt>
                <c:pt idx="244">
                  <c:v>1.0069999999999897</c:v>
                </c:pt>
                <c:pt idx="245">
                  <c:v>0.93700000000000061</c:v>
                </c:pt>
                <c:pt idx="246">
                  <c:v>0.97700000000000065</c:v>
                </c:pt>
                <c:pt idx="247">
                  <c:v>0.92500000000000004</c:v>
                </c:pt>
                <c:pt idx="248">
                  <c:v>1.139</c:v>
                </c:pt>
                <c:pt idx="249">
                  <c:v>0.98599999999999999</c:v>
                </c:pt>
                <c:pt idx="250">
                  <c:v>0.90800000000000003</c:v>
                </c:pt>
                <c:pt idx="251">
                  <c:v>0.75500000000000511</c:v>
                </c:pt>
                <c:pt idx="252">
                  <c:v>1.35</c:v>
                </c:pt>
                <c:pt idx="253">
                  <c:v>1.1180000000000001</c:v>
                </c:pt>
                <c:pt idx="254">
                  <c:v>0.7790000000000058</c:v>
                </c:pt>
                <c:pt idx="255">
                  <c:v>0.76200000000000512</c:v>
                </c:pt>
                <c:pt idx="256">
                  <c:v>0.81200000000000061</c:v>
                </c:pt>
                <c:pt idx="257">
                  <c:v>0.93899999999999995</c:v>
                </c:pt>
                <c:pt idx="258">
                  <c:v>0.79900000000000004</c:v>
                </c:pt>
                <c:pt idx="259">
                  <c:v>0.81599999999999995</c:v>
                </c:pt>
                <c:pt idx="260">
                  <c:v>0.89600000000000002</c:v>
                </c:pt>
                <c:pt idx="261">
                  <c:v>0.90800000000000003</c:v>
                </c:pt>
                <c:pt idx="262">
                  <c:v>0.54600000000000004</c:v>
                </c:pt>
                <c:pt idx="263">
                  <c:v>0.63800000000000512</c:v>
                </c:pt>
                <c:pt idx="264">
                  <c:v>0.60700000000000065</c:v>
                </c:pt>
                <c:pt idx="265">
                  <c:v>0.92</c:v>
                </c:pt>
                <c:pt idx="266">
                  <c:v>0.89700000000000002</c:v>
                </c:pt>
                <c:pt idx="267">
                  <c:v>0.34</c:v>
                </c:pt>
                <c:pt idx="268">
                  <c:v>0.85300000000000065</c:v>
                </c:pt>
                <c:pt idx="269">
                  <c:v>0.84700000000000064</c:v>
                </c:pt>
                <c:pt idx="270">
                  <c:v>0.64900000000000513</c:v>
                </c:pt>
                <c:pt idx="271">
                  <c:v>0.81200000000000061</c:v>
                </c:pt>
                <c:pt idx="272">
                  <c:v>0.77400000000000513</c:v>
                </c:pt>
                <c:pt idx="273">
                  <c:v>0.60000000000000064</c:v>
                </c:pt>
                <c:pt idx="274">
                  <c:v>0.54500000000000004</c:v>
                </c:pt>
                <c:pt idx="275">
                  <c:v>0.88600000000000001</c:v>
                </c:pt>
                <c:pt idx="276">
                  <c:v>0.34</c:v>
                </c:pt>
                <c:pt idx="277">
                  <c:v>0.62100000000000455</c:v>
                </c:pt>
                <c:pt idx="278">
                  <c:v>0.92200000000000004</c:v>
                </c:pt>
                <c:pt idx="279">
                  <c:v>0.73600000000000065</c:v>
                </c:pt>
                <c:pt idx="280">
                  <c:v>0.32300000000000256</c:v>
                </c:pt>
                <c:pt idx="281">
                  <c:v>0.20600000000000004</c:v>
                </c:pt>
                <c:pt idx="282">
                  <c:v>0.52200000000000002</c:v>
                </c:pt>
                <c:pt idx="283">
                  <c:v>0.58399999999999996</c:v>
                </c:pt>
                <c:pt idx="284">
                  <c:v>0.54500000000000004</c:v>
                </c:pt>
                <c:pt idx="285">
                  <c:v>0.68100000000000005</c:v>
                </c:pt>
                <c:pt idx="286">
                  <c:v>0.95500000000000063</c:v>
                </c:pt>
                <c:pt idx="287">
                  <c:v>0.32700000000000257</c:v>
                </c:pt>
                <c:pt idx="288">
                  <c:v>0.39900000000000296</c:v>
                </c:pt>
                <c:pt idx="289">
                  <c:v>0.75100000000000477</c:v>
                </c:pt>
                <c:pt idx="290">
                  <c:v>0.34900000000000031</c:v>
                </c:pt>
                <c:pt idx="291">
                  <c:v>0.49000000000000032</c:v>
                </c:pt>
                <c:pt idx="292">
                  <c:v>0.28700000000000031</c:v>
                </c:pt>
                <c:pt idx="293">
                  <c:v>0.65800000000000591</c:v>
                </c:pt>
                <c:pt idx="294">
                  <c:v>0.71700000000000064</c:v>
                </c:pt>
                <c:pt idx="295">
                  <c:v>0.84500000000000064</c:v>
                </c:pt>
                <c:pt idx="296">
                  <c:v>0.36400000000000032</c:v>
                </c:pt>
                <c:pt idx="297">
                  <c:v>0.43300000000000038</c:v>
                </c:pt>
                <c:pt idx="298">
                  <c:v>0.5</c:v>
                </c:pt>
                <c:pt idx="299">
                  <c:v>0.60500000000000065</c:v>
                </c:pt>
                <c:pt idx="300">
                  <c:v>0.46100000000000002</c:v>
                </c:pt>
                <c:pt idx="301">
                  <c:v>0.38600000000000256</c:v>
                </c:pt>
                <c:pt idx="302">
                  <c:v>0.65900000000000591</c:v>
                </c:pt>
                <c:pt idx="303">
                  <c:v>0.55900000000000005</c:v>
                </c:pt>
                <c:pt idx="304">
                  <c:v>0.59699999999999998</c:v>
                </c:pt>
                <c:pt idx="305">
                  <c:v>0.43700000000000228</c:v>
                </c:pt>
                <c:pt idx="306">
                  <c:v>0.17</c:v>
                </c:pt>
                <c:pt idx="307">
                  <c:v>0.61100000000000065</c:v>
                </c:pt>
                <c:pt idx="308">
                  <c:v>0.24200000000000021</c:v>
                </c:pt>
                <c:pt idx="309">
                  <c:v>0.45800000000000002</c:v>
                </c:pt>
                <c:pt idx="310">
                  <c:v>0.48900000000000032</c:v>
                </c:pt>
                <c:pt idx="311">
                  <c:v>0.18000000000000024</c:v>
                </c:pt>
                <c:pt idx="312">
                  <c:v>0.57399999999999995</c:v>
                </c:pt>
                <c:pt idx="313">
                  <c:v>0.54300000000000004</c:v>
                </c:pt>
                <c:pt idx="314">
                  <c:v>0.52700000000000002</c:v>
                </c:pt>
                <c:pt idx="315">
                  <c:v>0.42600000000000032</c:v>
                </c:pt>
                <c:pt idx="316">
                  <c:v>0.45100000000000001</c:v>
                </c:pt>
                <c:pt idx="317">
                  <c:v>0.3800000000000025</c:v>
                </c:pt>
                <c:pt idx="318">
                  <c:v>0.20100000000000001</c:v>
                </c:pt>
                <c:pt idx="319">
                  <c:v>0.69000000000000061</c:v>
                </c:pt>
                <c:pt idx="320">
                  <c:v>0.60100000000000064</c:v>
                </c:pt>
                <c:pt idx="321">
                  <c:v>0.29500000000000032</c:v>
                </c:pt>
                <c:pt idx="322">
                  <c:v>0.53100000000000003</c:v>
                </c:pt>
                <c:pt idx="323">
                  <c:v>0.30800000000000038</c:v>
                </c:pt>
                <c:pt idx="324">
                  <c:v>0.26900000000000002</c:v>
                </c:pt>
                <c:pt idx="325">
                  <c:v>0.28400000000000031</c:v>
                </c:pt>
                <c:pt idx="326">
                  <c:v>0.21100000000000024</c:v>
                </c:pt>
                <c:pt idx="327">
                  <c:v>-6.0000000000000114E-3</c:v>
                </c:pt>
                <c:pt idx="328">
                  <c:v>0.39400000000000296</c:v>
                </c:pt>
                <c:pt idx="329">
                  <c:v>0.31900000000000256</c:v>
                </c:pt>
                <c:pt idx="330">
                  <c:v>0.45300000000000001</c:v>
                </c:pt>
                <c:pt idx="331">
                  <c:v>0.40900000000000031</c:v>
                </c:pt>
                <c:pt idx="332">
                  <c:v>0.127</c:v>
                </c:pt>
                <c:pt idx="333">
                  <c:v>0.28500000000000031</c:v>
                </c:pt>
                <c:pt idx="334">
                  <c:v>0.33400000000000296</c:v>
                </c:pt>
                <c:pt idx="335">
                  <c:v>0.41200000000000031</c:v>
                </c:pt>
                <c:pt idx="336">
                  <c:v>4.0000000000000114E-3</c:v>
                </c:pt>
                <c:pt idx="337">
                  <c:v>0.53600000000000003</c:v>
                </c:pt>
                <c:pt idx="338">
                  <c:v>0.19900000000000001</c:v>
                </c:pt>
                <c:pt idx="339">
                  <c:v>0.28800000000000031</c:v>
                </c:pt>
                <c:pt idx="340">
                  <c:v>0.15600000000000044</c:v>
                </c:pt>
                <c:pt idx="341">
                  <c:v>0.32400000000000256</c:v>
                </c:pt>
                <c:pt idx="342">
                  <c:v>9.7000000000000003E-2</c:v>
                </c:pt>
                <c:pt idx="343">
                  <c:v>8.5000000000000006E-2</c:v>
                </c:pt>
                <c:pt idx="344">
                  <c:v>0.33600000000000296</c:v>
                </c:pt>
                <c:pt idx="345">
                  <c:v>0.253</c:v>
                </c:pt>
                <c:pt idx="346">
                  <c:v>0.192</c:v>
                </c:pt>
                <c:pt idx="347">
                  <c:v>0.54500000000000004</c:v>
                </c:pt>
                <c:pt idx="348">
                  <c:v>0.21000000000000021</c:v>
                </c:pt>
                <c:pt idx="349">
                  <c:v>0.33200000000000296</c:v>
                </c:pt>
                <c:pt idx="350">
                  <c:v>0.26</c:v>
                </c:pt>
              </c:numCache>
            </c:numRef>
          </c:yVal>
          <c:smooth val="1"/>
        </c:ser>
        <c:ser>
          <c:idx val="12"/>
          <c:order val="1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I$1:$I$351</c:f>
              <c:numCache>
                <c:formatCode>General</c:formatCode>
                <c:ptCount val="351"/>
                <c:pt idx="0">
                  <c:v>1.930000000000009</c:v>
                </c:pt>
                <c:pt idx="1">
                  <c:v>1.919</c:v>
                </c:pt>
                <c:pt idx="2">
                  <c:v>1.867</c:v>
                </c:pt>
                <c:pt idx="3">
                  <c:v>2.1349999999999998</c:v>
                </c:pt>
                <c:pt idx="4">
                  <c:v>2</c:v>
                </c:pt>
                <c:pt idx="5">
                  <c:v>2.1859999999999999</c:v>
                </c:pt>
                <c:pt idx="6">
                  <c:v>1.508</c:v>
                </c:pt>
                <c:pt idx="7">
                  <c:v>1.774</c:v>
                </c:pt>
                <c:pt idx="8">
                  <c:v>1.8440000000000001</c:v>
                </c:pt>
                <c:pt idx="9">
                  <c:v>1.7649999999999897</c:v>
                </c:pt>
                <c:pt idx="10">
                  <c:v>1.5249999999999897</c:v>
                </c:pt>
                <c:pt idx="11">
                  <c:v>2.234</c:v>
                </c:pt>
                <c:pt idx="12">
                  <c:v>1.8049999999999908</c:v>
                </c:pt>
                <c:pt idx="13">
                  <c:v>1.7109999999999888</c:v>
                </c:pt>
                <c:pt idx="14">
                  <c:v>1.611</c:v>
                </c:pt>
                <c:pt idx="15">
                  <c:v>1.9710000000000001</c:v>
                </c:pt>
                <c:pt idx="16">
                  <c:v>1.4079999999999804</c:v>
                </c:pt>
                <c:pt idx="17">
                  <c:v>1.629</c:v>
                </c:pt>
                <c:pt idx="18">
                  <c:v>1.7589999999999897</c:v>
                </c:pt>
                <c:pt idx="19">
                  <c:v>1.6140000000000001</c:v>
                </c:pt>
                <c:pt idx="20">
                  <c:v>1.7169999999999888</c:v>
                </c:pt>
                <c:pt idx="21">
                  <c:v>1.631</c:v>
                </c:pt>
                <c:pt idx="22">
                  <c:v>1.8959999999999897</c:v>
                </c:pt>
                <c:pt idx="23">
                  <c:v>1.4649999999999888</c:v>
                </c:pt>
                <c:pt idx="24">
                  <c:v>1.75</c:v>
                </c:pt>
                <c:pt idx="25">
                  <c:v>1.4049999999999867</c:v>
                </c:pt>
                <c:pt idx="26">
                  <c:v>1.4309999999999869</c:v>
                </c:pt>
                <c:pt idx="27">
                  <c:v>1.7329999999999888</c:v>
                </c:pt>
                <c:pt idx="28">
                  <c:v>1.6519999999999897</c:v>
                </c:pt>
                <c:pt idx="29">
                  <c:v>1.8080000000000001</c:v>
                </c:pt>
                <c:pt idx="30">
                  <c:v>1.6379999999999897</c:v>
                </c:pt>
                <c:pt idx="31">
                  <c:v>1.3080000000000001</c:v>
                </c:pt>
                <c:pt idx="32">
                  <c:v>1.397</c:v>
                </c:pt>
                <c:pt idx="33">
                  <c:v>1.4729999999999888</c:v>
                </c:pt>
                <c:pt idx="34">
                  <c:v>1.4709999999999888</c:v>
                </c:pt>
                <c:pt idx="35">
                  <c:v>1.6600000000000001</c:v>
                </c:pt>
                <c:pt idx="36">
                  <c:v>1.393</c:v>
                </c:pt>
                <c:pt idx="37">
                  <c:v>1.8859999999999897</c:v>
                </c:pt>
                <c:pt idx="38">
                  <c:v>1.778</c:v>
                </c:pt>
                <c:pt idx="39">
                  <c:v>1.575</c:v>
                </c:pt>
                <c:pt idx="40">
                  <c:v>2.1359999999999997</c:v>
                </c:pt>
                <c:pt idx="41">
                  <c:v>1.881</c:v>
                </c:pt>
                <c:pt idx="42">
                  <c:v>2.3849999999999998</c:v>
                </c:pt>
                <c:pt idx="43">
                  <c:v>2.282</c:v>
                </c:pt>
                <c:pt idx="44">
                  <c:v>2.1080000000000001</c:v>
                </c:pt>
                <c:pt idx="45">
                  <c:v>2.4619999999999997</c:v>
                </c:pt>
                <c:pt idx="46">
                  <c:v>2.3839999999999999</c:v>
                </c:pt>
                <c:pt idx="47">
                  <c:v>2.8349999999999977</c:v>
                </c:pt>
                <c:pt idx="48">
                  <c:v>2.7989999999999999</c:v>
                </c:pt>
                <c:pt idx="49">
                  <c:v>2.8109999999999977</c:v>
                </c:pt>
                <c:pt idx="50">
                  <c:v>3.1040000000000001</c:v>
                </c:pt>
                <c:pt idx="51">
                  <c:v>2.7410000000000001</c:v>
                </c:pt>
                <c:pt idx="52">
                  <c:v>2.722</c:v>
                </c:pt>
                <c:pt idx="53">
                  <c:v>2.7450000000000001</c:v>
                </c:pt>
                <c:pt idx="54">
                  <c:v>3.3129999999999793</c:v>
                </c:pt>
                <c:pt idx="55">
                  <c:v>2.4019999999999997</c:v>
                </c:pt>
                <c:pt idx="56">
                  <c:v>2.7880000000000011</c:v>
                </c:pt>
                <c:pt idx="57">
                  <c:v>2.2359999999999998</c:v>
                </c:pt>
                <c:pt idx="58">
                  <c:v>2.327</c:v>
                </c:pt>
                <c:pt idx="59">
                  <c:v>1.9540000000000091</c:v>
                </c:pt>
                <c:pt idx="60">
                  <c:v>1.9730000000000001</c:v>
                </c:pt>
                <c:pt idx="61">
                  <c:v>2.3329999999999793</c:v>
                </c:pt>
                <c:pt idx="62">
                  <c:v>2.226</c:v>
                </c:pt>
                <c:pt idx="63">
                  <c:v>1.7269999999999888</c:v>
                </c:pt>
                <c:pt idx="64">
                  <c:v>2.2280000000000002</c:v>
                </c:pt>
                <c:pt idx="65">
                  <c:v>1.9730000000000001</c:v>
                </c:pt>
                <c:pt idx="66">
                  <c:v>2.2999999999999998</c:v>
                </c:pt>
                <c:pt idx="67">
                  <c:v>2.157</c:v>
                </c:pt>
                <c:pt idx="68">
                  <c:v>2.3339999999999987</c:v>
                </c:pt>
                <c:pt idx="69">
                  <c:v>2.2229999999999999</c:v>
                </c:pt>
                <c:pt idx="70">
                  <c:v>2.5159999999999987</c:v>
                </c:pt>
                <c:pt idx="71">
                  <c:v>2.637</c:v>
                </c:pt>
                <c:pt idx="72">
                  <c:v>2.6749999999999998</c:v>
                </c:pt>
                <c:pt idx="73">
                  <c:v>2.6</c:v>
                </c:pt>
                <c:pt idx="74">
                  <c:v>2.8889999999999998</c:v>
                </c:pt>
                <c:pt idx="75">
                  <c:v>3.4609999999999999</c:v>
                </c:pt>
                <c:pt idx="76">
                  <c:v>3.46</c:v>
                </c:pt>
                <c:pt idx="77">
                  <c:v>3.661</c:v>
                </c:pt>
                <c:pt idx="78">
                  <c:v>3.2469999999999999</c:v>
                </c:pt>
                <c:pt idx="79">
                  <c:v>3.3139999999999987</c:v>
                </c:pt>
                <c:pt idx="80">
                  <c:v>3.8649999999999998</c:v>
                </c:pt>
                <c:pt idx="81">
                  <c:v>3.4789999999999988</c:v>
                </c:pt>
                <c:pt idx="82">
                  <c:v>3.9369999999999967</c:v>
                </c:pt>
                <c:pt idx="83">
                  <c:v>3.6539999999999999</c:v>
                </c:pt>
                <c:pt idx="84">
                  <c:v>4.1039999999999965</c:v>
                </c:pt>
                <c:pt idx="85">
                  <c:v>4.806</c:v>
                </c:pt>
                <c:pt idx="86">
                  <c:v>4.72</c:v>
                </c:pt>
                <c:pt idx="87">
                  <c:v>4.6289999999999845</c:v>
                </c:pt>
                <c:pt idx="88">
                  <c:v>4.2439999999999998</c:v>
                </c:pt>
                <c:pt idx="89">
                  <c:v>4.5709999999999997</c:v>
                </c:pt>
                <c:pt idx="90">
                  <c:v>4.3129999999999855</c:v>
                </c:pt>
                <c:pt idx="91">
                  <c:v>4.8929999999999945</c:v>
                </c:pt>
                <c:pt idx="92">
                  <c:v>5.1199999999999966</c:v>
                </c:pt>
                <c:pt idx="93">
                  <c:v>4.91</c:v>
                </c:pt>
                <c:pt idx="94">
                  <c:v>4.9509999999999996</c:v>
                </c:pt>
                <c:pt idx="95">
                  <c:v>5.4329999999999998</c:v>
                </c:pt>
                <c:pt idx="96">
                  <c:v>5.9550000000000001</c:v>
                </c:pt>
                <c:pt idx="97">
                  <c:v>5.6139999999999946</c:v>
                </c:pt>
                <c:pt idx="98">
                  <c:v>5.399</c:v>
                </c:pt>
                <c:pt idx="99">
                  <c:v>5.5419999999999998</c:v>
                </c:pt>
                <c:pt idx="100">
                  <c:v>5.6360000000000001</c:v>
                </c:pt>
                <c:pt idx="101">
                  <c:v>5.83</c:v>
                </c:pt>
                <c:pt idx="102">
                  <c:v>5.85</c:v>
                </c:pt>
                <c:pt idx="103">
                  <c:v>5.7919999999999998</c:v>
                </c:pt>
                <c:pt idx="104">
                  <c:v>5.8839999999999995</c:v>
                </c:pt>
                <c:pt idx="105">
                  <c:v>6.077</c:v>
                </c:pt>
                <c:pt idx="106">
                  <c:v>5.7960000000000003</c:v>
                </c:pt>
                <c:pt idx="107">
                  <c:v>5.9820000000000002</c:v>
                </c:pt>
                <c:pt idx="108">
                  <c:v>5.7320000000000002</c:v>
                </c:pt>
                <c:pt idx="109">
                  <c:v>6.52</c:v>
                </c:pt>
                <c:pt idx="110">
                  <c:v>6.0759999999999996</c:v>
                </c:pt>
                <c:pt idx="111">
                  <c:v>6.1629999999999745</c:v>
                </c:pt>
                <c:pt idx="112">
                  <c:v>6.2239999999999975</c:v>
                </c:pt>
                <c:pt idx="113">
                  <c:v>5.9950000000000001</c:v>
                </c:pt>
                <c:pt idx="114">
                  <c:v>5.6629999999999745</c:v>
                </c:pt>
                <c:pt idx="115">
                  <c:v>5.9700000000000024</c:v>
                </c:pt>
                <c:pt idx="116">
                  <c:v>5.6239999999999855</c:v>
                </c:pt>
                <c:pt idx="117">
                  <c:v>5.7519999999999998</c:v>
                </c:pt>
                <c:pt idx="118">
                  <c:v>5.7160000000000002</c:v>
                </c:pt>
                <c:pt idx="119">
                  <c:v>6.1609999999999845</c:v>
                </c:pt>
                <c:pt idx="120">
                  <c:v>5.7439999999999998</c:v>
                </c:pt>
                <c:pt idx="121">
                  <c:v>5.9690000000000003</c:v>
                </c:pt>
                <c:pt idx="122">
                  <c:v>5.3109999999999955</c:v>
                </c:pt>
                <c:pt idx="123">
                  <c:v>5.6760000000000002</c:v>
                </c:pt>
                <c:pt idx="124">
                  <c:v>6.2080000000000002</c:v>
                </c:pt>
                <c:pt idx="125">
                  <c:v>5.6569999999999965</c:v>
                </c:pt>
                <c:pt idx="126">
                  <c:v>5.6259999999999755</c:v>
                </c:pt>
                <c:pt idx="127">
                  <c:v>5.78</c:v>
                </c:pt>
                <c:pt idx="128">
                  <c:v>5.5229999999999855</c:v>
                </c:pt>
                <c:pt idx="129">
                  <c:v>5.3559999999999945</c:v>
                </c:pt>
                <c:pt idx="130">
                  <c:v>5.7219999999999995</c:v>
                </c:pt>
                <c:pt idx="131">
                  <c:v>5.8169999999999975</c:v>
                </c:pt>
                <c:pt idx="132">
                  <c:v>5.6669999999999945</c:v>
                </c:pt>
                <c:pt idx="133">
                  <c:v>5.2219999999999995</c:v>
                </c:pt>
                <c:pt idx="134">
                  <c:v>5.63</c:v>
                </c:pt>
                <c:pt idx="135">
                  <c:v>5.915</c:v>
                </c:pt>
                <c:pt idx="136">
                  <c:v>5.9530000000000003</c:v>
                </c:pt>
                <c:pt idx="137">
                  <c:v>5.5759999999999996</c:v>
                </c:pt>
                <c:pt idx="138">
                  <c:v>6.05</c:v>
                </c:pt>
                <c:pt idx="139">
                  <c:v>5.9480000000000004</c:v>
                </c:pt>
                <c:pt idx="140">
                  <c:v>5.5419999999999998</c:v>
                </c:pt>
                <c:pt idx="141">
                  <c:v>5.8010000000000002</c:v>
                </c:pt>
                <c:pt idx="142">
                  <c:v>5.9539999999999997</c:v>
                </c:pt>
                <c:pt idx="143">
                  <c:v>5.8109999999999955</c:v>
                </c:pt>
                <c:pt idx="144">
                  <c:v>5.9509999999999996</c:v>
                </c:pt>
                <c:pt idx="145">
                  <c:v>5.6989999999999945</c:v>
                </c:pt>
                <c:pt idx="146">
                  <c:v>5.9160000000000004</c:v>
                </c:pt>
                <c:pt idx="147">
                  <c:v>5.5439999999999996</c:v>
                </c:pt>
                <c:pt idx="148">
                  <c:v>6.0739999999999998</c:v>
                </c:pt>
                <c:pt idx="149">
                  <c:v>5.8</c:v>
                </c:pt>
                <c:pt idx="150">
                  <c:v>5.6859999999999955</c:v>
                </c:pt>
                <c:pt idx="151">
                  <c:v>5.4</c:v>
                </c:pt>
                <c:pt idx="152">
                  <c:v>5.6929999999999845</c:v>
                </c:pt>
                <c:pt idx="153">
                  <c:v>5.399</c:v>
                </c:pt>
                <c:pt idx="154">
                  <c:v>5.202</c:v>
                </c:pt>
                <c:pt idx="155">
                  <c:v>5.8119999999999985</c:v>
                </c:pt>
                <c:pt idx="156">
                  <c:v>5.0449999999999955</c:v>
                </c:pt>
                <c:pt idx="157">
                  <c:v>5.0679999999999845</c:v>
                </c:pt>
                <c:pt idx="158">
                  <c:v>5.7439999999999998</c:v>
                </c:pt>
                <c:pt idx="159">
                  <c:v>5.3929999999999945</c:v>
                </c:pt>
                <c:pt idx="160">
                  <c:v>4.5659999999999945</c:v>
                </c:pt>
                <c:pt idx="161">
                  <c:v>5.3279999999999745</c:v>
                </c:pt>
                <c:pt idx="162">
                  <c:v>5.1360000000000001</c:v>
                </c:pt>
                <c:pt idx="163">
                  <c:v>5.4660000000000002</c:v>
                </c:pt>
                <c:pt idx="164">
                  <c:v>4.5629999999999855</c:v>
                </c:pt>
                <c:pt idx="165">
                  <c:v>4.6689999999999845</c:v>
                </c:pt>
                <c:pt idx="166">
                  <c:v>4.4800000000000004</c:v>
                </c:pt>
                <c:pt idx="167">
                  <c:v>4.4829999999999997</c:v>
                </c:pt>
                <c:pt idx="168">
                  <c:v>4.7219999999999995</c:v>
                </c:pt>
                <c:pt idx="169">
                  <c:v>4.7009999999999996</c:v>
                </c:pt>
                <c:pt idx="170">
                  <c:v>4.5209999999999955</c:v>
                </c:pt>
                <c:pt idx="171">
                  <c:v>4.2389999999999999</c:v>
                </c:pt>
                <c:pt idx="172">
                  <c:v>4.4359999999999999</c:v>
                </c:pt>
                <c:pt idx="173">
                  <c:v>4.2690000000000001</c:v>
                </c:pt>
                <c:pt idx="174">
                  <c:v>4.3330000000000002</c:v>
                </c:pt>
                <c:pt idx="175">
                  <c:v>3.96</c:v>
                </c:pt>
                <c:pt idx="176">
                  <c:v>4.0219999999999985</c:v>
                </c:pt>
                <c:pt idx="177">
                  <c:v>3.8969999999999967</c:v>
                </c:pt>
                <c:pt idx="178">
                  <c:v>3.3179999999999987</c:v>
                </c:pt>
                <c:pt idx="179">
                  <c:v>3.6919999999999997</c:v>
                </c:pt>
                <c:pt idx="180">
                  <c:v>3.6240000000000001</c:v>
                </c:pt>
                <c:pt idx="181">
                  <c:v>3.4409999999999998</c:v>
                </c:pt>
                <c:pt idx="182">
                  <c:v>3.2919999999999998</c:v>
                </c:pt>
                <c:pt idx="183">
                  <c:v>3.3739999999999997</c:v>
                </c:pt>
                <c:pt idx="184">
                  <c:v>3.44</c:v>
                </c:pt>
                <c:pt idx="185">
                  <c:v>3.4939999999999998</c:v>
                </c:pt>
                <c:pt idx="186">
                  <c:v>3.3559999999999977</c:v>
                </c:pt>
                <c:pt idx="187">
                  <c:v>2.8329999999999793</c:v>
                </c:pt>
                <c:pt idx="188">
                  <c:v>2.7629999999999999</c:v>
                </c:pt>
                <c:pt idx="189">
                  <c:v>3.2749999999999999</c:v>
                </c:pt>
                <c:pt idx="190">
                  <c:v>3.1189999999999998</c:v>
                </c:pt>
                <c:pt idx="191">
                  <c:v>3.1309999999999998</c:v>
                </c:pt>
                <c:pt idx="192">
                  <c:v>3.0349999999999997</c:v>
                </c:pt>
                <c:pt idx="193">
                  <c:v>2.7890000000000001</c:v>
                </c:pt>
                <c:pt idx="194">
                  <c:v>2.7</c:v>
                </c:pt>
                <c:pt idx="195">
                  <c:v>2.8549999999999978</c:v>
                </c:pt>
                <c:pt idx="196">
                  <c:v>2.4119999999999977</c:v>
                </c:pt>
                <c:pt idx="197">
                  <c:v>2.3409999999999997</c:v>
                </c:pt>
                <c:pt idx="198">
                  <c:v>2.4889999999999999</c:v>
                </c:pt>
                <c:pt idx="199">
                  <c:v>2.2549999999999999</c:v>
                </c:pt>
                <c:pt idx="200">
                  <c:v>2.4889999999999999</c:v>
                </c:pt>
                <c:pt idx="201">
                  <c:v>2.3759999999999977</c:v>
                </c:pt>
                <c:pt idx="202">
                  <c:v>2.6019999999999999</c:v>
                </c:pt>
                <c:pt idx="203">
                  <c:v>2.3199999999999967</c:v>
                </c:pt>
                <c:pt idx="204">
                  <c:v>1.9980000000000102</c:v>
                </c:pt>
                <c:pt idx="205">
                  <c:v>2.3239999999999998</c:v>
                </c:pt>
                <c:pt idx="206">
                  <c:v>2.1850000000000001</c:v>
                </c:pt>
                <c:pt idx="207">
                  <c:v>2.06</c:v>
                </c:pt>
                <c:pt idx="208">
                  <c:v>1.544</c:v>
                </c:pt>
                <c:pt idx="209">
                  <c:v>1.8129999999999908</c:v>
                </c:pt>
                <c:pt idx="210">
                  <c:v>1.847</c:v>
                </c:pt>
                <c:pt idx="211">
                  <c:v>1.6859999999999908</c:v>
                </c:pt>
                <c:pt idx="212">
                  <c:v>1.7409999999999897</c:v>
                </c:pt>
                <c:pt idx="213">
                  <c:v>1.6500000000000001</c:v>
                </c:pt>
                <c:pt idx="214">
                  <c:v>1.754</c:v>
                </c:pt>
                <c:pt idx="215">
                  <c:v>1.6120000000000001</c:v>
                </c:pt>
                <c:pt idx="216">
                  <c:v>1.6400000000000001</c:v>
                </c:pt>
                <c:pt idx="217">
                  <c:v>1.883</c:v>
                </c:pt>
                <c:pt idx="218">
                  <c:v>1.5369999999999902</c:v>
                </c:pt>
                <c:pt idx="219">
                  <c:v>1.5980000000000001</c:v>
                </c:pt>
                <c:pt idx="220">
                  <c:v>1.393</c:v>
                </c:pt>
                <c:pt idx="221">
                  <c:v>1.4789999999999888</c:v>
                </c:pt>
                <c:pt idx="222">
                  <c:v>1.4609999999999888</c:v>
                </c:pt>
                <c:pt idx="223">
                  <c:v>1.8839999999999897</c:v>
                </c:pt>
                <c:pt idx="224">
                  <c:v>1.3680000000000001</c:v>
                </c:pt>
                <c:pt idx="225">
                  <c:v>1.5</c:v>
                </c:pt>
                <c:pt idx="226">
                  <c:v>1.7029999999999887</c:v>
                </c:pt>
                <c:pt idx="227">
                  <c:v>1.123</c:v>
                </c:pt>
                <c:pt idx="228">
                  <c:v>1.3240000000000001</c:v>
                </c:pt>
                <c:pt idx="229">
                  <c:v>1.4249999999999869</c:v>
                </c:pt>
                <c:pt idx="230">
                  <c:v>1.258</c:v>
                </c:pt>
                <c:pt idx="231">
                  <c:v>1.105</c:v>
                </c:pt>
                <c:pt idx="232">
                  <c:v>1.1479999999999897</c:v>
                </c:pt>
                <c:pt idx="233">
                  <c:v>1.456</c:v>
                </c:pt>
                <c:pt idx="234">
                  <c:v>1.1259999999999897</c:v>
                </c:pt>
                <c:pt idx="235">
                  <c:v>1.093</c:v>
                </c:pt>
                <c:pt idx="236">
                  <c:v>1.4529999999999887</c:v>
                </c:pt>
                <c:pt idx="237">
                  <c:v>1.107</c:v>
                </c:pt>
                <c:pt idx="238">
                  <c:v>1.204</c:v>
                </c:pt>
                <c:pt idx="239">
                  <c:v>0.75400000000000511</c:v>
                </c:pt>
                <c:pt idx="240">
                  <c:v>0.98699999999999999</c:v>
                </c:pt>
                <c:pt idx="241">
                  <c:v>0.98</c:v>
                </c:pt>
                <c:pt idx="242">
                  <c:v>1.0309999999999897</c:v>
                </c:pt>
                <c:pt idx="243">
                  <c:v>0.62400000000000455</c:v>
                </c:pt>
                <c:pt idx="244">
                  <c:v>0.79100000000000004</c:v>
                </c:pt>
                <c:pt idx="245">
                  <c:v>0.65700000000000591</c:v>
                </c:pt>
                <c:pt idx="246">
                  <c:v>0.85600000000000065</c:v>
                </c:pt>
                <c:pt idx="247">
                  <c:v>0.60000000000000064</c:v>
                </c:pt>
                <c:pt idx="248">
                  <c:v>0.91100000000000003</c:v>
                </c:pt>
                <c:pt idx="249">
                  <c:v>0.71300000000000063</c:v>
                </c:pt>
                <c:pt idx="250">
                  <c:v>0.60800000000000065</c:v>
                </c:pt>
                <c:pt idx="251">
                  <c:v>1.1539999999999897</c:v>
                </c:pt>
                <c:pt idx="252">
                  <c:v>0.88800000000000001</c:v>
                </c:pt>
                <c:pt idx="253">
                  <c:v>0.85400000000000065</c:v>
                </c:pt>
                <c:pt idx="254">
                  <c:v>0.67500000000000593</c:v>
                </c:pt>
                <c:pt idx="255">
                  <c:v>0.92</c:v>
                </c:pt>
                <c:pt idx="256">
                  <c:v>0.96100000000000063</c:v>
                </c:pt>
                <c:pt idx="257">
                  <c:v>0.94799999999999995</c:v>
                </c:pt>
                <c:pt idx="258">
                  <c:v>0.68</c:v>
                </c:pt>
                <c:pt idx="259">
                  <c:v>0.72800000000000065</c:v>
                </c:pt>
                <c:pt idx="260">
                  <c:v>0.63000000000000511</c:v>
                </c:pt>
                <c:pt idx="261">
                  <c:v>0.43100000000000038</c:v>
                </c:pt>
                <c:pt idx="262">
                  <c:v>0.70500000000000063</c:v>
                </c:pt>
                <c:pt idx="263">
                  <c:v>0.24700000000000041</c:v>
                </c:pt>
                <c:pt idx="264">
                  <c:v>0.50700000000000001</c:v>
                </c:pt>
                <c:pt idx="265">
                  <c:v>0.86500000000000365</c:v>
                </c:pt>
                <c:pt idx="266">
                  <c:v>0.61400000000000265</c:v>
                </c:pt>
                <c:pt idx="267">
                  <c:v>0.15000000000000024</c:v>
                </c:pt>
                <c:pt idx="268">
                  <c:v>0.43700000000000228</c:v>
                </c:pt>
                <c:pt idx="269">
                  <c:v>0.67300000000000593</c:v>
                </c:pt>
                <c:pt idx="270">
                  <c:v>0.45500000000000002</c:v>
                </c:pt>
                <c:pt idx="271">
                  <c:v>0.85100000000000064</c:v>
                </c:pt>
                <c:pt idx="272">
                  <c:v>0.61100000000000065</c:v>
                </c:pt>
                <c:pt idx="273">
                  <c:v>0.47200000000000031</c:v>
                </c:pt>
                <c:pt idx="274">
                  <c:v>0.73200000000000065</c:v>
                </c:pt>
                <c:pt idx="275">
                  <c:v>0.50700000000000001</c:v>
                </c:pt>
                <c:pt idx="276">
                  <c:v>0.57299999999999995</c:v>
                </c:pt>
                <c:pt idx="277">
                  <c:v>0.22800000000000001</c:v>
                </c:pt>
                <c:pt idx="278">
                  <c:v>7.8000000000000014E-2</c:v>
                </c:pt>
                <c:pt idx="279">
                  <c:v>0.60000000000000064</c:v>
                </c:pt>
                <c:pt idx="280">
                  <c:v>0.74400000000000455</c:v>
                </c:pt>
                <c:pt idx="281">
                  <c:v>0.30300000000000032</c:v>
                </c:pt>
                <c:pt idx="282">
                  <c:v>0.62500000000000466</c:v>
                </c:pt>
                <c:pt idx="283">
                  <c:v>0.25</c:v>
                </c:pt>
                <c:pt idx="284">
                  <c:v>0.42900000000000038</c:v>
                </c:pt>
                <c:pt idx="285">
                  <c:v>0.27300000000000002</c:v>
                </c:pt>
                <c:pt idx="286">
                  <c:v>0.26800000000000002</c:v>
                </c:pt>
                <c:pt idx="287">
                  <c:v>0.20800000000000021</c:v>
                </c:pt>
                <c:pt idx="288">
                  <c:v>0.33000000000000285</c:v>
                </c:pt>
                <c:pt idx="289">
                  <c:v>0.21300000000000024</c:v>
                </c:pt>
                <c:pt idx="290">
                  <c:v>0.191</c:v>
                </c:pt>
                <c:pt idx="291">
                  <c:v>0.49500000000000038</c:v>
                </c:pt>
                <c:pt idx="292">
                  <c:v>0.252</c:v>
                </c:pt>
                <c:pt idx="293">
                  <c:v>0.28800000000000031</c:v>
                </c:pt>
                <c:pt idx="294">
                  <c:v>0.39500000000000296</c:v>
                </c:pt>
                <c:pt idx="295">
                  <c:v>0.33100000000000296</c:v>
                </c:pt>
                <c:pt idx="296">
                  <c:v>0.39300000000000296</c:v>
                </c:pt>
                <c:pt idx="297">
                  <c:v>0.38400000000000256</c:v>
                </c:pt>
                <c:pt idx="298">
                  <c:v>0.40400000000000008</c:v>
                </c:pt>
                <c:pt idx="299">
                  <c:v>0.12200000000000009</c:v>
                </c:pt>
                <c:pt idx="300">
                  <c:v>0.31800000000000256</c:v>
                </c:pt>
                <c:pt idx="301">
                  <c:v>0.31700000000000245</c:v>
                </c:pt>
                <c:pt idx="302">
                  <c:v>0.26300000000000001</c:v>
                </c:pt>
                <c:pt idx="303">
                  <c:v>0.26600000000000001</c:v>
                </c:pt>
                <c:pt idx="304">
                  <c:v>0.60000000000000064</c:v>
                </c:pt>
                <c:pt idx="305">
                  <c:v>0.49400000000000038</c:v>
                </c:pt>
                <c:pt idx="306">
                  <c:v>0.36700000000000038</c:v>
                </c:pt>
                <c:pt idx="307">
                  <c:v>0.56499999999999995</c:v>
                </c:pt>
                <c:pt idx="308">
                  <c:v>0.20800000000000021</c:v>
                </c:pt>
                <c:pt idx="309">
                  <c:v>0.17700000000000021</c:v>
                </c:pt>
                <c:pt idx="310">
                  <c:v>0.13500000000000001</c:v>
                </c:pt>
                <c:pt idx="311">
                  <c:v>0.32200000000000256</c:v>
                </c:pt>
                <c:pt idx="312">
                  <c:v>0.28400000000000031</c:v>
                </c:pt>
                <c:pt idx="313">
                  <c:v>0.49300000000000038</c:v>
                </c:pt>
                <c:pt idx="314">
                  <c:v>0.19700000000000001</c:v>
                </c:pt>
                <c:pt idx="315">
                  <c:v>0.29000000000000031</c:v>
                </c:pt>
                <c:pt idx="316">
                  <c:v>0.255</c:v>
                </c:pt>
                <c:pt idx="317">
                  <c:v>0.18900000000000122</c:v>
                </c:pt>
                <c:pt idx="318">
                  <c:v>0.33700000000000296</c:v>
                </c:pt>
                <c:pt idx="319">
                  <c:v>0.32900000000000268</c:v>
                </c:pt>
                <c:pt idx="320">
                  <c:v>-4.0000000000000114E-3</c:v>
                </c:pt>
                <c:pt idx="321">
                  <c:v>-0.05</c:v>
                </c:pt>
                <c:pt idx="322">
                  <c:v>0.34100000000000008</c:v>
                </c:pt>
                <c:pt idx="323">
                  <c:v>0.32600000000000257</c:v>
                </c:pt>
                <c:pt idx="324">
                  <c:v>3.9000000000000014E-2</c:v>
                </c:pt>
                <c:pt idx="325">
                  <c:v>0.44400000000000001</c:v>
                </c:pt>
                <c:pt idx="326">
                  <c:v>0.32300000000000256</c:v>
                </c:pt>
                <c:pt idx="327">
                  <c:v>0.31100000000000227</c:v>
                </c:pt>
                <c:pt idx="328">
                  <c:v>0.17200000000000001</c:v>
                </c:pt>
                <c:pt idx="329">
                  <c:v>0.24800000000000041</c:v>
                </c:pt>
                <c:pt idx="330">
                  <c:v>0.15800000000000122</c:v>
                </c:pt>
                <c:pt idx="331">
                  <c:v>0.43000000000000038</c:v>
                </c:pt>
                <c:pt idx="332">
                  <c:v>0.35000000000000031</c:v>
                </c:pt>
                <c:pt idx="333">
                  <c:v>0.34</c:v>
                </c:pt>
                <c:pt idx="334">
                  <c:v>-0.36300000000000032</c:v>
                </c:pt>
                <c:pt idx="335">
                  <c:v>7.5999999999999998E-2</c:v>
                </c:pt>
                <c:pt idx="336">
                  <c:v>-6.2000000000000034E-2</c:v>
                </c:pt>
                <c:pt idx="337">
                  <c:v>-2.0000000000000011E-2</c:v>
                </c:pt>
                <c:pt idx="338">
                  <c:v>-3.9000000000000014E-2</c:v>
                </c:pt>
                <c:pt idx="339">
                  <c:v>0.24200000000000021</c:v>
                </c:pt>
                <c:pt idx="340">
                  <c:v>0.21800000000000044</c:v>
                </c:pt>
                <c:pt idx="341">
                  <c:v>0.20200000000000001</c:v>
                </c:pt>
                <c:pt idx="342">
                  <c:v>0.35400000000000031</c:v>
                </c:pt>
                <c:pt idx="343">
                  <c:v>0.26400000000000001</c:v>
                </c:pt>
                <c:pt idx="344">
                  <c:v>0.27300000000000002</c:v>
                </c:pt>
                <c:pt idx="345">
                  <c:v>-0.13800000000000001</c:v>
                </c:pt>
                <c:pt idx="346">
                  <c:v>-3.1000000000000052E-2</c:v>
                </c:pt>
                <c:pt idx="347">
                  <c:v>-0.12400000000000012</c:v>
                </c:pt>
                <c:pt idx="348">
                  <c:v>-8.1000000000000003E-2</c:v>
                </c:pt>
                <c:pt idx="349">
                  <c:v>0.28100000000000008</c:v>
                </c:pt>
                <c:pt idx="350">
                  <c:v>1.2E-2</c:v>
                </c:pt>
              </c:numCache>
            </c:numRef>
          </c:yVal>
          <c:smooth val="1"/>
        </c:ser>
        <c:ser>
          <c:idx val="13"/>
          <c:order val="1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J$1:$J$351</c:f>
              <c:numCache>
                <c:formatCode>General</c:formatCode>
                <c:ptCount val="351"/>
                <c:pt idx="0">
                  <c:v>2.2090000000000001</c:v>
                </c:pt>
                <c:pt idx="1">
                  <c:v>2.5259999999999998</c:v>
                </c:pt>
                <c:pt idx="2">
                  <c:v>2.3009999999999997</c:v>
                </c:pt>
                <c:pt idx="3">
                  <c:v>2.36</c:v>
                </c:pt>
                <c:pt idx="4">
                  <c:v>2.1779999999999999</c:v>
                </c:pt>
                <c:pt idx="5">
                  <c:v>2.2469999999999999</c:v>
                </c:pt>
                <c:pt idx="6">
                  <c:v>2.234</c:v>
                </c:pt>
                <c:pt idx="7">
                  <c:v>2.4449999999999998</c:v>
                </c:pt>
                <c:pt idx="8">
                  <c:v>2.2909999999999999</c:v>
                </c:pt>
                <c:pt idx="9">
                  <c:v>2.0339999999999998</c:v>
                </c:pt>
                <c:pt idx="10">
                  <c:v>2.0009999999999999</c:v>
                </c:pt>
                <c:pt idx="11">
                  <c:v>1.8959999999999897</c:v>
                </c:pt>
                <c:pt idx="12">
                  <c:v>1.772</c:v>
                </c:pt>
                <c:pt idx="13">
                  <c:v>1.9900000000000102</c:v>
                </c:pt>
                <c:pt idx="14">
                  <c:v>1.8089999999999908</c:v>
                </c:pt>
                <c:pt idx="15">
                  <c:v>1.7809999999999897</c:v>
                </c:pt>
                <c:pt idx="16">
                  <c:v>2.028</c:v>
                </c:pt>
                <c:pt idx="17">
                  <c:v>1.6679999999999908</c:v>
                </c:pt>
                <c:pt idx="18">
                  <c:v>2.0179999999999998</c:v>
                </c:pt>
                <c:pt idx="19">
                  <c:v>1.6960000000000091</c:v>
                </c:pt>
                <c:pt idx="20">
                  <c:v>2.1419999999999999</c:v>
                </c:pt>
                <c:pt idx="21">
                  <c:v>1.8640000000000001</c:v>
                </c:pt>
                <c:pt idx="22">
                  <c:v>1.786</c:v>
                </c:pt>
                <c:pt idx="23">
                  <c:v>1.9980000000000102</c:v>
                </c:pt>
                <c:pt idx="24">
                  <c:v>1.3009999999999908</c:v>
                </c:pt>
                <c:pt idx="25">
                  <c:v>1.667</c:v>
                </c:pt>
                <c:pt idx="26">
                  <c:v>1.7749999999999897</c:v>
                </c:pt>
                <c:pt idx="27">
                  <c:v>1.651</c:v>
                </c:pt>
                <c:pt idx="28">
                  <c:v>1.9159999999999906</c:v>
                </c:pt>
                <c:pt idx="29">
                  <c:v>1.5389999999999904</c:v>
                </c:pt>
                <c:pt idx="30">
                  <c:v>1.601</c:v>
                </c:pt>
                <c:pt idx="31">
                  <c:v>1.6759999999999908</c:v>
                </c:pt>
                <c:pt idx="32">
                  <c:v>1.9039999999999897</c:v>
                </c:pt>
                <c:pt idx="33">
                  <c:v>1.5229999999999897</c:v>
                </c:pt>
                <c:pt idx="34">
                  <c:v>1.774</c:v>
                </c:pt>
                <c:pt idx="35">
                  <c:v>2.1629999999999998</c:v>
                </c:pt>
                <c:pt idx="36">
                  <c:v>1.452</c:v>
                </c:pt>
                <c:pt idx="37">
                  <c:v>2.153</c:v>
                </c:pt>
                <c:pt idx="38">
                  <c:v>1.9379999999999908</c:v>
                </c:pt>
                <c:pt idx="39">
                  <c:v>2.1030000000000002</c:v>
                </c:pt>
                <c:pt idx="40">
                  <c:v>2.12</c:v>
                </c:pt>
                <c:pt idx="41">
                  <c:v>2.1309999999999998</c:v>
                </c:pt>
                <c:pt idx="42">
                  <c:v>2.5909999999999997</c:v>
                </c:pt>
                <c:pt idx="43">
                  <c:v>2.8279999999999998</c:v>
                </c:pt>
                <c:pt idx="44">
                  <c:v>2.7330000000000001</c:v>
                </c:pt>
                <c:pt idx="45">
                  <c:v>2.8019999999999987</c:v>
                </c:pt>
                <c:pt idx="46">
                  <c:v>2.6959999999999997</c:v>
                </c:pt>
                <c:pt idx="47">
                  <c:v>2.6080000000000001</c:v>
                </c:pt>
                <c:pt idx="48">
                  <c:v>3.3029999999999977</c:v>
                </c:pt>
                <c:pt idx="49">
                  <c:v>2.9699999999999998</c:v>
                </c:pt>
                <c:pt idx="50">
                  <c:v>3.0329999999999977</c:v>
                </c:pt>
                <c:pt idx="51">
                  <c:v>3.2450000000000001</c:v>
                </c:pt>
                <c:pt idx="52">
                  <c:v>3.1959999999999997</c:v>
                </c:pt>
                <c:pt idx="53">
                  <c:v>3.1930000000000001</c:v>
                </c:pt>
                <c:pt idx="54">
                  <c:v>3.3449999999999998</c:v>
                </c:pt>
                <c:pt idx="55">
                  <c:v>2.9589999999999987</c:v>
                </c:pt>
                <c:pt idx="56">
                  <c:v>2.8409999999999997</c:v>
                </c:pt>
                <c:pt idx="57">
                  <c:v>2.23</c:v>
                </c:pt>
                <c:pt idx="58">
                  <c:v>2.6819999999999999</c:v>
                </c:pt>
                <c:pt idx="59">
                  <c:v>2.117</c:v>
                </c:pt>
                <c:pt idx="60">
                  <c:v>2.1659999999999999</c:v>
                </c:pt>
                <c:pt idx="61">
                  <c:v>2.3019999999999987</c:v>
                </c:pt>
                <c:pt idx="62">
                  <c:v>2.0270000000000001</c:v>
                </c:pt>
                <c:pt idx="63">
                  <c:v>2.3769999999999967</c:v>
                </c:pt>
                <c:pt idx="64">
                  <c:v>2.5989999999999998</c:v>
                </c:pt>
                <c:pt idx="65">
                  <c:v>2.5989999999999998</c:v>
                </c:pt>
                <c:pt idx="66">
                  <c:v>2.5529999999999977</c:v>
                </c:pt>
                <c:pt idx="67">
                  <c:v>2.3359999999999967</c:v>
                </c:pt>
                <c:pt idx="68">
                  <c:v>2.8439999999999999</c:v>
                </c:pt>
                <c:pt idx="69">
                  <c:v>2.4719999999999978</c:v>
                </c:pt>
                <c:pt idx="70">
                  <c:v>2.8</c:v>
                </c:pt>
                <c:pt idx="71">
                  <c:v>2.9329999999999967</c:v>
                </c:pt>
                <c:pt idx="72">
                  <c:v>3.07</c:v>
                </c:pt>
                <c:pt idx="73">
                  <c:v>3.0759999999999987</c:v>
                </c:pt>
                <c:pt idx="74">
                  <c:v>3.1179999999999999</c:v>
                </c:pt>
                <c:pt idx="75">
                  <c:v>3.1640000000000001</c:v>
                </c:pt>
                <c:pt idx="76">
                  <c:v>3.0649999999999999</c:v>
                </c:pt>
                <c:pt idx="77">
                  <c:v>3.7719999999999998</c:v>
                </c:pt>
                <c:pt idx="78">
                  <c:v>3.5789999999999997</c:v>
                </c:pt>
                <c:pt idx="79">
                  <c:v>3.9619999999999997</c:v>
                </c:pt>
                <c:pt idx="80">
                  <c:v>4.0830000000000002</c:v>
                </c:pt>
                <c:pt idx="81">
                  <c:v>3.9339999999999997</c:v>
                </c:pt>
                <c:pt idx="82">
                  <c:v>4.2290000000000001</c:v>
                </c:pt>
                <c:pt idx="83">
                  <c:v>4.4290000000000003</c:v>
                </c:pt>
                <c:pt idx="84">
                  <c:v>4.2450000000000001</c:v>
                </c:pt>
                <c:pt idx="85">
                  <c:v>4.5259999999999945</c:v>
                </c:pt>
                <c:pt idx="86">
                  <c:v>4.726</c:v>
                </c:pt>
                <c:pt idx="87">
                  <c:v>4.26</c:v>
                </c:pt>
                <c:pt idx="88">
                  <c:v>4.9329999999999998</c:v>
                </c:pt>
                <c:pt idx="89">
                  <c:v>4.8339999999999996</c:v>
                </c:pt>
                <c:pt idx="90">
                  <c:v>4.9749999999999996</c:v>
                </c:pt>
                <c:pt idx="91">
                  <c:v>5.2669999999999995</c:v>
                </c:pt>
                <c:pt idx="92">
                  <c:v>5.2219999999999995</c:v>
                </c:pt>
                <c:pt idx="93">
                  <c:v>5.2039999999999997</c:v>
                </c:pt>
                <c:pt idx="94">
                  <c:v>5.4560000000000004</c:v>
                </c:pt>
                <c:pt idx="95">
                  <c:v>5.4130000000000003</c:v>
                </c:pt>
                <c:pt idx="96">
                  <c:v>5.8360000000000003</c:v>
                </c:pt>
                <c:pt idx="97">
                  <c:v>6.0419999999999998</c:v>
                </c:pt>
                <c:pt idx="98">
                  <c:v>5.5780000000000003</c:v>
                </c:pt>
                <c:pt idx="99">
                  <c:v>5.859</c:v>
                </c:pt>
                <c:pt idx="100">
                  <c:v>6.1449999999999845</c:v>
                </c:pt>
                <c:pt idx="101">
                  <c:v>6.2669999999999995</c:v>
                </c:pt>
                <c:pt idx="102">
                  <c:v>5.9690000000000003</c:v>
                </c:pt>
                <c:pt idx="103">
                  <c:v>6.18</c:v>
                </c:pt>
                <c:pt idx="104">
                  <c:v>6.5060000000000002</c:v>
                </c:pt>
                <c:pt idx="105">
                  <c:v>6.28</c:v>
                </c:pt>
                <c:pt idx="106">
                  <c:v>6.1939999999999955</c:v>
                </c:pt>
                <c:pt idx="107">
                  <c:v>6.2709999999999999</c:v>
                </c:pt>
                <c:pt idx="108">
                  <c:v>6.3860000000000001</c:v>
                </c:pt>
                <c:pt idx="109">
                  <c:v>6.0979999999999945</c:v>
                </c:pt>
                <c:pt idx="110">
                  <c:v>6.0780000000000003</c:v>
                </c:pt>
                <c:pt idx="111">
                  <c:v>6.6959999999999855</c:v>
                </c:pt>
                <c:pt idx="112">
                  <c:v>6.2629999999999955</c:v>
                </c:pt>
                <c:pt idx="113">
                  <c:v>6.3599999999999985</c:v>
                </c:pt>
                <c:pt idx="114">
                  <c:v>6.3289999999999855</c:v>
                </c:pt>
                <c:pt idx="115">
                  <c:v>6.2370000000000001</c:v>
                </c:pt>
                <c:pt idx="116">
                  <c:v>6.4909999999999997</c:v>
                </c:pt>
                <c:pt idx="117">
                  <c:v>6.1719999999999997</c:v>
                </c:pt>
                <c:pt idx="118">
                  <c:v>5.8949999999999845</c:v>
                </c:pt>
                <c:pt idx="119">
                  <c:v>6.569</c:v>
                </c:pt>
                <c:pt idx="120">
                  <c:v>5.9729999999999999</c:v>
                </c:pt>
                <c:pt idx="121">
                  <c:v>5.7750000000000004</c:v>
                </c:pt>
                <c:pt idx="122">
                  <c:v>5.7380000000000004</c:v>
                </c:pt>
                <c:pt idx="123">
                  <c:v>5.7919999999999998</c:v>
                </c:pt>
                <c:pt idx="124">
                  <c:v>6.1059999999999945</c:v>
                </c:pt>
                <c:pt idx="125">
                  <c:v>6.1679999999999655</c:v>
                </c:pt>
                <c:pt idx="126">
                  <c:v>5.8179999999999845</c:v>
                </c:pt>
                <c:pt idx="127">
                  <c:v>5.9050000000000002</c:v>
                </c:pt>
                <c:pt idx="128">
                  <c:v>5.8599999999999985</c:v>
                </c:pt>
                <c:pt idx="129">
                  <c:v>6.1689999999999845</c:v>
                </c:pt>
                <c:pt idx="130">
                  <c:v>5.8449999999999855</c:v>
                </c:pt>
                <c:pt idx="131">
                  <c:v>5.96</c:v>
                </c:pt>
                <c:pt idx="132">
                  <c:v>6.0659999999999945</c:v>
                </c:pt>
                <c:pt idx="133">
                  <c:v>5.891</c:v>
                </c:pt>
                <c:pt idx="134">
                  <c:v>6.1219999999999946</c:v>
                </c:pt>
                <c:pt idx="135">
                  <c:v>6.4760000000000124</c:v>
                </c:pt>
                <c:pt idx="136">
                  <c:v>6.1379999999999955</c:v>
                </c:pt>
                <c:pt idx="137">
                  <c:v>5.9639999999999995</c:v>
                </c:pt>
                <c:pt idx="138">
                  <c:v>5.9029999999999996</c:v>
                </c:pt>
                <c:pt idx="139">
                  <c:v>5.7380000000000004</c:v>
                </c:pt>
                <c:pt idx="140">
                  <c:v>6.1899999999999995</c:v>
                </c:pt>
                <c:pt idx="141">
                  <c:v>5.9710000000000134</c:v>
                </c:pt>
                <c:pt idx="142">
                  <c:v>6.1459999999999955</c:v>
                </c:pt>
                <c:pt idx="143">
                  <c:v>5.9390000000000134</c:v>
                </c:pt>
                <c:pt idx="144">
                  <c:v>5.7359999999999998</c:v>
                </c:pt>
                <c:pt idx="145">
                  <c:v>5.8689999999999856</c:v>
                </c:pt>
                <c:pt idx="146">
                  <c:v>6.2489999999999997</c:v>
                </c:pt>
                <c:pt idx="147">
                  <c:v>6.0239999999999965</c:v>
                </c:pt>
                <c:pt idx="148">
                  <c:v>6.2990000000000004</c:v>
                </c:pt>
                <c:pt idx="149">
                  <c:v>5.8119999999999985</c:v>
                </c:pt>
                <c:pt idx="150">
                  <c:v>5.8649999999999745</c:v>
                </c:pt>
                <c:pt idx="151">
                  <c:v>5.593</c:v>
                </c:pt>
                <c:pt idx="152">
                  <c:v>5.4989999999999997</c:v>
                </c:pt>
                <c:pt idx="153">
                  <c:v>5.7910000000000004</c:v>
                </c:pt>
                <c:pt idx="154">
                  <c:v>5.45</c:v>
                </c:pt>
                <c:pt idx="155">
                  <c:v>5.4429999999999996</c:v>
                </c:pt>
                <c:pt idx="156">
                  <c:v>5.2309999999999999</c:v>
                </c:pt>
                <c:pt idx="157">
                  <c:v>5.4300000000000024</c:v>
                </c:pt>
                <c:pt idx="158">
                  <c:v>5.6239999999999855</c:v>
                </c:pt>
                <c:pt idx="159">
                  <c:v>5.07</c:v>
                </c:pt>
                <c:pt idx="160">
                  <c:v>5.6049999999999756</c:v>
                </c:pt>
                <c:pt idx="161">
                  <c:v>5.2880000000000003</c:v>
                </c:pt>
                <c:pt idx="162">
                  <c:v>5.31</c:v>
                </c:pt>
                <c:pt idx="163">
                  <c:v>5.2590000000000003</c:v>
                </c:pt>
                <c:pt idx="164">
                  <c:v>4.9139999999999997</c:v>
                </c:pt>
                <c:pt idx="165">
                  <c:v>4.8919999999999995</c:v>
                </c:pt>
                <c:pt idx="166">
                  <c:v>5.1989999999999945</c:v>
                </c:pt>
                <c:pt idx="167">
                  <c:v>5.0030000000000001</c:v>
                </c:pt>
                <c:pt idx="168">
                  <c:v>4.5519999999999996</c:v>
                </c:pt>
                <c:pt idx="169">
                  <c:v>4.4020000000000001</c:v>
                </c:pt>
                <c:pt idx="170">
                  <c:v>4.7750000000000004</c:v>
                </c:pt>
                <c:pt idx="171">
                  <c:v>4.58</c:v>
                </c:pt>
                <c:pt idx="172">
                  <c:v>4.3239999999999945</c:v>
                </c:pt>
                <c:pt idx="173">
                  <c:v>4.5249999999999755</c:v>
                </c:pt>
                <c:pt idx="174">
                  <c:v>4.2869999999999999</c:v>
                </c:pt>
                <c:pt idx="175">
                  <c:v>4.226</c:v>
                </c:pt>
                <c:pt idx="176">
                  <c:v>4.1509999999999945</c:v>
                </c:pt>
                <c:pt idx="177">
                  <c:v>4.4569999999999999</c:v>
                </c:pt>
                <c:pt idx="178">
                  <c:v>3.6850000000000001</c:v>
                </c:pt>
                <c:pt idx="179">
                  <c:v>4.0750000000000002</c:v>
                </c:pt>
                <c:pt idx="180">
                  <c:v>3.9470000000000001</c:v>
                </c:pt>
                <c:pt idx="181">
                  <c:v>4.1939999999999955</c:v>
                </c:pt>
                <c:pt idx="182">
                  <c:v>3.3069999999999977</c:v>
                </c:pt>
                <c:pt idx="183">
                  <c:v>3.7730000000000001</c:v>
                </c:pt>
                <c:pt idx="184">
                  <c:v>3.64</c:v>
                </c:pt>
                <c:pt idx="185">
                  <c:v>3.3209999999999997</c:v>
                </c:pt>
                <c:pt idx="186">
                  <c:v>3.9159999999999977</c:v>
                </c:pt>
                <c:pt idx="187">
                  <c:v>3.2109999999999999</c:v>
                </c:pt>
                <c:pt idx="188">
                  <c:v>3.1890000000000001</c:v>
                </c:pt>
                <c:pt idx="189">
                  <c:v>2.9929999999999977</c:v>
                </c:pt>
                <c:pt idx="190">
                  <c:v>3.2290000000000001</c:v>
                </c:pt>
                <c:pt idx="191">
                  <c:v>3.09</c:v>
                </c:pt>
                <c:pt idx="192">
                  <c:v>3.2650000000000001</c:v>
                </c:pt>
                <c:pt idx="193">
                  <c:v>2.9419999999999997</c:v>
                </c:pt>
                <c:pt idx="194">
                  <c:v>3.0339999999999998</c:v>
                </c:pt>
                <c:pt idx="195">
                  <c:v>2.7170000000000001</c:v>
                </c:pt>
                <c:pt idx="196">
                  <c:v>2.4409999999999998</c:v>
                </c:pt>
                <c:pt idx="197">
                  <c:v>2.3679999999999999</c:v>
                </c:pt>
                <c:pt idx="198">
                  <c:v>2.6359999999999997</c:v>
                </c:pt>
                <c:pt idx="199">
                  <c:v>2.3769999999999967</c:v>
                </c:pt>
                <c:pt idx="200">
                  <c:v>2.5880000000000001</c:v>
                </c:pt>
                <c:pt idx="201">
                  <c:v>2.3359999999999967</c:v>
                </c:pt>
                <c:pt idx="202">
                  <c:v>2.8159999999999967</c:v>
                </c:pt>
                <c:pt idx="203">
                  <c:v>2.48</c:v>
                </c:pt>
                <c:pt idx="204">
                  <c:v>2.5529999999999977</c:v>
                </c:pt>
                <c:pt idx="205">
                  <c:v>2.5529999999999977</c:v>
                </c:pt>
                <c:pt idx="206">
                  <c:v>2.266</c:v>
                </c:pt>
                <c:pt idx="207">
                  <c:v>2.4969999999999977</c:v>
                </c:pt>
                <c:pt idx="208">
                  <c:v>2.0409999999999999</c:v>
                </c:pt>
                <c:pt idx="209">
                  <c:v>2.4079999999999999</c:v>
                </c:pt>
                <c:pt idx="210">
                  <c:v>1.9179999999999908</c:v>
                </c:pt>
                <c:pt idx="211">
                  <c:v>2.044</c:v>
                </c:pt>
                <c:pt idx="212">
                  <c:v>2.2280000000000002</c:v>
                </c:pt>
                <c:pt idx="213">
                  <c:v>1.9910000000000001</c:v>
                </c:pt>
                <c:pt idx="214">
                  <c:v>1.885</c:v>
                </c:pt>
                <c:pt idx="215">
                  <c:v>1.875</c:v>
                </c:pt>
                <c:pt idx="216">
                  <c:v>2.21</c:v>
                </c:pt>
                <c:pt idx="217">
                  <c:v>2.2319999999999998</c:v>
                </c:pt>
                <c:pt idx="218">
                  <c:v>1.6879999999999908</c:v>
                </c:pt>
                <c:pt idx="219">
                  <c:v>1.8900000000000001</c:v>
                </c:pt>
                <c:pt idx="220">
                  <c:v>1.6879999999999908</c:v>
                </c:pt>
                <c:pt idx="221">
                  <c:v>2.1579999999999999</c:v>
                </c:pt>
                <c:pt idx="222">
                  <c:v>2.0549999999999997</c:v>
                </c:pt>
                <c:pt idx="223">
                  <c:v>1.494</c:v>
                </c:pt>
                <c:pt idx="224">
                  <c:v>1.671</c:v>
                </c:pt>
                <c:pt idx="225">
                  <c:v>1.5640000000000001</c:v>
                </c:pt>
                <c:pt idx="226">
                  <c:v>1.704</c:v>
                </c:pt>
                <c:pt idx="227">
                  <c:v>1.806</c:v>
                </c:pt>
                <c:pt idx="228">
                  <c:v>1.1459999999999897</c:v>
                </c:pt>
                <c:pt idx="229">
                  <c:v>1.9720000000000093</c:v>
                </c:pt>
                <c:pt idx="230">
                  <c:v>1.498</c:v>
                </c:pt>
                <c:pt idx="231">
                  <c:v>1.7169999999999888</c:v>
                </c:pt>
                <c:pt idx="232">
                  <c:v>1.9870000000000001</c:v>
                </c:pt>
                <c:pt idx="233">
                  <c:v>1.458</c:v>
                </c:pt>
                <c:pt idx="234">
                  <c:v>1.504</c:v>
                </c:pt>
                <c:pt idx="235">
                  <c:v>1.331</c:v>
                </c:pt>
                <c:pt idx="236">
                  <c:v>1.5589999999999908</c:v>
                </c:pt>
                <c:pt idx="237">
                  <c:v>1.1499999999999897</c:v>
                </c:pt>
                <c:pt idx="238">
                  <c:v>1.4039999999999799</c:v>
                </c:pt>
                <c:pt idx="239">
                  <c:v>1.7209999999999888</c:v>
                </c:pt>
                <c:pt idx="240">
                  <c:v>1.1930000000000001</c:v>
                </c:pt>
                <c:pt idx="241">
                  <c:v>1.0640000000000001</c:v>
                </c:pt>
                <c:pt idx="242">
                  <c:v>1.6679999999999908</c:v>
                </c:pt>
                <c:pt idx="243">
                  <c:v>1.232</c:v>
                </c:pt>
                <c:pt idx="244">
                  <c:v>1.298</c:v>
                </c:pt>
                <c:pt idx="245">
                  <c:v>1.1930000000000001</c:v>
                </c:pt>
                <c:pt idx="246">
                  <c:v>1.2</c:v>
                </c:pt>
                <c:pt idx="247">
                  <c:v>1.044</c:v>
                </c:pt>
                <c:pt idx="248">
                  <c:v>1.292</c:v>
                </c:pt>
                <c:pt idx="249">
                  <c:v>0.75800000000000511</c:v>
                </c:pt>
                <c:pt idx="250">
                  <c:v>0.84500000000000064</c:v>
                </c:pt>
                <c:pt idx="251">
                  <c:v>1.08</c:v>
                </c:pt>
                <c:pt idx="252">
                  <c:v>1.1160000000000001</c:v>
                </c:pt>
                <c:pt idx="253">
                  <c:v>0.81100000000000005</c:v>
                </c:pt>
                <c:pt idx="254">
                  <c:v>0.70100000000000062</c:v>
                </c:pt>
                <c:pt idx="255">
                  <c:v>1.1060000000000001</c:v>
                </c:pt>
                <c:pt idx="256">
                  <c:v>0.90300000000000002</c:v>
                </c:pt>
                <c:pt idx="257">
                  <c:v>0.78200000000000003</c:v>
                </c:pt>
                <c:pt idx="258">
                  <c:v>0.98</c:v>
                </c:pt>
                <c:pt idx="259">
                  <c:v>0.90200000000000002</c:v>
                </c:pt>
                <c:pt idx="260">
                  <c:v>0.86500000000000365</c:v>
                </c:pt>
                <c:pt idx="261">
                  <c:v>1.228</c:v>
                </c:pt>
                <c:pt idx="262">
                  <c:v>0.88400000000000001</c:v>
                </c:pt>
                <c:pt idx="263">
                  <c:v>0.64700000000000513</c:v>
                </c:pt>
                <c:pt idx="264">
                  <c:v>0.62300000000000455</c:v>
                </c:pt>
                <c:pt idx="265">
                  <c:v>0.70800000000000063</c:v>
                </c:pt>
                <c:pt idx="266">
                  <c:v>0.91800000000000004</c:v>
                </c:pt>
                <c:pt idx="267">
                  <c:v>0.76200000000000512</c:v>
                </c:pt>
                <c:pt idx="268">
                  <c:v>0.60200000000000065</c:v>
                </c:pt>
                <c:pt idx="269">
                  <c:v>1.0349999999999899</c:v>
                </c:pt>
                <c:pt idx="270">
                  <c:v>0.75900000000000512</c:v>
                </c:pt>
                <c:pt idx="271">
                  <c:v>0.45</c:v>
                </c:pt>
                <c:pt idx="272">
                  <c:v>0.64000000000000512</c:v>
                </c:pt>
                <c:pt idx="273">
                  <c:v>0.67100000000000593</c:v>
                </c:pt>
                <c:pt idx="274">
                  <c:v>0.97000000000000064</c:v>
                </c:pt>
                <c:pt idx="275">
                  <c:v>0.88900000000000001</c:v>
                </c:pt>
                <c:pt idx="276">
                  <c:v>0.86800000000000455</c:v>
                </c:pt>
                <c:pt idx="277">
                  <c:v>0.42300000000000032</c:v>
                </c:pt>
                <c:pt idx="278">
                  <c:v>0.80300000000000005</c:v>
                </c:pt>
                <c:pt idx="279">
                  <c:v>0.69699999999999995</c:v>
                </c:pt>
                <c:pt idx="280">
                  <c:v>0.53300000000000003</c:v>
                </c:pt>
                <c:pt idx="281">
                  <c:v>0.97800000000000065</c:v>
                </c:pt>
                <c:pt idx="282">
                  <c:v>0.51300000000000001</c:v>
                </c:pt>
                <c:pt idx="283">
                  <c:v>0.59299999999999997</c:v>
                </c:pt>
                <c:pt idx="284">
                  <c:v>0.71700000000000064</c:v>
                </c:pt>
                <c:pt idx="285">
                  <c:v>0.70400000000000063</c:v>
                </c:pt>
                <c:pt idx="286">
                  <c:v>0.54100000000000004</c:v>
                </c:pt>
                <c:pt idx="287">
                  <c:v>0.62700000000000489</c:v>
                </c:pt>
                <c:pt idx="288">
                  <c:v>0.49100000000000038</c:v>
                </c:pt>
                <c:pt idx="289">
                  <c:v>0.66200000000000592</c:v>
                </c:pt>
                <c:pt idx="290">
                  <c:v>0.50800000000000001</c:v>
                </c:pt>
                <c:pt idx="291">
                  <c:v>0.83400000000000063</c:v>
                </c:pt>
                <c:pt idx="292">
                  <c:v>0.58699999999999997</c:v>
                </c:pt>
                <c:pt idx="293">
                  <c:v>0.51400000000000001</c:v>
                </c:pt>
                <c:pt idx="294">
                  <c:v>0.60800000000000065</c:v>
                </c:pt>
                <c:pt idx="295">
                  <c:v>0.77100000000000513</c:v>
                </c:pt>
                <c:pt idx="296">
                  <c:v>0.85400000000000065</c:v>
                </c:pt>
                <c:pt idx="297">
                  <c:v>0.41900000000000032</c:v>
                </c:pt>
                <c:pt idx="298">
                  <c:v>0.47100000000000031</c:v>
                </c:pt>
                <c:pt idx="299">
                  <c:v>0.48000000000000032</c:v>
                </c:pt>
                <c:pt idx="300">
                  <c:v>0.61200000000000065</c:v>
                </c:pt>
                <c:pt idx="301">
                  <c:v>0.50700000000000001</c:v>
                </c:pt>
                <c:pt idx="302">
                  <c:v>0.69899999999999995</c:v>
                </c:pt>
                <c:pt idx="303">
                  <c:v>0.59</c:v>
                </c:pt>
                <c:pt idx="304">
                  <c:v>0.76200000000000512</c:v>
                </c:pt>
                <c:pt idx="305">
                  <c:v>0.54</c:v>
                </c:pt>
                <c:pt idx="306">
                  <c:v>-1.9000000000000149E-2</c:v>
                </c:pt>
                <c:pt idx="307">
                  <c:v>0.37400000000000228</c:v>
                </c:pt>
                <c:pt idx="308">
                  <c:v>0.49900000000000228</c:v>
                </c:pt>
                <c:pt idx="309">
                  <c:v>0.46</c:v>
                </c:pt>
                <c:pt idx="310">
                  <c:v>0.50600000000000001</c:v>
                </c:pt>
                <c:pt idx="311">
                  <c:v>0.26700000000000002</c:v>
                </c:pt>
                <c:pt idx="312">
                  <c:v>0.64800000000000513</c:v>
                </c:pt>
                <c:pt idx="313">
                  <c:v>0.41100000000000031</c:v>
                </c:pt>
                <c:pt idx="314">
                  <c:v>0.56899999999999995</c:v>
                </c:pt>
                <c:pt idx="315">
                  <c:v>0.39300000000000296</c:v>
                </c:pt>
                <c:pt idx="316">
                  <c:v>0.84900000000000064</c:v>
                </c:pt>
                <c:pt idx="317">
                  <c:v>0.21900000000000044</c:v>
                </c:pt>
                <c:pt idx="318">
                  <c:v>0.31300000000000228</c:v>
                </c:pt>
                <c:pt idx="319">
                  <c:v>0.39700000000000296</c:v>
                </c:pt>
                <c:pt idx="320">
                  <c:v>0.54700000000000004</c:v>
                </c:pt>
                <c:pt idx="321">
                  <c:v>0.42400000000000032</c:v>
                </c:pt>
                <c:pt idx="322">
                  <c:v>0.29700000000000032</c:v>
                </c:pt>
                <c:pt idx="323">
                  <c:v>0.17900000000000021</c:v>
                </c:pt>
                <c:pt idx="324">
                  <c:v>-4.9000000000000113E-2</c:v>
                </c:pt>
                <c:pt idx="325">
                  <c:v>0.23800000000000004</c:v>
                </c:pt>
                <c:pt idx="326">
                  <c:v>0.44600000000000001</c:v>
                </c:pt>
                <c:pt idx="327">
                  <c:v>0.38400000000000256</c:v>
                </c:pt>
                <c:pt idx="328">
                  <c:v>0.21600000000000041</c:v>
                </c:pt>
                <c:pt idx="329">
                  <c:v>0.37800000000000228</c:v>
                </c:pt>
                <c:pt idx="330">
                  <c:v>0.43200000000000038</c:v>
                </c:pt>
                <c:pt idx="331">
                  <c:v>0.49400000000000038</c:v>
                </c:pt>
                <c:pt idx="332">
                  <c:v>0.18800000000000044</c:v>
                </c:pt>
                <c:pt idx="333">
                  <c:v>0.4</c:v>
                </c:pt>
                <c:pt idx="334">
                  <c:v>0.34100000000000008</c:v>
                </c:pt>
                <c:pt idx="335">
                  <c:v>0.39700000000000296</c:v>
                </c:pt>
                <c:pt idx="336">
                  <c:v>0.26800000000000002</c:v>
                </c:pt>
                <c:pt idx="337">
                  <c:v>0.255</c:v>
                </c:pt>
                <c:pt idx="338">
                  <c:v>0.21400000000000041</c:v>
                </c:pt>
                <c:pt idx="339">
                  <c:v>0.77100000000000513</c:v>
                </c:pt>
                <c:pt idx="340">
                  <c:v>0.41300000000000031</c:v>
                </c:pt>
                <c:pt idx="341">
                  <c:v>0.32200000000000256</c:v>
                </c:pt>
                <c:pt idx="342">
                  <c:v>0.41700000000000031</c:v>
                </c:pt>
                <c:pt idx="343">
                  <c:v>0.10199999999999998</c:v>
                </c:pt>
                <c:pt idx="344">
                  <c:v>0.28100000000000008</c:v>
                </c:pt>
                <c:pt idx="345">
                  <c:v>9.2000000000000026E-2</c:v>
                </c:pt>
                <c:pt idx="346">
                  <c:v>0.45100000000000001</c:v>
                </c:pt>
                <c:pt idx="347">
                  <c:v>0.59699999999999998</c:v>
                </c:pt>
                <c:pt idx="348">
                  <c:v>0.37800000000000228</c:v>
                </c:pt>
                <c:pt idx="349">
                  <c:v>0.36100000000000032</c:v>
                </c:pt>
                <c:pt idx="350">
                  <c:v>0.37100000000000088</c:v>
                </c:pt>
              </c:numCache>
            </c:numRef>
          </c:yVal>
          <c:smooth val="1"/>
        </c:ser>
        <c:ser>
          <c:idx val="14"/>
          <c:order val="1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K$1:$K$351</c:f>
              <c:numCache>
                <c:formatCode>General</c:formatCode>
                <c:ptCount val="351"/>
                <c:pt idx="0">
                  <c:v>2.1</c:v>
                </c:pt>
                <c:pt idx="1">
                  <c:v>2.6680000000000001</c:v>
                </c:pt>
                <c:pt idx="2">
                  <c:v>2.6629999999999998</c:v>
                </c:pt>
                <c:pt idx="3">
                  <c:v>2.2269999999999999</c:v>
                </c:pt>
                <c:pt idx="4">
                  <c:v>2.4719999999999978</c:v>
                </c:pt>
                <c:pt idx="5">
                  <c:v>2.2170000000000001</c:v>
                </c:pt>
                <c:pt idx="6">
                  <c:v>2.1309999999999998</c:v>
                </c:pt>
                <c:pt idx="7">
                  <c:v>2.2429999999999999</c:v>
                </c:pt>
                <c:pt idx="8">
                  <c:v>2.3789999999999987</c:v>
                </c:pt>
                <c:pt idx="9">
                  <c:v>1.9350000000000001</c:v>
                </c:pt>
                <c:pt idx="10">
                  <c:v>1.8979999999999897</c:v>
                </c:pt>
                <c:pt idx="11">
                  <c:v>1.9670000000000001</c:v>
                </c:pt>
                <c:pt idx="12">
                  <c:v>1.9970000000000001</c:v>
                </c:pt>
                <c:pt idx="13">
                  <c:v>1.9520000000000091</c:v>
                </c:pt>
                <c:pt idx="14">
                  <c:v>2.3519999999999968</c:v>
                </c:pt>
                <c:pt idx="15">
                  <c:v>1.819</c:v>
                </c:pt>
                <c:pt idx="16">
                  <c:v>2.1109999999999998</c:v>
                </c:pt>
                <c:pt idx="17">
                  <c:v>2.0270000000000001</c:v>
                </c:pt>
                <c:pt idx="18">
                  <c:v>2.2549999999999999</c:v>
                </c:pt>
                <c:pt idx="19">
                  <c:v>1.8979999999999897</c:v>
                </c:pt>
                <c:pt idx="20">
                  <c:v>2.3129999999999793</c:v>
                </c:pt>
                <c:pt idx="21">
                  <c:v>1.762</c:v>
                </c:pt>
                <c:pt idx="22">
                  <c:v>1.855</c:v>
                </c:pt>
                <c:pt idx="23">
                  <c:v>1.9200000000000021</c:v>
                </c:pt>
                <c:pt idx="24">
                  <c:v>2.0289999999999999</c:v>
                </c:pt>
                <c:pt idx="25">
                  <c:v>1.9920000000000102</c:v>
                </c:pt>
                <c:pt idx="26">
                  <c:v>2.0529999999999977</c:v>
                </c:pt>
                <c:pt idx="27">
                  <c:v>1.8220000000000001</c:v>
                </c:pt>
                <c:pt idx="28">
                  <c:v>2.0569999999999977</c:v>
                </c:pt>
                <c:pt idx="29">
                  <c:v>1.821</c:v>
                </c:pt>
                <c:pt idx="30">
                  <c:v>1.4989999999999899</c:v>
                </c:pt>
                <c:pt idx="31">
                  <c:v>1.5760000000000001</c:v>
                </c:pt>
                <c:pt idx="32">
                  <c:v>1.8800000000000001</c:v>
                </c:pt>
                <c:pt idx="33">
                  <c:v>1.6619999999999902</c:v>
                </c:pt>
                <c:pt idx="34">
                  <c:v>2.024</c:v>
                </c:pt>
                <c:pt idx="35">
                  <c:v>2.125</c:v>
                </c:pt>
                <c:pt idx="36">
                  <c:v>1.6870000000000001</c:v>
                </c:pt>
                <c:pt idx="37">
                  <c:v>2.0549999999999997</c:v>
                </c:pt>
                <c:pt idx="38">
                  <c:v>1.742</c:v>
                </c:pt>
                <c:pt idx="39">
                  <c:v>2.1189999999999998</c:v>
                </c:pt>
                <c:pt idx="40">
                  <c:v>2.2640000000000002</c:v>
                </c:pt>
                <c:pt idx="41">
                  <c:v>2.29</c:v>
                </c:pt>
                <c:pt idx="42">
                  <c:v>2.4719999999999978</c:v>
                </c:pt>
                <c:pt idx="43">
                  <c:v>2.2669999999999999</c:v>
                </c:pt>
                <c:pt idx="44">
                  <c:v>2.6680000000000001</c:v>
                </c:pt>
                <c:pt idx="45">
                  <c:v>3.1149999999999998</c:v>
                </c:pt>
                <c:pt idx="46">
                  <c:v>3.06</c:v>
                </c:pt>
                <c:pt idx="47">
                  <c:v>3.1149999999999998</c:v>
                </c:pt>
                <c:pt idx="48">
                  <c:v>3.238</c:v>
                </c:pt>
                <c:pt idx="49">
                  <c:v>3.4729999999999968</c:v>
                </c:pt>
                <c:pt idx="50">
                  <c:v>3.3759999999999977</c:v>
                </c:pt>
                <c:pt idx="51">
                  <c:v>3.1559999999999997</c:v>
                </c:pt>
                <c:pt idx="52">
                  <c:v>3.4529999999999967</c:v>
                </c:pt>
                <c:pt idx="53">
                  <c:v>3.3639999999999999</c:v>
                </c:pt>
                <c:pt idx="54">
                  <c:v>3.11</c:v>
                </c:pt>
                <c:pt idx="55">
                  <c:v>3.0059999999999998</c:v>
                </c:pt>
                <c:pt idx="56">
                  <c:v>2.9830000000000001</c:v>
                </c:pt>
                <c:pt idx="57">
                  <c:v>2.4779999999999998</c:v>
                </c:pt>
                <c:pt idx="58">
                  <c:v>2.4919999999999987</c:v>
                </c:pt>
                <c:pt idx="59">
                  <c:v>2.5209999999999999</c:v>
                </c:pt>
                <c:pt idx="60">
                  <c:v>2.3369999999999793</c:v>
                </c:pt>
                <c:pt idx="61">
                  <c:v>2.3259999999999987</c:v>
                </c:pt>
                <c:pt idx="62">
                  <c:v>2.2999999999999998</c:v>
                </c:pt>
                <c:pt idx="63">
                  <c:v>2.1469999999999998</c:v>
                </c:pt>
                <c:pt idx="64">
                  <c:v>2.1800000000000002</c:v>
                </c:pt>
                <c:pt idx="65">
                  <c:v>2.5289999999999999</c:v>
                </c:pt>
                <c:pt idx="66">
                  <c:v>2.7330000000000001</c:v>
                </c:pt>
                <c:pt idx="67">
                  <c:v>2.6659999999999999</c:v>
                </c:pt>
                <c:pt idx="68">
                  <c:v>2.927</c:v>
                </c:pt>
                <c:pt idx="69">
                  <c:v>2.77</c:v>
                </c:pt>
                <c:pt idx="70">
                  <c:v>2.9949999999999997</c:v>
                </c:pt>
                <c:pt idx="71">
                  <c:v>2.8579999999999997</c:v>
                </c:pt>
                <c:pt idx="72">
                  <c:v>3.0319999999999987</c:v>
                </c:pt>
                <c:pt idx="73">
                  <c:v>2.7559999999999998</c:v>
                </c:pt>
                <c:pt idx="74">
                  <c:v>2.8329999999999793</c:v>
                </c:pt>
                <c:pt idx="75">
                  <c:v>3.5859999999999999</c:v>
                </c:pt>
                <c:pt idx="76">
                  <c:v>3.02</c:v>
                </c:pt>
                <c:pt idx="77">
                  <c:v>3.5270000000000001</c:v>
                </c:pt>
                <c:pt idx="78">
                  <c:v>3.6930000000000001</c:v>
                </c:pt>
                <c:pt idx="79">
                  <c:v>3.8059999999999987</c:v>
                </c:pt>
                <c:pt idx="80">
                  <c:v>4.0419999999999998</c:v>
                </c:pt>
                <c:pt idx="81">
                  <c:v>3.9299999999999997</c:v>
                </c:pt>
                <c:pt idx="82">
                  <c:v>4.4800000000000004</c:v>
                </c:pt>
                <c:pt idx="83">
                  <c:v>4.2239999999999975</c:v>
                </c:pt>
                <c:pt idx="84">
                  <c:v>4.2039999999999997</c:v>
                </c:pt>
                <c:pt idx="85">
                  <c:v>4.7610000000000001</c:v>
                </c:pt>
                <c:pt idx="86">
                  <c:v>4.74</c:v>
                </c:pt>
                <c:pt idx="87">
                  <c:v>4.9660000000000002</c:v>
                </c:pt>
                <c:pt idx="88">
                  <c:v>4.7320000000000002</c:v>
                </c:pt>
                <c:pt idx="89">
                  <c:v>5.0359999999999996</c:v>
                </c:pt>
                <c:pt idx="90">
                  <c:v>5.0739999999999998</c:v>
                </c:pt>
                <c:pt idx="91">
                  <c:v>5.07</c:v>
                </c:pt>
                <c:pt idx="92">
                  <c:v>5.141</c:v>
                </c:pt>
                <c:pt idx="93">
                  <c:v>5.1499999999999995</c:v>
                </c:pt>
                <c:pt idx="94">
                  <c:v>5.1069999999999975</c:v>
                </c:pt>
                <c:pt idx="95">
                  <c:v>5.585</c:v>
                </c:pt>
                <c:pt idx="96">
                  <c:v>5.984</c:v>
                </c:pt>
                <c:pt idx="97">
                  <c:v>6.0490000000000004</c:v>
                </c:pt>
                <c:pt idx="98">
                  <c:v>5.7359999999999998</c:v>
                </c:pt>
                <c:pt idx="99">
                  <c:v>5.67</c:v>
                </c:pt>
                <c:pt idx="100">
                  <c:v>6.2149999999999945</c:v>
                </c:pt>
                <c:pt idx="101">
                  <c:v>6.0679999999999845</c:v>
                </c:pt>
                <c:pt idx="102">
                  <c:v>5.4710000000000134</c:v>
                </c:pt>
                <c:pt idx="103">
                  <c:v>6.4119999999999999</c:v>
                </c:pt>
                <c:pt idx="104">
                  <c:v>6.2880000000000003</c:v>
                </c:pt>
                <c:pt idx="105">
                  <c:v>6.4359999999999999</c:v>
                </c:pt>
                <c:pt idx="106">
                  <c:v>6.4370000000000003</c:v>
                </c:pt>
                <c:pt idx="107">
                  <c:v>6.3049999999999855</c:v>
                </c:pt>
                <c:pt idx="108">
                  <c:v>6.6</c:v>
                </c:pt>
                <c:pt idx="109">
                  <c:v>6.266</c:v>
                </c:pt>
                <c:pt idx="110">
                  <c:v>6.3519999999999985</c:v>
                </c:pt>
                <c:pt idx="111">
                  <c:v>6.069</c:v>
                </c:pt>
                <c:pt idx="112">
                  <c:v>6.0249999999999755</c:v>
                </c:pt>
                <c:pt idx="113">
                  <c:v>6.4660000000000002</c:v>
                </c:pt>
                <c:pt idx="114">
                  <c:v>6.4130000000000003</c:v>
                </c:pt>
                <c:pt idx="115">
                  <c:v>6.5279999999999845</c:v>
                </c:pt>
                <c:pt idx="116">
                  <c:v>6.0019999999999998</c:v>
                </c:pt>
                <c:pt idx="117">
                  <c:v>6.3410000000000002</c:v>
                </c:pt>
                <c:pt idx="118">
                  <c:v>6.0410000000000004</c:v>
                </c:pt>
                <c:pt idx="119">
                  <c:v>6.218</c:v>
                </c:pt>
                <c:pt idx="120">
                  <c:v>6.2219999999999995</c:v>
                </c:pt>
                <c:pt idx="121">
                  <c:v>5.9950000000000001</c:v>
                </c:pt>
                <c:pt idx="122">
                  <c:v>6.016</c:v>
                </c:pt>
                <c:pt idx="123">
                  <c:v>6.0010000000000003</c:v>
                </c:pt>
                <c:pt idx="124">
                  <c:v>5.9749999999999996</c:v>
                </c:pt>
                <c:pt idx="125">
                  <c:v>5.915</c:v>
                </c:pt>
                <c:pt idx="126">
                  <c:v>5.7110000000000003</c:v>
                </c:pt>
                <c:pt idx="127">
                  <c:v>6.3209999999999855</c:v>
                </c:pt>
                <c:pt idx="128">
                  <c:v>6.1109999999999856</c:v>
                </c:pt>
                <c:pt idx="129">
                  <c:v>6.2309999999999999</c:v>
                </c:pt>
                <c:pt idx="130">
                  <c:v>6.2859999999999996</c:v>
                </c:pt>
                <c:pt idx="131">
                  <c:v>6.4630000000000001</c:v>
                </c:pt>
                <c:pt idx="132">
                  <c:v>6.0649999999999755</c:v>
                </c:pt>
                <c:pt idx="133">
                  <c:v>6.0010000000000003</c:v>
                </c:pt>
                <c:pt idx="134">
                  <c:v>5.9980000000000002</c:v>
                </c:pt>
                <c:pt idx="135">
                  <c:v>6.1739999999999995</c:v>
                </c:pt>
                <c:pt idx="136">
                  <c:v>6.2149999999999945</c:v>
                </c:pt>
                <c:pt idx="137">
                  <c:v>5.8619999999999965</c:v>
                </c:pt>
                <c:pt idx="138">
                  <c:v>5.899</c:v>
                </c:pt>
                <c:pt idx="139">
                  <c:v>6.1209999999999845</c:v>
                </c:pt>
                <c:pt idx="140">
                  <c:v>5.8769999999999998</c:v>
                </c:pt>
                <c:pt idx="141">
                  <c:v>5.7629999999999955</c:v>
                </c:pt>
                <c:pt idx="142">
                  <c:v>6.26</c:v>
                </c:pt>
                <c:pt idx="143">
                  <c:v>6.1589999999999945</c:v>
                </c:pt>
                <c:pt idx="144">
                  <c:v>5.8269999999999955</c:v>
                </c:pt>
                <c:pt idx="145">
                  <c:v>6.1269999999999945</c:v>
                </c:pt>
                <c:pt idx="146">
                  <c:v>6.3</c:v>
                </c:pt>
                <c:pt idx="147">
                  <c:v>6.3969999999999985</c:v>
                </c:pt>
                <c:pt idx="148">
                  <c:v>6.1139999999999946</c:v>
                </c:pt>
                <c:pt idx="149">
                  <c:v>5.9760000000000124</c:v>
                </c:pt>
                <c:pt idx="150">
                  <c:v>6.343</c:v>
                </c:pt>
                <c:pt idx="151">
                  <c:v>5.9039999999999999</c:v>
                </c:pt>
                <c:pt idx="152">
                  <c:v>5.5759999999999996</c:v>
                </c:pt>
                <c:pt idx="153">
                  <c:v>5.7770000000000001</c:v>
                </c:pt>
                <c:pt idx="154">
                  <c:v>5.9260000000000002</c:v>
                </c:pt>
                <c:pt idx="155">
                  <c:v>5.484</c:v>
                </c:pt>
                <c:pt idx="156">
                  <c:v>5.9239999999999995</c:v>
                </c:pt>
                <c:pt idx="157">
                  <c:v>5.7149999999999945</c:v>
                </c:pt>
                <c:pt idx="158">
                  <c:v>5.6149999999999745</c:v>
                </c:pt>
                <c:pt idx="159">
                  <c:v>5.4180000000000001</c:v>
                </c:pt>
                <c:pt idx="160">
                  <c:v>5.5789999999999997</c:v>
                </c:pt>
                <c:pt idx="161">
                  <c:v>5.38</c:v>
                </c:pt>
                <c:pt idx="162">
                  <c:v>5.4089999999999998</c:v>
                </c:pt>
                <c:pt idx="163">
                  <c:v>5.3079999999999945</c:v>
                </c:pt>
                <c:pt idx="164">
                  <c:v>5.1209999999999845</c:v>
                </c:pt>
                <c:pt idx="165">
                  <c:v>4.8579999999999846</c:v>
                </c:pt>
                <c:pt idx="166">
                  <c:v>5.0490000000000004</c:v>
                </c:pt>
                <c:pt idx="167">
                  <c:v>5.0129999999999955</c:v>
                </c:pt>
                <c:pt idx="168">
                  <c:v>4.4820000000000002</c:v>
                </c:pt>
                <c:pt idx="169">
                  <c:v>5.0569999999999995</c:v>
                </c:pt>
                <c:pt idx="170">
                  <c:v>4.8269999999999955</c:v>
                </c:pt>
                <c:pt idx="171">
                  <c:v>4.3849999999999945</c:v>
                </c:pt>
                <c:pt idx="172">
                  <c:v>4.5139999999999985</c:v>
                </c:pt>
                <c:pt idx="173">
                  <c:v>3.968</c:v>
                </c:pt>
                <c:pt idx="174">
                  <c:v>4.33</c:v>
                </c:pt>
                <c:pt idx="175">
                  <c:v>4.3380000000000001</c:v>
                </c:pt>
                <c:pt idx="176">
                  <c:v>4.9009999999999998</c:v>
                </c:pt>
                <c:pt idx="177">
                  <c:v>4.4029999999999996</c:v>
                </c:pt>
                <c:pt idx="178">
                  <c:v>3.681</c:v>
                </c:pt>
                <c:pt idx="179">
                  <c:v>4.2480000000000002</c:v>
                </c:pt>
                <c:pt idx="180">
                  <c:v>3.9099999999999997</c:v>
                </c:pt>
                <c:pt idx="181">
                  <c:v>3.5709999999999997</c:v>
                </c:pt>
                <c:pt idx="182">
                  <c:v>3.6059999999999999</c:v>
                </c:pt>
                <c:pt idx="183">
                  <c:v>3.573</c:v>
                </c:pt>
                <c:pt idx="184">
                  <c:v>3.601</c:v>
                </c:pt>
                <c:pt idx="185">
                  <c:v>3.2450000000000001</c:v>
                </c:pt>
                <c:pt idx="186">
                  <c:v>3.367</c:v>
                </c:pt>
                <c:pt idx="187">
                  <c:v>3.8029999999999977</c:v>
                </c:pt>
                <c:pt idx="188">
                  <c:v>3.5369999999999977</c:v>
                </c:pt>
                <c:pt idx="189">
                  <c:v>3.2170000000000001</c:v>
                </c:pt>
                <c:pt idx="190">
                  <c:v>3.0349999999999997</c:v>
                </c:pt>
                <c:pt idx="191">
                  <c:v>3.0759999999999987</c:v>
                </c:pt>
                <c:pt idx="192">
                  <c:v>2.7469999999999999</c:v>
                </c:pt>
                <c:pt idx="193">
                  <c:v>3.089</c:v>
                </c:pt>
                <c:pt idx="194">
                  <c:v>2.3559999999999977</c:v>
                </c:pt>
                <c:pt idx="195">
                  <c:v>2.8219999999999987</c:v>
                </c:pt>
                <c:pt idx="196">
                  <c:v>2.7370000000000001</c:v>
                </c:pt>
                <c:pt idx="197">
                  <c:v>2.8619999999999997</c:v>
                </c:pt>
                <c:pt idx="198">
                  <c:v>2.7240000000000002</c:v>
                </c:pt>
                <c:pt idx="199">
                  <c:v>2.657</c:v>
                </c:pt>
                <c:pt idx="200">
                  <c:v>2.4769999999999968</c:v>
                </c:pt>
                <c:pt idx="201">
                  <c:v>2.5189999999999997</c:v>
                </c:pt>
                <c:pt idx="202">
                  <c:v>2.5670000000000002</c:v>
                </c:pt>
                <c:pt idx="203">
                  <c:v>2.4939999999999998</c:v>
                </c:pt>
                <c:pt idx="204">
                  <c:v>2.657</c:v>
                </c:pt>
                <c:pt idx="205">
                  <c:v>2.7890000000000001</c:v>
                </c:pt>
                <c:pt idx="206">
                  <c:v>2.0109999999999997</c:v>
                </c:pt>
                <c:pt idx="207">
                  <c:v>2.0609999999999999</c:v>
                </c:pt>
                <c:pt idx="208">
                  <c:v>2.4149999999999987</c:v>
                </c:pt>
                <c:pt idx="209">
                  <c:v>2.9579999999999997</c:v>
                </c:pt>
                <c:pt idx="210">
                  <c:v>2.2829999999999999</c:v>
                </c:pt>
                <c:pt idx="211">
                  <c:v>1.9610000000000001</c:v>
                </c:pt>
                <c:pt idx="212">
                  <c:v>2.1619999999999999</c:v>
                </c:pt>
                <c:pt idx="213">
                  <c:v>1.929</c:v>
                </c:pt>
                <c:pt idx="214">
                  <c:v>2.1659999999999999</c:v>
                </c:pt>
                <c:pt idx="215">
                  <c:v>2.15</c:v>
                </c:pt>
                <c:pt idx="216">
                  <c:v>1.8380000000000001</c:v>
                </c:pt>
                <c:pt idx="217">
                  <c:v>2.3769999999999967</c:v>
                </c:pt>
                <c:pt idx="218">
                  <c:v>2.19</c:v>
                </c:pt>
                <c:pt idx="219">
                  <c:v>1.8779999999999897</c:v>
                </c:pt>
                <c:pt idx="220">
                  <c:v>2.0149999999999997</c:v>
                </c:pt>
                <c:pt idx="221">
                  <c:v>1.6819999999999908</c:v>
                </c:pt>
                <c:pt idx="222">
                  <c:v>1.895</c:v>
                </c:pt>
                <c:pt idx="223">
                  <c:v>1.6830000000000001</c:v>
                </c:pt>
                <c:pt idx="224">
                  <c:v>1.758</c:v>
                </c:pt>
                <c:pt idx="225">
                  <c:v>1.8540000000000001</c:v>
                </c:pt>
                <c:pt idx="226">
                  <c:v>1.6850000000000001</c:v>
                </c:pt>
                <c:pt idx="227">
                  <c:v>1.0860000000000001</c:v>
                </c:pt>
                <c:pt idx="228">
                  <c:v>1.4609999999999888</c:v>
                </c:pt>
                <c:pt idx="229">
                  <c:v>1.468</c:v>
                </c:pt>
                <c:pt idx="230">
                  <c:v>1.262</c:v>
                </c:pt>
                <c:pt idx="231">
                  <c:v>1.595</c:v>
                </c:pt>
                <c:pt idx="232">
                  <c:v>0.87200000000000455</c:v>
                </c:pt>
                <c:pt idx="233">
                  <c:v>1.472</c:v>
                </c:pt>
                <c:pt idx="234">
                  <c:v>1.373</c:v>
                </c:pt>
                <c:pt idx="235">
                  <c:v>1.3759999999999897</c:v>
                </c:pt>
                <c:pt idx="236">
                  <c:v>1.1459999999999897</c:v>
                </c:pt>
                <c:pt idx="237">
                  <c:v>1.4649999999999888</c:v>
                </c:pt>
                <c:pt idx="238">
                  <c:v>1.4069999999999867</c:v>
                </c:pt>
                <c:pt idx="239">
                  <c:v>1.3109999999999908</c:v>
                </c:pt>
                <c:pt idx="240">
                  <c:v>1.5129999999999897</c:v>
                </c:pt>
                <c:pt idx="241">
                  <c:v>1.0780000000000001</c:v>
                </c:pt>
                <c:pt idx="242">
                  <c:v>1.244</c:v>
                </c:pt>
                <c:pt idx="243">
                  <c:v>1.387</c:v>
                </c:pt>
                <c:pt idx="244">
                  <c:v>1.2409999999999897</c:v>
                </c:pt>
                <c:pt idx="245">
                  <c:v>0.88700000000000001</c:v>
                </c:pt>
                <c:pt idx="246">
                  <c:v>0.96400000000000063</c:v>
                </c:pt>
                <c:pt idx="247">
                  <c:v>1.048</c:v>
                </c:pt>
                <c:pt idx="248">
                  <c:v>0.80300000000000005</c:v>
                </c:pt>
                <c:pt idx="249">
                  <c:v>0.78400000000000003</c:v>
                </c:pt>
                <c:pt idx="250">
                  <c:v>1.018</c:v>
                </c:pt>
                <c:pt idx="251">
                  <c:v>1.0720000000000001</c:v>
                </c:pt>
                <c:pt idx="252">
                  <c:v>1.212</c:v>
                </c:pt>
                <c:pt idx="253">
                  <c:v>1.0589999999999908</c:v>
                </c:pt>
                <c:pt idx="254">
                  <c:v>0.65800000000000591</c:v>
                </c:pt>
                <c:pt idx="255">
                  <c:v>1.177</c:v>
                </c:pt>
                <c:pt idx="256">
                  <c:v>0.89800000000000002</c:v>
                </c:pt>
                <c:pt idx="257">
                  <c:v>1.069</c:v>
                </c:pt>
                <c:pt idx="258">
                  <c:v>1.111</c:v>
                </c:pt>
                <c:pt idx="259">
                  <c:v>0.92600000000000005</c:v>
                </c:pt>
                <c:pt idx="260">
                  <c:v>0.98699999999999999</c:v>
                </c:pt>
                <c:pt idx="261">
                  <c:v>0.87100000000000455</c:v>
                </c:pt>
                <c:pt idx="262">
                  <c:v>0.70600000000000063</c:v>
                </c:pt>
                <c:pt idx="263">
                  <c:v>1.0940000000000001</c:v>
                </c:pt>
                <c:pt idx="264">
                  <c:v>0.47000000000000008</c:v>
                </c:pt>
                <c:pt idx="265">
                  <c:v>0.69899999999999995</c:v>
                </c:pt>
                <c:pt idx="266">
                  <c:v>0.93100000000000005</c:v>
                </c:pt>
                <c:pt idx="267">
                  <c:v>0.85600000000000065</c:v>
                </c:pt>
                <c:pt idx="268">
                  <c:v>0.64300000000000512</c:v>
                </c:pt>
                <c:pt idx="269">
                  <c:v>0.61700000000000454</c:v>
                </c:pt>
                <c:pt idx="270">
                  <c:v>0.77600000000000535</c:v>
                </c:pt>
                <c:pt idx="271">
                  <c:v>0.84800000000000064</c:v>
                </c:pt>
                <c:pt idx="272">
                  <c:v>0.74600000000000455</c:v>
                </c:pt>
                <c:pt idx="273">
                  <c:v>0.76500000000000512</c:v>
                </c:pt>
                <c:pt idx="274">
                  <c:v>0.74300000000000455</c:v>
                </c:pt>
                <c:pt idx="275">
                  <c:v>0.92600000000000005</c:v>
                </c:pt>
                <c:pt idx="276">
                  <c:v>0.13400000000000001</c:v>
                </c:pt>
                <c:pt idx="277">
                  <c:v>0.74000000000000365</c:v>
                </c:pt>
                <c:pt idx="278">
                  <c:v>0.50800000000000001</c:v>
                </c:pt>
                <c:pt idx="279">
                  <c:v>0.62300000000000455</c:v>
                </c:pt>
                <c:pt idx="280">
                  <c:v>0.59599999999999997</c:v>
                </c:pt>
                <c:pt idx="281">
                  <c:v>0.60200000000000065</c:v>
                </c:pt>
                <c:pt idx="282">
                  <c:v>0.83400000000000063</c:v>
                </c:pt>
                <c:pt idx="283">
                  <c:v>0.83500000000000063</c:v>
                </c:pt>
                <c:pt idx="284">
                  <c:v>0.78</c:v>
                </c:pt>
                <c:pt idx="285">
                  <c:v>1.0049999999999897</c:v>
                </c:pt>
                <c:pt idx="286">
                  <c:v>0.69099999999999995</c:v>
                </c:pt>
                <c:pt idx="287">
                  <c:v>0.79700000000000004</c:v>
                </c:pt>
                <c:pt idx="288">
                  <c:v>0.61200000000000065</c:v>
                </c:pt>
                <c:pt idx="289">
                  <c:v>0.501</c:v>
                </c:pt>
                <c:pt idx="290">
                  <c:v>0.71800000000000064</c:v>
                </c:pt>
                <c:pt idx="291">
                  <c:v>0.27400000000000002</c:v>
                </c:pt>
                <c:pt idx="292">
                  <c:v>0.97500000000000064</c:v>
                </c:pt>
                <c:pt idx="293">
                  <c:v>0.59299999999999997</c:v>
                </c:pt>
                <c:pt idx="294">
                  <c:v>0.43900000000000228</c:v>
                </c:pt>
                <c:pt idx="295">
                  <c:v>0.66100000000000592</c:v>
                </c:pt>
                <c:pt idx="296">
                  <c:v>0.58399999999999996</c:v>
                </c:pt>
                <c:pt idx="297">
                  <c:v>0.91200000000000003</c:v>
                </c:pt>
                <c:pt idx="298">
                  <c:v>0.27300000000000002</c:v>
                </c:pt>
                <c:pt idx="299">
                  <c:v>0.54200000000000004</c:v>
                </c:pt>
                <c:pt idx="300">
                  <c:v>0.40700000000000008</c:v>
                </c:pt>
                <c:pt idx="301">
                  <c:v>0.62300000000000455</c:v>
                </c:pt>
                <c:pt idx="302">
                  <c:v>0.85300000000000065</c:v>
                </c:pt>
                <c:pt idx="303">
                  <c:v>0.43600000000000227</c:v>
                </c:pt>
                <c:pt idx="304">
                  <c:v>0.443</c:v>
                </c:pt>
                <c:pt idx="305">
                  <c:v>0.34100000000000008</c:v>
                </c:pt>
                <c:pt idx="306">
                  <c:v>0.21000000000000021</c:v>
                </c:pt>
                <c:pt idx="307">
                  <c:v>0.48600000000000032</c:v>
                </c:pt>
                <c:pt idx="308">
                  <c:v>0.49700000000000188</c:v>
                </c:pt>
                <c:pt idx="309">
                  <c:v>0.36900000000000038</c:v>
                </c:pt>
                <c:pt idx="310">
                  <c:v>0.72000000000000064</c:v>
                </c:pt>
                <c:pt idx="311">
                  <c:v>0.52500000000000002</c:v>
                </c:pt>
                <c:pt idx="312">
                  <c:v>0.62700000000000489</c:v>
                </c:pt>
                <c:pt idx="313">
                  <c:v>0.19800000000000001</c:v>
                </c:pt>
                <c:pt idx="314">
                  <c:v>0.59699999999999998</c:v>
                </c:pt>
                <c:pt idx="315">
                  <c:v>0.16600000000000001</c:v>
                </c:pt>
                <c:pt idx="316">
                  <c:v>0.32800000000000257</c:v>
                </c:pt>
                <c:pt idx="317">
                  <c:v>0.29500000000000032</c:v>
                </c:pt>
                <c:pt idx="318">
                  <c:v>0.40300000000000002</c:v>
                </c:pt>
                <c:pt idx="319">
                  <c:v>0.39500000000000296</c:v>
                </c:pt>
                <c:pt idx="320">
                  <c:v>0.31900000000000256</c:v>
                </c:pt>
                <c:pt idx="321">
                  <c:v>0.12400000000000012</c:v>
                </c:pt>
                <c:pt idx="322">
                  <c:v>0.22500000000000001</c:v>
                </c:pt>
                <c:pt idx="323">
                  <c:v>0.49100000000000038</c:v>
                </c:pt>
                <c:pt idx="324">
                  <c:v>0.43900000000000228</c:v>
                </c:pt>
                <c:pt idx="325">
                  <c:v>0.32100000000000256</c:v>
                </c:pt>
                <c:pt idx="326">
                  <c:v>0.14000000000000001</c:v>
                </c:pt>
                <c:pt idx="327">
                  <c:v>0.40700000000000008</c:v>
                </c:pt>
                <c:pt idx="328">
                  <c:v>0.18300000000000041</c:v>
                </c:pt>
                <c:pt idx="329">
                  <c:v>1.2E-2</c:v>
                </c:pt>
                <c:pt idx="330">
                  <c:v>8.9000000000000065E-2</c:v>
                </c:pt>
                <c:pt idx="331">
                  <c:v>0.47700000000000031</c:v>
                </c:pt>
                <c:pt idx="332">
                  <c:v>0.32100000000000256</c:v>
                </c:pt>
                <c:pt idx="333">
                  <c:v>0.40200000000000002</c:v>
                </c:pt>
                <c:pt idx="334">
                  <c:v>0.31800000000000256</c:v>
                </c:pt>
                <c:pt idx="335">
                  <c:v>0.39100000000000262</c:v>
                </c:pt>
                <c:pt idx="336">
                  <c:v>0.52900000000000003</c:v>
                </c:pt>
                <c:pt idx="337">
                  <c:v>4.7000000000000014E-2</c:v>
                </c:pt>
                <c:pt idx="338">
                  <c:v>0.42900000000000038</c:v>
                </c:pt>
                <c:pt idx="339">
                  <c:v>0.34400000000000008</c:v>
                </c:pt>
                <c:pt idx="340">
                  <c:v>0.64900000000000513</c:v>
                </c:pt>
                <c:pt idx="341">
                  <c:v>0.4</c:v>
                </c:pt>
                <c:pt idx="342">
                  <c:v>0.37800000000000228</c:v>
                </c:pt>
                <c:pt idx="343">
                  <c:v>0.18900000000000122</c:v>
                </c:pt>
                <c:pt idx="344">
                  <c:v>0.10700000000000012</c:v>
                </c:pt>
                <c:pt idx="345">
                  <c:v>0.33600000000000296</c:v>
                </c:pt>
                <c:pt idx="346">
                  <c:v>0.43500000000000227</c:v>
                </c:pt>
                <c:pt idx="347">
                  <c:v>3.1000000000000052E-2</c:v>
                </c:pt>
                <c:pt idx="348">
                  <c:v>0.44500000000000001</c:v>
                </c:pt>
                <c:pt idx="349">
                  <c:v>0.19900000000000001</c:v>
                </c:pt>
                <c:pt idx="350">
                  <c:v>0.51700000000000002</c:v>
                </c:pt>
              </c:numCache>
            </c:numRef>
          </c:yVal>
          <c:smooth val="1"/>
        </c:ser>
        <c:ser>
          <c:idx val="15"/>
          <c:order val="1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L$1:$L$351</c:f>
              <c:numCache>
                <c:formatCode>General</c:formatCode>
                <c:ptCount val="351"/>
                <c:pt idx="0">
                  <c:v>2.8039999999999998</c:v>
                </c:pt>
                <c:pt idx="1">
                  <c:v>2.1880000000000002</c:v>
                </c:pt>
                <c:pt idx="2">
                  <c:v>2.274</c:v>
                </c:pt>
                <c:pt idx="3">
                  <c:v>2.1949999999999998</c:v>
                </c:pt>
                <c:pt idx="4">
                  <c:v>2.3209999999999997</c:v>
                </c:pt>
                <c:pt idx="5">
                  <c:v>1.9800000000000102</c:v>
                </c:pt>
                <c:pt idx="6">
                  <c:v>2.121</c:v>
                </c:pt>
                <c:pt idx="7">
                  <c:v>2.1930000000000001</c:v>
                </c:pt>
                <c:pt idx="8">
                  <c:v>2.1680000000000001</c:v>
                </c:pt>
                <c:pt idx="9">
                  <c:v>2.3769999999999967</c:v>
                </c:pt>
                <c:pt idx="10">
                  <c:v>2.0830000000000002</c:v>
                </c:pt>
                <c:pt idx="11">
                  <c:v>2.2469999999999999</c:v>
                </c:pt>
                <c:pt idx="12">
                  <c:v>1.9550000000000001</c:v>
                </c:pt>
                <c:pt idx="13">
                  <c:v>1.857</c:v>
                </c:pt>
                <c:pt idx="14">
                  <c:v>2.0569999999999977</c:v>
                </c:pt>
                <c:pt idx="15">
                  <c:v>2.14</c:v>
                </c:pt>
                <c:pt idx="16">
                  <c:v>2.4339999999999997</c:v>
                </c:pt>
                <c:pt idx="17">
                  <c:v>2.0709999999999997</c:v>
                </c:pt>
                <c:pt idx="18">
                  <c:v>1.887</c:v>
                </c:pt>
                <c:pt idx="19">
                  <c:v>2.0640000000000001</c:v>
                </c:pt>
                <c:pt idx="20">
                  <c:v>2.0009999999999999</c:v>
                </c:pt>
                <c:pt idx="21">
                  <c:v>2.0709999999999997</c:v>
                </c:pt>
                <c:pt idx="22">
                  <c:v>1.8819999999999897</c:v>
                </c:pt>
                <c:pt idx="23">
                  <c:v>1.9670000000000001</c:v>
                </c:pt>
                <c:pt idx="24">
                  <c:v>1.9079999999999897</c:v>
                </c:pt>
                <c:pt idx="25">
                  <c:v>2.0430000000000001</c:v>
                </c:pt>
                <c:pt idx="26">
                  <c:v>1.667</c:v>
                </c:pt>
                <c:pt idx="27">
                  <c:v>2.0489999999999999</c:v>
                </c:pt>
                <c:pt idx="28">
                  <c:v>1.823</c:v>
                </c:pt>
                <c:pt idx="29">
                  <c:v>1.47</c:v>
                </c:pt>
                <c:pt idx="30">
                  <c:v>2.0840000000000001</c:v>
                </c:pt>
                <c:pt idx="31">
                  <c:v>1.738</c:v>
                </c:pt>
                <c:pt idx="32">
                  <c:v>1.58</c:v>
                </c:pt>
                <c:pt idx="33">
                  <c:v>1.601</c:v>
                </c:pt>
                <c:pt idx="34">
                  <c:v>1.9460000000000091</c:v>
                </c:pt>
                <c:pt idx="35">
                  <c:v>1.726</c:v>
                </c:pt>
                <c:pt idx="36">
                  <c:v>1.3149999999999908</c:v>
                </c:pt>
                <c:pt idx="37">
                  <c:v>2.1070000000000002</c:v>
                </c:pt>
                <c:pt idx="38">
                  <c:v>2.1989999999999998</c:v>
                </c:pt>
                <c:pt idx="39">
                  <c:v>1.841</c:v>
                </c:pt>
                <c:pt idx="40">
                  <c:v>1.9790000000000001</c:v>
                </c:pt>
                <c:pt idx="41">
                  <c:v>1.8839999999999897</c:v>
                </c:pt>
                <c:pt idx="42">
                  <c:v>2.5349999999999997</c:v>
                </c:pt>
                <c:pt idx="43">
                  <c:v>2.427</c:v>
                </c:pt>
                <c:pt idx="44">
                  <c:v>2.6339999999999999</c:v>
                </c:pt>
                <c:pt idx="45">
                  <c:v>2.4519999999999977</c:v>
                </c:pt>
                <c:pt idx="46">
                  <c:v>3.1789999999999998</c:v>
                </c:pt>
                <c:pt idx="47">
                  <c:v>3.0249999999999999</c:v>
                </c:pt>
                <c:pt idx="48">
                  <c:v>3.3069999999999977</c:v>
                </c:pt>
                <c:pt idx="49">
                  <c:v>3.0539999999999998</c:v>
                </c:pt>
                <c:pt idx="50">
                  <c:v>3.4649999999999999</c:v>
                </c:pt>
                <c:pt idx="51">
                  <c:v>3.0759999999999987</c:v>
                </c:pt>
                <c:pt idx="52">
                  <c:v>3.3279999999999998</c:v>
                </c:pt>
                <c:pt idx="53">
                  <c:v>2.8289999999999997</c:v>
                </c:pt>
                <c:pt idx="54">
                  <c:v>3.3299999999999987</c:v>
                </c:pt>
                <c:pt idx="55">
                  <c:v>2.4849999999999999</c:v>
                </c:pt>
                <c:pt idx="56">
                  <c:v>2.633</c:v>
                </c:pt>
                <c:pt idx="57">
                  <c:v>2.8659999999999997</c:v>
                </c:pt>
                <c:pt idx="58">
                  <c:v>2.5819999999999999</c:v>
                </c:pt>
                <c:pt idx="59">
                  <c:v>2.2959999999999998</c:v>
                </c:pt>
                <c:pt idx="60">
                  <c:v>2.3239999999999998</c:v>
                </c:pt>
                <c:pt idx="61">
                  <c:v>2.5589999999999997</c:v>
                </c:pt>
                <c:pt idx="62">
                  <c:v>2.2589999999999999</c:v>
                </c:pt>
                <c:pt idx="63">
                  <c:v>2.0089999999999999</c:v>
                </c:pt>
                <c:pt idx="64">
                  <c:v>2.3149999999999977</c:v>
                </c:pt>
                <c:pt idx="65">
                  <c:v>2.3739999999999997</c:v>
                </c:pt>
                <c:pt idx="66">
                  <c:v>2.625</c:v>
                </c:pt>
                <c:pt idx="67">
                  <c:v>2.2149999999999999</c:v>
                </c:pt>
                <c:pt idx="68">
                  <c:v>2.7840000000000011</c:v>
                </c:pt>
                <c:pt idx="69">
                  <c:v>2.746</c:v>
                </c:pt>
                <c:pt idx="70">
                  <c:v>3.161</c:v>
                </c:pt>
                <c:pt idx="71">
                  <c:v>3.2800000000000002</c:v>
                </c:pt>
                <c:pt idx="72">
                  <c:v>3.2600000000000002</c:v>
                </c:pt>
                <c:pt idx="73">
                  <c:v>3.03</c:v>
                </c:pt>
                <c:pt idx="74">
                  <c:v>3.3839999999999999</c:v>
                </c:pt>
                <c:pt idx="75">
                  <c:v>3.2650000000000001</c:v>
                </c:pt>
                <c:pt idx="76">
                  <c:v>3.609</c:v>
                </c:pt>
                <c:pt idx="77">
                  <c:v>3.38</c:v>
                </c:pt>
                <c:pt idx="78">
                  <c:v>3.6919999999999997</c:v>
                </c:pt>
                <c:pt idx="79">
                  <c:v>3.9729999999999968</c:v>
                </c:pt>
                <c:pt idx="80">
                  <c:v>3.5680000000000001</c:v>
                </c:pt>
                <c:pt idx="81">
                  <c:v>3.8819999999999997</c:v>
                </c:pt>
                <c:pt idx="82">
                  <c:v>4.5249999999999755</c:v>
                </c:pt>
                <c:pt idx="83">
                  <c:v>4.3849999999999945</c:v>
                </c:pt>
                <c:pt idx="84">
                  <c:v>4.8099999999999996</c:v>
                </c:pt>
                <c:pt idx="85">
                  <c:v>4.8279999999999745</c:v>
                </c:pt>
                <c:pt idx="86">
                  <c:v>4.8239999999999945</c:v>
                </c:pt>
                <c:pt idx="87">
                  <c:v>5.077</c:v>
                </c:pt>
                <c:pt idx="88">
                  <c:v>5.2930000000000001</c:v>
                </c:pt>
                <c:pt idx="89">
                  <c:v>5.4690000000000003</c:v>
                </c:pt>
                <c:pt idx="90">
                  <c:v>5.1939999999999955</c:v>
                </c:pt>
                <c:pt idx="91">
                  <c:v>5.4359999999999999</c:v>
                </c:pt>
                <c:pt idx="92">
                  <c:v>6.1079999999999846</c:v>
                </c:pt>
                <c:pt idx="93">
                  <c:v>5.6379999999999955</c:v>
                </c:pt>
                <c:pt idx="94">
                  <c:v>5.7690000000000001</c:v>
                </c:pt>
                <c:pt idx="95">
                  <c:v>6.2060000000000004</c:v>
                </c:pt>
                <c:pt idx="96">
                  <c:v>6.2460000000000004</c:v>
                </c:pt>
                <c:pt idx="97">
                  <c:v>5.8449999999999855</c:v>
                </c:pt>
                <c:pt idx="98">
                  <c:v>6.1519999999999975</c:v>
                </c:pt>
                <c:pt idx="99">
                  <c:v>6.0339999999999998</c:v>
                </c:pt>
                <c:pt idx="100">
                  <c:v>6.38</c:v>
                </c:pt>
                <c:pt idx="101">
                  <c:v>6.3929999999999945</c:v>
                </c:pt>
                <c:pt idx="102">
                  <c:v>6.4009999999999998</c:v>
                </c:pt>
                <c:pt idx="103">
                  <c:v>6.34</c:v>
                </c:pt>
                <c:pt idx="104">
                  <c:v>6.4180000000000001</c:v>
                </c:pt>
                <c:pt idx="105">
                  <c:v>6.2249999999999845</c:v>
                </c:pt>
                <c:pt idx="106">
                  <c:v>6.3179999999999845</c:v>
                </c:pt>
                <c:pt idx="107">
                  <c:v>6.9870000000000001</c:v>
                </c:pt>
                <c:pt idx="108">
                  <c:v>6.3629999999999765</c:v>
                </c:pt>
                <c:pt idx="109">
                  <c:v>6.3719999999999999</c:v>
                </c:pt>
                <c:pt idx="110">
                  <c:v>6.4939999999999998</c:v>
                </c:pt>
                <c:pt idx="111">
                  <c:v>6.1849999999999845</c:v>
                </c:pt>
                <c:pt idx="112">
                  <c:v>6.6949999999999745</c:v>
                </c:pt>
                <c:pt idx="113">
                  <c:v>6.7080000000000002</c:v>
                </c:pt>
                <c:pt idx="114">
                  <c:v>6.3380000000000001</c:v>
                </c:pt>
                <c:pt idx="115">
                  <c:v>6.641</c:v>
                </c:pt>
                <c:pt idx="116">
                  <c:v>6.7089999999999996</c:v>
                </c:pt>
                <c:pt idx="117">
                  <c:v>6.8810000000000002</c:v>
                </c:pt>
                <c:pt idx="118">
                  <c:v>6.6639999999999855</c:v>
                </c:pt>
                <c:pt idx="119">
                  <c:v>6.2290000000000001</c:v>
                </c:pt>
                <c:pt idx="120">
                  <c:v>5.8619999999999965</c:v>
                </c:pt>
                <c:pt idx="121">
                  <c:v>6.1619999999999955</c:v>
                </c:pt>
                <c:pt idx="122">
                  <c:v>6.2389999999999999</c:v>
                </c:pt>
                <c:pt idx="123">
                  <c:v>6.2069999999999999</c:v>
                </c:pt>
                <c:pt idx="124">
                  <c:v>6.64</c:v>
                </c:pt>
                <c:pt idx="125">
                  <c:v>6.6839999999999975</c:v>
                </c:pt>
                <c:pt idx="126">
                  <c:v>5.633</c:v>
                </c:pt>
                <c:pt idx="127">
                  <c:v>6.5019999999999998</c:v>
                </c:pt>
                <c:pt idx="128">
                  <c:v>6.2720000000000002</c:v>
                </c:pt>
                <c:pt idx="129">
                  <c:v>6.6099999999999985</c:v>
                </c:pt>
                <c:pt idx="130">
                  <c:v>5.9809999999999999</c:v>
                </c:pt>
                <c:pt idx="131">
                  <c:v>6.2809999999999997</c:v>
                </c:pt>
                <c:pt idx="132">
                  <c:v>5.992</c:v>
                </c:pt>
                <c:pt idx="133">
                  <c:v>6.9530000000000003</c:v>
                </c:pt>
                <c:pt idx="134">
                  <c:v>6.6829999999999945</c:v>
                </c:pt>
                <c:pt idx="135">
                  <c:v>5.9169999999999998</c:v>
                </c:pt>
                <c:pt idx="136">
                  <c:v>5.8529999999999855</c:v>
                </c:pt>
                <c:pt idx="137">
                  <c:v>6.452</c:v>
                </c:pt>
                <c:pt idx="138">
                  <c:v>6.1959999999999855</c:v>
                </c:pt>
                <c:pt idx="139">
                  <c:v>5.9550000000000001</c:v>
                </c:pt>
                <c:pt idx="140">
                  <c:v>6.4089999999999998</c:v>
                </c:pt>
                <c:pt idx="141">
                  <c:v>6.2700000000000014</c:v>
                </c:pt>
                <c:pt idx="142">
                  <c:v>6.2850000000000001</c:v>
                </c:pt>
                <c:pt idx="143">
                  <c:v>6.0839999999999996</c:v>
                </c:pt>
                <c:pt idx="144">
                  <c:v>6.2119999999999997</c:v>
                </c:pt>
                <c:pt idx="145">
                  <c:v>6.09</c:v>
                </c:pt>
                <c:pt idx="146">
                  <c:v>6.4359999999999999</c:v>
                </c:pt>
                <c:pt idx="147">
                  <c:v>5.9290000000000003</c:v>
                </c:pt>
                <c:pt idx="148">
                  <c:v>5.9420000000000002</c:v>
                </c:pt>
                <c:pt idx="149">
                  <c:v>6.2039999999999997</c:v>
                </c:pt>
                <c:pt idx="150">
                  <c:v>6.032</c:v>
                </c:pt>
                <c:pt idx="151">
                  <c:v>5.5469999999999997</c:v>
                </c:pt>
                <c:pt idx="152">
                  <c:v>6.0619999999999985</c:v>
                </c:pt>
                <c:pt idx="153">
                  <c:v>6.1360000000000001</c:v>
                </c:pt>
                <c:pt idx="154">
                  <c:v>5.9779999999999998</c:v>
                </c:pt>
                <c:pt idx="155">
                  <c:v>5.5759999999999996</c:v>
                </c:pt>
                <c:pt idx="156">
                  <c:v>5.8519999999999985</c:v>
                </c:pt>
                <c:pt idx="157">
                  <c:v>5.8390000000000004</c:v>
                </c:pt>
                <c:pt idx="158">
                  <c:v>5.7110000000000003</c:v>
                </c:pt>
                <c:pt idx="159">
                  <c:v>5.6779999999999955</c:v>
                </c:pt>
                <c:pt idx="160">
                  <c:v>5.57</c:v>
                </c:pt>
                <c:pt idx="161">
                  <c:v>5.4160000000000004</c:v>
                </c:pt>
                <c:pt idx="162">
                  <c:v>4.968</c:v>
                </c:pt>
                <c:pt idx="163">
                  <c:v>5.7370000000000001</c:v>
                </c:pt>
                <c:pt idx="164">
                  <c:v>5.1459999999999955</c:v>
                </c:pt>
                <c:pt idx="165">
                  <c:v>5.33</c:v>
                </c:pt>
                <c:pt idx="166">
                  <c:v>4.9619999999999997</c:v>
                </c:pt>
                <c:pt idx="167">
                  <c:v>5.6339999999999995</c:v>
                </c:pt>
                <c:pt idx="168">
                  <c:v>4.9189999999999996</c:v>
                </c:pt>
                <c:pt idx="169">
                  <c:v>4.2619999999999996</c:v>
                </c:pt>
                <c:pt idx="170">
                  <c:v>5.0669999999999975</c:v>
                </c:pt>
                <c:pt idx="171">
                  <c:v>4.7850000000000001</c:v>
                </c:pt>
                <c:pt idx="172">
                  <c:v>4.6390000000000002</c:v>
                </c:pt>
                <c:pt idx="173">
                  <c:v>4.6099999999999985</c:v>
                </c:pt>
                <c:pt idx="174">
                  <c:v>4.7610000000000001</c:v>
                </c:pt>
                <c:pt idx="175">
                  <c:v>4.4080000000000004</c:v>
                </c:pt>
                <c:pt idx="176">
                  <c:v>4.3959999999999955</c:v>
                </c:pt>
                <c:pt idx="177">
                  <c:v>4.2549999999999955</c:v>
                </c:pt>
                <c:pt idx="178">
                  <c:v>3.706</c:v>
                </c:pt>
                <c:pt idx="179">
                  <c:v>4.0090000000000003</c:v>
                </c:pt>
                <c:pt idx="180">
                  <c:v>3.6739999999999999</c:v>
                </c:pt>
                <c:pt idx="181">
                  <c:v>3.4359999999999977</c:v>
                </c:pt>
                <c:pt idx="182">
                  <c:v>3.8369999999999793</c:v>
                </c:pt>
                <c:pt idx="183">
                  <c:v>4.069</c:v>
                </c:pt>
                <c:pt idx="184">
                  <c:v>3.8579999999999997</c:v>
                </c:pt>
                <c:pt idx="185">
                  <c:v>3.508</c:v>
                </c:pt>
                <c:pt idx="186">
                  <c:v>3.4309999999999987</c:v>
                </c:pt>
                <c:pt idx="187">
                  <c:v>3.2159999999999997</c:v>
                </c:pt>
                <c:pt idx="188">
                  <c:v>3.1469999999999998</c:v>
                </c:pt>
                <c:pt idx="189">
                  <c:v>3.2069999999999999</c:v>
                </c:pt>
                <c:pt idx="190">
                  <c:v>2.9409999999999998</c:v>
                </c:pt>
                <c:pt idx="191">
                  <c:v>2.7989999999999999</c:v>
                </c:pt>
                <c:pt idx="192">
                  <c:v>3.1659999999999999</c:v>
                </c:pt>
                <c:pt idx="193">
                  <c:v>2.8439999999999999</c:v>
                </c:pt>
                <c:pt idx="194">
                  <c:v>2.8729999999999967</c:v>
                </c:pt>
                <c:pt idx="195">
                  <c:v>3.0509999999999997</c:v>
                </c:pt>
                <c:pt idx="196">
                  <c:v>2.698</c:v>
                </c:pt>
                <c:pt idx="197">
                  <c:v>2.7010000000000001</c:v>
                </c:pt>
                <c:pt idx="198">
                  <c:v>2.5569999999999977</c:v>
                </c:pt>
                <c:pt idx="199">
                  <c:v>2.4359999999999977</c:v>
                </c:pt>
                <c:pt idx="200">
                  <c:v>2.3149999999999977</c:v>
                </c:pt>
                <c:pt idx="201">
                  <c:v>2.7810000000000001</c:v>
                </c:pt>
                <c:pt idx="202">
                  <c:v>2.3989999999999987</c:v>
                </c:pt>
                <c:pt idx="203">
                  <c:v>2.5739999999999998</c:v>
                </c:pt>
                <c:pt idx="204">
                  <c:v>2.25</c:v>
                </c:pt>
                <c:pt idx="205">
                  <c:v>2.1109999999999998</c:v>
                </c:pt>
                <c:pt idx="206">
                  <c:v>2.7930000000000001</c:v>
                </c:pt>
                <c:pt idx="207">
                  <c:v>2.1219999999999999</c:v>
                </c:pt>
                <c:pt idx="208">
                  <c:v>1.9860000000000102</c:v>
                </c:pt>
                <c:pt idx="209">
                  <c:v>1.9830000000000001</c:v>
                </c:pt>
                <c:pt idx="210">
                  <c:v>2.254</c:v>
                </c:pt>
                <c:pt idx="211">
                  <c:v>2.3169999999999793</c:v>
                </c:pt>
                <c:pt idx="212">
                  <c:v>2.226</c:v>
                </c:pt>
                <c:pt idx="213">
                  <c:v>1.9660000000000091</c:v>
                </c:pt>
                <c:pt idx="214">
                  <c:v>1.9590000000000001</c:v>
                </c:pt>
                <c:pt idx="215">
                  <c:v>1.823</c:v>
                </c:pt>
                <c:pt idx="216">
                  <c:v>2.1680000000000001</c:v>
                </c:pt>
                <c:pt idx="217">
                  <c:v>1.7449999999999899</c:v>
                </c:pt>
                <c:pt idx="218">
                  <c:v>2.226</c:v>
                </c:pt>
                <c:pt idx="219">
                  <c:v>1.9500000000000091</c:v>
                </c:pt>
                <c:pt idx="220">
                  <c:v>1.839</c:v>
                </c:pt>
                <c:pt idx="221">
                  <c:v>1.381</c:v>
                </c:pt>
                <c:pt idx="222">
                  <c:v>1.548</c:v>
                </c:pt>
                <c:pt idx="223">
                  <c:v>1.8320000000000001</c:v>
                </c:pt>
                <c:pt idx="224">
                  <c:v>1.871</c:v>
                </c:pt>
                <c:pt idx="225">
                  <c:v>1.659</c:v>
                </c:pt>
                <c:pt idx="226">
                  <c:v>1.7009999999999887</c:v>
                </c:pt>
                <c:pt idx="227">
                  <c:v>1.32</c:v>
                </c:pt>
                <c:pt idx="228">
                  <c:v>1.282</c:v>
                </c:pt>
                <c:pt idx="229">
                  <c:v>1.534</c:v>
                </c:pt>
                <c:pt idx="230">
                  <c:v>1.319</c:v>
                </c:pt>
                <c:pt idx="231">
                  <c:v>1.3049999999999908</c:v>
                </c:pt>
                <c:pt idx="232">
                  <c:v>1.42</c:v>
                </c:pt>
                <c:pt idx="233">
                  <c:v>1.351</c:v>
                </c:pt>
                <c:pt idx="234">
                  <c:v>1.375</c:v>
                </c:pt>
                <c:pt idx="235">
                  <c:v>1.411999999999981</c:v>
                </c:pt>
                <c:pt idx="236">
                  <c:v>0.79700000000000004</c:v>
                </c:pt>
                <c:pt idx="237">
                  <c:v>1.321</c:v>
                </c:pt>
                <c:pt idx="238">
                  <c:v>1.452</c:v>
                </c:pt>
                <c:pt idx="239">
                  <c:v>1.3480000000000001</c:v>
                </c:pt>
                <c:pt idx="240">
                  <c:v>1.202</c:v>
                </c:pt>
                <c:pt idx="241">
                  <c:v>1.0669999999999908</c:v>
                </c:pt>
                <c:pt idx="242">
                  <c:v>0.98</c:v>
                </c:pt>
                <c:pt idx="243">
                  <c:v>1.024</c:v>
                </c:pt>
                <c:pt idx="244">
                  <c:v>0.99099999999999999</c:v>
                </c:pt>
                <c:pt idx="245">
                  <c:v>0.93400000000000005</c:v>
                </c:pt>
                <c:pt idx="246">
                  <c:v>1.044</c:v>
                </c:pt>
                <c:pt idx="247">
                  <c:v>0.99299999999999999</c:v>
                </c:pt>
                <c:pt idx="248">
                  <c:v>0.74000000000000365</c:v>
                </c:pt>
                <c:pt idx="249">
                  <c:v>0.84000000000000064</c:v>
                </c:pt>
                <c:pt idx="250">
                  <c:v>0.81100000000000005</c:v>
                </c:pt>
                <c:pt idx="251">
                  <c:v>0.89800000000000002</c:v>
                </c:pt>
                <c:pt idx="252">
                  <c:v>0.98599999999999999</c:v>
                </c:pt>
                <c:pt idx="253">
                  <c:v>0.97600000000000064</c:v>
                </c:pt>
                <c:pt idx="254">
                  <c:v>0.89800000000000002</c:v>
                </c:pt>
                <c:pt idx="255">
                  <c:v>0.81899999999999995</c:v>
                </c:pt>
                <c:pt idx="256">
                  <c:v>0.96600000000000064</c:v>
                </c:pt>
                <c:pt idx="257">
                  <c:v>0.96600000000000064</c:v>
                </c:pt>
                <c:pt idx="258">
                  <c:v>0.76400000000000512</c:v>
                </c:pt>
                <c:pt idx="259">
                  <c:v>0.70700000000000063</c:v>
                </c:pt>
                <c:pt idx="260">
                  <c:v>0.69000000000000061</c:v>
                </c:pt>
                <c:pt idx="261">
                  <c:v>0.64400000000000512</c:v>
                </c:pt>
                <c:pt idx="262">
                  <c:v>1.1200000000000001</c:v>
                </c:pt>
                <c:pt idx="263">
                  <c:v>0.92200000000000004</c:v>
                </c:pt>
                <c:pt idx="264">
                  <c:v>0.628000000000005</c:v>
                </c:pt>
                <c:pt idx="265">
                  <c:v>0.70700000000000063</c:v>
                </c:pt>
                <c:pt idx="266">
                  <c:v>0.61100000000000065</c:v>
                </c:pt>
                <c:pt idx="267">
                  <c:v>0.67800000000000593</c:v>
                </c:pt>
                <c:pt idx="268">
                  <c:v>0.82600000000000062</c:v>
                </c:pt>
                <c:pt idx="269">
                  <c:v>0.63700000000000512</c:v>
                </c:pt>
                <c:pt idx="270">
                  <c:v>0.56200000000000061</c:v>
                </c:pt>
                <c:pt idx="271">
                  <c:v>0.41000000000000031</c:v>
                </c:pt>
                <c:pt idx="272">
                  <c:v>1.1990000000000001</c:v>
                </c:pt>
                <c:pt idx="273">
                  <c:v>0.71300000000000063</c:v>
                </c:pt>
                <c:pt idx="274">
                  <c:v>0.30400000000000038</c:v>
                </c:pt>
                <c:pt idx="275">
                  <c:v>0.41100000000000031</c:v>
                </c:pt>
                <c:pt idx="276">
                  <c:v>0.62700000000000489</c:v>
                </c:pt>
                <c:pt idx="277">
                  <c:v>0.76400000000000512</c:v>
                </c:pt>
                <c:pt idx="278">
                  <c:v>0.75900000000000512</c:v>
                </c:pt>
                <c:pt idx="279">
                  <c:v>0.83100000000000063</c:v>
                </c:pt>
                <c:pt idx="280">
                  <c:v>0.70600000000000063</c:v>
                </c:pt>
                <c:pt idx="281">
                  <c:v>0.81</c:v>
                </c:pt>
                <c:pt idx="282">
                  <c:v>0.81399999999999995</c:v>
                </c:pt>
                <c:pt idx="283">
                  <c:v>0.33300000000000296</c:v>
                </c:pt>
                <c:pt idx="284">
                  <c:v>0.91100000000000003</c:v>
                </c:pt>
                <c:pt idx="285">
                  <c:v>0.65500000000000591</c:v>
                </c:pt>
                <c:pt idx="286">
                  <c:v>0.80100000000000005</c:v>
                </c:pt>
                <c:pt idx="287">
                  <c:v>0.58099999999999996</c:v>
                </c:pt>
                <c:pt idx="288">
                  <c:v>0.40400000000000008</c:v>
                </c:pt>
                <c:pt idx="289">
                  <c:v>0.40100000000000002</c:v>
                </c:pt>
                <c:pt idx="290">
                  <c:v>0.38500000000000256</c:v>
                </c:pt>
                <c:pt idx="291">
                  <c:v>0.23</c:v>
                </c:pt>
                <c:pt idx="292">
                  <c:v>0.60400000000000065</c:v>
                </c:pt>
                <c:pt idx="293">
                  <c:v>0.53500000000000003</c:v>
                </c:pt>
                <c:pt idx="294">
                  <c:v>0.28300000000000008</c:v>
                </c:pt>
                <c:pt idx="295">
                  <c:v>0.60900000000000065</c:v>
                </c:pt>
                <c:pt idx="296">
                  <c:v>0.48900000000000032</c:v>
                </c:pt>
                <c:pt idx="297">
                  <c:v>0.51100000000000001</c:v>
                </c:pt>
                <c:pt idx="298">
                  <c:v>0.54</c:v>
                </c:pt>
                <c:pt idx="299">
                  <c:v>0.31500000000000228</c:v>
                </c:pt>
                <c:pt idx="300">
                  <c:v>0.19800000000000001</c:v>
                </c:pt>
                <c:pt idx="301">
                  <c:v>0.37300000000000227</c:v>
                </c:pt>
                <c:pt idx="302">
                  <c:v>0.23500000000000001</c:v>
                </c:pt>
                <c:pt idx="303">
                  <c:v>0.28600000000000031</c:v>
                </c:pt>
                <c:pt idx="304">
                  <c:v>0.69899999999999995</c:v>
                </c:pt>
                <c:pt idx="305">
                  <c:v>0.60700000000000065</c:v>
                </c:pt>
                <c:pt idx="306">
                  <c:v>0.28300000000000008</c:v>
                </c:pt>
                <c:pt idx="307">
                  <c:v>8.5000000000000006E-2</c:v>
                </c:pt>
                <c:pt idx="308">
                  <c:v>0.12300000000000012</c:v>
                </c:pt>
                <c:pt idx="309">
                  <c:v>0.57600000000000062</c:v>
                </c:pt>
                <c:pt idx="310">
                  <c:v>0.24600000000000041</c:v>
                </c:pt>
                <c:pt idx="311">
                  <c:v>0.46400000000000002</c:v>
                </c:pt>
                <c:pt idx="312">
                  <c:v>0.54200000000000004</c:v>
                </c:pt>
                <c:pt idx="313">
                  <c:v>9.4000000000000028E-2</c:v>
                </c:pt>
                <c:pt idx="314">
                  <c:v>0.22700000000000001</c:v>
                </c:pt>
                <c:pt idx="315">
                  <c:v>0.24500000000000041</c:v>
                </c:pt>
                <c:pt idx="316">
                  <c:v>0.43500000000000227</c:v>
                </c:pt>
                <c:pt idx="317">
                  <c:v>0.15600000000000044</c:v>
                </c:pt>
                <c:pt idx="318">
                  <c:v>0.46100000000000002</c:v>
                </c:pt>
                <c:pt idx="319">
                  <c:v>0.441</c:v>
                </c:pt>
                <c:pt idx="320">
                  <c:v>9.3000000000000208E-2</c:v>
                </c:pt>
                <c:pt idx="321">
                  <c:v>6.0000000000000032E-2</c:v>
                </c:pt>
                <c:pt idx="322">
                  <c:v>-7.3000000000000009E-2</c:v>
                </c:pt>
                <c:pt idx="323">
                  <c:v>7.5999999999999998E-2</c:v>
                </c:pt>
                <c:pt idx="324">
                  <c:v>0.35400000000000031</c:v>
                </c:pt>
                <c:pt idx="325">
                  <c:v>7.3999999999999996E-2</c:v>
                </c:pt>
                <c:pt idx="326">
                  <c:v>0.36700000000000038</c:v>
                </c:pt>
                <c:pt idx="327">
                  <c:v>9.8000000000000226E-2</c:v>
                </c:pt>
                <c:pt idx="328">
                  <c:v>0.42800000000000032</c:v>
                </c:pt>
                <c:pt idx="329">
                  <c:v>0.15600000000000044</c:v>
                </c:pt>
                <c:pt idx="330">
                  <c:v>0.35100000000000031</c:v>
                </c:pt>
                <c:pt idx="331">
                  <c:v>0.20900000000000021</c:v>
                </c:pt>
                <c:pt idx="332">
                  <c:v>7.9000000000000514E-2</c:v>
                </c:pt>
                <c:pt idx="333">
                  <c:v>0.38100000000000256</c:v>
                </c:pt>
                <c:pt idx="334">
                  <c:v>0.29200000000000031</c:v>
                </c:pt>
                <c:pt idx="335">
                  <c:v>0.20700000000000021</c:v>
                </c:pt>
                <c:pt idx="336">
                  <c:v>0.11799999999999998</c:v>
                </c:pt>
                <c:pt idx="337">
                  <c:v>0.36900000000000038</c:v>
                </c:pt>
                <c:pt idx="338">
                  <c:v>0.44400000000000001</c:v>
                </c:pt>
                <c:pt idx="339">
                  <c:v>0.252</c:v>
                </c:pt>
                <c:pt idx="340">
                  <c:v>1.0000000000000041E-3</c:v>
                </c:pt>
                <c:pt idx="341">
                  <c:v>-0.128</c:v>
                </c:pt>
                <c:pt idx="342">
                  <c:v>0.54800000000000004</c:v>
                </c:pt>
                <c:pt idx="343">
                  <c:v>0.18700000000000044</c:v>
                </c:pt>
                <c:pt idx="344">
                  <c:v>0.35300000000000031</c:v>
                </c:pt>
                <c:pt idx="345">
                  <c:v>0.26900000000000002</c:v>
                </c:pt>
                <c:pt idx="346">
                  <c:v>0.31500000000000228</c:v>
                </c:pt>
                <c:pt idx="347">
                  <c:v>0.33900000000000297</c:v>
                </c:pt>
                <c:pt idx="348">
                  <c:v>0.13300000000000001</c:v>
                </c:pt>
                <c:pt idx="349">
                  <c:v>0.253</c:v>
                </c:pt>
                <c:pt idx="350">
                  <c:v>0.53800000000000003</c:v>
                </c:pt>
              </c:numCache>
            </c:numRef>
          </c:yVal>
          <c:smooth val="1"/>
        </c:ser>
        <c:ser>
          <c:idx val="16"/>
          <c:order val="1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M$1:$M$351</c:f>
              <c:numCache>
                <c:formatCode>General</c:formatCode>
                <c:ptCount val="351"/>
                <c:pt idx="0">
                  <c:v>2.3339999999999987</c:v>
                </c:pt>
                <c:pt idx="1">
                  <c:v>2.3139999999999987</c:v>
                </c:pt>
                <c:pt idx="2">
                  <c:v>2.2040000000000002</c:v>
                </c:pt>
                <c:pt idx="3">
                  <c:v>2.4499999999999997</c:v>
                </c:pt>
                <c:pt idx="4">
                  <c:v>2.3359999999999967</c:v>
                </c:pt>
                <c:pt idx="5">
                  <c:v>2.3029999999999977</c:v>
                </c:pt>
                <c:pt idx="6">
                  <c:v>2.5089999999999999</c:v>
                </c:pt>
                <c:pt idx="7">
                  <c:v>2.3689999999999998</c:v>
                </c:pt>
                <c:pt idx="8">
                  <c:v>2.649</c:v>
                </c:pt>
                <c:pt idx="9">
                  <c:v>2.0449999999999999</c:v>
                </c:pt>
                <c:pt idx="10">
                  <c:v>2.4670000000000001</c:v>
                </c:pt>
                <c:pt idx="11">
                  <c:v>2.181</c:v>
                </c:pt>
                <c:pt idx="12">
                  <c:v>2.2610000000000001</c:v>
                </c:pt>
                <c:pt idx="13">
                  <c:v>2.4359999999999977</c:v>
                </c:pt>
                <c:pt idx="14">
                  <c:v>1.927</c:v>
                </c:pt>
                <c:pt idx="15">
                  <c:v>2.4259999999999997</c:v>
                </c:pt>
                <c:pt idx="16">
                  <c:v>1.9440000000000091</c:v>
                </c:pt>
                <c:pt idx="17">
                  <c:v>1.829</c:v>
                </c:pt>
                <c:pt idx="18">
                  <c:v>1.76</c:v>
                </c:pt>
                <c:pt idx="19">
                  <c:v>1.925</c:v>
                </c:pt>
                <c:pt idx="20">
                  <c:v>2.08</c:v>
                </c:pt>
                <c:pt idx="21">
                  <c:v>2.113</c:v>
                </c:pt>
                <c:pt idx="22">
                  <c:v>2.2389999999999999</c:v>
                </c:pt>
                <c:pt idx="23">
                  <c:v>1.9990000000000001</c:v>
                </c:pt>
                <c:pt idx="24">
                  <c:v>1.82</c:v>
                </c:pt>
                <c:pt idx="25">
                  <c:v>2.0939999999999999</c:v>
                </c:pt>
                <c:pt idx="26">
                  <c:v>2.0209999999999999</c:v>
                </c:pt>
                <c:pt idx="27">
                  <c:v>2.3209999999999997</c:v>
                </c:pt>
                <c:pt idx="28">
                  <c:v>2.198</c:v>
                </c:pt>
                <c:pt idx="29">
                  <c:v>2.141</c:v>
                </c:pt>
                <c:pt idx="30">
                  <c:v>2.1040000000000001</c:v>
                </c:pt>
                <c:pt idx="31">
                  <c:v>1.756</c:v>
                </c:pt>
                <c:pt idx="32">
                  <c:v>2.2389999999999999</c:v>
                </c:pt>
                <c:pt idx="33">
                  <c:v>2.3559999999999977</c:v>
                </c:pt>
                <c:pt idx="34">
                  <c:v>2.0009999999999999</c:v>
                </c:pt>
                <c:pt idx="35">
                  <c:v>2.1800000000000002</c:v>
                </c:pt>
                <c:pt idx="36">
                  <c:v>1.7989999999999908</c:v>
                </c:pt>
                <c:pt idx="37">
                  <c:v>2.3019999999999987</c:v>
                </c:pt>
                <c:pt idx="38">
                  <c:v>1.7909999999999906</c:v>
                </c:pt>
                <c:pt idx="39">
                  <c:v>2.0640000000000001</c:v>
                </c:pt>
                <c:pt idx="40">
                  <c:v>2.2109999999999999</c:v>
                </c:pt>
                <c:pt idx="41">
                  <c:v>2.56</c:v>
                </c:pt>
                <c:pt idx="42">
                  <c:v>2.62</c:v>
                </c:pt>
                <c:pt idx="43">
                  <c:v>2.1829999999999998</c:v>
                </c:pt>
                <c:pt idx="44">
                  <c:v>2.8419999999999987</c:v>
                </c:pt>
                <c:pt idx="45">
                  <c:v>2.9049999999999998</c:v>
                </c:pt>
                <c:pt idx="46">
                  <c:v>3.2589999999999999</c:v>
                </c:pt>
                <c:pt idx="47">
                  <c:v>3.1719999999999997</c:v>
                </c:pt>
                <c:pt idx="48">
                  <c:v>3.2749999999999999</c:v>
                </c:pt>
                <c:pt idx="49">
                  <c:v>3.14</c:v>
                </c:pt>
                <c:pt idx="50">
                  <c:v>3.3709999999999987</c:v>
                </c:pt>
                <c:pt idx="51">
                  <c:v>3.2709999999999999</c:v>
                </c:pt>
                <c:pt idx="52">
                  <c:v>3.1259999999999999</c:v>
                </c:pt>
                <c:pt idx="53">
                  <c:v>2.9729999999999968</c:v>
                </c:pt>
                <c:pt idx="54">
                  <c:v>2.92</c:v>
                </c:pt>
                <c:pt idx="55">
                  <c:v>2.8979999999999997</c:v>
                </c:pt>
                <c:pt idx="56">
                  <c:v>2.9789999999999988</c:v>
                </c:pt>
                <c:pt idx="57">
                  <c:v>3.04</c:v>
                </c:pt>
                <c:pt idx="58">
                  <c:v>3.028</c:v>
                </c:pt>
                <c:pt idx="59">
                  <c:v>2.754</c:v>
                </c:pt>
                <c:pt idx="60">
                  <c:v>2.0499999999999998</c:v>
                </c:pt>
                <c:pt idx="61">
                  <c:v>2.4470000000000001</c:v>
                </c:pt>
                <c:pt idx="62">
                  <c:v>2.1719999999999997</c:v>
                </c:pt>
                <c:pt idx="63">
                  <c:v>2.4189999999999987</c:v>
                </c:pt>
                <c:pt idx="64">
                  <c:v>2.4979999999999998</c:v>
                </c:pt>
                <c:pt idx="65">
                  <c:v>3.0470000000000002</c:v>
                </c:pt>
                <c:pt idx="66">
                  <c:v>2.6919999999999997</c:v>
                </c:pt>
                <c:pt idx="67">
                  <c:v>3.0680000000000001</c:v>
                </c:pt>
                <c:pt idx="68">
                  <c:v>3.069</c:v>
                </c:pt>
                <c:pt idx="69">
                  <c:v>2.8349999999999977</c:v>
                </c:pt>
                <c:pt idx="70">
                  <c:v>3.7359999999999998</c:v>
                </c:pt>
                <c:pt idx="71">
                  <c:v>2.9189999999999987</c:v>
                </c:pt>
                <c:pt idx="72">
                  <c:v>3.2669999999999999</c:v>
                </c:pt>
                <c:pt idx="73">
                  <c:v>3.4559999999999977</c:v>
                </c:pt>
                <c:pt idx="74">
                  <c:v>2.9119999999999977</c:v>
                </c:pt>
                <c:pt idx="75">
                  <c:v>3.407</c:v>
                </c:pt>
                <c:pt idx="76">
                  <c:v>3.5759999999999987</c:v>
                </c:pt>
                <c:pt idx="77">
                  <c:v>4.04</c:v>
                </c:pt>
                <c:pt idx="78">
                  <c:v>3.5749999999999997</c:v>
                </c:pt>
                <c:pt idx="79">
                  <c:v>4.1839999999999975</c:v>
                </c:pt>
                <c:pt idx="80">
                  <c:v>3.9289999999999998</c:v>
                </c:pt>
                <c:pt idx="81">
                  <c:v>4.1779999999999955</c:v>
                </c:pt>
                <c:pt idx="82">
                  <c:v>4.556</c:v>
                </c:pt>
                <c:pt idx="83">
                  <c:v>4.4000000000000004</c:v>
                </c:pt>
                <c:pt idx="84">
                  <c:v>4.67</c:v>
                </c:pt>
                <c:pt idx="85">
                  <c:v>5.4059999999999997</c:v>
                </c:pt>
                <c:pt idx="86">
                  <c:v>4.7679999999999945</c:v>
                </c:pt>
                <c:pt idx="87">
                  <c:v>5.2590000000000003</c:v>
                </c:pt>
                <c:pt idx="88">
                  <c:v>5.1869999999999985</c:v>
                </c:pt>
                <c:pt idx="89">
                  <c:v>5.91</c:v>
                </c:pt>
                <c:pt idx="90">
                  <c:v>5.4700000000000024</c:v>
                </c:pt>
                <c:pt idx="91">
                  <c:v>5.6979999999999755</c:v>
                </c:pt>
                <c:pt idx="92">
                  <c:v>5.8049999999999855</c:v>
                </c:pt>
                <c:pt idx="93">
                  <c:v>5.5490000000000004</c:v>
                </c:pt>
                <c:pt idx="94">
                  <c:v>6.1519999999999975</c:v>
                </c:pt>
                <c:pt idx="95">
                  <c:v>5.8579999999999846</c:v>
                </c:pt>
                <c:pt idx="96">
                  <c:v>5.6879999999999855</c:v>
                </c:pt>
                <c:pt idx="97">
                  <c:v>6.0649999999999755</c:v>
                </c:pt>
                <c:pt idx="98">
                  <c:v>6.4320000000000004</c:v>
                </c:pt>
                <c:pt idx="99">
                  <c:v>5.9580000000000002</c:v>
                </c:pt>
                <c:pt idx="100">
                  <c:v>6.6689999999999845</c:v>
                </c:pt>
                <c:pt idx="101">
                  <c:v>6.6349999999999945</c:v>
                </c:pt>
                <c:pt idx="102">
                  <c:v>6.6909999999999945</c:v>
                </c:pt>
                <c:pt idx="103">
                  <c:v>6.5090000000000003</c:v>
                </c:pt>
                <c:pt idx="104">
                  <c:v>6.9009999999999998</c:v>
                </c:pt>
                <c:pt idx="105">
                  <c:v>6.9080000000000004</c:v>
                </c:pt>
                <c:pt idx="106">
                  <c:v>6.6819999999999995</c:v>
                </c:pt>
                <c:pt idx="107">
                  <c:v>6.7030000000000003</c:v>
                </c:pt>
                <c:pt idx="108">
                  <c:v>6.7669999999999995</c:v>
                </c:pt>
                <c:pt idx="109">
                  <c:v>7.3710000000000004</c:v>
                </c:pt>
                <c:pt idx="110">
                  <c:v>6.8599999999999985</c:v>
                </c:pt>
                <c:pt idx="111">
                  <c:v>6.766</c:v>
                </c:pt>
                <c:pt idx="112">
                  <c:v>6.9210000000000003</c:v>
                </c:pt>
                <c:pt idx="113">
                  <c:v>6.7519999999999998</c:v>
                </c:pt>
                <c:pt idx="114">
                  <c:v>6.8860000000000001</c:v>
                </c:pt>
                <c:pt idx="115">
                  <c:v>6.7130000000000001</c:v>
                </c:pt>
                <c:pt idx="116">
                  <c:v>7.0739999999999998</c:v>
                </c:pt>
                <c:pt idx="117">
                  <c:v>6.4710000000000134</c:v>
                </c:pt>
                <c:pt idx="118">
                  <c:v>6.577</c:v>
                </c:pt>
                <c:pt idx="119">
                  <c:v>6.6059999999999945</c:v>
                </c:pt>
                <c:pt idx="120">
                  <c:v>6.68</c:v>
                </c:pt>
                <c:pt idx="121">
                  <c:v>6.24</c:v>
                </c:pt>
                <c:pt idx="122">
                  <c:v>6.5330000000000004</c:v>
                </c:pt>
                <c:pt idx="123">
                  <c:v>6.5039999999999996</c:v>
                </c:pt>
                <c:pt idx="124">
                  <c:v>6.3199999999999985</c:v>
                </c:pt>
                <c:pt idx="125">
                  <c:v>6.242</c:v>
                </c:pt>
                <c:pt idx="126">
                  <c:v>6.9219999999999997</c:v>
                </c:pt>
                <c:pt idx="127">
                  <c:v>6.2089999999999996</c:v>
                </c:pt>
                <c:pt idx="128">
                  <c:v>6.556</c:v>
                </c:pt>
                <c:pt idx="129">
                  <c:v>6.4089999999999998</c:v>
                </c:pt>
                <c:pt idx="130">
                  <c:v>6.3649999999999745</c:v>
                </c:pt>
                <c:pt idx="131">
                  <c:v>6.2139999999999995</c:v>
                </c:pt>
                <c:pt idx="132">
                  <c:v>6.7149999999999945</c:v>
                </c:pt>
                <c:pt idx="133">
                  <c:v>6.2610000000000001</c:v>
                </c:pt>
                <c:pt idx="134">
                  <c:v>6.335</c:v>
                </c:pt>
                <c:pt idx="135">
                  <c:v>6.4189999999999996</c:v>
                </c:pt>
                <c:pt idx="136">
                  <c:v>6.45</c:v>
                </c:pt>
                <c:pt idx="137">
                  <c:v>6.29</c:v>
                </c:pt>
                <c:pt idx="138">
                  <c:v>6.2350000000000003</c:v>
                </c:pt>
                <c:pt idx="139">
                  <c:v>5.9450000000000003</c:v>
                </c:pt>
                <c:pt idx="140">
                  <c:v>6.1</c:v>
                </c:pt>
                <c:pt idx="141">
                  <c:v>6.4729999999999999</c:v>
                </c:pt>
                <c:pt idx="142">
                  <c:v>6.0579999999999945</c:v>
                </c:pt>
                <c:pt idx="143">
                  <c:v>6.42</c:v>
                </c:pt>
                <c:pt idx="144">
                  <c:v>6.4109999999999996</c:v>
                </c:pt>
                <c:pt idx="145">
                  <c:v>6.7380000000000004</c:v>
                </c:pt>
                <c:pt idx="146">
                  <c:v>6.29</c:v>
                </c:pt>
                <c:pt idx="147">
                  <c:v>6.41</c:v>
                </c:pt>
                <c:pt idx="148">
                  <c:v>6.5669999999999975</c:v>
                </c:pt>
                <c:pt idx="149">
                  <c:v>6.2380000000000004</c:v>
                </c:pt>
                <c:pt idx="150">
                  <c:v>6.3369999999999997</c:v>
                </c:pt>
                <c:pt idx="151">
                  <c:v>6.0519999999999996</c:v>
                </c:pt>
                <c:pt idx="152">
                  <c:v>6.3149999999999755</c:v>
                </c:pt>
                <c:pt idx="153">
                  <c:v>6.0750000000000002</c:v>
                </c:pt>
                <c:pt idx="154">
                  <c:v>5.952</c:v>
                </c:pt>
                <c:pt idx="155">
                  <c:v>5.7530000000000001</c:v>
                </c:pt>
                <c:pt idx="156">
                  <c:v>5.8149999999999755</c:v>
                </c:pt>
                <c:pt idx="157">
                  <c:v>5.5209999999999955</c:v>
                </c:pt>
                <c:pt idx="158">
                  <c:v>5.7729999999999997</c:v>
                </c:pt>
                <c:pt idx="159">
                  <c:v>5.9290000000000003</c:v>
                </c:pt>
                <c:pt idx="160">
                  <c:v>6.0369999999999999</c:v>
                </c:pt>
                <c:pt idx="161">
                  <c:v>5.508</c:v>
                </c:pt>
                <c:pt idx="162">
                  <c:v>5.2450000000000001</c:v>
                </c:pt>
                <c:pt idx="163">
                  <c:v>5.4130000000000003</c:v>
                </c:pt>
                <c:pt idx="164">
                  <c:v>5.3879999999999955</c:v>
                </c:pt>
                <c:pt idx="165">
                  <c:v>5.4560000000000004</c:v>
                </c:pt>
                <c:pt idx="166">
                  <c:v>5.3219999999999965</c:v>
                </c:pt>
                <c:pt idx="167">
                  <c:v>5.0209999999999955</c:v>
                </c:pt>
                <c:pt idx="168">
                  <c:v>5.0709999999999997</c:v>
                </c:pt>
                <c:pt idx="169">
                  <c:v>5.1569999999999965</c:v>
                </c:pt>
                <c:pt idx="170">
                  <c:v>4.72</c:v>
                </c:pt>
                <c:pt idx="171">
                  <c:v>5.032</c:v>
                </c:pt>
                <c:pt idx="172">
                  <c:v>4.1319999999999997</c:v>
                </c:pt>
                <c:pt idx="173">
                  <c:v>4.5780000000000003</c:v>
                </c:pt>
                <c:pt idx="174">
                  <c:v>4.7269999999999985</c:v>
                </c:pt>
                <c:pt idx="175">
                  <c:v>4.3929999999999945</c:v>
                </c:pt>
                <c:pt idx="176">
                  <c:v>4.266</c:v>
                </c:pt>
                <c:pt idx="177">
                  <c:v>4.0819999999999999</c:v>
                </c:pt>
                <c:pt idx="178">
                  <c:v>4.444</c:v>
                </c:pt>
                <c:pt idx="179">
                  <c:v>4.0569999999999995</c:v>
                </c:pt>
                <c:pt idx="180">
                  <c:v>4.0279999999999845</c:v>
                </c:pt>
                <c:pt idx="181">
                  <c:v>3.8919999999999977</c:v>
                </c:pt>
                <c:pt idx="182">
                  <c:v>4.2069999999999999</c:v>
                </c:pt>
                <c:pt idx="183">
                  <c:v>3.7330000000000001</c:v>
                </c:pt>
                <c:pt idx="184">
                  <c:v>3.5319999999999987</c:v>
                </c:pt>
                <c:pt idx="185">
                  <c:v>3.5349999999999997</c:v>
                </c:pt>
                <c:pt idx="186">
                  <c:v>3.4419999999999997</c:v>
                </c:pt>
                <c:pt idx="187">
                  <c:v>3.6119999999999997</c:v>
                </c:pt>
                <c:pt idx="188">
                  <c:v>3.524</c:v>
                </c:pt>
                <c:pt idx="189">
                  <c:v>3.1989999999999998</c:v>
                </c:pt>
                <c:pt idx="190">
                  <c:v>3.4949999999999997</c:v>
                </c:pt>
                <c:pt idx="191">
                  <c:v>3.2090000000000001</c:v>
                </c:pt>
                <c:pt idx="192">
                  <c:v>3.1379999999999999</c:v>
                </c:pt>
                <c:pt idx="193">
                  <c:v>2.9349999999999987</c:v>
                </c:pt>
                <c:pt idx="194">
                  <c:v>2.8239999999999998</c:v>
                </c:pt>
                <c:pt idx="195">
                  <c:v>3.1339999999999999</c:v>
                </c:pt>
                <c:pt idx="196">
                  <c:v>2.98</c:v>
                </c:pt>
                <c:pt idx="197">
                  <c:v>2.9559999999999977</c:v>
                </c:pt>
                <c:pt idx="198">
                  <c:v>3.048</c:v>
                </c:pt>
                <c:pt idx="199">
                  <c:v>2.6659999999999999</c:v>
                </c:pt>
                <c:pt idx="200">
                  <c:v>2.5169999999999977</c:v>
                </c:pt>
                <c:pt idx="201">
                  <c:v>2.3579999999999997</c:v>
                </c:pt>
                <c:pt idx="202">
                  <c:v>2.8779999999999997</c:v>
                </c:pt>
                <c:pt idx="203">
                  <c:v>2.673</c:v>
                </c:pt>
                <c:pt idx="204">
                  <c:v>2.7930000000000001</c:v>
                </c:pt>
                <c:pt idx="205">
                  <c:v>2.661</c:v>
                </c:pt>
                <c:pt idx="206">
                  <c:v>2.7210000000000001</c:v>
                </c:pt>
                <c:pt idx="207">
                  <c:v>2.4559999999999977</c:v>
                </c:pt>
                <c:pt idx="208">
                  <c:v>2.601</c:v>
                </c:pt>
                <c:pt idx="209">
                  <c:v>2.3099999999999987</c:v>
                </c:pt>
                <c:pt idx="210">
                  <c:v>2.1280000000000001</c:v>
                </c:pt>
                <c:pt idx="211">
                  <c:v>2.5430000000000001</c:v>
                </c:pt>
                <c:pt idx="212">
                  <c:v>2.15</c:v>
                </c:pt>
                <c:pt idx="213">
                  <c:v>2.3419999999999987</c:v>
                </c:pt>
                <c:pt idx="214">
                  <c:v>2.3069999999999977</c:v>
                </c:pt>
                <c:pt idx="215">
                  <c:v>2.4559999999999977</c:v>
                </c:pt>
                <c:pt idx="216">
                  <c:v>1.6950000000000001</c:v>
                </c:pt>
                <c:pt idx="217">
                  <c:v>1.86</c:v>
                </c:pt>
                <c:pt idx="218">
                  <c:v>2.0099999999999998</c:v>
                </c:pt>
                <c:pt idx="219">
                  <c:v>1.903</c:v>
                </c:pt>
                <c:pt idx="220">
                  <c:v>1.744</c:v>
                </c:pt>
                <c:pt idx="221">
                  <c:v>2.0559999999999987</c:v>
                </c:pt>
                <c:pt idx="222">
                  <c:v>1.6519999999999897</c:v>
                </c:pt>
                <c:pt idx="223">
                  <c:v>1.1830000000000001</c:v>
                </c:pt>
                <c:pt idx="224">
                  <c:v>1.77</c:v>
                </c:pt>
                <c:pt idx="225">
                  <c:v>1.9379999999999908</c:v>
                </c:pt>
                <c:pt idx="226">
                  <c:v>1.319</c:v>
                </c:pt>
                <c:pt idx="227">
                  <c:v>1.5009999999999897</c:v>
                </c:pt>
                <c:pt idx="228">
                  <c:v>1.845</c:v>
                </c:pt>
                <c:pt idx="229">
                  <c:v>1.756</c:v>
                </c:pt>
                <c:pt idx="230">
                  <c:v>1.8640000000000001</c:v>
                </c:pt>
                <c:pt idx="231">
                  <c:v>1.145</c:v>
                </c:pt>
                <c:pt idx="232">
                  <c:v>1.24</c:v>
                </c:pt>
                <c:pt idx="233">
                  <c:v>1.4129999999999869</c:v>
                </c:pt>
                <c:pt idx="234">
                  <c:v>1.4929999999999899</c:v>
                </c:pt>
                <c:pt idx="235">
                  <c:v>1.042</c:v>
                </c:pt>
                <c:pt idx="236">
                  <c:v>1.6960000000000091</c:v>
                </c:pt>
                <c:pt idx="237">
                  <c:v>0.90800000000000003</c:v>
                </c:pt>
                <c:pt idx="238">
                  <c:v>1.365</c:v>
                </c:pt>
                <c:pt idx="239">
                  <c:v>1.486999999999989</c:v>
                </c:pt>
                <c:pt idx="240">
                  <c:v>1.1980000000000091</c:v>
                </c:pt>
                <c:pt idx="241">
                  <c:v>0.92500000000000004</c:v>
                </c:pt>
                <c:pt idx="242">
                  <c:v>0.91900000000000004</c:v>
                </c:pt>
                <c:pt idx="243">
                  <c:v>1.2049999999999887</c:v>
                </c:pt>
                <c:pt idx="244">
                  <c:v>1.9219999999999908</c:v>
                </c:pt>
                <c:pt idx="245">
                  <c:v>0.86000000000000065</c:v>
                </c:pt>
                <c:pt idx="246">
                  <c:v>1.359</c:v>
                </c:pt>
                <c:pt idx="247">
                  <c:v>0.74600000000000455</c:v>
                </c:pt>
                <c:pt idx="248">
                  <c:v>1.2909999999999906</c:v>
                </c:pt>
                <c:pt idx="249">
                  <c:v>1.276</c:v>
                </c:pt>
                <c:pt idx="250">
                  <c:v>1.111</c:v>
                </c:pt>
                <c:pt idx="251">
                  <c:v>0.88700000000000001</c:v>
                </c:pt>
                <c:pt idx="252">
                  <c:v>0.76900000000000512</c:v>
                </c:pt>
                <c:pt idx="253">
                  <c:v>1.248</c:v>
                </c:pt>
                <c:pt idx="254">
                  <c:v>0.88800000000000001</c:v>
                </c:pt>
                <c:pt idx="255">
                  <c:v>0.84100000000000064</c:v>
                </c:pt>
                <c:pt idx="256">
                  <c:v>0.88300000000000001</c:v>
                </c:pt>
                <c:pt idx="257">
                  <c:v>0.77000000000000512</c:v>
                </c:pt>
                <c:pt idx="258">
                  <c:v>0.69000000000000061</c:v>
                </c:pt>
                <c:pt idx="259">
                  <c:v>0.83700000000000063</c:v>
                </c:pt>
                <c:pt idx="260">
                  <c:v>0.71900000000000064</c:v>
                </c:pt>
                <c:pt idx="261">
                  <c:v>0.74100000000000454</c:v>
                </c:pt>
                <c:pt idx="262">
                  <c:v>0.75500000000000511</c:v>
                </c:pt>
                <c:pt idx="263">
                  <c:v>0.99</c:v>
                </c:pt>
                <c:pt idx="264">
                  <c:v>0.87700000000000489</c:v>
                </c:pt>
                <c:pt idx="265">
                  <c:v>0.88300000000000001</c:v>
                </c:pt>
                <c:pt idx="266">
                  <c:v>0.65200000000000546</c:v>
                </c:pt>
                <c:pt idx="267">
                  <c:v>0.72600000000000064</c:v>
                </c:pt>
                <c:pt idx="268">
                  <c:v>0.54100000000000004</c:v>
                </c:pt>
                <c:pt idx="269">
                  <c:v>0.78300000000000003</c:v>
                </c:pt>
                <c:pt idx="270">
                  <c:v>0.55000000000000004</c:v>
                </c:pt>
                <c:pt idx="271">
                  <c:v>0.79900000000000004</c:v>
                </c:pt>
                <c:pt idx="272">
                  <c:v>0.57800000000000062</c:v>
                </c:pt>
                <c:pt idx="273">
                  <c:v>0.65300000000000569</c:v>
                </c:pt>
                <c:pt idx="274">
                  <c:v>0.57399999999999995</c:v>
                </c:pt>
                <c:pt idx="275">
                  <c:v>0.67500000000000593</c:v>
                </c:pt>
                <c:pt idx="276">
                  <c:v>0.80700000000000005</c:v>
                </c:pt>
                <c:pt idx="277">
                  <c:v>0.82800000000000062</c:v>
                </c:pt>
                <c:pt idx="278">
                  <c:v>0.68100000000000005</c:v>
                </c:pt>
                <c:pt idx="279">
                  <c:v>0.47200000000000031</c:v>
                </c:pt>
                <c:pt idx="280">
                  <c:v>0.80800000000000005</c:v>
                </c:pt>
                <c:pt idx="281">
                  <c:v>0.55000000000000004</c:v>
                </c:pt>
                <c:pt idx="282">
                  <c:v>0.88</c:v>
                </c:pt>
                <c:pt idx="283">
                  <c:v>0.76500000000000512</c:v>
                </c:pt>
                <c:pt idx="284">
                  <c:v>0.56299999999999994</c:v>
                </c:pt>
                <c:pt idx="285">
                  <c:v>0.55400000000000005</c:v>
                </c:pt>
                <c:pt idx="286">
                  <c:v>0.68200000000000005</c:v>
                </c:pt>
                <c:pt idx="287">
                  <c:v>0.62600000000000477</c:v>
                </c:pt>
                <c:pt idx="288">
                  <c:v>0.30500000000000038</c:v>
                </c:pt>
                <c:pt idx="289">
                  <c:v>0.54900000000000004</c:v>
                </c:pt>
                <c:pt idx="290">
                  <c:v>0.72700000000000065</c:v>
                </c:pt>
                <c:pt idx="291">
                  <c:v>0.62100000000000455</c:v>
                </c:pt>
                <c:pt idx="292">
                  <c:v>0.58899999999999997</c:v>
                </c:pt>
                <c:pt idx="293">
                  <c:v>0.70900000000000063</c:v>
                </c:pt>
                <c:pt idx="294">
                  <c:v>0.67000000000000592</c:v>
                </c:pt>
                <c:pt idx="295">
                  <c:v>0.51300000000000001</c:v>
                </c:pt>
                <c:pt idx="296">
                  <c:v>0.53600000000000003</c:v>
                </c:pt>
                <c:pt idx="297">
                  <c:v>0.37900000000000239</c:v>
                </c:pt>
                <c:pt idx="298">
                  <c:v>0.79400000000000004</c:v>
                </c:pt>
                <c:pt idx="299">
                  <c:v>0.61900000000000455</c:v>
                </c:pt>
                <c:pt idx="300">
                  <c:v>0.57700000000000062</c:v>
                </c:pt>
                <c:pt idx="301">
                  <c:v>0.70200000000000062</c:v>
                </c:pt>
                <c:pt idx="302">
                  <c:v>0.37200000000000188</c:v>
                </c:pt>
                <c:pt idx="303">
                  <c:v>0.51</c:v>
                </c:pt>
                <c:pt idx="304">
                  <c:v>0.21300000000000024</c:v>
                </c:pt>
                <c:pt idx="305">
                  <c:v>0.31200000000000228</c:v>
                </c:pt>
                <c:pt idx="306">
                  <c:v>0.44800000000000001</c:v>
                </c:pt>
                <c:pt idx="307">
                  <c:v>0.29700000000000032</c:v>
                </c:pt>
                <c:pt idx="308">
                  <c:v>0.33500000000000296</c:v>
                </c:pt>
                <c:pt idx="309">
                  <c:v>0.91</c:v>
                </c:pt>
                <c:pt idx="310">
                  <c:v>0.52200000000000002</c:v>
                </c:pt>
                <c:pt idx="311">
                  <c:v>0.47100000000000031</c:v>
                </c:pt>
                <c:pt idx="312">
                  <c:v>0.46400000000000002</c:v>
                </c:pt>
                <c:pt idx="313">
                  <c:v>0.38500000000000256</c:v>
                </c:pt>
                <c:pt idx="314">
                  <c:v>0.45500000000000002</c:v>
                </c:pt>
                <c:pt idx="315">
                  <c:v>0.39100000000000262</c:v>
                </c:pt>
                <c:pt idx="316">
                  <c:v>0.28000000000000008</c:v>
                </c:pt>
                <c:pt idx="317">
                  <c:v>0.50700000000000001</c:v>
                </c:pt>
                <c:pt idx="318">
                  <c:v>0.37400000000000228</c:v>
                </c:pt>
                <c:pt idx="319">
                  <c:v>0.37400000000000228</c:v>
                </c:pt>
                <c:pt idx="320">
                  <c:v>0.193</c:v>
                </c:pt>
                <c:pt idx="321">
                  <c:v>0.23200000000000001</c:v>
                </c:pt>
                <c:pt idx="322">
                  <c:v>0.27500000000000002</c:v>
                </c:pt>
                <c:pt idx="323">
                  <c:v>0.30800000000000038</c:v>
                </c:pt>
                <c:pt idx="324">
                  <c:v>0.27300000000000002</c:v>
                </c:pt>
                <c:pt idx="325">
                  <c:v>0.45400000000000001</c:v>
                </c:pt>
                <c:pt idx="326">
                  <c:v>0.33500000000000296</c:v>
                </c:pt>
                <c:pt idx="327">
                  <c:v>0.33700000000000296</c:v>
                </c:pt>
                <c:pt idx="328">
                  <c:v>0.15700000000000044</c:v>
                </c:pt>
                <c:pt idx="329">
                  <c:v>0.52100000000000002</c:v>
                </c:pt>
                <c:pt idx="330">
                  <c:v>0.17400000000000004</c:v>
                </c:pt>
                <c:pt idx="331">
                  <c:v>9.6000000000000002E-2</c:v>
                </c:pt>
                <c:pt idx="332">
                  <c:v>0.36800000000000038</c:v>
                </c:pt>
                <c:pt idx="333">
                  <c:v>0.38300000000000256</c:v>
                </c:pt>
                <c:pt idx="334">
                  <c:v>0.18500000000000041</c:v>
                </c:pt>
                <c:pt idx="335">
                  <c:v>0.115</c:v>
                </c:pt>
                <c:pt idx="336">
                  <c:v>9.7000000000000003E-2</c:v>
                </c:pt>
                <c:pt idx="337">
                  <c:v>0.35100000000000031</c:v>
                </c:pt>
                <c:pt idx="338">
                  <c:v>0.21300000000000024</c:v>
                </c:pt>
                <c:pt idx="339">
                  <c:v>0.39900000000000296</c:v>
                </c:pt>
                <c:pt idx="340">
                  <c:v>0.251</c:v>
                </c:pt>
                <c:pt idx="341">
                  <c:v>0.33200000000000296</c:v>
                </c:pt>
                <c:pt idx="342">
                  <c:v>8.6000000000000021E-2</c:v>
                </c:pt>
                <c:pt idx="343">
                  <c:v>-0.14000000000000001</c:v>
                </c:pt>
                <c:pt idx="344">
                  <c:v>0.42000000000000032</c:v>
                </c:pt>
                <c:pt idx="345">
                  <c:v>0.18400000000000041</c:v>
                </c:pt>
                <c:pt idx="346">
                  <c:v>0.14600000000000021</c:v>
                </c:pt>
                <c:pt idx="347">
                  <c:v>0.24900000000000044</c:v>
                </c:pt>
                <c:pt idx="348">
                  <c:v>0.25600000000000001</c:v>
                </c:pt>
                <c:pt idx="349">
                  <c:v>0.32400000000000256</c:v>
                </c:pt>
                <c:pt idx="350">
                  <c:v>-2.7000000000000225E-2</c:v>
                </c:pt>
              </c:numCache>
            </c:numRef>
          </c:yVal>
          <c:smooth val="1"/>
        </c:ser>
        <c:ser>
          <c:idx val="17"/>
          <c:order val="1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N$1:$N$351</c:f>
              <c:numCache>
                <c:formatCode>General</c:formatCode>
                <c:ptCount val="351"/>
                <c:pt idx="0">
                  <c:v>2.5249999999999999</c:v>
                </c:pt>
                <c:pt idx="1">
                  <c:v>2.3199999999999967</c:v>
                </c:pt>
                <c:pt idx="2">
                  <c:v>1.9940000000000102</c:v>
                </c:pt>
                <c:pt idx="3">
                  <c:v>2.5230000000000001</c:v>
                </c:pt>
                <c:pt idx="4">
                  <c:v>2.093</c:v>
                </c:pt>
                <c:pt idx="5">
                  <c:v>2.2599999999999998</c:v>
                </c:pt>
                <c:pt idx="6">
                  <c:v>1.9730000000000001</c:v>
                </c:pt>
                <c:pt idx="7">
                  <c:v>2.77</c:v>
                </c:pt>
                <c:pt idx="8">
                  <c:v>2.3969999999999967</c:v>
                </c:pt>
                <c:pt idx="9">
                  <c:v>2.1440000000000001</c:v>
                </c:pt>
                <c:pt idx="10">
                  <c:v>2.3819999999999997</c:v>
                </c:pt>
                <c:pt idx="11">
                  <c:v>2.2880000000000011</c:v>
                </c:pt>
                <c:pt idx="12">
                  <c:v>2.3199999999999967</c:v>
                </c:pt>
                <c:pt idx="13">
                  <c:v>2.4609999999999999</c:v>
                </c:pt>
                <c:pt idx="14">
                  <c:v>1.792</c:v>
                </c:pt>
                <c:pt idx="15">
                  <c:v>2.5670000000000002</c:v>
                </c:pt>
                <c:pt idx="16">
                  <c:v>2.3969999999999967</c:v>
                </c:pt>
                <c:pt idx="17">
                  <c:v>1.8420000000000001</c:v>
                </c:pt>
                <c:pt idx="18">
                  <c:v>2.0379999999999998</c:v>
                </c:pt>
                <c:pt idx="19">
                  <c:v>2.1469999999999998</c:v>
                </c:pt>
                <c:pt idx="20">
                  <c:v>2.4379999999999997</c:v>
                </c:pt>
                <c:pt idx="21">
                  <c:v>2.62</c:v>
                </c:pt>
                <c:pt idx="22">
                  <c:v>1.931</c:v>
                </c:pt>
                <c:pt idx="23">
                  <c:v>1.9990000000000001</c:v>
                </c:pt>
                <c:pt idx="24">
                  <c:v>2.2909999999999999</c:v>
                </c:pt>
                <c:pt idx="25">
                  <c:v>2.069</c:v>
                </c:pt>
                <c:pt idx="26">
                  <c:v>1.849</c:v>
                </c:pt>
                <c:pt idx="27">
                  <c:v>1.9450000000000001</c:v>
                </c:pt>
                <c:pt idx="28">
                  <c:v>1.9480000000000091</c:v>
                </c:pt>
                <c:pt idx="29">
                  <c:v>1.5609999999999908</c:v>
                </c:pt>
                <c:pt idx="30">
                  <c:v>1.9100000000000001</c:v>
                </c:pt>
                <c:pt idx="31">
                  <c:v>1.8049999999999908</c:v>
                </c:pt>
                <c:pt idx="32">
                  <c:v>1.7249999999999888</c:v>
                </c:pt>
                <c:pt idx="33">
                  <c:v>1.657</c:v>
                </c:pt>
                <c:pt idx="34">
                  <c:v>1.821</c:v>
                </c:pt>
                <c:pt idx="35">
                  <c:v>2.06</c:v>
                </c:pt>
                <c:pt idx="36">
                  <c:v>1.9600000000000091</c:v>
                </c:pt>
                <c:pt idx="37">
                  <c:v>1.9850000000000001</c:v>
                </c:pt>
                <c:pt idx="38">
                  <c:v>2.16</c:v>
                </c:pt>
                <c:pt idx="39">
                  <c:v>2.1219999999999999</c:v>
                </c:pt>
                <c:pt idx="40">
                  <c:v>2.1459999999999999</c:v>
                </c:pt>
                <c:pt idx="41">
                  <c:v>2.5189999999999997</c:v>
                </c:pt>
                <c:pt idx="42">
                  <c:v>2.6</c:v>
                </c:pt>
                <c:pt idx="43">
                  <c:v>2.5019999999999998</c:v>
                </c:pt>
                <c:pt idx="44">
                  <c:v>2.6829999999999998</c:v>
                </c:pt>
                <c:pt idx="45">
                  <c:v>2.9209999999999998</c:v>
                </c:pt>
                <c:pt idx="46">
                  <c:v>3.2109999999999999</c:v>
                </c:pt>
                <c:pt idx="47">
                  <c:v>3.2709999999999999</c:v>
                </c:pt>
                <c:pt idx="48">
                  <c:v>3.2170000000000001</c:v>
                </c:pt>
                <c:pt idx="49">
                  <c:v>3.0979999999999999</c:v>
                </c:pt>
                <c:pt idx="50">
                  <c:v>3.327</c:v>
                </c:pt>
                <c:pt idx="51">
                  <c:v>3.4099999999999997</c:v>
                </c:pt>
                <c:pt idx="52">
                  <c:v>3.3489999999999998</c:v>
                </c:pt>
                <c:pt idx="53">
                  <c:v>3.0349999999999997</c:v>
                </c:pt>
                <c:pt idx="54">
                  <c:v>3.226</c:v>
                </c:pt>
                <c:pt idx="55">
                  <c:v>3.0979999999999999</c:v>
                </c:pt>
                <c:pt idx="56">
                  <c:v>2.8449999999999998</c:v>
                </c:pt>
                <c:pt idx="57">
                  <c:v>3.2440000000000002</c:v>
                </c:pt>
                <c:pt idx="58">
                  <c:v>2.98</c:v>
                </c:pt>
                <c:pt idx="59">
                  <c:v>2.6680000000000001</c:v>
                </c:pt>
                <c:pt idx="60">
                  <c:v>2.621</c:v>
                </c:pt>
                <c:pt idx="61">
                  <c:v>2.3819999999999997</c:v>
                </c:pt>
                <c:pt idx="62">
                  <c:v>2.4249999999999998</c:v>
                </c:pt>
                <c:pt idx="63">
                  <c:v>2.3609999999999998</c:v>
                </c:pt>
                <c:pt idx="64">
                  <c:v>2.8449999999999998</c:v>
                </c:pt>
                <c:pt idx="65">
                  <c:v>2.9689999999999999</c:v>
                </c:pt>
                <c:pt idx="66">
                  <c:v>2.8389999999999977</c:v>
                </c:pt>
                <c:pt idx="67">
                  <c:v>2.7829999999999999</c:v>
                </c:pt>
                <c:pt idx="68">
                  <c:v>2.4909999999999997</c:v>
                </c:pt>
                <c:pt idx="69">
                  <c:v>2.8159999999999967</c:v>
                </c:pt>
                <c:pt idx="70">
                  <c:v>2.7469999999999999</c:v>
                </c:pt>
                <c:pt idx="71">
                  <c:v>3.0539999999999998</c:v>
                </c:pt>
                <c:pt idx="72">
                  <c:v>3.6890000000000001</c:v>
                </c:pt>
                <c:pt idx="73">
                  <c:v>3.403</c:v>
                </c:pt>
                <c:pt idx="74">
                  <c:v>3.9179999999999997</c:v>
                </c:pt>
                <c:pt idx="75">
                  <c:v>3.4979999999999998</c:v>
                </c:pt>
                <c:pt idx="76">
                  <c:v>3.8419999999999987</c:v>
                </c:pt>
                <c:pt idx="77">
                  <c:v>3.7370000000000001</c:v>
                </c:pt>
                <c:pt idx="78">
                  <c:v>3.9499999999999997</c:v>
                </c:pt>
                <c:pt idx="79">
                  <c:v>4.1379999999999955</c:v>
                </c:pt>
                <c:pt idx="80">
                  <c:v>4.26</c:v>
                </c:pt>
                <c:pt idx="81">
                  <c:v>4.2480000000000002</c:v>
                </c:pt>
                <c:pt idx="82">
                  <c:v>4.6669999999999945</c:v>
                </c:pt>
                <c:pt idx="83">
                  <c:v>4.6969999999999965</c:v>
                </c:pt>
                <c:pt idx="84">
                  <c:v>4.8849999999999945</c:v>
                </c:pt>
                <c:pt idx="85">
                  <c:v>5.141</c:v>
                </c:pt>
                <c:pt idx="86">
                  <c:v>5.4480000000000004</c:v>
                </c:pt>
                <c:pt idx="87">
                  <c:v>4.859</c:v>
                </c:pt>
                <c:pt idx="88">
                  <c:v>5.5369999999999999</c:v>
                </c:pt>
                <c:pt idx="89">
                  <c:v>5.2329999999999997</c:v>
                </c:pt>
                <c:pt idx="90">
                  <c:v>5.4429999999999996</c:v>
                </c:pt>
                <c:pt idx="91">
                  <c:v>5.5330000000000004</c:v>
                </c:pt>
                <c:pt idx="92">
                  <c:v>5.6</c:v>
                </c:pt>
                <c:pt idx="93">
                  <c:v>6.3380000000000001</c:v>
                </c:pt>
                <c:pt idx="94">
                  <c:v>5.9059999999999997</c:v>
                </c:pt>
                <c:pt idx="95">
                  <c:v>6.141</c:v>
                </c:pt>
                <c:pt idx="96">
                  <c:v>5.6049999999999756</c:v>
                </c:pt>
                <c:pt idx="97">
                  <c:v>6.2489999999999997</c:v>
                </c:pt>
                <c:pt idx="98">
                  <c:v>6.1890000000000001</c:v>
                </c:pt>
                <c:pt idx="99">
                  <c:v>6.2110000000000003</c:v>
                </c:pt>
                <c:pt idx="100">
                  <c:v>6.3449999999999855</c:v>
                </c:pt>
                <c:pt idx="101">
                  <c:v>6.468</c:v>
                </c:pt>
                <c:pt idx="102">
                  <c:v>6.359</c:v>
                </c:pt>
                <c:pt idx="103">
                  <c:v>6.5839999999999996</c:v>
                </c:pt>
                <c:pt idx="104">
                  <c:v>6.2639999999999985</c:v>
                </c:pt>
                <c:pt idx="105">
                  <c:v>6.3629999999999765</c:v>
                </c:pt>
                <c:pt idx="106">
                  <c:v>6.4930000000000003</c:v>
                </c:pt>
                <c:pt idx="107">
                  <c:v>6.859</c:v>
                </c:pt>
                <c:pt idx="108">
                  <c:v>6.8559999999999945</c:v>
                </c:pt>
                <c:pt idx="109">
                  <c:v>7.2149999999999945</c:v>
                </c:pt>
                <c:pt idx="110">
                  <c:v>6.8769999999999998</c:v>
                </c:pt>
                <c:pt idx="111">
                  <c:v>6.41</c:v>
                </c:pt>
                <c:pt idx="112">
                  <c:v>6.9630000000000001</c:v>
                </c:pt>
                <c:pt idx="113">
                  <c:v>6.766</c:v>
                </c:pt>
                <c:pt idx="114">
                  <c:v>6.4210000000000003</c:v>
                </c:pt>
                <c:pt idx="115">
                  <c:v>6.9749999999999996</c:v>
                </c:pt>
                <c:pt idx="116">
                  <c:v>6.4870000000000001</c:v>
                </c:pt>
                <c:pt idx="117">
                  <c:v>6.7930000000000001</c:v>
                </c:pt>
                <c:pt idx="118">
                  <c:v>6.8169999999999975</c:v>
                </c:pt>
                <c:pt idx="119">
                  <c:v>6.891</c:v>
                </c:pt>
                <c:pt idx="120">
                  <c:v>6.3819999999999997</c:v>
                </c:pt>
                <c:pt idx="121">
                  <c:v>5.9080000000000004</c:v>
                </c:pt>
                <c:pt idx="122">
                  <c:v>6.5919999999999996</c:v>
                </c:pt>
                <c:pt idx="123">
                  <c:v>6.07</c:v>
                </c:pt>
                <c:pt idx="124">
                  <c:v>6.2700000000000014</c:v>
                </c:pt>
                <c:pt idx="125">
                  <c:v>6.1310000000000002</c:v>
                </c:pt>
                <c:pt idx="126">
                  <c:v>6.04</c:v>
                </c:pt>
                <c:pt idx="127">
                  <c:v>6.5639999999999965</c:v>
                </c:pt>
                <c:pt idx="128">
                  <c:v>6.2549999999999955</c:v>
                </c:pt>
                <c:pt idx="129">
                  <c:v>6.1859999999999955</c:v>
                </c:pt>
                <c:pt idx="130">
                  <c:v>6.2519999999999998</c:v>
                </c:pt>
                <c:pt idx="131">
                  <c:v>6.3659999999999846</c:v>
                </c:pt>
                <c:pt idx="132">
                  <c:v>6.7060000000000004</c:v>
                </c:pt>
                <c:pt idx="133">
                  <c:v>6.8769999999999998</c:v>
                </c:pt>
                <c:pt idx="134">
                  <c:v>6.3289999999999855</c:v>
                </c:pt>
                <c:pt idx="135">
                  <c:v>6.5759999999999996</c:v>
                </c:pt>
                <c:pt idx="136">
                  <c:v>6.4720000000000004</c:v>
                </c:pt>
                <c:pt idx="137">
                  <c:v>6.5</c:v>
                </c:pt>
                <c:pt idx="138">
                  <c:v>6.2869999999999999</c:v>
                </c:pt>
                <c:pt idx="139">
                  <c:v>6.1419999999999995</c:v>
                </c:pt>
                <c:pt idx="140">
                  <c:v>6.3090000000000002</c:v>
                </c:pt>
                <c:pt idx="141">
                  <c:v>6.5090000000000003</c:v>
                </c:pt>
                <c:pt idx="142">
                  <c:v>6.5510000000000002</c:v>
                </c:pt>
                <c:pt idx="143">
                  <c:v>6.0490000000000004</c:v>
                </c:pt>
                <c:pt idx="144">
                  <c:v>6.1310000000000002</c:v>
                </c:pt>
                <c:pt idx="145">
                  <c:v>6.4050000000000002</c:v>
                </c:pt>
                <c:pt idx="146">
                  <c:v>6.1539999999999955</c:v>
                </c:pt>
                <c:pt idx="147">
                  <c:v>5.8919999999999995</c:v>
                </c:pt>
                <c:pt idx="148">
                  <c:v>6.2510000000000003</c:v>
                </c:pt>
                <c:pt idx="149">
                  <c:v>6.2439999999999998</c:v>
                </c:pt>
                <c:pt idx="150">
                  <c:v>6.4310000000000134</c:v>
                </c:pt>
                <c:pt idx="151">
                  <c:v>5.8229999999999755</c:v>
                </c:pt>
                <c:pt idx="152">
                  <c:v>6.2249999999999845</c:v>
                </c:pt>
                <c:pt idx="153">
                  <c:v>6.75</c:v>
                </c:pt>
                <c:pt idx="154">
                  <c:v>5.8689999999999856</c:v>
                </c:pt>
                <c:pt idx="155">
                  <c:v>6.5419999999999998</c:v>
                </c:pt>
                <c:pt idx="156">
                  <c:v>5.8599999999999985</c:v>
                </c:pt>
                <c:pt idx="157">
                  <c:v>5.5330000000000004</c:v>
                </c:pt>
                <c:pt idx="158">
                  <c:v>5.8579999999999846</c:v>
                </c:pt>
                <c:pt idx="159">
                  <c:v>6.0309999999999997</c:v>
                </c:pt>
                <c:pt idx="160">
                  <c:v>5.9039999999999999</c:v>
                </c:pt>
                <c:pt idx="161">
                  <c:v>5.8219999999999965</c:v>
                </c:pt>
                <c:pt idx="162">
                  <c:v>5.2830000000000004</c:v>
                </c:pt>
                <c:pt idx="163">
                  <c:v>5.585</c:v>
                </c:pt>
                <c:pt idx="164">
                  <c:v>5.4580000000000002</c:v>
                </c:pt>
                <c:pt idx="165">
                  <c:v>5.548</c:v>
                </c:pt>
                <c:pt idx="166">
                  <c:v>5.1749999999999945</c:v>
                </c:pt>
                <c:pt idx="167">
                  <c:v>5.0219999999999985</c:v>
                </c:pt>
                <c:pt idx="168">
                  <c:v>4.9690000000000003</c:v>
                </c:pt>
                <c:pt idx="169">
                  <c:v>4.5060000000000002</c:v>
                </c:pt>
                <c:pt idx="170">
                  <c:v>4.6339999999999995</c:v>
                </c:pt>
                <c:pt idx="171">
                  <c:v>4.9169999999999998</c:v>
                </c:pt>
                <c:pt idx="172">
                  <c:v>4.5730000000000004</c:v>
                </c:pt>
                <c:pt idx="173">
                  <c:v>4.3319999999999999</c:v>
                </c:pt>
                <c:pt idx="174">
                  <c:v>4.3619999999999965</c:v>
                </c:pt>
                <c:pt idx="175">
                  <c:v>4.05</c:v>
                </c:pt>
                <c:pt idx="176">
                  <c:v>4.7960000000000003</c:v>
                </c:pt>
                <c:pt idx="177">
                  <c:v>4.2919999999999998</c:v>
                </c:pt>
                <c:pt idx="178">
                  <c:v>4.0519999999999996</c:v>
                </c:pt>
                <c:pt idx="179">
                  <c:v>4.0179999999999945</c:v>
                </c:pt>
                <c:pt idx="180">
                  <c:v>3.5949999999999998</c:v>
                </c:pt>
                <c:pt idx="181">
                  <c:v>3.9430000000000001</c:v>
                </c:pt>
                <c:pt idx="182">
                  <c:v>4.0449999999999955</c:v>
                </c:pt>
                <c:pt idx="183">
                  <c:v>3.9849999999999999</c:v>
                </c:pt>
                <c:pt idx="184">
                  <c:v>3.65</c:v>
                </c:pt>
                <c:pt idx="185">
                  <c:v>3.4109999999999987</c:v>
                </c:pt>
                <c:pt idx="186">
                  <c:v>3.5389999999999997</c:v>
                </c:pt>
                <c:pt idx="187">
                  <c:v>3.5449999999999999</c:v>
                </c:pt>
                <c:pt idx="188">
                  <c:v>3.4609999999999999</c:v>
                </c:pt>
                <c:pt idx="189">
                  <c:v>3.4519999999999977</c:v>
                </c:pt>
                <c:pt idx="190">
                  <c:v>2.988</c:v>
                </c:pt>
                <c:pt idx="191">
                  <c:v>3.2269999999999999</c:v>
                </c:pt>
                <c:pt idx="192">
                  <c:v>3.3259999999999987</c:v>
                </c:pt>
                <c:pt idx="193">
                  <c:v>2.8739999999999997</c:v>
                </c:pt>
                <c:pt idx="194">
                  <c:v>3.2810000000000001</c:v>
                </c:pt>
                <c:pt idx="195">
                  <c:v>3.1949999999999998</c:v>
                </c:pt>
                <c:pt idx="196">
                  <c:v>3.0389999999999997</c:v>
                </c:pt>
                <c:pt idx="197">
                  <c:v>3.08</c:v>
                </c:pt>
                <c:pt idx="198">
                  <c:v>2.9039999999999999</c:v>
                </c:pt>
                <c:pt idx="199">
                  <c:v>2.8249999999999997</c:v>
                </c:pt>
                <c:pt idx="200">
                  <c:v>2.5449999999999999</c:v>
                </c:pt>
                <c:pt idx="201">
                  <c:v>2.177</c:v>
                </c:pt>
                <c:pt idx="202">
                  <c:v>2.5489999999999999</c:v>
                </c:pt>
                <c:pt idx="203">
                  <c:v>1.9950000000000001</c:v>
                </c:pt>
                <c:pt idx="204">
                  <c:v>2.5019999999999998</c:v>
                </c:pt>
                <c:pt idx="205">
                  <c:v>2.2719999999999998</c:v>
                </c:pt>
                <c:pt idx="206">
                  <c:v>2.3619999999999997</c:v>
                </c:pt>
                <c:pt idx="207">
                  <c:v>2.0559999999999987</c:v>
                </c:pt>
                <c:pt idx="208">
                  <c:v>2.15</c:v>
                </c:pt>
                <c:pt idx="209">
                  <c:v>1.9640000000000091</c:v>
                </c:pt>
                <c:pt idx="210">
                  <c:v>2.1989999999999998</c:v>
                </c:pt>
                <c:pt idx="211">
                  <c:v>1.7769999999999897</c:v>
                </c:pt>
                <c:pt idx="212">
                  <c:v>2.3049999999999997</c:v>
                </c:pt>
                <c:pt idx="213">
                  <c:v>1.843</c:v>
                </c:pt>
                <c:pt idx="214">
                  <c:v>1.7949999999999908</c:v>
                </c:pt>
                <c:pt idx="215">
                  <c:v>1.919</c:v>
                </c:pt>
                <c:pt idx="216">
                  <c:v>2.0830000000000002</c:v>
                </c:pt>
                <c:pt idx="217">
                  <c:v>1.78</c:v>
                </c:pt>
                <c:pt idx="218">
                  <c:v>1.786</c:v>
                </c:pt>
                <c:pt idx="219">
                  <c:v>2.0139999999999998</c:v>
                </c:pt>
                <c:pt idx="220">
                  <c:v>1.603</c:v>
                </c:pt>
                <c:pt idx="221">
                  <c:v>1.7189999999999888</c:v>
                </c:pt>
                <c:pt idx="222">
                  <c:v>1.83</c:v>
                </c:pt>
                <c:pt idx="223">
                  <c:v>1.56</c:v>
                </c:pt>
                <c:pt idx="224">
                  <c:v>1.4069999999999867</c:v>
                </c:pt>
                <c:pt idx="225">
                  <c:v>1.4349999999999872</c:v>
                </c:pt>
                <c:pt idx="226">
                  <c:v>1.7489999999999899</c:v>
                </c:pt>
                <c:pt idx="227">
                  <c:v>1.3049999999999908</c:v>
                </c:pt>
                <c:pt idx="228">
                  <c:v>1.329</c:v>
                </c:pt>
                <c:pt idx="229">
                  <c:v>1.3169999999999908</c:v>
                </c:pt>
                <c:pt idx="230">
                  <c:v>1.669</c:v>
                </c:pt>
                <c:pt idx="231">
                  <c:v>1.476</c:v>
                </c:pt>
                <c:pt idx="232">
                  <c:v>1.331</c:v>
                </c:pt>
                <c:pt idx="233">
                  <c:v>1.3939999999999897</c:v>
                </c:pt>
                <c:pt idx="234">
                  <c:v>1.569</c:v>
                </c:pt>
                <c:pt idx="235">
                  <c:v>1.6600000000000001</c:v>
                </c:pt>
                <c:pt idx="236">
                  <c:v>1.026</c:v>
                </c:pt>
                <c:pt idx="237">
                  <c:v>1.4279999999999817</c:v>
                </c:pt>
                <c:pt idx="238">
                  <c:v>1.5029999999999897</c:v>
                </c:pt>
                <c:pt idx="239">
                  <c:v>1.2269999999999888</c:v>
                </c:pt>
                <c:pt idx="240">
                  <c:v>1.05</c:v>
                </c:pt>
                <c:pt idx="241">
                  <c:v>0.91500000000000004</c:v>
                </c:pt>
                <c:pt idx="242">
                  <c:v>1.341</c:v>
                </c:pt>
                <c:pt idx="243">
                  <c:v>1.1359999999999897</c:v>
                </c:pt>
                <c:pt idx="244">
                  <c:v>0.96400000000000063</c:v>
                </c:pt>
                <c:pt idx="245">
                  <c:v>1.208</c:v>
                </c:pt>
                <c:pt idx="246">
                  <c:v>0.89100000000000001</c:v>
                </c:pt>
                <c:pt idx="247">
                  <c:v>1.155</c:v>
                </c:pt>
                <c:pt idx="248">
                  <c:v>1.1890000000000001</c:v>
                </c:pt>
                <c:pt idx="249">
                  <c:v>1.4489999999999887</c:v>
                </c:pt>
                <c:pt idx="250">
                  <c:v>0.76500000000000512</c:v>
                </c:pt>
                <c:pt idx="251">
                  <c:v>0.91300000000000003</c:v>
                </c:pt>
                <c:pt idx="252">
                  <c:v>0.85000000000000064</c:v>
                </c:pt>
                <c:pt idx="253">
                  <c:v>0.97900000000000065</c:v>
                </c:pt>
                <c:pt idx="254">
                  <c:v>0.68899999999999995</c:v>
                </c:pt>
                <c:pt idx="255">
                  <c:v>0.58399999999999996</c:v>
                </c:pt>
                <c:pt idx="256">
                  <c:v>1.0329999999999897</c:v>
                </c:pt>
                <c:pt idx="257">
                  <c:v>1.141</c:v>
                </c:pt>
                <c:pt idx="258">
                  <c:v>0.87300000000000455</c:v>
                </c:pt>
                <c:pt idx="259">
                  <c:v>0.84900000000000064</c:v>
                </c:pt>
                <c:pt idx="260">
                  <c:v>0.67400000000000593</c:v>
                </c:pt>
                <c:pt idx="261">
                  <c:v>0.72100000000000064</c:v>
                </c:pt>
                <c:pt idx="262">
                  <c:v>0.53</c:v>
                </c:pt>
                <c:pt idx="263">
                  <c:v>0.96300000000000063</c:v>
                </c:pt>
                <c:pt idx="264">
                  <c:v>0.88600000000000001</c:v>
                </c:pt>
                <c:pt idx="265">
                  <c:v>0.65900000000000591</c:v>
                </c:pt>
                <c:pt idx="266">
                  <c:v>0.80700000000000005</c:v>
                </c:pt>
                <c:pt idx="267">
                  <c:v>0.48400000000000032</c:v>
                </c:pt>
                <c:pt idx="268">
                  <c:v>0.56499999999999995</c:v>
                </c:pt>
                <c:pt idx="269">
                  <c:v>0.62000000000000455</c:v>
                </c:pt>
                <c:pt idx="270">
                  <c:v>0.67000000000000592</c:v>
                </c:pt>
                <c:pt idx="271">
                  <c:v>0.36100000000000032</c:v>
                </c:pt>
                <c:pt idx="272">
                  <c:v>0.77400000000000513</c:v>
                </c:pt>
                <c:pt idx="273">
                  <c:v>0.47800000000000031</c:v>
                </c:pt>
                <c:pt idx="274">
                  <c:v>0.53700000000000003</c:v>
                </c:pt>
                <c:pt idx="275">
                  <c:v>0.54900000000000004</c:v>
                </c:pt>
                <c:pt idx="276">
                  <c:v>0.47500000000000031</c:v>
                </c:pt>
                <c:pt idx="277">
                  <c:v>0.84300000000000064</c:v>
                </c:pt>
                <c:pt idx="278">
                  <c:v>0.44800000000000001</c:v>
                </c:pt>
                <c:pt idx="279">
                  <c:v>0.57600000000000062</c:v>
                </c:pt>
                <c:pt idx="280">
                  <c:v>0.54300000000000004</c:v>
                </c:pt>
                <c:pt idx="281">
                  <c:v>1.0309999999999897</c:v>
                </c:pt>
                <c:pt idx="282">
                  <c:v>0.54100000000000004</c:v>
                </c:pt>
                <c:pt idx="283">
                  <c:v>0.34700000000000031</c:v>
                </c:pt>
                <c:pt idx="284">
                  <c:v>0.39500000000000296</c:v>
                </c:pt>
                <c:pt idx="285">
                  <c:v>0.42500000000000032</c:v>
                </c:pt>
                <c:pt idx="286">
                  <c:v>0.69599999999999995</c:v>
                </c:pt>
                <c:pt idx="287">
                  <c:v>0.49300000000000038</c:v>
                </c:pt>
                <c:pt idx="288">
                  <c:v>0.83400000000000063</c:v>
                </c:pt>
                <c:pt idx="289">
                  <c:v>-1.9000000000000149E-2</c:v>
                </c:pt>
                <c:pt idx="290">
                  <c:v>0.59599999999999997</c:v>
                </c:pt>
                <c:pt idx="291">
                  <c:v>0.628000000000005</c:v>
                </c:pt>
                <c:pt idx="292">
                  <c:v>0.47700000000000031</c:v>
                </c:pt>
                <c:pt idx="293">
                  <c:v>0.95300000000000062</c:v>
                </c:pt>
                <c:pt idx="294">
                  <c:v>0.254</c:v>
                </c:pt>
                <c:pt idx="295">
                  <c:v>0.80700000000000005</c:v>
                </c:pt>
                <c:pt idx="296">
                  <c:v>0.41500000000000031</c:v>
                </c:pt>
                <c:pt idx="297">
                  <c:v>0.48900000000000032</c:v>
                </c:pt>
                <c:pt idx="298">
                  <c:v>0.63500000000000512</c:v>
                </c:pt>
                <c:pt idx="299">
                  <c:v>0.47400000000000031</c:v>
                </c:pt>
                <c:pt idx="300">
                  <c:v>0.47700000000000031</c:v>
                </c:pt>
                <c:pt idx="301">
                  <c:v>0.19800000000000001</c:v>
                </c:pt>
                <c:pt idx="302">
                  <c:v>0.13800000000000001</c:v>
                </c:pt>
                <c:pt idx="303">
                  <c:v>0.19900000000000001</c:v>
                </c:pt>
                <c:pt idx="304">
                  <c:v>0.27400000000000002</c:v>
                </c:pt>
                <c:pt idx="305">
                  <c:v>0.40700000000000008</c:v>
                </c:pt>
                <c:pt idx="306">
                  <c:v>0.43200000000000038</c:v>
                </c:pt>
                <c:pt idx="307">
                  <c:v>0.27800000000000002</c:v>
                </c:pt>
                <c:pt idx="308">
                  <c:v>0.63300000000000511</c:v>
                </c:pt>
                <c:pt idx="309">
                  <c:v>0.26300000000000001</c:v>
                </c:pt>
                <c:pt idx="310">
                  <c:v>7.5999999999999998E-2</c:v>
                </c:pt>
                <c:pt idx="311">
                  <c:v>0.18400000000000041</c:v>
                </c:pt>
                <c:pt idx="312">
                  <c:v>0.67200000000000593</c:v>
                </c:pt>
                <c:pt idx="313">
                  <c:v>0.28400000000000031</c:v>
                </c:pt>
                <c:pt idx="314">
                  <c:v>0.18500000000000041</c:v>
                </c:pt>
                <c:pt idx="315">
                  <c:v>0.23600000000000004</c:v>
                </c:pt>
                <c:pt idx="316">
                  <c:v>-1.4999999999999998E-2</c:v>
                </c:pt>
                <c:pt idx="317">
                  <c:v>8.1000000000000003E-2</c:v>
                </c:pt>
                <c:pt idx="318">
                  <c:v>0.51800000000000002</c:v>
                </c:pt>
                <c:pt idx="319">
                  <c:v>0.23200000000000001</c:v>
                </c:pt>
                <c:pt idx="320">
                  <c:v>0.41000000000000031</c:v>
                </c:pt>
                <c:pt idx="321">
                  <c:v>0.31000000000000227</c:v>
                </c:pt>
                <c:pt idx="322">
                  <c:v>0.16600000000000001</c:v>
                </c:pt>
                <c:pt idx="323">
                  <c:v>0.32400000000000256</c:v>
                </c:pt>
                <c:pt idx="324">
                  <c:v>0.17600000000000021</c:v>
                </c:pt>
                <c:pt idx="325">
                  <c:v>2.8000000000000001E-2</c:v>
                </c:pt>
                <c:pt idx="326">
                  <c:v>0.38500000000000256</c:v>
                </c:pt>
                <c:pt idx="327">
                  <c:v>0.20300000000000001</c:v>
                </c:pt>
                <c:pt idx="328">
                  <c:v>0.38300000000000256</c:v>
                </c:pt>
                <c:pt idx="329">
                  <c:v>-0.28200000000000008</c:v>
                </c:pt>
                <c:pt idx="330">
                  <c:v>0.28800000000000031</c:v>
                </c:pt>
                <c:pt idx="331">
                  <c:v>0.18000000000000024</c:v>
                </c:pt>
                <c:pt idx="332">
                  <c:v>0.54700000000000004</c:v>
                </c:pt>
                <c:pt idx="333">
                  <c:v>0.41200000000000031</c:v>
                </c:pt>
                <c:pt idx="334">
                  <c:v>-5.5000000000000014E-2</c:v>
                </c:pt>
                <c:pt idx="335">
                  <c:v>0.32400000000000256</c:v>
                </c:pt>
                <c:pt idx="336">
                  <c:v>0.46</c:v>
                </c:pt>
                <c:pt idx="337">
                  <c:v>0.17200000000000001</c:v>
                </c:pt>
                <c:pt idx="338">
                  <c:v>0.22800000000000001</c:v>
                </c:pt>
                <c:pt idx="339">
                  <c:v>9.0000000000000028E-3</c:v>
                </c:pt>
                <c:pt idx="340">
                  <c:v>0.40800000000000008</c:v>
                </c:pt>
                <c:pt idx="341">
                  <c:v>0.31200000000000228</c:v>
                </c:pt>
                <c:pt idx="342">
                  <c:v>0.23300000000000001</c:v>
                </c:pt>
                <c:pt idx="343">
                  <c:v>0.18800000000000044</c:v>
                </c:pt>
                <c:pt idx="344">
                  <c:v>6.8000000000000019E-2</c:v>
                </c:pt>
                <c:pt idx="345">
                  <c:v>0.20500000000000004</c:v>
                </c:pt>
                <c:pt idx="346">
                  <c:v>0.66400000000000592</c:v>
                </c:pt>
                <c:pt idx="347">
                  <c:v>0.193</c:v>
                </c:pt>
                <c:pt idx="348">
                  <c:v>-0.11899999999999998</c:v>
                </c:pt>
                <c:pt idx="349">
                  <c:v>0.30600000000000038</c:v>
                </c:pt>
                <c:pt idx="350">
                  <c:v>-3.1000000000000052E-2</c:v>
                </c:pt>
              </c:numCache>
            </c:numRef>
          </c:yVal>
          <c:smooth val="1"/>
        </c:ser>
        <c:ser>
          <c:idx val="18"/>
          <c:order val="1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O$1:$O$351</c:f>
              <c:numCache>
                <c:formatCode>General</c:formatCode>
                <c:ptCount val="351"/>
                <c:pt idx="0">
                  <c:v>2.8489999999999998</c:v>
                </c:pt>
                <c:pt idx="1">
                  <c:v>2.677</c:v>
                </c:pt>
                <c:pt idx="2">
                  <c:v>2.66</c:v>
                </c:pt>
                <c:pt idx="3">
                  <c:v>2.67</c:v>
                </c:pt>
                <c:pt idx="4">
                  <c:v>2.7229999999999999</c:v>
                </c:pt>
                <c:pt idx="5">
                  <c:v>2.6469999999999998</c:v>
                </c:pt>
                <c:pt idx="6">
                  <c:v>2.8969999999999967</c:v>
                </c:pt>
                <c:pt idx="7">
                  <c:v>2.6149999999999998</c:v>
                </c:pt>
                <c:pt idx="8">
                  <c:v>2.8329999999999793</c:v>
                </c:pt>
                <c:pt idx="9">
                  <c:v>2.4559999999999977</c:v>
                </c:pt>
                <c:pt idx="10">
                  <c:v>2.3049999999999997</c:v>
                </c:pt>
                <c:pt idx="11">
                  <c:v>2.327</c:v>
                </c:pt>
                <c:pt idx="12">
                  <c:v>2.2309999999999999</c:v>
                </c:pt>
                <c:pt idx="13">
                  <c:v>2.5870000000000002</c:v>
                </c:pt>
                <c:pt idx="14">
                  <c:v>2.6379999999999999</c:v>
                </c:pt>
                <c:pt idx="15">
                  <c:v>2.1480000000000001</c:v>
                </c:pt>
                <c:pt idx="16">
                  <c:v>2.4149999999999987</c:v>
                </c:pt>
                <c:pt idx="17">
                  <c:v>2.278</c:v>
                </c:pt>
                <c:pt idx="18">
                  <c:v>2.2890000000000001</c:v>
                </c:pt>
                <c:pt idx="19">
                  <c:v>2.3699999999999997</c:v>
                </c:pt>
                <c:pt idx="20">
                  <c:v>2.323</c:v>
                </c:pt>
                <c:pt idx="21">
                  <c:v>1.823</c:v>
                </c:pt>
                <c:pt idx="22">
                  <c:v>2.028</c:v>
                </c:pt>
                <c:pt idx="23">
                  <c:v>2.9239999999999999</c:v>
                </c:pt>
                <c:pt idx="24">
                  <c:v>2.5840000000000001</c:v>
                </c:pt>
                <c:pt idx="25">
                  <c:v>2.0230000000000001</c:v>
                </c:pt>
                <c:pt idx="26">
                  <c:v>2.4239999999999999</c:v>
                </c:pt>
                <c:pt idx="27">
                  <c:v>2.125</c:v>
                </c:pt>
                <c:pt idx="28">
                  <c:v>2.4609999999999999</c:v>
                </c:pt>
                <c:pt idx="29">
                  <c:v>2.2730000000000001</c:v>
                </c:pt>
                <c:pt idx="30">
                  <c:v>2.3659999999999997</c:v>
                </c:pt>
                <c:pt idx="31">
                  <c:v>1.8540000000000001</c:v>
                </c:pt>
                <c:pt idx="32">
                  <c:v>2.262</c:v>
                </c:pt>
                <c:pt idx="33">
                  <c:v>2.177</c:v>
                </c:pt>
                <c:pt idx="34">
                  <c:v>2.149</c:v>
                </c:pt>
                <c:pt idx="35">
                  <c:v>2.4109999999999987</c:v>
                </c:pt>
                <c:pt idx="36">
                  <c:v>1.9940000000000102</c:v>
                </c:pt>
                <c:pt idx="37">
                  <c:v>2.2949999999999999</c:v>
                </c:pt>
                <c:pt idx="38">
                  <c:v>2.2669999999999999</c:v>
                </c:pt>
                <c:pt idx="39">
                  <c:v>2.3949999999999987</c:v>
                </c:pt>
                <c:pt idx="40">
                  <c:v>2.754</c:v>
                </c:pt>
                <c:pt idx="41">
                  <c:v>2.7159999999999997</c:v>
                </c:pt>
                <c:pt idx="42">
                  <c:v>3.15</c:v>
                </c:pt>
                <c:pt idx="43">
                  <c:v>2.903</c:v>
                </c:pt>
                <c:pt idx="44">
                  <c:v>2.8889999999999998</c:v>
                </c:pt>
                <c:pt idx="45">
                  <c:v>3.1070000000000002</c:v>
                </c:pt>
                <c:pt idx="46">
                  <c:v>3.1109999999999998</c:v>
                </c:pt>
                <c:pt idx="47">
                  <c:v>3.8549999999999978</c:v>
                </c:pt>
                <c:pt idx="48">
                  <c:v>3.3079999999999998</c:v>
                </c:pt>
                <c:pt idx="49">
                  <c:v>3.4139999999999997</c:v>
                </c:pt>
                <c:pt idx="50">
                  <c:v>3.5230000000000001</c:v>
                </c:pt>
                <c:pt idx="51">
                  <c:v>3.5749999999999997</c:v>
                </c:pt>
                <c:pt idx="52">
                  <c:v>3.6080000000000001</c:v>
                </c:pt>
                <c:pt idx="53">
                  <c:v>3.7080000000000002</c:v>
                </c:pt>
                <c:pt idx="54">
                  <c:v>3.3639999999999999</c:v>
                </c:pt>
                <c:pt idx="55">
                  <c:v>3.3589999999999987</c:v>
                </c:pt>
                <c:pt idx="56">
                  <c:v>3.2680000000000002</c:v>
                </c:pt>
                <c:pt idx="57">
                  <c:v>2.988</c:v>
                </c:pt>
                <c:pt idx="58">
                  <c:v>3.133</c:v>
                </c:pt>
                <c:pt idx="59">
                  <c:v>2.9909999999999997</c:v>
                </c:pt>
                <c:pt idx="60">
                  <c:v>2.7970000000000002</c:v>
                </c:pt>
                <c:pt idx="61">
                  <c:v>2.573</c:v>
                </c:pt>
                <c:pt idx="62">
                  <c:v>2.92</c:v>
                </c:pt>
                <c:pt idx="63">
                  <c:v>2.8409999999999997</c:v>
                </c:pt>
                <c:pt idx="64">
                  <c:v>2.9579999999999997</c:v>
                </c:pt>
                <c:pt idx="65">
                  <c:v>3.0489999999999999</c:v>
                </c:pt>
                <c:pt idx="66">
                  <c:v>2.9819999999999998</c:v>
                </c:pt>
                <c:pt idx="67">
                  <c:v>3.161</c:v>
                </c:pt>
                <c:pt idx="68">
                  <c:v>2.8149999999999977</c:v>
                </c:pt>
                <c:pt idx="69">
                  <c:v>3.1959999999999997</c:v>
                </c:pt>
                <c:pt idx="70">
                  <c:v>3.5149999999999997</c:v>
                </c:pt>
                <c:pt idx="71">
                  <c:v>3.7519999999999998</c:v>
                </c:pt>
                <c:pt idx="72">
                  <c:v>3.3899999999999997</c:v>
                </c:pt>
                <c:pt idx="73">
                  <c:v>3.423</c:v>
                </c:pt>
                <c:pt idx="74">
                  <c:v>3.9079999999999999</c:v>
                </c:pt>
                <c:pt idx="75">
                  <c:v>3.9309999999999987</c:v>
                </c:pt>
                <c:pt idx="76">
                  <c:v>3.8759999999999977</c:v>
                </c:pt>
                <c:pt idx="77">
                  <c:v>3.9289999999999998</c:v>
                </c:pt>
                <c:pt idx="78">
                  <c:v>4.2169999999999996</c:v>
                </c:pt>
                <c:pt idx="79">
                  <c:v>4.2130000000000001</c:v>
                </c:pt>
                <c:pt idx="80">
                  <c:v>4.2290000000000001</c:v>
                </c:pt>
                <c:pt idx="81">
                  <c:v>4.5720000000000001</c:v>
                </c:pt>
                <c:pt idx="82">
                  <c:v>4.3579999999999846</c:v>
                </c:pt>
                <c:pt idx="83">
                  <c:v>4.6779999999999955</c:v>
                </c:pt>
                <c:pt idx="84">
                  <c:v>5.2009999999999996</c:v>
                </c:pt>
                <c:pt idx="85">
                  <c:v>5.0949999999999855</c:v>
                </c:pt>
                <c:pt idx="86">
                  <c:v>5.29</c:v>
                </c:pt>
                <c:pt idx="87">
                  <c:v>5.6969999999999965</c:v>
                </c:pt>
                <c:pt idx="88">
                  <c:v>5.516</c:v>
                </c:pt>
                <c:pt idx="89">
                  <c:v>5.8599999999999985</c:v>
                </c:pt>
                <c:pt idx="90">
                  <c:v>5.8609999999999856</c:v>
                </c:pt>
                <c:pt idx="91">
                  <c:v>5.6890000000000001</c:v>
                </c:pt>
                <c:pt idx="92">
                  <c:v>6.609</c:v>
                </c:pt>
                <c:pt idx="93">
                  <c:v>6.6269999999999945</c:v>
                </c:pt>
                <c:pt idx="94">
                  <c:v>6.2229999999999945</c:v>
                </c:pt>
                <c:pt idx="95">
                  <c:v>6.2830000000000004</c:v>
                </c:pt>
                <c:pt idx="96">
                  <c:v>6.8839999999999995</c:v>
                </c:pt>
                <c:pt idx="97">
                  <c:v>6.4539999999999997</c:v>
                </c:pt>
                <c:pt idx="98">
                  <c:v>6.9530000000000003</c:v>
                </c:pt>
                <c:pt idx="99">
                  <c:v>7.0289999999999955</c:v>
                </c:pt>
                <c:pt idx="100">
                  <c:v>7.2329999999999997</c:v>
                </c:pt>
                <c:pt idx="101">
                  <c:v>6.7729999999999997</c:v>
                </c:pt>
                <c:pt idx="102">
                  <c:v>6.9459999999999997</c:v>
                </c:pt>
                <c:pt idx="103">
                  <c:v>6.9489999999999998</c:v>
                </c:pt>
                <c:pt idx="104">
                  <c:v>7.2779999999999996</c:v>
                </c:pt>
                <c:pt idx="105">
                  <c:v>6.6259999999999755</c:v>
                </c:pt>
                <c:pt idx="106">
                  <c:v>6.9720000000000004</c:v>
                </c:pt>
                <c:pt idx="107">
                  <c:v>6.8159999999999945</c:v>
                </c:pt>
                <c:pt idx="108">
                  <c:v>7.1579999999999755</c:v>
                </c:pt>
                <c:pt idx="109">
                  <c:v>7.2409999999999997</c:v>
                </c:pt>
                <c:pt idx="110">
                  <c:v>6.875</c:v>
                </c:pt>
                <c:pt idx="111">
                  <c:v>6.9409999999999998</c:v>
                </c:pt>
                <c:pt idx="112">
                  <c:v>7.9489999999999998</c:v>
                </c:pt>
                <c:pt idx="113">
                  <c:v>7.2219999999999995</c:v>
                </c:pt>
                <c:pt idx="114">
                  <c:v>6.9169999999999998</c:v>
                </c:pt>
                <c:pt idx="115">
                  <c:v>6.923</c:v>
                </c:pt>
                <c:pt idx="116">
                  <c:v>7.1269999999999945</c:v>
                </c:pt>
                <c:pt idx="117">
                  <c:v>7.0060000000000002</c:v>
                </c:pt>
                <c:pt idx="118">
                  <c:v>7.0669999999999975</c:v>
                </c:pt>
                <c:pt idx="119">
                  <c:v>6.9119999999999999</c:v>
                </c:pt>
                <c:pt idx="120">
                  <c:v>6.8439999999999985</c:v>
                </c:pt>
                <c:pt idx="121">
                  <c:v>6.5869999999999997</c:v>
                </c:pt>
                <c:pt idx="122">
                  <c:v>6.4779999999999998</c:v>
                </c:pt>
                <c:pt idx="123">
                  <c:v>7.0249999999999755</c:v>
                </c:pt>
                <c:pt idx="124">
                  <c:v>6.4539999999999997</c:v>
                </c:pt>
                <c:pt idx="125">
                  <c:v>6.399</c:v>
                </c:pt>
                <c:pt idx="126">
                  <c:v>6.71</c:v>
                </c:pt>
                <c:pt idx="127">
                  <c:v>6.6790000000000003</c:v>
                </c:pt>
                <c:pt idx="128">
                  <c:v>6.8179999999999845</c:v>
                </c:pt>
                <c:pt idx="129">
                  <c:v>6.4409999999999998</c:v>
                </c:pt>
                <c:pt idx="130">
                  <c:v>6.6599999999999975</c:v>
                </c:pt>
                <c:pt idx="131">
                  <c:v>6.85</c:v>
                </c:pt>
                <c:pt idx="132">
                  <c:v>7.0590000000000002</c:v>
                </c:pt>
                <c:pt idx="133">
                  <c:v>6.6669999999999945</c:v>
                </c:pt>
                <c:pt idx="134">
                  <c:v>7.0990000000000002</c:v>
                </c:pt>
                <c:pt idx="135">
                  <c:v>6.4080000000000004</c:v>
                </c:pt>
                <c:pt idx="136">
                  <c:v>7.2839999999999998</c:v>
                </c:pt>
                <c:pt idx="137">
                  <c:v>6.8769999999999998</c:v>
                </c:pt>
                <c:pt idx="138">
                  <c:v>7.181</c:v>
                </c:pt>
                <c:pt idx="139">
                  <c:v>6.6979999999999755</c:v>
                </c:pt>
                <c:pt idx="140">
                  <c:v>6.7249999999999845</c:v>
                </c:pt>
                <c:pt idx="141">
                  <c:v>6.718</c:v>
                </c:pt>
                <c:pt idx="142">
                  <c:v>6.851</c:v>
                </c:pt>
                <c:pt idx="143">
                  <c:v>6.8179999999999845</c:v>
                </c:pt>
                <c:pt idx="144">
                  <c:v>6.9930000000000003</c:v>
                </c:pt>
                <c:pt idx="145">
                  <c:v>6.532</c:v>
                </c:pt>
                <c:pt idx="146">
                  <c:v>7.3549999999999756</c:v>
                </c:pt>
                <c:pt idx="147">
                  <c:v>6.3710000000000004</c:v>
                </c:pt>
                <c:pt idx="148">
                  <c:v>6.9320000000000004</c:v>
                </c:pt>
                <c:pt idx="149">
                  <c:v>6.4790000000000134</c:v>
                </c:pt>
                <c:pt idx="150">
                  <c:v>5.8739999999999997</c:v>
                </c:pt>
                <c:pt idx="151">
                  <c:v>6.3539999999999965</c:v>
                </c:pt>
                <c:pt idx="152">
                  <c:v>5.9760000000000124</c:v>
                </c:pt>
                <c:pt idx="153">
                  <c:v>6.4059999999999997</c:v>
                </c:pt>
                <c:pt idx="154">
                  <c:v>5.968</c:v>
                </c:pt>
                <c:pt idx="155">
                  <c:v>5.8129999999999855</c:v>
                </c:pt>
                <c:pt idx="156">
                  <c:v>6.3659999999999846</c:v>
                </c:pt>
                <c:pt idx="157">
                  <c:v>6.0579999999999945</c:v>
                </c:pt>
                <c:pt idx="158">
                  <c:v>5.7910000000000004</c:v>
                </c:pt>
                <c:pt idx="159">
                  <c:v>6.3360000000000003</c:v>
                </c:pt>
                <c:pt idx="160">
                  <c:v>6.0090000000000003</c:v>
                </c:pt>
                <c:pt idx="161">
                  <c:v>5.8209999999999855</c:v>
                </c:pt>
                <c:pt idx="162">
                  <c:v>5.6109999999999856</c:v>
                </c:pt>
                <c:pt idx="163">
                  <c:v>5.2210000000000001</c:v>
                </c:pt>
                <c:pt idx="164">
                  <c:v>5.6</c:v>
                </c:pt>
                <c:pt idx="165">
                  <c:v>5.6199999999999966</c:v>
                </c:pt>
                <c:pt idx="166">
                  <c:v>5.0939999999999985</c:v>
                </c:pt>
                <c:pt idx="167">
                  <c:v>5.29</c:v>
                </c:pt>
                <c:pt idx="168">
                  <c:v>5.3079999999999945</c:v>
                </c:pt>
                <c:pt idx="169">
                  <c:v>5.5289999999999955</c:v>
                </c:pt>
                <c:pt idx="170">
                  <c:v>4.8259999999999845</c:v>
                </c:pt>
                <c:pt idx="171">
                  <c:v>4.8529999999999855</c:v>
                </c:pt>
                <c:pt idx="172">
                  <c:v>5.08</c:v>
                </c:pt>
                <c:pt idx="173">
                  <c:v>4.6589999999999945</c:v>
                </c:pt>
                <c:pt idx="174">
                  <c:v>4.4930000000000003</c:v>
                </c:pt>
                <c:pt idx="175">
                  <c:v>4.9379999999999997</c:v>
                </c:pt>
                <c:pt idx="176">
                  <c:v>4.2720000000000002</c:v>
                </c:pt>
                <c:pt idx="177">
                  <c:v>4.2119999999999997</c:v>
                </c:pt>
                <c:pt idx="178">
                  <c:v>4.3119999999999985</c:v>
                </c:pt>
                <c:pt idx="179">
                  <c:v>4.1189999999999856</c:v>
                </c:pt>
                <c:pt idx="180">
                  <c:v>3.589</c:v>
                </c:pt>
                <c:pt idx="181">
                  <c:v>4.0369999999999999</c:v>
                </c:pt>
                <c:pt idx="182">
                  <c:v>3.8809999999999998</c:v>
                </c:pt>
                <c:pt idx="183">
                  <c:v>3.7640000000000002</c:v>
                </c:pt>
                <c:pt idx="184">
                  <c:v>3.8019999999999987</c:v>
                </c:pt>
                <c:pt idx="185">
                  <c:v>4.0910000000000002</c:v>
                </c:pt>
                <c:pt idx="186">
                  <c:v>3.8079999999999998</c:v>
                </c:pt>
                <c:pt idx="187">
                  <c:v>3.726</c:v>
                </c:pt>
                <c:pt idx="188">
                  <c:v>3.8319999999999967</c:v>
                </c:pt>
                <c:pt idx="189">
                  <c:v>3.129</c:v>
                </c:pt>
                <c:pt idx="190">
                  <c:v>2.9589999999999987</c:v>
                </c:pt>
                <c:pt idx="191">
                  <c:v>2.8939999999999997</c:v>
                </c:pt>
                <c:pt idx="192">
                  <c:v>3.468</c:v>
                </c:pt>
                <c:pt idx="193">
                  <c:v>3.0179999999999998</c:v>
                </c:pt>
                <c:pt idx="194">
                  <c:v>2.9329999999999967</c:v>
                </c:pt>
                <c:pt idx="195">
                  <c:v>3.2650000000000001</c:v>
                </c:pt>
                <c:pt idx="196">
                  <c:v>2.9309999999999987</c:v>
                </c:pt>
                <c:pt idx="197">
                  <c:v>3.1719999999999997</c:v>
                </c:pt>
                <c:pt idx="198">
                  <c:v>2.86</c:v>
                </c:pt>
                <c:pt idx="199">
                  <c:v>2.6149999999999998</c:v>
                </c:pt>
                <c:pt idx="200">
                  <c:v>2.8489999999999998</c:v>
                </c:pt>
                <c:pt idx="201">
                  <c:v>2.6890000000000001</c:v>
                </c:pt>
                <c:pt idx="202">
                  <c:v>2.5030000000000001</c:v>
                </c:pt>
                <c:pt idx="203">
                  <c:v>2.5919999999999987</c:v>
                </c:pt>
                <c:pt idx="204">
                  <c:v>2.2149999999999999</c:v>
                </c:pt>
                <c:pt idx="205">
                  <c:v>2.6640000000000001</c:v>
                </c:pt>
                <c:pt idx="206">
                  <c:v>2.1309999999999998</c:v>
                </c:pt>
                <c:pt idx="207">
                  <c:v>2.3969999999999967</c:v>
                </c:pt>
                <c:pt idx="208">
                  <c:v>2.5709999999999997</c:v>
                </c:pt>
                <c:pt idx="209">
                  <c:v>2.6509999999999998</c:v>
                </c:pt>
                <c:pt idx="210">
                  <c:v>1.9400000000000091</c:v>
                </c:pt>
                <c:pt idx="211">
                  <c:v>2.2269999999999999</c:v>
                </c:pt>
                <c:pt idx="212">
                  <c:v>2.1549999999999998</c:v>
                </c:pt>
                <c:pt idx="213">
                  <c:v>2.3009999999999997</c:v>
                </c:pt>
                <c:pt idx="214">
                  <c:v>1.923</c:v>
                </c:pt>
                <c:pt idx="215">
                  <c:v>1.7449999999999899</c:v>
                </c:pt>
                <c:pt idx="216">
                  <c:v>1.7969999999999908</c:v>
                </c:pt>
                <c:pt idx="217">
                  <c:v>1.9780000000000102</c:v>
                </c:pt>
                <c:pt idx="218">
                  <c:v>1.742</c:v>
                </c:pt>
                <c:pt idx="219">
                  <c:v>1.8800000000000001</c:v>
                </c:pt>
                <c:pt idx="220">
                  <c:v>1.823</c:v>
                </c:pt>
                <c:pt idx="221">
                  <c:v>1.754</c:v>
                </c:pt>
                <c:pt idx="222">
                  <c:v>1.8080000000000001</c:v>
                </c:pt>
                <c:pt idx="223">
                  <c:v>1.7949999999999908</c:v>
                </c:pt>
                <c:pt idx="224">
                  <c:v>1.867</c:v>
                </c:pt>
                <c:pt idx="225">
                  <c:v>1.8859999999999897</c:v>
                </c:pt>
                <c:pt idx="226">
                  <c:v>1.6379999999999897</c:v>
                </c:pt>
                <c:pt idx="227">
                  <c:v>1.556</c:v>
                </c:pt>
                <c:pt idx="228">
                  <c:v>1.681</c:v>
                </c:pt>
                <c:pt idx="229">
                  <c:v>1.6519999999999897</c:v>
                </c:pt>
                <c:pt idx="230">
                  <c:v>1.4129999999999869</c:v>
                </c:pt>
                <c:pt idx="231">
                  <c:v>1.583</c:v>
                </c:pt>
                <c:pt idx="232">
                  <c:v>1.4319999999999817</c:v>
                </c:pt>
                <c:pt idx="233">
                  <c:v>1.5840000000000001</c:v>
                </c:pt>
                <c:pt idx="234">
                  <c:v>1.5569999999999908</c:v>
                </c:pt>
                <c:pt idx="235">
                  <c:v>1.135</c:v>
                </c:pt>
                <c:pt idx="236">
                  <c:v>1.272</c:v>
                </c:pt>
                <c:pt idx="237">
                  <c:v>1.42</c:v>
                </c:pt>
                <c:pt idx="238">
                  <c:v>1.266</c:v>
                </c:pt>
                <c:pt idx="239">
                  <c:v>1.0980000000000001</c:v>
                </c:pt>
                <c:pt idx="240">
                  <c:v>1.1599999999999899</c:v>
                </c:pt>
                <c:pt idx="241">
                  <c:v>1.3620000000000001</c:v>
                </c:pt>
                <c:pt idx="242">
                  <c:v>1.2949999999999908</c:v>
                </c:pt>
                <c:pt idx="243">
                  <c:v>1.046</c:v>
                </c:pt>
                <c:pt idx="244">
                  <c:v>1.204</c:v>
                </c:pt>
                <c:pt idx="245">
                  <c:v>1.458</c:v>
                </c:pt>
                <c:pt idx="246">
                  <c:v>0.91900000000000004</c:v>
                </c:pt>
                <c:pt idx="247">
                  <c:v>1.0209999999999897</c:v>
                </c:pt>
                <c:pt idx="248">
                  <c:v>1.3759999999999897</c:v>
                </c:pt>
                <c:pt idx="249">
                  <c:v>0.92500000000000004</c:v>
                </c:pt>
                <c:pt idx="250">
                  <c:v>1.635</c:v>
                </c:pt>
                <c:pt idx="251">
                  <c:v>0.90800000000000003</c:v>
                </c:pt>
                <c:pt idx="252">
                  <c:v>1.1020000000000001</c:v>
                </c:pt>
                <c:pt idx="253">
                  <c:v>1.141</c:v>
                </c:pt>
                <c:pt idx="254">
                  <c:v>1.234</c:v>
                </c:pt>
                <c:pt idx="255">
                  <c:v>0.82900000000000063</c:v>
                </c:pt>
                <c:pt idx="256">
                  <c:v>1.121</c:v>
                </c:pt>
                <c:pt idx="257">
                  <c:v>0.81</c:v>
                </c:pt>
                <c:pt idx="258">
                  <c:v>0.66500000000000592</c:v>
                </c:pt>
                <c:pt idx="259">
                  <c:v>1.1850000000000001</c:v>
                </c:pt>
                <c:pt idx="260">
                  <c:v>0.70900000000000063</c:v>
                </c:pt>
                <c:pt idx="261">
                  <c:v>0.74900000000000455</c:v>
                </c:pt>
                <c:pt idx="262">
                  <c:v>1.081</c:v>
                </c:pt>
                <c:pt idx="263">
                  <c:v>0.81399999999999995</c:v>
                </c:pt>
                <c:pt idx="264">
                  <c:v>0.79500000000000004</c:v>
                </c:pt>
                <c:pt idx="265">
                  <c:v>0.96700000000000064</c:v>
                </c:pt>
                <c:pt idx="266">
                  <c:v>0.53300000000000003</c:v>
                </c:pt>
                <c:pt idx="267">
                  <c:v>0.51</c:v>
                </c:pt>
                <c:pt idx="268">
                  <c:v>0.44900000000000001</c:v>
                </c:pt>
                <c:pt idx="269">
                  <c:v>0.87600000000000477</c:v>
                </c:pt>
                <c:pt idx="270">
                  <c:v>1.0760000000000001</c:v>
                </c:pt>
                <c:pt idx="271">
                  <c:v>0.45400000000000001</c:v>
                </c:pt>
                <c:pt idx="272">
                  <c:v>0.59199999999999997</c:v>
                </c:pt>
                <c:pt idx="273">
                  <c:v>0.72800000000000065</c:v>
                </c:pt>
                <c:pt idx="274">
                  <c:v>0.39100000000000262</c:v>
                </c:pt>
                <c:pt idx="275">
                  <c:v>0.74500000000000455</c:v>
                </c:pt>
                <c:pt idx="276">
                  <c:v>0.43800000000000228</c:v>
                </c:pt>
                <c:pt idx="277">
                  <c:v>0.51100000000000001</c:v>
                </c:pt>
                <c:pt idx="278">
                  <c:v>0.78600000000000003</c:v>
                </c:pt>
                <c:pt idx="279">
                  <c:v>0.58399999999999996</c:v>
                </c:pt>
                <c:pt idx="280">
                  <c:v>0.36500000000000032</c:v>
                </c:pt>
                <c:pt idx="281">
                  <c:v>0.48600000000000032</c:v>
                </c:pt>
                <c:pt idx="282">
                  <c:v>0.89400000000000002</c:v>
                </c:pt>
                <c:pt idx="283">
                  <c:v>0.41500000000000031</c:v>
                </c:pt>
                <c:pt idx="284">
                  <c:v>0.76500000000000512</c:v>
                </c:pt>
                <c:pt idx="285">
                  <c:v>0.54400000000000004</c:v>
                </c:pt>
                <c:pt idx="286">
                  <c:v>0.67100000000000593</c:v>
                </c:pt>
                <c:pt idx="287">
                  <c:v>0.52400000000000002</c:v>
                </c:pt>
                <c:pt idx="288">
                  <c:v>0.60500000000000065</c:v>
                </c:pt>
                <c:pt idx="289">
                  <c:v>0.48300000000000032</c:v>
                </c:pt>
                <c:pt idx="290">
                  <c:v>0.10199999999999998</c:v>
                </c:pt>
                <c:pt idx="291">
                  <c:v>0.62600000000000477</c:v>
                </c:pt>
                <c:pt idx="292">
                  <c:v>0.30600000000000038</c:v>
                </c:pt>
                <c:pt idx="293">
                  <c:v>0.48300000000000032</c:v>
                </c:pt>
                <c:pt idx="294">
                  <c:v>0.61300000000000165</c:v>
                </c:pt>
                <c:pt idx="295">
                  <c:v>0.58799999999999997</c:v>
                </c:pt>
                <c:pt idx="296">
                  <c:v>0.70100000000000062</c:v>
                </c:pt>
                <c:pt idx="297">
                  <c:v>0.63000000000000511</c:v>
                </c:pt>
                <c:pt idx="298">
                  <c:v>0.46100000000000002</c:v>
                </c:pt>
                <c:pt idx="299">
                  <c:v>0.38600000000000256</c:v>
                </c:pt>
                <c:pt idx="300">
                  <c:v>0.113</c:v>
                </c:pt>
                <c:pt idx="301">
                  <c:v>0.60700000000000065</c:v>
                </c:pt>
                <c:pt idx="302">
                  <c:v>0.19700000000000001</c:v>
                </c:pt>
                <c:pt idx="303">
                  <c:v>0.62000000000000455</c:v>
                </c:pt>
                <c:pt idx="304">
                  <c:v>0.52600000000000002</c:v>
                </c:pt>
                <c:pt idx="305">
                  <c:v>0.72800000000000065</c:v>
                </c:pt>
                <c:pt idx="306">
                  <c:v>0.82399999999999995</c:v>
                </c:pt>
                <c:pt idx="307">
                  <c:v>0.3800000000000025</c:v>
                </c:pt>
                <c:pt idx="308">
                  <c:v>0.43900000000000228</c:v>
                </c:pt>
                <c:pt idx="309">
                  <c:v>0.48800000000000032</c:v>
                </c:pt>
                <c:pt idx="310">
                  <c:v>0.54</c:v>
                </c:pt>
                <c:pt idx="311">
                  <c:v>0.52800000000000002</c:v>
                </c:pt>
                <c:pt idx="312">
                  <c:v>0.41000000000000031</c:v>
                </c:pt>
                <c:pt idx="313">
                  <c:v>0.66600000000000592</c:v>
                </c:pt>
                <c:pt idx="314">
                  <c:v>0.30600000000000038</c:v>
                </c:pt>
                <c:pt idx="315">
                  <c:v>0.44500000000000001</c:v>
                </c:pt>
                <c:pt idx="316">
                  <c:v>0.24300000000000024</c:v>
                </c:pt>
                <c:pt idx="317">
                  <c:v>0.38600000000000256</c:v>
                </c:pt>
                <c:pt idx="318">
                  <c:v>0.33700000000000296</c:v>
                </c:pt>
                <c:pt idx="319">
                  <c:v>0.18700000000000044</c:v>
                </c:pt>
                <c:pt idx="320">
                  <c:v>0.24400000000000024</c:v>
                </c:pt>
                <c:pt idx="321">
                  <c:v>0.55400000000000005</c:v>
                </c:pt>
                <c:pt idx="322">
                  <c:v>-0.17</c:v>
                </c:pt>
                <c:pt idx="323">
                  <c:v>0.36600000000000038</c:v>
                </c:pt>
                <c:pt idx="324">
                  <c:v>0.28200000000000008</c:v>
                </c:pt>
                <c:pt idx="325">
                  <c:v>0.48900000000000032</c:v>
                </c:pt>
                <c:pt idx="326">
                  <c:v>0.23400000000000001</c:v>
                </c:pt>
                <c:pt idx="327">
                  <c:v>9.4000000000000028E-2</c:v>
                </c:pt>
                <c:pt idx="328">
                  <c:v>0.47700000000000031</c:v>
                </c:pt>
                <c:pt idx="329">
                  <c:v>0.34700000000000031</c:v>
                </c:pt>
                <c:pt idx="330">
                  <c:v>0.49700000000000188</c:v>
                </c:pt>
                <c:pt idx="331">
                  <c:v>8.2000000000000003E-2</c:v>
                </c:pt>
                <c:pt idx="332">
                  <c:v>0.15000000000000024</c:v>
                </c:pt>
                <c:pt idx="333">
                  <c:v>0.128</c:v>
                </c:pt>
                <c:pt idx="334">
                  <c:v>-8.8000000000000064E-2</c:v>
                </c:pt>
                <c:pt idx="335">
                  <c:v>0.33400000000000296</c:v>
                </c:pt>
                <c:pt idx="336">
                  <c:v>0.27800000000000002</c:v>
                </c:pt>
                <c:pt idx="337">
                  <c:v>0.37300000000000227</c:v>
                </c:pt>
                <c:pt idx="338">
                  <c:v>0.46700000000000008</c:v>
                </c:pt>
                <c:pt idx="339">
                  <c:v>0.14100000000000001</c:v>
                </c:pt>
                <c:pt idx="340">
                  <c:v>0.41800000000000032</c:v>
                </c:pt>
                <c:pt idx="341">
                  <c:v>0.32000000000000256</c:v>
                </c:pt>
                <c:pt idx="342">
                  <c:v>0.23300000000000001</c:v>
                </c:pt>
                <c:pt idx="343">
                  <c:v>0.52500000000000002</c:v>
                </c:pt>
                <c:pt idx="344">
                  <c:v>0.37400000000000228</c:v>
                </c:pt>
                <c:pt idx="345">
                  <c:v>0.37100000000000088</c:v>
                </c:pt>
                <c:pt idx="346">
                  <c:v>0.46800000000000008</c:v>
                </c:pt>
                <c:pt idx="347">
                  <c:v>4.5999999999999999E-2</c:v>
                </c:pt>
                <c:pt idx="348">
                  <c:v>0.28700000000000031</c:v>
                </c:pt>
                <c:pt idx="349">
                  <c:v>0.29700000000000032</c:v>
                </c:pt>
                <c:pt idx="350">
                  <c:v>0.20900000000000021</c:v>
                </c:pt>
              </c:numCache>
            </c:numRef>
          </c:yVal>
          <c:smooth val="1"/>
        </c:ser>
        <c:ser>
          <c:idx val="19"/>
          <c:order val="1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P$1:$P$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0"/>
          <c:order val="2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Q$1:$Q$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1"/>
          <c:order val="2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1:$R$351</c:f>
              <c:numCache>
                <c:formatCode>General</c:formatCode>
                <c:ptCount val="351"/>
                <c:pt idx="0">
                  <c:v>3.08</c:v>
                </c:pt>
                <c:pt idx="1">
                  <c:v>3.1629999999999998</c:v>
                </c:pt>
                <c:pt idx="2">
                  <c:v>2.7210000000000001</c:v>
                </c:pt>
                <c:pt idx="3">
                  <c:v>3.4569999999999967</c:v>
                </c:pt>
                <c:pt idx="4">
                  <c:v>3.1949999999999998</c:v>
                </c:pt>
                <c:pt idx="5">
                  <c:v>2.8699999999999997</c:v>
                </c:pt>
                <c:pt idx="6">
                  <c:v>2.9299999999999997</c:v>
                </c:pt>
                <c:pt idx="7">
                  <c:v>2.7029999999999998</c:v>
                </c:pt>
                <c:pt idx="8">
                  <c:v>2.9089999999999998</c:v>
                </c:pt>
                <c:pt idx="9">
                  <c:v>2.3499999999999988</c:v>
                </c:pt>
                <c:pt idx="10">
                  <c:v>2.73</c:v>
                </c:pt>
                <c:pt idx="11">
                  <c:v>3.15</c:v>
                </c:pt>
                <c:pt idx="12">
                  <c:v>2.6909999999999998</c:v>
                </c:pt>
                <c:pt idx="13">
                  <c:v>2.5749999999999997</c:v>
                </c:pt>
                <c:pt idx="14">
                  <c:v>2.8249999999999997</c:v>
                </c:pt>
                <c:pt idx="15">
                  <c:v>2.6669999999999998</c:v>
                </c:pt>
                <c:pt idx="16">
                  <c:v>3.16</c:v>
                </c:pt>
                <c:pt idx="17">
                  <c:v>2.7959999999999998</c:v>
                </c:pt>
                <c:pt idx="18">
                  <c:v>2.9119999999999977</c:v>
                </c:pt>
                <c:pt idx="19">
                  <c:v>2.6459999999999999</c:v>
                </c:pt>
                <c:pt idx="20">
                  <c:v>3.0470000000000002</c:v>
                </c:pt>
                <c:pt idx="21">
                  <c:v>2.403</c:v>
                </c:pt>
                <c:pt idx="22">
                  <c:v>2.5939999999999999</c:v>
                </c:pt>
                <c:pt idx="23">
                  <c:v>2.5299999999999998</c:v>
                </c:pt>
                <c:pt idx="24">
                  <c:v>2.1759999999999997</c:v>
                </c:pt>
                <c:pt idx="25">
                  <c:v>2.706</c:v>
                </c:pt>
                <c:pt idx="26">
                  <c:v>2.4969999999999977</c:v>
                </c:pt>
                <c:pt idx="27">
                  <c:v>2.6219999999999999</c:v>
                </c:pt>
                <c:pt idx="28">
                  <c:v>2.6469999999999998</c:v>
                </c:pt>
                <c:pt idx="29">
                  <c:v>2.92</c:v>
                </c:pt>
                <c:pt idx="30">
                  <c:v>2.6789999999999998</c:v>
                </c:pt>
                <c:pt idx="31">
                  <c:v>2.3889999999999998</c:v>
                </c:pt>
                <c:pt idx="32">
                  <c:v>2.3849999999999998</c:v>
                </c:pt>
                <c:pt idx="33">
                  <c:v>2.5579999999999998</c:v>
                </c:pt>
                <c:pt idx="34">
                  <c:v>2.4569999999999967</c:v>
                </c:pt>
                <c:pt idx="35">
                  <c:v>2.2959999999999998</c:v>
                </c:pt>
                <c:pt idx="36">
                  <c:v>2.5309999999999997</c:v>
                </c:pt>
                <c:pt idx="37">
                  <c:v>2.9969999999999977</c:v>
                </c:pt>
                <c:pt idx="38">
                  <c:v>2.7600000000000002</c:v>
                </c:pt>
                <c:pt idx="39">
                  <c:v>2.9579999999999997</c:v>
                </c:pt>
                <c:pt idx="40">
                  <c:v>2.7589999999999999</c:v>
                </c:pt>
                <c:pt idx="41">
                  <c:v>2.7530000000000001</c:v>
                </c:pt>
                <c:pt idx="42">
                  <c:v>3.0470000000000002</c:v>
                </c:pt>
                <c:pt idx="43">
                  <c:v>3.4649999999999999</c:v>
                </c:pt>
                <c:pt idx="44">
                  <c:v>3.58</c:v>
                </c:pt>
                <c:pt idx="45">
                  <c:v>3.3089999999999997</c:v>
                </c:pt>
                <c:pt idx="46">
                  <c:v>3.5979999999999999</c:v>
                </c:pt>
                <c:pt idx="47">
                  <c:v>3.4689999999999999</c:v>
                </c:pt>
                <c:pt idx="48">
                  <c:v>3.722</c:v>
                </c:pt>
                <c:pt idx="49">
                  <c:v>3.8979999999999997</c:v>
                </c:pt>
                <c:pt idx="50">
                  <c:v>4.1429999999999945</c:v>
                </c:pt>
                <c:pt idx="51">
                  <c:v>3.9699999999999998</c:v>
                </c:pt>
                <c:pt idx="52">
                  <c:v>3.9630000000000001</c:v>
                </c:pt>
                <c:pt idx="53">
                  <c:v>4.3129999999999855</c:v>
                </c:pt>
                <c:pt idx="54">
                  <c:v>3.9049999999999998</c:v>
                </c:pt>
                <c:pt idx="55">
                  <c:v>3.73</c:v>
                </c:pt>
                <c:pt idx="56">
                  <c:v>3.6189999999999998</c:v>
                </c:pt>
                <c:pt idx="57">
                  <c:v>3.5449999999999999</c:v>
                </c:pt>
                <c:pt idx="58">
                  <c:v>3.383</c:v>
                </c:pt>
                <c:pt idx="59">
                  <c:v>3.2759999999999998</c:v>
                </c:pt>
                <c:pt idx="60">
                  <c:v>3.4769999999999968</c:v>
                </c:pt>
                <c:pt idx="61">
                  <c:v>3.1749999999999998</c:v>
                </c:pt>
                <c:pt idx="62">
                  <c:v>2.7730000000000001</c:v>
                </c:pt>
                <c:pt idx="63">
                  <c:v>3.1119999999999997</c:v>
                </c:pt>
                <c:pt idx="64">
                  <c:v>3.3839999999999999</c:v>
                </c:pt>
                <c:pt idx="65">
                  <c:v>2.98</c:v>
                </c:pt>
                <c:pt idx="66">
                  <c:v>3.5309999999999997</c:v>
                </c:pt>
                <c:pt idx="67">
                  <c:v>3.2</c:v>
                </c:pt>
                <c:pt idx="68">
                  <c:v>3.5489999999999999</c:v>
                </c:pt>
                <c:pt idx="69">
                  <c:v>3.6869999999999998</c:v>
                </c:pt>
                <c:pt idx="70">
                  <c:v>3.6970000000000001</c:v>
                </c:pt>
                <c:pt idx="71">
                  <c:v>4.18</c:v>
                </c:pt>
                <c:pt idx="72">
                  <c:v>4.1209999999999845</c:v>
                </c:pt>
                <c:pt idx="73">
                  <c:v>3.7519999999999998</c:v>
                </c:pt>
                <c:pt idx="74">
                  <c:v>4.343</c:v>
                </c:pt>
                <c:pt idx="75">
                  <c:v>3.9849999999999999</c:v>
                </c:pt>
                <c:pt idx="76">
                  <c:v>4.6099999999999985</c:v>
                </c:pt>
                <c:pt idx="77">
                  <c:v>4.3090000000000002</c:v>
                </c:pt>
                <c:pt idx="78">
                  <c:v>4.4939999999999998</c:v>
                </c:pt>
                <c:pt idx="79">
                  <c:v>4.7300000000000004</c:v>
                </c:pt>
                <c:pt idx="80">
                  <c:v>4.72</c:v>
                </c:pt>
                <c:pt idx="81">
                  <c:v>4.9850000000000003</c:v>
                </c:pt>
                <c:pt idx="82">
                  <c:v>5.0709999999999997</c:v>
                </c:pt>
                <c:pt idx="83">
                  <c:v>5.3860000000000001</c:v>
                </c:pt>
                <c:pt idx="84">
                  <c:v>6.1029999999999855</c:v>
                </c:pt>
                <c:pt idx="85">
                  <c:v>5.726</c:v>
                </c:pt>
                <c:pt idx="86">
                  <c:v>6.2210000000000001</c:v>
                </c:pt>
                <c:pt idx="87">
                  <c:v>5.9359999999999999</c:v>
                </c:pt>
                <c:pt idx="88">
                  <c:v>6.1859999999999955</c:v>
                </c:pt>
                <c:pt idx="89">
                  <c:v>6</c:v>
                </c:pt>
                <c:pt idx="90">
                  <c:v>5.8769999999999998</c:v>
                </c:pt>
                <c:pt idx="91">
                  <c:v>6.7350000000000003</c:v>
                </c:pt>
                <c:pt idx="92">
                  <c:v>6.641</c:v>
                </c:pt>
                <c:pt idx="93">
                  <c:v>6.7750000000000004</c:v>
                </c:pt>
                <c:pt idx="94">
                  <c:v>6.4310000000000134</c:v>
                </c:pt>
                <c:pt idx="95">
                  <c:v>6.6859999999999955</c:v>
                </c:pt>
                <c:pt idx="96">
                  <c:v>6.7469999999999999</c:v>
                </c:pt>
                <c:pt idx="97">
                  <c:v>7.5919999999999996</c:v>
                </c:pt>
                <c:pt idx="98">
                  <c:v>7.3289999999999855</c:v>
                </c:pt>
                <c:pt idx="99">
                  <c:v>7.2409999999999997</c:v>
                </c:pt>
                <c:pt idx="100">
                  <c:v>7.4980000000000002</c:v>
                </c:pt>
                <c:pt idx="101">
                  <c:v>7.88</c:v>
                </c:pt>
                <c:pt idx="102">
                  <c:v>7.7759999999999998</c:v>
                </c:pt>
                <c:pt idx="103">
                  <c:v>7.3209999999999855</c:v>
                </c:pt>
                <c:pt idx="104">
                  <c:v>7.2089999999999996</c:v>
                </c:pt>
                <c:pt idx="105">
                  <c:v>7.6589999999999945</c:v>
                </c:pt>
                <c:pt idx="106">
                  <c:v>7.6439999999999975</c:v>
                </c:pt>
                <c:pt idx="107">
                  <c:v>7.99</c:v>
                </c:pt>
                <c:pt idx="108">
                  <c:v>7.7850000000000001</c:v>
                </c:pt>
                <c:pt idx="109">
                  <c:v>8.1760000000000002</c:v>
                </c:pt>
                <c:pt idx="110">
                  <c:v>8.0140000000000011</c:v>
                </c:pt>
                <c:pt idx="111">
                  <c:v>7.6890000000000001</c:v>
                </c:pt>
                <c:pt idx="112">
                  <c:v>7.8839999999999995</c:v>
                </c:pt>
                <c:pt idx="113">
                  <c:v>7.8259999999999845</c:v>
                </c:pt>
                <c:pt idx="114">
                  <c:v>7.6719999999999997</c:v>
                </c:pt>
                <c:pt idx="115">
                  <c:v>7.2869999999999999</c:v>
                </c:pt>
                <c:pt idx="116">
                  <c:v>7.7469999999999999</c:v>
                </c:pt>
                <c:pt idx="117">
                  <c:v>7.173</c:v>
                </c:pt>
                <c:pt idx="118">
                  <c:v>7.2910000000000004</c:v>
                </c:pt>
                <c:pt idx="119">
                  <c:v>7.1609999999999845</c:v>
                </c:pt>
                <c:pt idx="120">
                  <c:v>7.7169999999999996</c:v>
                </c:pt>
                <c:pt idx="121">
                  <c:v>7.0609999999999955</c:v>
                </c:pt>
                <c:pt idx="122">
                  <c:v>7.375</c:v>
                </c:pt>
                <c:pt idx="123">
                  <c:v>7.0839999999999996</c:v>
                </c:pt>
                <c:pt idx="124">
                  <c:v>6.8569999999999975</c:v>
                </c:pt>
                <c:pt idx="125">
                  <c:v>7.0010000000000003</c:v>
                </c:pt>
                <c:pt idx="126">
                  <c:v>7.2350000000000003</c:v>
                </c:pt>
                <c:pt idx="127">
                  <c:v>6.92</c:v>
                </c:pt>
                <c:pt idx="128">
                  <c:v>6.8339999999999996</c:v>
                </c:pt>
                <c:pt idx="129">
                  <c:v>7.0659999999999945</c:v>
                </c:pt>
                <c:pt idx="130">
                  <c:v>7.1909999999999945</c:v>
                </c:pt>
                <c:pt idx="131">
                  <c:v>6.9729999999999999</c:v>
                </c:pt>
                <c:pt idx="132">
                  <c:v>6.8979999999999855</c:v>
                </c:pt>
                <c:pt idx="133">
                  <c:v>6.7089999999999996</c:v>
                </c:pt>
                <c:pt idx="134">
                  <c:v>7.2569999999999997</c:v>
                </c:pt>
                <c:pt idx="135">
                  <c:v>7.4349999999999996</c:v>
                </c:pt>
                <c:pt idx="136">
                  <c:v>7.2530000000000001</c:v>
                </c:pt>
                <c:pt idx="137">
                  <c:v>7.33</c:v>
                </c:pt>
                <c:pt idx="138">
                  <c:v>7.7229999999999945</c:v>
                </c:pt>
                <c:pt idx="139">
                  <c:v>6.859</c:v>
                </c:pt>
                <c:pt idx="140">
                  <c:v>6.81</c:v>
                </c:pt>
                <c:pt idx="141">
                  <c:v>7.4169999999999998</c:v>
                </c:pt>
                <c:pt idx="142">
                  <c:v>7.1739999999999995</c:v>
                </c:pt>
                <c:pt idx="143">
                  <c:v>7.4740000000000002</c:v>
                </c:pt>
                <c:pt idx="144">
                  <c:v>7.39</c:v>
                </c:pt>
                <c:pt idx="145">
                  <c:v>7.0090000000000003</c:v>
                </c:pt>
                <c:pt idx="146">
                  <c:v>7.2919999999999998</c:v>
                </c:pt>
                <c:pt idx="147">
                  <c:v>7.2030000000000003</c:v>
                </c:pt>
                <c:pt idx="148">
                  <c:v>6.8</c:v>
                </c:pt>
                <c:pt idx="149">
                  <c:v>6.9359999999999999</c:v>
                </c:pt>
                <c:pt idx="150">
                  <c:v>6.5380000000000003</c:v>
                </c:pt>
                <c:pt idx="151">
                  <c:v>6.9649999999999945</c:v>
                </c:pt>
                <c:pt idx="152">
                  <c:v>7.2530000000000001</c:v>
                </c:pt>
                <c:pt idx="153">
                  <c:v>6.5669999999999975</c:v>
                </c:pt>
                <c:pt idx="154">
                  <c:v>6.391</c:v>
                </c:pt>
                <c:pt idx="155">
                  <c:v>6.9530000000000003</c:v>
                </c:pt>
                <c:pt idx="156">
                  <c:v>6.5279999999999845</c:v>
                </c:pt>
                <c:pt idx="157">
                  <c:v>6.2549999999999955</c:v>
                </c:pt>
                <c:pt idx="158">
                  <c:v>6.6449999999999845</c:v>
                </c:pt>
                <c:pt idx="159">
                  <c:v>6.7839999999999998</c:v>
                </c:pt>
                <c:pt idx="160">
                  <c:v>6.4489999999999998</c:v>
                </c:pt>
                <c:pt idx="161">
                  <c:v>6.0279999999999845</c:v>
                </c:pt>
                <c:pt idx="162">
                  <c:v>5.9550000000000001</c:v>
                </c:pt>
                <c:pt idx="163">
                  <c:v>6.032</c:v>
                </c:pt>
                <c:pt idx="164">
                  <c:v>6.0669999999999975</c:v>
                </c:pt>
                <c:pt idx="165">
                  <c:v>6.2729999999999997</c:v>
                </c:pt>
                <c:pt idx="166">
                  <c:v>5.5810000000000004</c:v>
                </c:pt>
                <c:pt idx="167">
                  <c:v>5.6149999999999745</c:v>
                </c:pt>
                <c:pt idx="168">
                  <c:v>5.6979999999999755</c:v>
                </c:pt>
                <c:pt idx="169">
                  <c:v>5.3169999999999975</c:v>
                </c:pt>
                <c:pt idx="170">
                  <c:v>5.0629999999999855</c:v>
                </c:pt>
                <c:pt idx="171">
                  <c:v>5.03</c:v>
                </c:pt>
                <c:pt idx="172">
                  <c:v>5.1539999999999955</c:v>
                </c:pt>
                <c:pt idx="173">
                  <c:v>4.9300000000000024</c:v>
                </c:pt>
                <c:pt idx="174">
                  <c:v>5.1049999999999756</c:v>
                </c:pt>
                <c:pt idx="175">
                  <c:v>4.7279999999999855</c:v>
                </c:pt>
                <c:pt idx="176">
                  <c:v>4.7619999999999996</c:v>
                </c:pt>
                <c:pt idx="177">
                  <c:v>4.8219999999999965</c:v>
                </c:pt>
                <c:pt idx="178">
                  <c:v>4.6929999999999845</c:v>
                </c:pt>
                <c:pt idx="179">
                  <c:v>4.774</c:v>
                </c:pt>
                <c:pt idx="180">
                  <c:v>4.6269999999999945</c:v>
                </c:pt>
                <c:pt idx="181">
                  <c:v>4.5549999999999855</c:v>
                </c:pt>
                <c:pt idx="182">
                  <c:v>4.1529999999999845</c:v>
                </c:pt>
                <c:pt idx="183">
                  <c:v>4.0990000000000002</c:v>
                </c:pt>
                <c:pt idx="184">
                  <c:v>4.3380000000000001</c:v>
                </c:pt>
                <c:pt idx="185">
                  <c:v>4.1369999999999996</c:v>
                </c:pt>
                <c:pt idx="186">
                  <c:v>3.7570000000000001</c:v>
                </c:pt>
                <c:pt idx="187">
                  <c:v>3.7080000000000002</c:v>
                </c:pt>
                <c:pt idx="188">
                  <c:v>3.9129999999999967</c:v>
                </c:pt>
                <c:pt idx="189">
                  <c:v>3.7469999999999999</c:v>
                </c:pt>
                <c:pt idx="190">
                  <c:v>3.3709999999999987</c:v>
                </c:pt>
                <c:pt idx="191">
                  <c:v>3.573</c:v>
                </c:pt>
                <c:pt idx="192">
                  <c:v>3.528</c:v>
                </c:pt>
                <c:pt idx="193">
                  <c:v>3.3449999999999998</c:v>
                </c:pt>
                <c:pt idx="194">
                  <c:v>3.9109999999999987</c:v>
                </c:pt>
                <c:pt idx="195">
                  <c:v>3.383</c:v>
                </c:pt>
                <c:pt idx="196">
                  <c:v>3.1309999999999998</c:v>
                </c:pt>
                <c:pt idx="197">
                  <c:v>3.5139999999999998</c:v>
                </c:pt>
                <c:pt idx="198">
                  <c:v>3.2530000000000001</c:v>
                </c:pt>
                <c:pt idx="199">
                  <c:v>3.04</c:v>
                </c:pt>
                <c:pt idx="200">
                  <c:v>2.8649999999999998</c:v>
                </c:pt>
                <c:pt idx="201">
                  <c:v>3.173</c:v>
                </c:pt>
                <c:pt idx="202">
                  <c:v>2.9979999999999998</c:v>
                </c:pt>
                <c:pt idx="203">
                  <c:v>2.9309999999999987</c:v>
                </c:pt>
                <c:pt idx="204">
                  <c:v>2.8449999999999998</c:v>
                </c:pt>
                <c:pt idx="205">
                  <c:v>2.7890000000000001</c:v>
                </c:pt>
                <c:pt idx="206">
                  <c:v>2.7690000000000001</c:v>
                </c:pt>
                <c:pt idx="207">
                  <c:v>2.4259999999999997</c:v>
                </c:pt>
                <c:pt idx="208">
                  <c:v>2.58</c:v>
                </c:pt>
                <c:pt idx="209">
                  <c:v>2.5349999999999997</c:v>
                </c:pt>
                <c:pt idx="210">
                  <c:v>2.5</c:v>
                </c:pt>
                <c:pt idx="211">
                  <c:v>2.1119999999999997</c:v>
                </c:pt>
                <c:pt idx="212">
                  <c:v>2.09</c:v>
                </c:pt>
                <c:pt idx="213">
                  <c:v>2.4670000000000001</c:v>
                </c:pt>
                <c:pt idx="214">
                  <c:v>2.613</c:v>
                </c:pt>
                <c:pt idx="215">
                  <c:v>2.1800000000000002</c:v>
                </c:pt>
                <c:pt idx="216">
                  <c:v>2.2850000000000001</c:v>
                </c:pt>
                <c:pt idx="217">
                  <c:v>2.5369999999999977</c:v>
                </c:pt>
                <c:pt idx="218">
                  <c:v>2.3119999999999967</c:v>
                </c:pt>
                <c:pt idx="219">
                  <c:v>1.843</c:v>
                </c:pt>
                <c:pt idx="220">
                  <c:v>2.343</c:v>
                </c:pt>
                <c:pt idx="221">
                  <c:v>1.9119999999999902</c:v>
                </c:pt>
                <c:pt idx="222">
                  <c:v>1.641</c:v>
                </c:pt>
                <c:pt idx="223">
                  <c:v>1.8660000000000001</c:v>
                </c:pt>
                <c:pt idx="224">
                  <c:v>1.758</c:v>
                </c:pt>
                <c:pt idx="225">
                  <c:v>1.5660000000000001</c:v>
                </c:pt>
                <c:pt idx="226">
                  <c:v>1.9520000000000091</c:v>
                </c:pt>
                <c:pt idx="227">
                  <c:v>1.4069999999999867</c:v>
                </c:pt>
                <c:pt idx="228">
                  <c:v>2.198</c:v>
                </c:pt>
                <c:pt idx="229">
                  <c:v>1.5129999999999897</c:v>
                </c:pt>
                <c:pt idx="230">
                  <c:v>1.732</c:v>
                </c:pt>
                <c:pt idx="231">
                  <c:v>1.617</c:v>
                </c:pt>
                <c:pt idx="232">
                  <c:v>1.1599999999999899</c:v>
                </c:pt>
                <c:pt idx="233">
                  <c:v>1.6919999999999908</c:v>
                </c:pt>
                <c:pt idx="234">
                  <c:v>1.4369999999999874</c:v>
                </c:pt>
                <c:pt idx="235">
                  <c:v>1.5629999999999908</c:v>
                </c:pt>
                <c:pt idx="236">
                  <c:v>1.385</c:v>
                </c:pt>
                <c:pt idx="237">
                  <c:v>0.89600000000000002</c:v>
                </c:pt>
                <c:pt idx="238">
                  <c:v>1.599</c:v>
                </c:pt>
                <c:pt idx="239">
                  <c:v>1.9079999999999897</c:v>
                </c:pt>
                <c:pt idx="240">
                  <c:v>1.6040000000000001</c:v>
                </c:pt>
                <c:pt idx="241">
                  <c:v>1.6639999999999904</c:v>
                </c:pt>
                <c:pt idx="242">
                  <c:v>1.607</c:v>
                </c:pt>
                <c:pt idx="243">
                  <c:v>1.3640000000000001</c:v>
                </c:pt>
                <c:pt idx="244">
                  <c:v>1.546</c:v>
                </c:pt>
                <c:pt idx="245">
                  <c:v>0.92700000000000005</c:v>
                </c:pt>
                <c:pt idx="246">
                  <c:v>0.99299999999999999</c:v>
                </c:pt>
                <c:pt idx="247">
                  <c:v>1.0349999999999899</c:v>
                </c:pt>
                <c:pt idx="248">
                  <c:v>1.234</c:v>
                </c:pt>
                <c:pt idx="249">
                  <c:v>0.92100000000000004</c:v>
                </c:pt>
                <c:pt idx="250">
                  <c:v>1.3260000000000001</c:v>
                </c:pt>
                <c:pt idx="251">
                  <c:v>1.2949999999999908</c:v>
                </c:pt>
                <c:pt idx="252">
                  <c:v>1.075</c:v>
                </c:pt>
                <c:pt idx="253">
                  <c:v>1.208</c:v>
                </c:pt>
                <c:pt idx="254">
                  <c:v>1.248</c:v>
                </c:pt>
                <c:pt idx="255">
                  <c:v>1.2829999999999897</c:v>
                </c:pt>
                <c:pt idx="256">
                  <c:v>0.95700000000000063</c:v>
                </c:pt>
                <c:pt idx="257">
                  <c:v>1.224</c:v>
                </c:pt>
                <c:pt idx="258">
                  <c:v>0.91300000000000003</c:v>
                </c:pt>
                <c:pt idx="259">
                  <c:v>1.05</c:v>
                </c:pt>
                <c:pt idx="260">
                  <c:v>1.046</c:v>
                </c:pt>
                <c:pt idx="261">
                  <c:v>1.1040000000000001</c:v>
                </c:pt>
                <c:pt idx="262">
                  <c:v>1.016</c:v>
                </c:pt>
                <c:pt idx="263">
                  <c:v>0.91200000000000003</c:v>
                </c:pt>
                <c:pt idx="264">
                  <c:v>0.74600000000000455</c:v>
                </c:pt>
                <c:pt idx="265">
                  <c:v>0.86700000000000454</c:v>
                </c:pt>
                <c:pt idx="266">
                  <c:v>1.1180000000000001</c:v>
                </c:pt>
                <c:pt idx="267">
                  <c:v>0.88900000000000001</c:v>
                </c:pt>
                <c:pt idx="268">
                  <c:v>0.88600000000000001</c:v>
                </c:pt>
                <c:pt idx="269">
                  <c:v>1.0169999999999897</c:v>
                </c:pt>
                <c:pt idx="270">
                  <c:v>0.85300000000000065</c:v>
                </c:pt>
                <c:pt idx="271">
                  <c:v>0.67600000000000593</c:v>
                </c:pt>
                <c:pt idx="272">
                  <c:v>0.85800000000000065</c:v>
                </c:pt>
                <c:pt idx="273">
                  <c:v>0.87700000000000489</c:v>
                </c:pt>
                <c:pt idx="274">
                  <c:v>0.77700000000000546</c:v>
                </c:pt>
                <c:pt idx="275">
                  <c:v>0.53</c:v>
                </c:pt>
                <c:pt idx="276">
                  <c:v>0.92100000000000004</c:v>
                </c:pt>
                <c:pt idx="277">
                  <c:v>0.69299999999999995</c:v>
                </c:pt>
                <c:pt idx="278">
                  <c:v>0.66200000000000592</c:v>
                </c:pt>
                <c:pt idx="279">
                  <c:v>1.048</c:v>
                </c:pt>
                <c:pt idx="280">
                  <c:v>0.94499999999999995</c:v>
                </c:pt>
                <c:pt idx="281">
                  <c:v>0.55100000000000005</c:v>
                </c:pt>
                <c:pt idx="282">
                  <c:v>1.036</c:v>
                </c:pt>
                <c:pt idx="283">
                  <c:v>0.54400000000000004</c:v>
                </c:pt>
                <c:pt idx="284">
                  <c:v>0.74400000000000455</c:v>
                </c:pt>
                <c:pt idx="285">
                  <c:v>0.54800000000000004</c:v>
                </c:pt>
                <c:pt idx="286">
                  <c:v>0.80900000000000005</c:v>
                </c:pt>
                <c:pt idx="287">
                  <c:v>0.57500000000000062</c:v>
                </c:pt>
                <c:pt idx="288">
                  <c:v>0.58000000000000007</c:v>
                </c:pt>
                <c:pt idx="289">
                  <c:v>0.65500000000000591</c:v>
                </c:pt>
                <c:pt idx="290">
                  <c:v>0.49600000000000088</c:v>
                </c:pt>
                <c:pt idx="291">
                  <c:v>0.67100000000000593</c:v>
                </c:pt>
                <c:pt idx="292">
                  <c:v>0.69499999999999995</c:v>
                </c:pt>
                <c:pt idx="293">
                  <c:v>0.63200000000000511</c:v>
                </c:pt>
                <c:pt idx="294">
                  <c:v>0.66400000000000592</c:v>
                </c:pt>
                <c:pt idx="295">
                  <c:v>1.2069999999999887</c:v>
                </c:pt>
                <c:pt idx="296">
                  <c:v>0.81</c:v>
                </c:pt>
                <c:pt idx="297">
                  <c:v>0.85700000000000065</c:v>
                </c:pt>
                <c:pt idx="298">
                  <c:v>0.78600000000000003</c:v>
                </c:pt>
                <c:pt idx="299">
                  <c:v>0.50900000000000001</c:v>
                </c:pt>
                <c:pt idx="300">
                  <c:v>0.61000000000000065</c:v>
                </c:pt>
                <c:pt idx="301">
                  <c:v>0.39400000000000296</c:v>
                </c:pt>
                <c:pt idx="302">
                  <c:v>0.49700000000000188</c:v>
                </c:pt>
                <c:pt idx="303">
                  <c:v>0.33000000000000285</c:v>
                </c:pt>
                <c:pt idx="304">
                  <c:v>0.78100000000000003</c:v>
                </c:pt>
                <c:pt idx="305">
                  <c:v>0.61000000000000065</c:v>
                </c:pt>
                <c:pt idx="306">
                  <c:v>0.66000000000000592</c:v>
                </c:pt>
                <c:pt idx="307">
                  <c:v>0.62000000000000455</c:v>
                </c:pt>
                <c:pt idx="308">
                  <c:v>0.37700000000000228</c:v>
                </c:pt>
                <c:pt idx="309">
                  <c:v>0.34900000000000031</c:v>
                </c:pt>
                <c:pt idx="310">
                  <c:v>0.46200000000000002</c:v>
                </c:pt>
                <c:pt idx="311">
                  <c:v>0.61900000000000455</c:v>
                </c:pt>
                <c:pt idx="312">
                  <c:v>0.40100000000000002</c:v>
                </c:pt>
                <c:pt idx="313">
                  <c:v>0.58899999999999997</c:v>
                </c:pt>
                <c:pt idx="314">
                  <c:v>0.39500000000000296</c:v>
                </c:pt>
                <c:pt idx="315">
                  <c:v>0.56599999999999995</c:v>
                </c:pt>
                <c:pt idx="316">
                  <c:v>0.46900000000000008</c:v>
                </c:pt>
                <c:pt idx="317">
                  <c:v>0.53800000000000003</c:v>
                </c:pt>
                <c:pt idx="318">
                  <c:v>0.65000000000000524</c:v>
                </c:pt>
                <c:pt idx="319">
                  <c:v>0.68400000000000005</c:v>
                </c:pt>
                <c:pt idx="320">
                  <c:v>0.61300000000000165</c:v>
                </c:pt>
                <c:pt idx="321">
                  <c:v>1.008</c:v>
                </c:pt>
                <c:pt idx="322">
                  <c:v>0.74400000000000455</c:v>
                </c:pt>
                <c:pt idx="323">
                  <c:v>0.21300000000000024</c:v>
                </c:pt>
                <c:pt idx="324">
                  <c:v>0.22900000000000001</c:v>
                </c:pt>
                <c:pt idx="325">
                  <c:v>0.61800000000000455</c:v>
                </c:pt>
                <c:pt idx="326">
                  <c:v>3.0000000000000092E-3</c:v>
                </c:pt>
                <c:pt idx="327">
                  <c:v>0.62400000000000455</c:v>
                </c:pt>
                <c:pt idx="328">
                  <c:v>0.56699999999999995</c:v>
                </c:pt>
                <c:pt idx="329">
                  <c:v>0.50800000000000001</c:v>
                </c:pt>
                <c:pt idx="330">
                  <c:v>0.34700000000000031</c:v>
                </c:pt>
                <c:pt idx="331">
                  <c:v>0.28000000000000008</c:v>
                </c:pt>
                <c:pt idx="332">
                  <c:v>0.59799999999999998</c:v>
                </c:pt>
                <c:pt idx="333">
                  <c:v>0.37600000000000228</c:v>
                </c:pt>
                <c:pt idx="334">
                  <c:v>0.69399999999999995</c:v>
                </c:pt>
                <c:pt idx="335">
                  <c:v>0.51500000000000001</c:v>
                </c:pt>
                <c:pt idx="336">
                  <c:v>8.9000000000000065E-2</c:v>
                </c:pt>
                <c:pt idx="337">
                  <c:v>0.52900000000000003</c:v>
                </c:pt>
                <c:pt idx="338">
                  <c:v>0.34600000000000031</c:v>
                </c:pt>
                <c:pt idx="339">
                  <c:v>0.34900000000000031</c:v>
                </c:pt>
                <c:pt idx="340">
                  <c:v>0.42400000000000032</c:v>
                </c:pt>
                <c:pt idx="341">
                  <c:v>0.56599999999999995</c:v>
                </c:pt>
                <c:pt idx="342">
                  <c:v>0.628000000000005</c:v>
                </c:pt>
                <c:pt idx="343">
                  <c:v>0.18900000000000122</c:v>
                </c:pt>
                <c:pt idx="344">
                  <c:v>0.42600000000000032</c:v>
                </c:pt>
                <c:pt idx="345">
                  <c:v>0.56999999999999995</c:v>
                </c:pt>
                <c:pt idx="346">
                  <c:v>0.29500000000000032</c:v>
                </c:pt>
                <c:pt idx="347">
                  <c:v>0.55800000000000005</c:v>
                </c:pt>
                <c:pt idx="348">
                  <c:v>0.37100000000000088</c:v>
                </c:pt>
                <c:pt idx="349">
                  <c:v>0.254</c:v>
                </c:pt>
                <c:pt idx="350">
                  <c:v>0.42500000000000032</c:v>
                </c:pt>
              </c:numCache>
            </c:numRef>
          </c:yVal>
          <c:smooth val="1"/>
        </c:ser>
        <c:ser>
          <c:idx val="22"/>
          <c:order val="2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S$1:$S$351</c:f>
              <c:numCache>
                <c:formatCode>General</c:formatCode>
                <c:ptCount val="351"/>
                <c:pt idx="0">
                  <c:v>3.2090000000000001</c:v>
                </c:pt>
                <c:pt idx="1">
                  <c:v>2.9749999999999988</c:v>
                </c:pt>
                <c:pt idx="2">
                  <c:v>3.137</c:v>
                </c:pt>
                <c:pt idx="3">
                  <c:v>3.1339999999999999</c:v>
                </c:pt>
                <c:pt idx="4">
                  <c:v>2.8169999999999793</c:v>
                </c:pt>
                <c:pt idx="5">
                  <c:v>3.3899999999999997</c:v>
                </c:pt>
                <c:pt idx="6">
                  <c:v>2.8899999999999997</c:v>
                </c:pt>
                <c:pt idx="7">
                  <c:v>2.9630000000000001</c:v>
                </c:pt>
                <c:pt idx="8">
                  <c:v>2.903</c:v>
                </c:pt>
                <c:pt idx="9">
                  <c:v>2.9179999999999997</c:v>
                </c:pt>
                <c:pt idx="10">
                  <c:v>3.01</c:v>
                </c:pt>
                <c:pt idx="11">
                  <c:v>3.117</c:v>
                </c:pt>
                <c:pt idx="12">
                  <c:v>3.0379999999999998</c:v>
                </c:pt>
                <c:pt idx="13">
                  <c:v>3.0709999999999997</c:v>
                </c:pt>
                <c:pt idx="14">
                  <c:v>2.8939999999999997</c:v>
                </c:pt>
                <c:pt idx="15">
                  <c:v>2.9389999999999987</c:v>
                </c:pt>
                <c:pt idx="16">
                  <c:v>3.0369999999999977</c:v>
                </c:pt>
                <c:pt idx="17">
                  <c:v>3.0270000000000001</c:v>
                </c:pt>
                <c:pt idx="18">
                  <c:v>2.7789999999999999</c:v>
                </c:pt>
                <c:pt idx="19">
                  <c:v>2.8329999999999793</c:v>
                </c:pt>
                <c:pt idx="20">
                  <c:v>2.7319999999999998</c:v>
                </c:pt>
                <c:pt idx="21">
                  <c:v>2.8119999999999967</c:v>
                </c:pt>
                <c:pt idx="22">
                  <c:v>2.8559999999999977</c:v>
                </c:pt>
                <c:pt idx="23">
                  <c:v>2.3149999999999977</c:v>
                </c:pt>
                <c:pt idx="24">
                  <c:v>3.0309999999999997</c:v>
                </c:pt>
                <c:pt idx="25">
                  <c:v>2.698</c:v>
                </c:pt>
                <c:pt idx="26">
                  <c:v>2.7730000000000001</c:v>
                </c:pt>
                <c:pt idx="27">
                  <c:v>2.726</c:v>
                </c:pt>
                <c:pt idx="28">
                  <c:v>2.585</c:v>
                </c:pt>
                <c:pt idx="29">
                  <c:v>2.8589999999999987</c:v>
                </c:pt>
                <c:pt idx="30">
                  <c:v>2.8759999999999977</c:v>
                </c:pt>
                <c:pt idx="31">
                  <c:v>3.3479999999999999</c:v>
                </c:pt>
                <c:pt idx="32">
                  <c:v>2.7280000000000002</c:v>
                </c:pt>
                <c:pt idx="33">
                  <c:v>2.8519999999999968</c:v>
                </c:pt>
                <c:pt idx="34">
                  <c:v>2.74</c:v>
                </c:pt>
                <c:pt idx="35">
                  <c:v>2.3569999999999967</c:v>
                </c:pt>
                <c:pt idx="36">
                  <c:v>3.0670000000000002</c:v>
                </c:pt>
                <c:pt idx="37">
                  <c:v>2.6959999999999997</c:v>
                </c:pt>
                <c:pt idx="38">
                  <c:v>3.0270000000000001</c:v>
                </c:pt>
                <c:pt idx="39">
                  <c:v>2.9919999999999987</c:v>
                </c:pt>
                <c:pt idx="40">
                  <c:v>2.9609999999999999</c:v>
                </c:pt>
                <c:pt idx="41">
                  <c:v>3.4089999999999998</c:v>
                </c:pt>
                <c:pt idx="42">
                  <c:v>2.94</c:v>
                </c:pt>
                <c:pt idx="43">
                  <c:v>3.4849999999999999</c:v>
                </c:pt>
                <c:pt idx="44">
                  <c:v>3.4419999999999997</c:v>
                </c:pt>
                <c:pt idx="45">
                  <c:v>3.4459999999999997</c:v>
                </c:pt>
                <c:pt idx="46">
                  <c:v>3.8919999999999977</c:v>
                </c:pt>
                <c:pt idx="47">
                  <c:v>3.8619999999999997</c:v>
                </c:pt>
                <c:pt idx="48">
                  <c:v>4.1549999999999745</c:v>
                </c:pt>
                <c:pt idx="49">
                  <c:v>4.218</c:v>
                </c:pt>
                <c:pt idx="50">
                  <c:v>4.319</c:v>
                </c:pt>
                <c:pt idx="51">
                  <c:v>4.085</c:v>
                </c:pt>
                <c:pt idx="52">
                  <c:v>4.1239999999999855</c:v>
                </c:pt>
                <c:pt idx="53">
                  <c:v>4.1360000000000001</c:v>
                </c:pt>
                <c:pt idx="54">
                  <c:v>3.8719999999999977</c:v>
                </c:pt>
                <c:pt idx="55">
                  <c:v>3.9119999999999977</c:v>
                </c:pt>
                <c:pt idx="56">
                  <c:v>3.5719999999999987</c:v>
                </c:pt>
                <c:pt idx="57">
                  <c:v>3.2389999999999999</c:v>
                </c:pt>
                <c:pt idx="58">
                  <c:v>3.5640000000000001</c:v>
                </c:pt>
                <c:pt idx="59">
                  <c:v>3.3059999999999987</c:v>
                </c:pt>
                <c:pt idx="60">
                  <c:v>3.1429999999999998</c:v>
                </c:pt>
                <c:pt idx="61">
                  <c:v>3.2330000000000001</c:v>
                </c:pt>
                <c:pt idx="62">
                  <c:v>3.7709999999999999</c:v>
                </c:pt>
                <c:pt idx="63">
                  <c:v>3.161</c:v>
                </c:pt>
                <c:pt idx="64">
                  <c:v>3.4099999999999997</c:v>
                </c:pt>
                <c:pt idx="65">
                  <c:v>2.9039999999999999</c:v>
                </c:pt>
                <c:pt idx="66">
                  <c:v>3.8919999999999977</c:v>
                </c:pt>
                <c:pt idx="67">
                  <c:v>3.3909999999999987</c:v>
                </c:pt>
                <c:pt idx="68">
                  <c:v>3.3849999999999998</c:v>
                </c:pt>
                <c:pt idx="69">
                  <c:v>3.3819999999999997</c:v>
                </c:pt>
                <c:pt idx="70">
                  <c:v>3.9209999999999998</c:v>
                </c:pt>
                <c:pt idx="71">
                  <c:v>4.5049999999999955</c:v>
                </c:pt>
                <c:pt idx="72">
                  <c:v>4.0259999999999945</c:v>
                </c:pt>
                <c:pt idx="73">
                  <c:v>4.03</c:v>
                </c:pt>
                <c:pt idx="74">
                  <c:v>4.0599999999999996</c:v>
                </c:pt>
                <c:pt idx="75">
                  <c:v>4.2699999999999996</c:v>
                </c:pt>
                <c:pt idx="76">
                  <c:v>4.2190000000000003</c:v>
                </c:pt>
                <c:pt idx="77">
                  <c:v>4.8069999999999995</c:v>
                </c:pt>
                <c:pt idx="78">
                  <c:v>4.5510000000000002</c:v>
                </c:pt>
                <c:pt idx="79">
                  <c:v>4.72</c:v>
                </c:pt>
                <c:pt idx="80">
                  <c:v>4.7789999999999999</c:v>
                </c:pt>
                <c:pt idx="81">
                  <c:v>5.133</c:v>
                </c:pt>
                <c:pt idx="82">
                  <c:v>5.5679999999999845</c:v>
                </c:pt>
                <c:pt idx="83">
                  <c:v>5.3360000000000003</c:v>
                </c:pt>
                <c:pt idx="84">
                  <c:v>5.5890000000000004</c:v>
                </c:pt>
                <c:pt idx="85">
                  <c:v>5.8769999999999998</c:v>
                </c:pt>
                <c:pt idx="86">
                  <c:v>5.8449999999999855</c:v>
                </c:pt>
                <c:pt idx="87">
                  <c:v>5.8689999999999856</c:v>
                </c:pt>
                <c:pt idx="88">
                  <c:v>5.7669999999999995</c:v>
                </c:pt>
                <c:pt idx="89">
                  <c:v>6.1579999999999755</c:v>
                </c:pt>
                <c:pt idx="90">
                  <c:v>6.1319999999999997</c:v>
                </c:pt>
                <c:pt idx="91">
                  <c:v>6.6209999999999845</c:v>
                </c:pt>
                <c:pt idx="92">
                  <c:v>6.5960000000000001</c:v>
                </c:pt>
                <c:pt idx="93">
                  <c:v>6.1129999999999765</c:v>
                </c:pt>
                <c:pt idx="94">
                  <c:v>6.7409999999999997</c:v>
                </c:pt>
                <c:pt idx="95">
                  <c:v>6.859</c:v>
                </c:pt>
                <c:pt idx="96">
                  <c:v>6.8579999999999846</c:v>
                </c:pt>
                <c:pt idx="97">
                  <c:v>6.9409999999999998</c:v>
                </c:pt>
                <c:pt idx="98">
                  <c:v>6.8659999999999846</c:v>
                </c:pt>
                <c:pt idx="99">
                  <c:v>7.0739999999999998</c:v>
                </c:pt>
                <c:pt idx="100">
                  <c:v>7.484</c:v>
                </c:pt>
                <c:pt idx="101">
                  <c:v>7.7239999999999975</c:v>
                </c:pt>
                <c:pt idx="102">
                  <c:v>7.5510000000000002</c:v>
                </c:pt>
                <c:pt idx="103">
                  <c:v>7.702</c:v>
                </c:pt>
                <c:pt idx="104">
                  <c:v>7.4039999999999999</c:v>
                </c:pt>
                <c:pt idx="105">
                  <c:v>7.4580000000000002</c:v>
                </c:pt>
                <c:pt idx="106">
                  <c:v>7.2139999999999995</c:v>
                </c:pt>
                <c:pt idx="107">
                  <c:v>7.3569999999999975</c:v>
                </c:pt>
                <c:pt idx="108">
                  <c:v>7.4329999999999998</c:v>
                </c:pt>
                <c:pt idx="109">
                  <c:v>7.7030000000000003</c:v>
                </c:pt>
                <c:pt idx="110">
                  <c:v>7.5019999999999998</c:v>
                </c:pt>
                <c:pt idx="111">
                  <c:v>7.4260000000000002</c:v>
                </c:pt>
                <c:pt idx="112">
                  <c:v>7.3669999999999956</c:v>
                </c:pt>
                <c:pt idx="113">
                  <c:v>6.7530000000000001</c:v>
                </c:pt>
                <c:pt idx="114">
                  <c:v>7.2539999999999996</c:v>
                </c:pt>
                <c:pt idx="115">
                  <c:v>7.5569999999999995</c:v>
                </c:pt>
                <c:pt idx="116">
                  <c:v>7.298</c:v>
                </c:pt>
                <c:pt idx="117">
                  <c:v>7.0709999999999997</c:v>
                </c:pt>
                <c:pt idx="118">
                  <c:v>7.3079999999999945</c:v>
                </c:pt>
                <c:pt idx="119">
                  <c:v>7.0129999999999955</c:v>
                </c:pt>
                <c:pt idx="120">
                  <c:v>7.0330000000000004</c:v>
                </c:pt>
                <c:pt idx="121">
                  <c:v>6.4619999999999997</c:v>
                </c:pt>
                <c:pt idx="122">
                  <c:v>7.1069999999999975</c:v>
                </c:pt>
                <c:pt idx="123">
                  <c:v>6.6599999999999975</c:v>
                </c:pt>
                <c:pt idx="124">
                  <c:v>6.5810000000000004</c:v>
                </c:pt>
                <c:pt idx="125">
                  <c:v>6.8689999999999856</c:v>
                </c:pt>
                <c:pt idx="126">
                  <c:v>6.2590000000000003</c:v>
                </c:pt>
                <c:pt idx="127">
                  <c:v>6.609</c:v>
                </c:pt>
                <c:pt idx="128">
                  <c:v>7.1049999999999756</c:v>
                </c:pt>
                <c:pt idx="129">
                  <c:v>6.7789999999999999</c:v>
                </c:pt>
                <c:pt idx="130">
                  <c:v>6.8810000000000002</c:v>
                </c:pt>
                <c:pt idx="131">
                  <c:v>7.2480000000000002</c:v>
                </c:pt>
                <c:pt idx="132">
                  <c:v>6.6949999999999745</c:v>
                </c:pt>
                <c:pt idx="133">
                  <c:v>6.5239999999999965</c:v>
                </c:pt>
                <c:pt idx="134">
                  <c:v>7.1619999999999955</c:v>
                </c:pt>
                <c:pt idx="135">
                  <c:v>6.7030000000000003</c:v>
                </c:pt>
                <c:pt idx="136">
                  <c:v>7.1390000000000002</c:v>
                </c:pt>
                <c:pt idx="137">
                  <c:v>7.03</c:v>
                </c:pt>
                <c:pt idx="138">
                  <c:v>6.9450000000000003</c:v>
                </c:pt>
                <c:pt idx="139">
                  <c:v>7.2030000000000003</c:v>
                </c:pt>
                <c:pt idx="140">
                  <c:v>7.0239999999999965</c:v>
                </c:pt>
                <c:pt idx="141">
                  <c:v>6.7610000000000001</c:v>
                </c:pt>
                <c:pt idx="142">
                  <c:v>6.819</c:v>
                </c:pt>
                <c:pt idx="143">
                  <c:v>6.6939999999999955</c:v>
                </c:pt>
                <c:pt idx="144">
                  <c:v>6.4880000000000004</c:v>
                </c:pt>
                <c:pt idx="145">
                  <c:v>6.6099999999999985</c:v>
                </c:pt>
                <c:pt idx="146">
                  <c:v>7.0239999999999965</c:v>
                </c:pt>
                <c:pt idx="147">
                  <c:v>6.8449999999999855</c:v>
                </c:pt>
                <c:pt idx="148">
                  <c:v>7.0730000000000004</c:v>
                </c:pt>
                <c:pt idx="149">
                  <c:v>6.2859999999999996</c:v>
                </c:pt>
                <c:pt idx="150">
                  <c:v>6.5239999999999965</c:v>
                </c:pt>
                <c:pt idx="151">
                  <c:v>6.101</c:v>
                </c:pt>
                <c:pt idx="152">
                  <c:v>6.3890000000000002</c:v>
                </c:pt>
                <c:pt idx="153">
                  <c:v>6.3649999999999745</c:v>
                </c:pt>
                <c:pt idx="154">
                  <c:v>6.5019999999999998</c:v>
                </c:pt>
                <c:pt idx="155">
                  <c:v>6.4770000000000003</c:v>
                </c:pt>
                <c:pt idx="156">
                  <c:v>6.1039999999999965</c:v>
                </c:pt>
                <c:pt idx="157">
                  <c:v>6.2649999999999855</c:v>
                </c:pt>
                <c:pt idx="158">
                  <c:v>6.5369999999999999</c:v>
                </c:pt>
                <c:pt idx="159">
                  <c:v>6.4930000000000003</c:v>
                </c:pt>
                <c:pt idx="160">
                  <c:v>5.8479999999999945</c:v>
                </c:pt>
                <c:pt idx="161">
                  <c:v>5.52</c:v>
                </c:pt>
                <c:pt idx="162">
                  <c:v>6.0539999999999985</c:v>
                </c:pt>
                <c:pt idx="163">
                  <c:v>5.9020000000000001</c:v>
                </c:pt>
                <c:pt idx="164">
                  <c:v>5.7859999999999996</c:v>
                </c:pt>
                <c:pt idx="165">
                  <c:v>5.3849999999999945</c:v>
                </c:pt>
                <c:pt idx="166">
                  <c:v>5.5239999999999965</c:v>
                </c:pt>
                <c:pt idx="167">
                  <c:v>4.9669999999999996</c:v>
                </c:pt>
                <c:pt idx="168">
                  <c:v>5.2030000000000003</c:v>
                </c:pt>
                <c:pt idx="169">
                  <c:v>4.891</c:v>
                </c:pt>
                <c:pt idx="170">
                  <c:v>4.9779999999999998</c:v>
                </c:pt>
                <c:pt idx="171">
                  <c:v>5.0010000000000003</c:v>
                </c:pt>
                <c:pt idx="172">
                  <c:v>4.7169999999999996</c:v>
                </c:pt>
                <c:pt idx="173">
                  <c:v>4.5039999999999996</c:v>
                </c:pt>
                <c:pt idx="174">
                  <c:v>4.718</c:v>
                </c:pt>
                <c:pt idx="175">
                  <c:v>4.3129999999999855</c:v>
                </c:pt>
                <c:pt idx="176">
                  <c:v>4.6509999999999945</c:v>
                </c:pt>
                <c:pt idx="177">
                  <c:v>4.3249999999999655</c:v>
                </c:pt>
                <c:pt idx="178">
                  <c:v>4.1890000000000001</c:v>
                </c:pt>
                <c:pt idx="179">
                  <c:v>4.173</c:v>
                </c:pt>
                <c:pt idx="180">
                  <c:v>4.6249999999999645</c:v>
                </c:pt>
                <c:pt idx="181">
                  <c:v>3.6749999999999998</c:v>
                </c:pt>
                <c:pt idx="182">
                  <c:v>4.1059999999999945</c:v>
                </c:pt>
                <c:pt idx="183">
                  <c:v>3.8759999999999977</c:v>
                </c:pt>
                <c:pt idx="184">
                  <c:v>3.9569999999999967</c:v>
                </c:pt>
                <c:pt idx="185">
                  <c:v>4.1319999999999997</c:v>
                </c:pt>
                <c:pt idx="186">
                  <c:v>3.7559999999999998</c:v>
                </c:pt>
                <c:pt idx="187">
                  <c:v>3.21</c:v>
                </c:pt>
                <c:pt idx="188">
                  <c:v>3.4139999999999997</c:v>
                </c:pt>
                <c:pt idx="189">
                  <c:v>3.5179999999999998</c:v>
                </c:pt>
                <c:pt idx="190">
                  <c:v>3.4289999999999998</c:v>
                </c:pt>
                <c:pt idx="191">
                  <c:v>3.3709999999999987</c:v>
                </c:pt>
                <c:pt idx="192">
                  <c:v>3.2410000000000001</c:v>
                </c:pt>
                <c:pt idx="193">
                  <c:v>3.125</c:v>
                </c:pt>
                <c:pt idx="194">
                  <c:v>2.6509999999999998</c:v>
                </c:pt>
                <c:pt idx="195">
                  <c:v>3.1579999999999999</c:v>
                </c:pt>
                <c:pt idx="196">
                  <c:v>2.84</c:v>
                </c:pt>
                <c:pt idx="197">
                  <c:v>3.1139999999999999</c:v>
                </c:pt>
                <c:pt idx="198">
                  <c:v>2.9959999999999987</c:v>
                </c:pt>
                <c:pt idx="199">
                  <c:v>2.923</c:v>
                </c:pt>
                <c:pt idx="200">
                  <c:v>3.0159999999999987</c:v>
                </c:pt>
                <c:pt idx="201">
                  <c:v>2.6949999999999998</c:v>
                </c:pt>
                <c:pt idx="202">
                  <c:v>2.7770000000000001</c:v>
                </c:pt>
                <c:pt idx="203">
                  <c:v>2.5179999999999998</c:v>
                </c:pt>
                <c:pt idx="204">
                  <c:v>2.7600000000000002</c:v>
                </c:pt>
                <c:pt idx="205">
                  <c:v>2.8789999999999987</c:v>
                </c:pt>
                <c:pt idx="206">
                  <c:v>2.6919999999999997</c:v>
                </c:pt>
                <c:pt idx="207">
                  <c:v>2.5589999999999997</c:v>
                </c:pt>
                <c:pt idx="208">
                  <c:v>2.4419999999999997</c:v>
                </c:pt>
                <c:pt idx="209">
                  <c:v>2.4129999999999967</c:v>
                </c:pt>
                <c:pt idx="210">
                  <c:v>2.403</c:v>
                </c:pt>
                <c:pt idx="211">
                  <c:v>2.0119999999999987</c:v>
                </c:pt>
                <c:pt idx="212">
                  <c:v>2.11</c:v>
                </c:pt>
                <c:pt idx="213">
                  <c:v>2.4430000000000001</c:v>
                </c:pt>
                <c:pt idx="214">
                  <c:v>2.3119999999999967</c:v>
                </c:pt>
                <c:pt idx="215">
                  <c:v>1.748</c:v>
                </c:pt>
                <c:pt idx="216">
                  <c:v>2.0909999999999997</c:v>
                </c:pt>
                <c:pt idx="217">
                  <c:v>1.8220000000000001</c:v>
                </c:pt>
                <c:pt idx="218">
                  <c:v>2.19</c:v>
                </c:pt>
                <c:pt idx="219">
                  <c:v>1.782</c:v>
                </c:pt>
                <c:pt idx="220">
                  <c:v>1.8029999999999908</c:v>
                </c:pt>
                <c:pt idx="221">
                  <c:v>1.6839999999999908</c:v>
                </c:pt>
                <c:pt idx="222">
                  <c:v>1.73</c:v>
                </c:pt>
                <c:pt idx="223">
                  <c:v>1.9259999999999908</c:v>
                </c:pt>
                <c:pt idx="224">
                  <c:v>1.929</c:v>
                </c:pt>
                <c:pt idx="225">
                  <c:v>1.5980000000000001</c:v>
                </c:pt>
                <c:pt idx="226">
                  <c:v>1.8129999999999908</c:v>
                </c:pt>
                <c:pt idx="227">
                  <c:v>1.726</c:v>
                </c:pt>
                <c:pt idx="228">
                  <c:v>1.4749999999999888</c:v>
                </c:pt>
                <c:pt idx="229">
                  <c:v>1.891</c:v>
                </c:pt>
                <c:pt idx="230">
                  <c:v>1.4489999999999887</c:v>
                </c:pt>
                <c:pt idx="231">
                  <c:v>1.5680000000000001</c:v>
                </c:pt>
                <c:pt idx="232">
                  <c:v>1.5029999999999897</c:v>
                </c:pt>
                <c:pt idx="233">
                  <c:v>1.6279999999999897</c:v>
                </c:pt>
                <c:pt idx="234">
                  <c:v>1.748</c:v>
                </c:pt>
                <c:pt idx="235">
                  <c:v>1.488</c:v>
                </c:pt>
                <c:pt idx="236">
                  <c:v>1.5449999999999908</c:v>
                </c:pt>
                <c:pt idx="237">
                  <c:v>0.97800000000000065</c:v>
                </c:pt>
                <c:pt idx="238">
                  <c:v>1.3440000000000001</c:v>
                </c:pt>
                <c:pt idx="239">
                  <c:v>1.2869999999999902</c:v>
                </c:pt>
                <c:pt idx="240">
                  <c:v>1.4409999999999878</c:v>
                </c:pt>
                <c:pt idx="241">
                  <c:v>1.3640000000000001</c:v>
                </c:pt>
                <c:pt idx="242">
                  <c:v>1.1419999999999897</c:v>
                </c:pt>
                <c:pt idx="243">
                  <c:v>1.7729999999999897</c:v>
                </c:pt>
                <c:pt idx="244">
                  <c:v>1.21</c:v>
                </c:pt>
                <c:pt idx="245">
                  <c:v>0.90300000000000002</c:v>
                </c:pt>
                <c:pt idx="246">
                  <c:v>1.2649999999999897</c:v>
                </c:pt>
                <c:pt idx="247">
                  <c:v>1.123</c:v>
                </c:pt>
                <c:pt idx="248">
                  <c:v>1.2309999999999888</c:v>
                </c:pt>
                <c:pt idx="249">
                  <c:v>1.127</c:v>
                </c:pt>
                <c:pt idx="250">
                  <c:v>1.21</c:v>
                </c:pt>
                <c:pt idx="251">
                  <c:v>1.2989999999999908</c:v>
                </c:pt>
                <c:pt idx="252">
                  <c:v>0.91</c:v>
                </c:pt>
                <c:pt idx="253">
                  <c:v>1.153</c:v>
                </c:pt>
                <c:pt idx="254">
                  <c:v>1.214</c:v>
                </c:pt>
                <c:pt idx="255">
                  <c:v>0.79600000000000004</c:v>
                </c:pt>
                <c:pt idx="256">
                  <c:v>0.81599999999999995</c:v>
                </c:pt>
                <c:pt idx="257">
                  <c:v>1.25</c:v>
                </c:pt>
                <c:pt idx="258">
                  <c:v>1.0149999999999897</c:v>
                </c:pt>
                <c:pt idx="259">
                  <c:v>0.83600000000000063</c:v>
                </c:pt>
                <c:pt idx="260">
                  <c:v>0.86800000000000455</c:v>
                </c:pt>
                <c:pt idx="261">
                  <c:v>1.01</c:v>
                </c:pt>
                <c:pt idx="262">
                  <c:v>0.77500000000000524</c:v>
                </c:pt>
                <c:pt idx="263">
                  <c:v>0.82700000000000062</c:v>
                </c:pt>
                <c:pt idx="264">
                  <c:v>0.92200000000000004</c:v>
                </c:pt>
                <c:pt idx="265">
                  <c:v>0.96500000000000064</c:v>
                </c:pt>
                <c:pt idx="266">
                  <c:v>0.97600000000000064</c:v>
                </c:pt>
                <c:pt idx="267">
                  <c:v>0.80900000000000005</c:v>
                </c:pt>
                <c:pt idx="268">
                  <c:v>0.69699999999999995</c:v>
                </c:pt>
                <c:pt idx="269">
                  <c:v>1.0660000000000001</c:v>
                </c:pt>
                <c:pt idx="270">
                  <c:v>0.73900000000000265</c:v>
                </c:pt>
                <c:pt idx="271">
                  <c:v>0.83200000000000063</c:v>
                </c:pt>
                <c:pt idx="272">
                  <c:v>0.55600000000000005</c:v>
                </c:pt>
                <c:pt idx="273">
                  <c:v>0.53800000000000003</c:v>
                </c:pt>
                <c:pt idx="274">
                  <c:v>0.82600000000000062</c:v>
                </c:pt>
                <c:pt idx="275">
                  <c:v>0.59699999999999998</c:v>
                </c:pt>
                <c:pt idx="276">
                  <c:v>0.39400000000000296</c:v>
                </c:pt>
                <c:pt idx="277">
                  <c:v>0.48600000000000032</c:v>
                </c:pt>
                <c:pt idx="278">
                  <c:v>0.59199999999999997</c:v>
                </c:pt>
                <c:pt idx="279">
                  <c:v>0.78</c:v>
                </c:pt>
                <c:pt idx="280">
                  <c:v>0.60600000000000065</c:v>
                </c:pt>
                <c:pt idx="281">
                  <c:v>0.80600000000000005</c:v>
                </c:pt>
                <c:pt idx="282">
                  <c:v>0.56799999999999995</c:v>
                </c:pt>
                <c:pt idx="283">
                  <c:v>0.78500000000000003</c:v>
                </c:pt>
                <c:pt idx="284">
                  <c:v>0.32700000000000257</c:v>
                </c:pt>
                <c:pt idx="285">
                  <c:v>0.39000000000000257</c:v>
                </c:pt>
                <c:pt idx="286">
                  <c:v>0.52500000000000002</c:v>
                </c:pt>
                <c:pt idx="287">
                  <c:v>0.38400000000000256</c:v>
                </c:pt>
                <c:pt idx="288">
                  <c:v>0.68500000000000005</c:v>
                </c:pt>
                <c:pt idx="289">
                  <c:v>0.28600000000000031</c:v>
                </c:pt>
                <c:pt idx="290">
                  <c:v>0.50900000000000001</c:v>
                </c:pt>
                <c:pt idx="291">
                  <c:v>0.61900000000000455</c:v>
                </c:pt>
                <c:pt idx="292">
                  <c:v>0.83300000000000063</c:v>
                </c:pt>
                <c:pt idx="293">
                  <c:v>0.62100000000000455</c:v>
                </c:pt>
                <c:pt idx="294">
                  <c:v>0.60800000000000065</c:v>
                </c:pt>
                <c:pt idx="295">
                  <c:v>0.28700000000000031</c:v>
                </c:pt>
                <c:pt idx="296">
                  <c:v>0.53300000000000003</c:v>
                </c:pt>
                <c:pt idx="297">
                  <c:v>0.88900000000000001</c:v>
                </c:pt>
                <c:pt idx="298">
                  <c:v>0.65500000000000591</c:v>
                </c:pt>
                <c:pt idx="299">
                  <c:v>0.69199999999999995</c:v>
                </c:pt>
                <c:pt idx="300">
                  <c:v>0.75000000000000466</c:v>
                </c:pt>
                <c:pt idx="301">
                  <c:v>0.67800000000000593</c:v>
                </c:pt>
                <c:pt idx="302">
                  <c:v>0.65000000000000524</c:v>
                </c:pt>
                <c:pt idx="303">
                  <c:v>0.72700000000000065</c:v>
                </c:pt>
                <c:pt idx="304">
                  <c:v>0.68200000000000005</c:v>
                </c:pt>
                <c:pt idx="305">
                  <c:v>0.61800000000000455</c:v>
                </c:pt>
                <c:pt idx="306">
                  <c:v>0.1</c:v>
                </c:pt>
                <c:pt idx="307">
                  <c:v>0.52200000000000002</c:v>
                </c:pt>
                <c:pt idx="308">
                  <c:v>9.7000000000000003E-2</c:v>
                </c:pt>
                <c:pt idx="309">
                  <c:v>0.46800000000000008</c:v>
                </c:pt>
                <c:pt idx="310">
                  <c:v>0.41200000000000031</c:v>
                </c:pt>
                <c:pt idx="311">
                  <c:v>0.26100000000000001</c:v>
                </c:pt>
                <c:pt idx="312">
                  <c:v>0.67000000000000592</c:v>
                </c:pt>
                <c:pt idx="313">
                  <c:v>0.53500000000000003</c:v>
                </c:pt>
                <c:pt idx="314">
                  <c:v>0.57900000000000063</c:v>
                </c:pt>
                <c:pt idx="315">
                  <c:v>0.502</c:v>
                </c:pt>
                <c:pt idx="316">
                  <c:v>0.50900000000000001</c:v>
                </c:pt>
                <c:pt idx="317">
                  <c:v>0.42800000000000032</c:v>
                </c:pt>
                <c:pt idx="318">
                  <c:v>0.52500000000000002</c:v>
                </c:pt>
                <c:pt idx="319">
                  <c:v>0.125</c:v>
                </c:pt>
                <c:pt idx="320">
                  <c:v>0.55300000000000005</c:v>
                </c:pt>
                <c:pt idx="321">
                  <c:v>1.022</c:v>
                </c:pt>
                <c:pt idx="322">
                  <c:v>0.251</c:v>
                </c:pt>
                <c:pt idx="323">
                  <c:v>0.19500000000000001</c:v>
                </c:pt>
                <c:pt idx="324">
                  <c:v>0.70200000000000062</c:v>
                </c:pt>
                <c:pt idx="325">
                  <c:v>0.56299999999999994</c:v>
                </c:pt>
                <c:pt idx="326">
                  <c:v>0.31800000000000256</c:v>
                </c:pt>
                <c:pt idx="327">
                  <c:v>0.13800000000000001</c:v>
                </c:pt>
                <c:pt idx="328">
                  <c:v>0.35100000000000031</c:v>
                </c:pt>
                <c:pt idx="329">
                  <c:v>0.34700000000000031</c:v>
                </c:pt>
                <c:pt idx="330">
                  <c:v>0.64600000000000513</c:v>
                </c:pt>
                <c:pt idx="331">
                  <c:v>0.62400000000000455</c:v>
                </c:pt>
                <c:pt idx="332">
                  <c:v>0.35800000000000032</c:v>
                </c:pt>
                <c:pt idx="333">
                  <c:v>0.35700000000000032</c:v>
                </c:pt>
                <c:pt idx="334">
                  <c:v>0.39900000000000296</c:v>
                </c:pt>
                <c:pt idx="335">
                  <c:v>0.41700000000000031</c:v>
                </c:pt>
                <c:pt idx="336">
                  <c:v>0.43300000000000038</c:v>
                </c:pt>
                <c:pt idx="337">
                  <c:v>0.29200000000000031</c:v>
                </c:pt>
                <c:pt idx="338">
                  <c:v>0.23200000000000001</c:v>
                </c:pt>
                <c:pt idx="339">
                  <c:v>0.44400000000000001</c:v>
                </c:pt>
                <c:pt idx="340">
                  <c:v>0.26700000000000002</c:v>
                </c:pt>
                <c:pt idx="341">
                  <c:v>0.26400000000000001</c:v>
                </c:pt>
                <c:pt idx="342">
                  <c:v>0.36200000000000032</c:v>
                </c:pt>
                <c:pt idx="343">
                  <c:v>0.53</c:v>
                </c:pt>
                <c:pt idx="344">
                  <c:v>0.24300000000000024</c:v>
                </c:pt>
                <c:pt idx="345">
                  <c:v>0.29200000000000031</c:v>
                </c:pt>
                <c:pt idx="346">
                  <c:v>0.53600000000000003</c:v>
                </c:pt>
                <c:pt idx="347">
                  <c:v>0.35100000000000031</c:v>
                </c:pt>
                <c:pt idx="348">
                  <c:v>0.26900000000000002</c:v>
                </c:pt>
                <c:pt idx="349">
                  <c:v>0.32400000000000256</c:v>
                </c:pt>
                <c:pt idx="350">
                  <c:v>5.0000000000000114E-3</c:v>
                </c:pt>
              </c:numCache>
            </c:numRef>
          </c:yVal>
          <c:smooth val="1"/>
        </c:ser>
        <c:dLbls>
          <c:showLegendKey val="0"/>
          <c:showVal val="0"/>
          <c:showCatName val="0"/>
          <c:showSerName val="0"/>
          <c:showPercent val="0"/>
          <c:showBubbleSize val="0"/>
        </c:dLbls>
        <c:axId val="84287488"/>
        <c:axId val="84289024"/>
      </c:scatterChart>
      <c:valAx>
        <c:axId val="84287488"/>
        <c:scaling>
          <c:orientation val="minMax"/>
          <c:max val="725"/>
          <c:min val="560"/>
        </c:scaling>
        <c:delete val="0"/>
        <c:axPos val="b"/>
        <c:numFmt formatCode="General" sourceLinked="1"/>
        <c:majorTickMark val="out"/>
        <c:minorTickMark val="none"/>
        <c:tickLblPos val="nextTo"/>
        <c:txPr>
          <a:bodyPr rot="0" vert="horz"/>
          <a:lstStyle/>
          <a:p>
            <a:pPr>
              <a:defRPr sz="9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84289024"/>
        <c:crosses val="autoZero"/>
        <c:crossBetween val="midCat"/>
        <c:majorUnit val="50"/>
      </c:valAx>
      <c:valAx>
        <c:axId val="84289024"/>
        <c:scaling>
          <c:orientation val="minMax"/>
          <c:min val="0"/>
        </c:scaling>
        <c:delete val="1"/>
        <c:axPos val="l"/>
        <c:numFmt formatCode="General" sourceLinked="1"/>
        <c:majorTickMark val="out"/>
        <c:minorTickMark val="none"/>
        <c:tickLblPos val="nextTo"/>
        <c:crossAx val="84287488"/>
        <c:crosses val="autoZero"/>
        <c:crossBetween val="midCat"/>
        <c:majorUnit val="0.5"/>
        <c:minorUnit val="0.2"/>
      </c:valAx>
      <c:spPr>
        <a:ln>
          <a:solidFill>
            <a:sysClr val="windowText" lastClr="000000">
              <a:alpha val="62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01999575958297"/>
          <c:y val="6.9182389937106917E-2"/>
          <c:w val="0.78297457943105297"/>
          <c:h val="0.73960184222255232"/>
        </c:manualLayout>
      </c:layout>
      <c:scatterChart>
        <c:scatterStyle val="smoothMarker"/>
        <c:varyColors val="0"/>
        <c:ser>
          <c:idx val="0"/>
          <c:order val="0"/>
          <c:spPr>
            <a:ln w="15875" cap="rnd">
              <a:solidFill>
                <a:schemeClr val="accent1"/>
              </a:solidFill>
              <a:round/>
            </a:ln>
            <a:effectLst/>
          </c:spPr>
          <c:marker>
            <c:symbol val="circle"/>
            <c:size val="5"/>
            <c:spPr>
              <a:solidFill>
                <a:schemeClr val="accent1"/>
              </a:solidFill>
              <a:ln w="3175">
                <a:solidFill>
                  <a:schemeClr val="accent1"/>
                </a:solidFill>
              </a:ln>
              <a:effectLst/>
            </c:spPr>
          </c:marker>
          <c:errBars>
            <c:errDir val="y"/>
            <c:errBarType val="both"/>
            <c:errValType val="cust"/>
            <c:noEndCap val="0"/>
            <c:pl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plus>
            <c:min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minus>
            <c:spPr>
              <a:noFill/>
              <a:ln w="9525" cap="flat" cmpd="sng" algn="ctr">
                <a:solidFill>
                  <a:schemeClr val="tx1">
                    <a:lumMod val="65000"/>
                    <a:lumOff val="35000"/>
                  </a:schemeClr>
                </a:solidFill>
                <a:round/>
              </a:ln>
              <a:effectLst/>
            </c:spPr>
          </c:errBars>
          <c:xVal>
            <c:numRef>
              <c:f>Sheet1!$A$16:$A$21</c:f>
              <c:numCache>
                <c:formatCode>General</c:formatCode>
                <c:ptCount val="6"/>
                <c:pt idx="0">
                  <c:v>0</c:v>
                </c:pt>
                <c:pt idx="1">
                  <c:v>0.06</c:v>
                </c:pt>
                <c:pt idx="2">
                  <c:v>0.12</c:v>
                </c:pt>
                <c:pt idx="3">
                  <c:v>0.18</c:v>
                </c:pt>
                <c:pt idx="4">
                  <c:v>0.24</c:v>
                </c:pt>
                <c:pt idx="5">
                  <c:v>0.3</c:v>
                </c:pt>
              </c:numCache>
            </c:numRef>
          </c:xVal>
          <c:yVal>
            <c:numRef>
              <c:f>Sheet1!$D$16:$D$21</c:f>
              <c:numCache>
                <c:formatCode>0.0000</c:formatCode>
                <c:ptCount val="6"/>
                <c:pt idx="0" formatCode="General">
                  <c:v>1</c:v>
                </c:pt>
                <c:pt idx="1">
                  <c:v>1.1665705751211899</c:v>
                </c:pt>
                <c:pt idx="2">
                  <c:v>1.2344978058828484</c:v>
                </c:pt>
                <c:pt idx="3">
                  <c:v>1.2917359861365552</c:v>
                </c:pt>
                <c:pt idx="4">
                  <c:v>1.3683630603660919</c:v>
                </c:pt>
                <c:pt idx="5">
                  <c:v>1.4676041849560006</c:v>
                </c:pt>
              </c:numCache>
            </c:numRef>
          </c:yVal>
          <c:smooth val="0"/>
        </c:ser>
        <c:dLbls>
          <c:showLegendKey val="0"/>
          <c:showVal val="0"/>
          <c:showCatName val="0"/>
          <c:showSerName val="0"/>
          <c:showPercent val="0"/>
          <c:showBubbleSize val="0"/>
        </c:dLbls>
        <c:axId val="84322944"/>
        <c:axId val="84329216"/>
      </c:scatterChart>
      <c:valAx>
        <c:axId val="84322944"/>
        <c:scaling>
          <c:orientation val="minMax"/>
          <c:max val="0.3000000000000000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R</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329216"/>
        <c:crosses val="autoZero"/>
        <c:crossBetween val="midCat"/>
      </c:valAx>
      <c:valAx>
        <c:axId val="84329216"/>
        <c:scaling>
          <c:orientation val="minMax"/>
          <c:max val="1.6"/>
          <c:min val="0.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000" b="1" i="0" baseline="0">
                    <a:effectLst/>
                    <a:latin typeface="Times New Roman" panose="02020603050405020304" pitchFamily="18" charset="0"/>
                    <a:cs typeface="Times New Roman" panose="02020603050405020304" pitchFamily="18" charset="0"/>
                  </a:rPr>
                  <a:t>(η/η</a:t>
                </a:r>
                <a:r>
                  <a:rPr lang="el-GR" sz="1000" b="1" i="0" baseline="-25000">
                    <a:effectLst/>
                    <a:latin typeface="Times New Roman" panose="02020603050405020304" pitchFamily="18" charset="0"/>
                    <a:cs typeface="Times New Roman" panose="02020603050405020304" pitchFamily="18" charset="0"/>
                  </a:rPr>
                  <a:t>0</a:t>
                </a:r>
                <a:r>
                  <a:rPr lang="el-GR" sz="1000" b="1" i="0" baseline="0">
                    <a:effectLst/>
                    <a:latin typeface="Times New Roman" panose="02020603050405020304" pitchFamily="18" charset="0"/>
                    <a:cs typeface="Times New Roman" panose="02020603050405020304" pitchFamily="18" charset="0"/>
                  </a:rPr>
                  <a:t>)</a:t>
                </a:r>
                <a:r>
                  <a:rPr lang="el-GR" sz="1000" b="1" i="0" baseline="30000">
                    <a:effectLst/>
                    <a:latin typeface="Times New Roman" panose="02020603050405020304" pitchFamily="18" charset="0"/>
                    <a:cs typeface="Times New Roman" panose="02020603050405020304" pitchFamily="18" charset="0"/>
                  </a:rPr>
                  <a:t>1/3</a:t>
                </a:r>
                <a:r>
                  <a:rPr lang="el-GR" sz="1000" b="1" i="0" baseline="0">
                    <a:effectLst/>
                    <a:latin typeface="Times New Roman" panose="02020603050405020304" pitchFamily="18" charset="0"/>
                    <a:cs typeface="Times New Roman" panose="02020603050405020304" pitchFamily="18" charset="0"/>
                  </a:rPr>
                  <a:t>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2.2284122562674095E-2"/>
              <c:y val="0.2734011786262566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322944"/>
        <c:crosses val="autoZero"/>
        <c:crossBetween val="midCat"/>
        <c:majorUnit val="0.4"/>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6837</cdr:x>
      <cdr:y>0.91948</cdr:y>
    </cdr:from>
    <cdr:to>
      <cdr:x>0.55793</cdr:x>
      <cdr:y>1</cdr:y>
    </cdr:to>
    <cdr:sp macro="" textlink="">
      <cdr:nvSpPr>
        <cdr:cNvPr id="2" name="TextBox 1"/>
        <cdr:cNvSpPr txBox="1"/>
      </cdr:nvSpPr>
      <cdr:spPr>
        <a:xfrm xmlns:a="http://schemas.openxmlformats.org/drawingml/2006/main">
          <a:off x="2143125" y="3371850"/>
          <a:ext cx="1102839" cy="2952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37328</cdr:x>
      <cdr:y>0.91573</cdr:y>
    </cdr:from>
    <cdr:to>
      <cdr:x>0.64952</cdr:x>
      <cdr:y>0.97662</cdr:y>
    </cdr:to>
    <cdr:sp macro="" textlink="">
      <cdr:nvSpPr>
        <cdr:cNvPr id="3" name="TextBox 2"/>
        <cdr:cNvSpPr txBox="1"/>
      </cdr:nvSpPr>
      <cdr:spPr>
        <a:xfrm xmlns:a="http://schemas.openxmlformats.org/drawingml/2006/main">
          <a:off x="2171700" y="3358108"/>
          <a:ext cx="1607108" cy="2232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02717</cdr:x>
      <cdr:y>0.34373</cdr:y>
    </cdr:from>
    <cdr:to>
      <cdr:x>0.06907</cdr:x>
      <cdr:y>0.46199</cdr:y>
    </cdr:to>
    <cdr:sp macro="" textlink="">
      <cdr:nvSpPr>
        <cdr:cNvPr id="4" name="TextBox 3"/>
        <cdr:cNvSpPr txBox="1"/>
      </cdr:nvSpPr>
      <cdr:spPr>
        <a:xfrm xmlns:a="http://schemas.openxmlformats.org/drawingml/2006/main" rot="16200000">
          <a:off x="111040" y="2067805"/>
          <a:ext cx="663644" cy="38565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3.43768E-7</cdr:x>
      <cdr:y>0.28368</cdr:y>
    </cdr:from>
    <cdr:to>
      <cdr:x>0.07352</cdr:x>
      <cdr:y>0.68208</cdr:y>
    </cdr:to>
    <cdr:sp macro="" textlink="">
      <cdr:nvSpPr>
        <cdr:cNvPr id="5" name="TextBox 4"/>
        <cdr:cNvSpPr txBox="1"/>
      </cdr:nvSpPr>
      <cdr:spPr>
        <a:xfrm xmlns:a="http://schemas.openxmlformats.org/drawingml/2006/main" rot="16200000">
          <a:off x="-516624" y="1556929"/>
          <a:ext cx="1460977" cy="42772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Absorbance</a:t>
          </a:r>
        </a:p>
      </cdr:txBody>
    </cdr:sp>
  </cdr:relSizeAnchor>
</c:userShapes>
</file>

<file path=word/drawings/drawing2.xml><?xml version="1.0" encoding="utf-8"?>
<c:userShapes xmlns:c="http://schemas.openxmlformats.org/drawingml/2006/chart">
  <cdr:relSizeAnchor xmlns:cdr="http://schemas.openxmlformats.org/drawingml/2006/chartDrawing">
    <cdr:from>
      <cdr:x>0.01383</cdr:x>
      <cdr:y>0.13606</cdr:y>
    </cdr:from>
    <cdr:to>
      <cdr:x>0.04966</cdr:x>
      <cdr:y>0.61838</cdr:y>
    </cdr:to>
    <cdr:sp macro="" textlink="">
      <cdr:nvSpPr>
        <cdr:cNvPr id="2" name="TextBox 1"/>
        <cdr:cNvSpPr txBox="1"/>
      </cdr:nvSpPr>
      <cdr:spPr>
        <a:xfrm xmlns:a="http://schemas.openxmlformats.org/drawingml/2006/main" rot="16200000">
          <a:off x="-535410" y="970479"/>
          <a:ext cx="1336882" cy="15016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el-GR" sz="900">
              <a:latin typeface="Times New Roman" panose="02020603050405020304" pitchFamily="18" charset="0"/>
              <a:cs typeface="Times New Roman" panose="02020603050405020304" pitchFamily="18" charset="0"/>
            </a:rPr>
            <a:t>ε</a:t>
          </a:r>
          <a:r>
            <a:rPr lang="en-US" sz="900">
              <a:latin typeface="Times New Roman" panose="02020603050405020304" pitchFamily="18" charset="0"/>
              <a:cs typeface="Times New Roman" panose="02020603050405020304" pitchFamily="18" charset="0"/>
            </a:rPr>
            <a:t>) M</a:t>
          </a:r>
          <a:r>
            <a:rPr lang="en-US" sz="900" baseline="30000">
              <a:latin typeface="Times New Roman" panose="02020603050405020304" pitchFamily="18" charset="0"/>
              <a:cs typeface="Times New Roman" panose="02020603050405020304" pitchFamily="18" charset="0"/>
            </a:rPr>
            <a:t>2</a:t>
          </a:r>
          <a:r>
            <a:rPr lang="en-US" sz="900">
              <a:latin typeface="Times New Roman" panose="02020603050405020304" pitchFamily="18" charset="0"/>
              <a:cs typeface="Times New Roman" panose="02020603050405020304" pitchFamily="18" charset="0"/>
            </a:rPr>
            <a:t>cm</a:t>
          </a:r>
          <a:endParaRPr lang="ms-MY"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3321</cdr:x>
      <cdr:y>0.91575</cdr:y>
    </cdr:from>
    <cdr:to>
      <cdr:x>0.60194</cdr:x>
      <cdr:y>0.96905</cdr:y>
    </cdr:to>
    <cdr:sp macro="" textlink="">
      <cdr:nvSpPr>
        <cdr:cNvPr id="3" name="TextBox 2"/>
        <cdr:cNvSpPr txBox="1"/>
      </cdr:nvSpPr>
      <cdr:spPr>
        <a:xfrm xmlns:a="http://schemas.openxmlformats.org/drawingml/2006/main">
          <a:off x="1698132" y="2351594"/>
          <a:ext cx="661397" cy="13687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ms-MY" sz="900" baseline="0">
              <a:latin typeface="Times New Roman" panose="02020603050405020304" pitchFamily="18" charset="0"/>
              <a:cs typeface="Times New Roman" panose="02020603050405020304" pitchFamily="18" charset="0"/>
            </a:rPr>
            <a:t> M</a:t>
          </a:r>
          <a:endParaRPr lang="ms-MY" sz="9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7385</cdr:x>
      <cdr:y>0.91321</cdr:y>
    </cdr:from>
    <cdr:to>
      <cdr:x>0.71836</cdr:x>
      <cdr:y>1</cdr:y>
    </cdr:to>
    <cdr:sp macro="" textlink="">
      <cdr:nvSpPr>
        <cdr:cNvPr id="2" name="TextBox 1"/>
        <cdr:cNvSpPr txBox="1"/>
      </cdr:nvSpPr>
      <cdr:spPr>
        <a:xfrm xmlns:a="http://schemas.openxmlformats.org/drawingml/2006/main">
          <a:off x="2085975" y="3109388"/>
          <a:ext cx="1922301" cy="29548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39556</cdr:x>
      <cdr:y>0.02188</cdr:y>
    </cdr:from>
    <cdr:to>
      <cdr:x>0.88326</cdr:x>
      <cdr:y>0.09185</cdr:y>
    </cdr:to>
    <cdr:sp macro="" textlink="">
      <cdr:nvSpPr>
        <cdr:cNvPr id="4" name="TextBox 3"/>
        <cdr:cNvSpPr txBox="1"/>
      </cdr:nvSpPr>
      <cdr:spPr>
        <a:xfrm xmlns:a="http://schemas.openxmlformats.org/drawingml/2006/main">
          <a:off x="4000500" y="122464"/>
          <a:ext cx="4966607" cy="3946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01349</cdr:x>
      <cdr:y>0.07698</cdr:y>
    </cdr:from>
    <cdr:to>
      <cdr:x>0.10386</cdr:x>
      <cdr:y>0.58812</cdr:y>
    </cdr:to>
    <cdr:sp macro="" textlink="">
      <cdr:nvSpPr>
        <cdr:cNvPr id="6" name="TextBox 5"/>
        <cdr:cNvSpPr txBox="1"/>
      </cdr:nvSpPr>
      <cdr:spPr>
        <a:xfrm xmlns:a="http://schemas.openxmlformats.org/drawingml/2006/main" rot="16200000">
          <a:off x="-626707" y="945475"/>
          <a:ext cx="1742962" cy="37701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Emission Intensity</a:t>
          </a:r>
        </a:p>
      </cdr:txBody>
    </cdr:sp>
  </cdr:relSizeAnchor>
  <cdr:relSizeAnchor xmlns:cdr="http://schemas.openxmlformats.org/drawingml/2006/chartDrawing">
    <cdr:from>
      <cdr:x>0</cdr:x>
      <cdr:y>0</cdr:y>
    </cdr:from>
    <cdr:to>
      <cdr:x>0.10256</cdr:x>
      <cdr:y>0.16309</cdr:y>
    </cdr:to>
    <cdr:sp macro="" textlink="">
      <cdr:nvSpPr>
        <cdr:cNvPr id="5" name="TextBox 4"/>
        <cdr:cNvSpPr txBox="1"/>
      </cdr:nvSpPr>
      <cdr:spPr>
        <a:xfrm xmlns:a="http://schemas.openxmlformats.org/drawingml/2006/main">
          <a:off x="0" y="0"/>
          <a:ext cx="342886" cy="3619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4CB68-5137-46A8-89CB-BEE79AA9A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9</Pages>
  <Words>13211</Words>
  <Characters>7530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NORAIN HARUN</dc:creator>
  <cp:lastModifiedBy>USER</cp:lastModifiedBy>
  <cp:revision>7</cp:revision>
  <dcterms:created xsi:type="dcterms:W3CDTF">2016-05-17T06:01:00Z</dcterms:created>
  <dcterms:modified xsi:type="dcterms:W3CDTF">2016-06-2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ain.haru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